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FAAE5A3" w14:textId="48C2785F" w:rsidR="00C41CD5" w:rsidRPr="001E1A99" w:rsidRDefault="00723AB2" w:rsidP="00647B77">
      <w:pPr>
        <w:pStyle w:val="Inhaltsverzeichnisberschrift"/>
        <w:jc w:val="right"/>
      </w:pPr>
      <w:bookmarkStart w:id="0" w:name="_Hlk98276009"/>
      <w:bookmarkEnd w:id="0"/>
      <w:r>
        <w:rPr>
          <w:noProof/>
          <w:lang w:val="en-US"/>
        </w:rPr>
        <w:drawing>
          <wp:inline distT="0" distB="0" distL="0" distR="0" wp14:anchorId="21BA24FD" wp14:editId="7D29D44D">
            <wp:extent cx="2291715" cy="1047750"/>
            <wp:effectExtent l="19050" t="0" r="0" b="0"/>
            <wp:docPr id="7" name="Bild 16" descr="C:\Users\Philipp\AppData\Local\Microsoft\Windows\Temporary Internet Files\Content.Word\LOGO_Tex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Philipp\AppData\Local\Microsoft\Windows\Temporary Internet Files\Content.Word\LOGO_Text.jpg"/>
                    <pic:cNvPicPr>
                      <a:picLocks noChangeAspect="1" noChangeArrowheads="1"/>
                    </pic:cNvPicPr>
                  </pic:nvPicPr>
                  <pic:blipFill>
                    <a:blip r:embed="rId8" cstate="print"/>
                    <a:srcRect/>
                    <a:stretch>
                      <a:fillRect/>
                    </a:stretch>
                  </pic:blipFill>
                  <pic:spPr bwMode="auto">
                    <a:xfrm>
                      <a:off x="0" y="0"/>
                      <a:ext cx="2291715" cy="1047750"/>
                    </a:xfrm>
                    <a:prstGeom prst="rect">
                      <a:avLst/>
                    </a:prstGeom>
                    <a:noFill/>
                    <a:ln w="9525">
                      <a:noFill/>
                      <a:miter lim="800000"/>
                      <a:headEnd/>
                      <a:tailEnd/>
                    </a:ln>
                  </pic:spPr>
                </pic:pic>
              </a:graphicData>
            </a:graphic>
          </wp:inline>
        </w:drawing>
      </w:r>
    </w:p>
    <w:p w14:paraId="7A386445" w14:textId="77777777" w:rsidR="00C41CD5" w:rsidRPr="001E1A99" w:rsidRDefault="00C41CD5" w:rsidP="006734A5">
      <w:pPr>
        <w:pStyle w:val="TitelseiteText"/>
        <w:jc w:val="center"/>
      </w:pPr>
    </w:p>
    <w:p w14:paraId="606BA4E6" w14:textId="5D6F8D4A" w:rsidR="00C41CD5" w:rsidRPr="001E1A99" w:rsidRDefault="00C41CD5" w:rsidP="009A6082">
      <w:pPr>
        <w:pStyle w:val="Inhaltsverzeichnisberschrift"/>
      </w:pPr>
    </w:p>
    <w:p w14:paraId="1CA1F2E2" w14:textId="5C35189C" w:rsidR="00C41CD5" w:rsidRDefault="00C41CD5" w:rsidP="006734A5">
      <w:pPr>
        <w:pStyle w:val="Inhaltsverzeichnisberschrift"/>
        <w:ind w:left="0" w:firstLine="0"/>
      </w:pPr>
    </w:p>
    <w:p w14:paraId="7BFE132E" w14:textId="77777777" w:rsidR="00652544" w:rsidRPr="00652544" w:rsidRDefault="00652544" w:rsidP="00652544">
      <w:pPr>
        <w:rPr>
          <w:lang w:eastAsia="en-US"/>
        </w:rPr>
      </w:pPr>
    </w:p>
    <w:p w14:paraId="0BEF8E17" w14:textId="0851B7D8" w:rsidR="00C41CD5" w:rsidRPr="00BE6B00" w:rsidRDefault="0099744D" w:rsidP="0099744D">
      <w:pPr>
        <w:pStyle w:val="Titel"/>
        <w:rPr>
          <w:rFonts w:ascii="Palatino Linotype" w:hAnsi="Palatino Linotype"/>
          <w:b/>
        </w:rPr>
      </w:pPr>
      <w:r w:rsidRPr="00BE6B00">
        <w:rPr>
          <w:rFonts w:ascii="Palatino Linotype" w:hAnsi="Palatino Linotype"/>
          <w:b/>
        </w:rPr>
        <w:t>CookBERT –</w:t>
      </w:r>
      <w:r w:rsidR="00704C43" w:rsidRPr="00BE6B00">
        <w:rPr>
          <w:rFonts w:ascii="Palatino Linotype" w:hAnsi="Palatino Linotype"/>
          <w:b/>
        </w:rPr>
        <w:t xml:space="preserve"> Adapting BERT </w:t>
      </w:r>
      <w:r w:rsidR="006E089C" w:rsidRPr="00BE6B00">
        <w:rPr>
          <w:rFonts w:ascii="Palatino Linotype" w:hAnsi="Palatino Linotype"/>
          <w:b/>
        </w:rPr>
        <w:t>for</w:t>
      </w:r>
      <w:r w:rsidR="00704C43" w:rsidRPr="00BE6B00">
        <w:rPr>
          <w:rFonts w:ascii="Palatino Linotype" w:hAnsi="Palatino Linotype"/>
          <w:b/>
        </w:rPr>
        <w:t xml:space="preserve"> the Cooking Domain</w:t>
      </w:r>
    </w:p>
    <w:p w14:paraId="002AAE80" w14:textId="65153BD6" w:rsidR="007702B9" w:rsidRPr="001E1A99" w:rsidRDefault="00F96EC8" w:rsidP="007702B9">
      <w:pPr>
        <w:pStyle w:val="TitelseiteText"/>
        <w:jc w:val="center"/>
        <w:rPr>
          <w:rStyle w:val="AngabenzumLehrstuhl"/>
          <w:rFonts w:ascii="Palatino Linotype" w:hAnsi="Palatino Linotype"/>
          <w:bCs w:val="0"/>
          <w:sz w:val="22"/>
        </w:rPr>
      </w:pPr>
      <w:r w:rsidRPr="007702B9">
        <w:rPr>
          <w:rFonts w:ascii="Palatino Linotype" w:hAnsi="Palatino Linotype"/>
        </w:rPr>
        <w:t>Bachelor thesis in Media Informatics at the</w:t>
      </w:r>
      <w:r w:rsidR="007702B9" w:rsidRPr="007702B9">
        <w:rPr>
          <w:rFonts w:ascii="Palatino Linotype" w:hAnsi="Palatino Linotype"/>
        </w:rPr>
        <w:t xml:space="preserve"> </w:t>
      </w:r>
      <w:r w:rsidRPr="007702B9">
        <w:rPr>
          <w:rFonts w:ascii="Palatino Linotype" w:hAnsi="Palatino Linotype"/>
        </w:rPr>
        <w:t xml:space="preserve">Institute </w:t>
      </w:r>
      <w:r w:rsidR="007702B9" w:rsidRPr="007702B9">
        <w:rPr>
          <w:rFonts w:ascii="Palatino Linotype" w:hAnsi="Palatino Linotype"/>
        </w:rPr>
        <w:t>for Language, Literature and Cultural Studies (I:IMSK)</w:t>
      </w:r>
      <w:r w:rsidR="007702B9" w:rsidRPr="001E1A99">
        <w:rPr>
          <w:rStyle w:val="AngabenzumLehrstuhl"/>
          <w:rFonts w:ascii="Palatino Linotype" w:hAnsi="Palatino Linotype"/>
          <w:bCs w:val="0"/>
          <w:sz w:val="22"/>
        </w:rPr>
        <w:t xml:space="preserve"> </w:t>
      </w:r>
    </w:p>
    <w:p w14:paraId="00750313" w14:textId="5AD5EFD1" w:rsidR="006734A5" w:rsidRPr="001E1A99" w:rsidRDefault="006734A5" w:rsidP="006734A5">
      <w:pPr>
        <w:pStyle w:val="TitelseiteText"/>
        <w:jc w:val="center"/>
        <w:rPr>
          <w:rStyle w:val="AngabenzumLehrstuhl"/>
          <w:rFonts w:ascii="Palatino Linotype" w:hAnsi="Palatino Linotype"/>
          <w:bCs w:val="0"/>
          <w:sz w:val="22"/>
        </w:rPr>
      </w:pPr>
      <w:r w:rsidRPr="001E1A99">
        <w:rPr>
          <w:rStyle w:val="AngabenzumLehrstuhl"/>
          <w:rFonts w:ascii="Palatino Linotype" w:hAnsi="Palatino Linotype"/>
          <w:bCs w:val="0"/>
          <w:sz w:val="22"/>
        </w:rPr>
        <w:br/>
      </w:r>
    </w:p>
    <w:p w14:paraId="2403A794" w14:textId="3FAD5D65" w:rsidR="00C41CD5" w:rsidRPr="001E1A99" w:rsidRDefault="00C41CD5" w:rsidP="009A6082">
      <w:pPr>
        <w:pStyle w:val="Inhaltsverzeichnisberschrift"/>
      </w:pPr>
    </w:p>
    <w:p w14:paraId="3B40990B" w14:textId="77777777" w:rsidR="00C41CD5" w:rsidRPr="001E1A99" w:rsidRDefault="00C41CD5" w:rsidP="009A6082">
      <w:pPr>
        <w:pStyle w:val="Inhaltsverzeichnisberschrift"/>
      </w:pPr>
    </w:p>
    <w:p w14:paraId="383C039A" w14:textId="25B2FD25" w:rsidR="00C41CD5" w:rsidRPr="001E1A99" w:rsidRDefault="00C41CD5" w:rsidP="009A6082">
      <w:pPr>
        <w:pStyle w:val="Inhaltsverzeichnisberschrift"/>
      </w:pPr>
    </w:p>
    <w:p w14:paraId="71630528" w14:textId="5AAF02C6" w:rsidR="00C41CD5" w:rsidRPr="001E1A99" w:rsidRDefault="00C41CD5" w:rsidP="009A6082">
      <w:pPr>
        <w:pStyle w:val="Inhaltsverzeichnisberschrift"/>
      </w:pPr>
    </w:p>
    <w:p w14:paraId="7EC9C40B" w14:textId="78C0E255" w:rsidR="00C41CD5" w:rsidRPr="001E1A99" w:rsidRDefault="00C41CD5" w:rsidP="00107E51">
      <w:pPr>
        <w:pStyle w:val="Inhaltsverzeichnisberschrift"/>
        <w:ind w:left="0" w:firstLine="0"/>
      </w:pPr>
    </w:p>
    <w:p w14:paraId="1D72C539" w14:textId="2780725A" w:rsidR="00C41CD5" w:rsidRPr="001E1A99" w:rsidRDefault="00C41CD5" w:rsidP="009A6082">
      <w:pPr>
        <w:pStyle w:val="Inhaltsverzeichnisberschrift"/>
      </w:pPr>
    </w:p>
    <w:p w14:paraId="6E259466" w14:textId="75DC1E6D" w:rsidR="001E4AFC" w:rsidRPr="001E1A99" w:rsidRDefault="001E4AFC" w:rsidP="00BE6B00">
      <w:pPr>
        <w:pStyle w:val="Inhaltsverzeichnisberschrift"/>
        <w:ind w:left="0" w:firstLine="0"/>
      </w:pPr>
    </w:p>
    <w:p w14:paraId="32BB07B7" w14:textId="6FF3C511" w:rsidR="001E4AFC" w:rsidRPr="001E1A99" w:rsidRDefault="00025801" w:rsidP="009A6082">
      <w:pPr>
        <w:pStyle w:val="Inhaltsverzeichnisberschrift"/>
      </w:pPr>
      <w:r>
        <w:rPr>
          <w:noProof/>
          <w:lang w:val="en-US"/>
        </w:rPr>
        <mc:AlternateContent>
          <mc:Choice Requires="wps">
            <w:drawing>
              <wp:anchor distT="0" distB="0" distL="114300" distR="114300" simplePos="0" relativeHeight="251660288" behindDoc="0" locked="0" layoutInCell="1" allowOverlap="1" wp14:anchorId="1447191B" wp14:editId="76F8FB5D">
                <wp:simplePos x="0" y="0"/>
                <wp:positionH relativeFrom="column">
                  <wp:posOffset>376555</wp:posOffset>
                </wp:positionH>
                <wp:positionV relativeFrom="paragraph">
                  <wp:posOffset>127635</wp:posOffset>
                </wp:positionV>
                <wp:extent cx="4206875" cy="2040255"/>
                <wp:effectExtent l="0" t="0" r="8255" b="0"/>
                <wp:wrapSquare wrapText="bothSides"/>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06875" cy="20402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9C23DE3" w14:textId="664F00DB" w:rsidR="003A56B8" w:rsidRPr="00F76431" w:rsidRDefault="003A56B8" w:rsidP="001E4AFC">
                            <w:pPr>
                              <w:pStyle w:val="TitelseiteText"/>
                              <w:rPr>
                                <w:rFonts w:ascii="Palatino Linotype" w:hAnsi="Palatino Linotype"/>
                              </w:rPr>
                            </w:pPr>
                            <w:r w:rsidRPr="00F76431">
                              <w:rPr>
                                <w:rFonts w:ascii="Palatino Linotype" w:hAnsi="Palatino Linotype"/>
                              </w:rPr>
                              <w:t>Submitted by: Pascal Strobel</w:t>
                            </w:r>
                          </w:p>
                          <w:p w14:paraId="1BCD038F" w14:textId="1EC8DF7C" w:rsidR="003A56B8" w:rsidRPr="00F76431" w:rsidRDefault="003A56B8" w:rsidP="001E4AFC">
                            <w:pPr>
                              <w:pStyle w:val="TitelseiteText"/>
                              <w:rPr>
                                <w:rFonts w:ascii="Palatino Linotype" w:hAnsi="Palatino Linotype"/>
                              </w:rPr>
                            </w:pPr>
                            <w:r w:rsidRPr="00F76431">
                              <w:rPr>
                                <w:rFonts w:ascii="Palatino Linotype" w:hAnsi="Palatino Linotype"/>
                              </w:rPr>
                              <w:t xml:space="preserve">Address: </w:t>
                            </w:r>
                            <w:proofErr w:type="spellStart"/>
                            <w:r w:rsidRPr="00F76431">
                              <w:rPr>
                                <w:rFonts w:ascii="Palatino Linotype" w:hAnsi="Palatino Linotype"/>
                              </w:rPr>
                              <w:t>Gluckstraße</w:t>
                            </w:r>
                            <w:proofErr w:type="spellEnd"/>
                            <w:r w:rsidRPr="00F76431">
                              <w:rPr>
                                <w:rFonts w:ascii="Palatino Linotype" w:hAnsi="Palatino Linotype"/>
                              </w:rPr>
                              <w:t xml:space="preserve"> 3, 93053 Regensburg</w:t>
                            </w:r>
                          </w:p>
                          <w:p w14:paraId="19466A35" w14:textId="375EF2F3" w:rsidR="003A56B8" w:rsidRPr="00F76431" w:rsidRDefault="003A56B8" w:rsidP="001E4AFC">
                            <w:pPr>
                              <w:pStyle w:val="TitelseiteText"/>
                              <w:rPr>
                                <w:rFonts w:ascii="Palatino Linotype" w:hAnsi="Palatino Linotype"/>
                              </w:rPr>
                            </w:pPr>
                            <w:r w:rsidRPr="00F76431">
                              <w:rPr>
                                <w:rFonts w:ascii="Palatino Linotype" w:hAnsi="Palatino Linotype"/>
                              </w:rPr>
                              <w:t>E-Mail (university): pascal.strobel@stud.uni-regensburg.de</w:t>
                            </w:r>
                          </w:p>
                          <w:p w14:paraId="3D652FF2" w14:textId="7AEBD084" w:rsidR="003A56B8" w:rsidRPr="00F76431" w:rsidRDefault="003A56B8" w:rsidP="001E4AFC">
                            <w:pPr>
                              <w:pStyle w:val="TitelseiteText"/>
                              <w:rPr>
                                <w:rFonts w:ascii="Palatino Linotype" w:hAnsi="Palatino Linotype"/>
                              </w:rPr>
                            </w:pPr>
                            <w:r w:rsidRPr="00F76431">
                              <w:rPr>
                                <w:rFonts w:ascii="Palatino Linotype" w:hAnsi="Palatino Linotype"/>
                              </w:rPr>
                              <w:t>E-Mail (private): paschistrobel@web.de</w:t>
                            </w:r>
                          </w:p>
                          <w:p w14:paraId="230E537A" w14:textId="10D9C616" w:rsidR="003A56B8" w:rsidRPr="00F76431" w:rsidRDefault="003A56B8" w:rsidP="001E4AFC">
                            <w:pPr>
                              <w:pStyle w:val="TitelseiteText"/>
                              <w:rPr>
                                <w:rFonts w:ascii="Palatino Linotype" w:hAnsi="Palatino Linotype"/>
                              </w:rPr>
                            </w:pPr>
                            <w:r w:rsidRPr="00F76431">
                              <w:rPr>
                                <w:rFonts w:ascii="Palatino Linotype" w:hAnsi="Palatino Linotype"/>
                              </w:rPr>
                              <w:t>Matriculation number: 2106133</w:t>
                            </w:r>
                          </w:p>
                          <w:p w14:paraId="77A53094" w14:textId="46C819B2" w:rsidR="003A56B8" w:rsidRPr="00F76431" w:rsidRDefault="003A56B8" w:rsidP="001E4AFC">
                            <w:pPr>
                              <w:pStyle w:val="TitelseiteText"/>
                              <w:rPr>
                                <w:rFonts w:ascii="Palatino Linotype" w:hAnsi="Palatino Linotype"/>
                              </w:rPr>
                            </w:pPr>
                            <w:r w:rsidRPr="00F76431">
                              <w:rPr>
                                <w:rFonts w:ascii="Palatino Linotype" w:hAnsi="Palatino Linotype"/>
                              </w:rPr>
                              <w:t xml:space="preserve">First reviewer: Prof. </w:t>
                            </w:r>
                            <w:proofErr w:type="spellStart"/>
                            <w:r w:rsidRPr="00F76431">
                              <w:rPr>
                                <w:rFonts w:ascii="Palatino Linotype" w:hAnsi="Palatino Linotype"/>
                              </w:rPr>
                              <w:t>Dr.</w:t>
                            </w:r>
                            <w:proofErr w:type="spellEnd"/>
                            <w:r w:rsidRPr="00F76431">
                              <w:rPr>
                                <w:rFonts w:ascii="Palatino Linotype" w:hAnsi="Palatino Linotype"/>
                              </w:rPr>
                              <w:t xml:space="preserve"> Udo </w:t>
                            </w:r>
                            <w:proofErr w:type="spellStart"/>
                            <w:r w:rsidRPr="00F76431">
                              <w:rPr>
                                <w:rFonts w:ascii="Palatino Linotype" w:hAnsi="Palatino Linotype"/>
                              </w:rPr>
                              <w:t>Kruschwitz</w:t>
                            </w:r>
                            <w:proofErr w:type="spellEnd"/>
                          </w:p>
                          <w:p w14:paraId="204EF81B" w14:textId="5B2D04C0" w:rsidR="003A56B8" w:rsidRPr="00F76431" w:rsidRDefault="003A56B8" w:rsidP="001E4AFC">
                            <w:pPr>
                              <w:pStyle w:val="TitelseiteText"/>
                              <w:rPr>
                                <w:rFonts w:ascii="Palatino Linotype" w:hAnsi="Palatino Linotype"/>
                              </w:rPr>
                            </w:pPr>
                            <w:r w:rsidRPr="00F76431">
                              <w:rPr>
                                <w:rFonts w:ascii="Palatino Linotype" w:hAnsi="Palatino Linotype"/>
                              </w:rPr>
                              <w:t xml:space="preserve">Second reviewer: PD </w:t>
                            </w:r>
                            <w:proofErr w:type="spellStart"/>
                            <w:r w:rsidRPr="00F76431">
                              <w:rPr>
                                <w:rFonts w:ascii="Palatino Linotype" w:hAnsi="Palatino Linotype"/>
                              </w:rPr>
                              <w:t>Dr.</w:t>
                            </w:r>
                            <w:proofErr w:type="spellEnd"/>
                            <w:r w:rsidRPr="00F76431">
                              <w:rPr>
                                <w:rFonts w:ascii="Palatino Linotype" w:hAnsi="Palatino Linotype"/>
                              </w:rPr>
                              <w:t xml:space="preserve"> David </w:t>
                            </w:r>
                            <w:proofErr w:type="spellStart"/>
                            <w:r w:rsidRPr="00F76431">
                              <w:rPr>
                                <w:rFonts w:ascii="Palatino Linotype" w:hAnsi="Palatino Linotype"/>
                              </w:rPr>
                              <w:t>Elsweiler</w:t>
                            </w:r>
                            <w:proofErr w:type="spellEnd"/>
                          </w:p>
                          <w:p w14:paraId="0EB25BD2" w14:textId="098C4E8F" w:rsidR="003A56B8" w:rsidRPr="00F76431" w:rsidRDefault="003A56B8" w:rsidP="001E4AFC">
                            <w:pPr>
                              <w:pStyle w:val="TitelseiteText"/>
                              <w:rPr>
                                <w:rFonts w:ascii="Palatino Linotype" w:hAnsi="Palatino Linotype"/>
                              </w:rPr>
                            </w:pPr>
                            <w:r w:rsidRPr="00F76431">
                              <w:rPr>
                                <w:rFonts w:ascii="Palatino Linotype" w:hAnsi="Palatino Linotype"/>
                              </w:rPr>
                              <w:t xml:space="preserve">Supervisor: Alexander </w:t>
                            </w:r>
                            <w:proofErr w:type="spellStart"/>
                            <w:r w:rsidRPr="00F76431">
                              <w:rPr>
                                <w:rFonts w:ascii="Palatino Linotype" w:hAnsi="Palatino Linotype"/>
                              </w:rPr>
                              <w:t>Frummet</w:t>
                            </w:r>
                            <w:proofErr w:type="spellEnd"/>
                            <w:r w:rsidRPr="00F76431">
                              <w:rPr>
                                <w:rFonts w:ascii="Palatino Linotype" w:hAnsi="Palatino Linotype"/>
                              </w:rPr>
                              <w:t xml:space="preserve"> (M. Sc.)</w:t>
                            </w:r>
                          </w:p>
                          <w:p w14:paraId="65FD9713" w14:textId="7B70D1A3" w:rsidR="003A56B8" w:rsidRPr="00F76431" w:rsidRDefault="003A56B8" w:rsidP="001E4AFC">
                            <w:pPr>
                              <w:pStyle w:val="TitelseiteText"/>
                              <w:rPr>
                                <w:rFonts w:ascii="Palatino Linotype" w:hAnsi="Palatino Linotype"/>
                              </w:rPr>
                            </w:pPr>
                            <w:r w:rsidRPr="00F76431">
                              <w:rPr>
                                <w:rFonts w:ascii="Palatino Linotype" w:hAnsi="Palatino Linotype"/>
                              </w:rPr>
                              <w:t xml:space="preserve">Current semester: </w:t>
                            </w:r>
                            <w:r w:rsidR="00BE6B00">
                              <w:rPr>
                                <w:rFonts w:ascii="Palatino Linotype" w:hAnsi="Palatino Linotype"/>
                              </w:rPr>
                              <w:t>7</w:t>
                            </w:r>
                          </w:p>
                          <w:p w14:paraId="4C99AEA2" w14:textId="3A1F4192" w:rsidR="003A56B8" w:rsidRPr="00F76431" w:rsidRDefault="003A56B8" w:rsidP="001E4AFC">
                            <w:pPr>
                              <w:pStyle w:val="TitelseiteText"/>
                              <w:rPr>
                                <w:rFonts w:ascii="Palatino Linotype" w:hAnsi="Palatino Linotype"/>
                              </w:rPr>
                            </w:pPr>
                            <w:r w:rsidRPr="00F76431">
                              <w:rPr>
                                <w:rFonts w:ascii="Palatino Linotype" w:hAnsi="Palatino Linotype"/>
                              </w:rPr>
                              <w:t xml:space="preserve">Submitted on: </w:t>
                            </w:r>
                            <w:r w:rsidR="00893E98" w:rsidRPr="00893E98">
                              <w:rPr>
                                <w:rFonts w:ascii="Palatino Linotype" w:hAnsi="Palatino Linotype"/>
                                <w:highlight w:val="yellow"/>
                              </w:rPr>
                              <w:t>26.03.2022</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447191B" id="_x0000_t202" coordsize="21600,21600" o:spt="202" path="m,l,21600r21600,l21600,xe">
                <v:stroke joinstyle="miter"/>
                <v:path gradientshapeok="t" o:connecttype="rect"/>
              </v:shapetype>
              <v:shape id="Text Box 2" o:spid="_x0000_s1026" type="#_x0000_t202" style="position:absolute;left:0;text-align:left;margin-left:29.65pt;margin-top:10.05pt;width:331.25pt;height:160.6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" stroked="f">
                <v:textbox>
                  <w:txbxContent>
                    <w:p w14:paraId="29C23DE3" w14:textId="664F00DB" w:rsidR="003A56B8" w:rsidRPr="00F76431" w:rsidRDefault="003A56B8" w:rsidP="001E4AFC">
                      <w:pPr>
                        <w:pStyle w:val="TitelseiteText"/>
                        <w:rPr>
                          <w:rFonts w:ascii="Palatino Linotype" w:hAnsi="Palatino Linotype"/>
                        </w:rPr>
                      </w:pPr>
                      <w:r w:rsidRPr="00F76431">
                        <w:rPr>
                          <w:rFonts w:ascii="Palatino Linotype" w:hAnsi="Palatino Linotype"/>
                        </w:rPr>
                        <w:t>Submitted by: Pascal Strobel</w:t>
                      </w:r>
                    </w:p>
                    <w:p w14:paraId="1BCD038F" w14:textId="1EC8DF7C" w:rsidR="003A56B8" w:rsidRPr="00F76431" w:rsidRDefault="003A56B8" w:rsidP="001E4AFC">
                      <w:pPr>
                        <w:pStyle w:val="TitelseiteText"/>
                        <w:rPr>
                          <w:rFonts w:ascii="Palatino Linotype" w:hAnsi="Palatino Linotype"/>
                        </w:rPr>
                      </w:pPr>
                      <w:r w:rsidRPr="00F76431">
                        <w:rPr>
                          <w:rFonts w:ascii="Palatino Linotype" w:hAnsi="Palatino Linotype"/>
                        </w:rPr>
                        <w:t xml:space="preserve">Address: </w:t>
                      </w:r>
                      <w:proofErr w:type="spellStart"/>
                      <w:r w:rsidRPr="00F76431">
                        <w:rPr>
                          <w:rFonts w:ascii="Palatino Linotype" w:hAnsi="Palatino Linotype"/>
                        </w:rPr>
                        <w:t>Gluckstraße</w:t>
                      </w:r>
                      <w:proofErr w:type="spellEnd"/>
                      <w:r w:rsidRPr="00F76431">
                        <w:rPr>
                          <w:rFonts w:ascii="Palatino Linotype" w:hAnsi="Palatino Linotype"/>
                        </w:rPr>
                        <w:t xml:space="preserve"> 3, 93053 Regensburg</w:t>
                      </w:r>
                    </w:p>
                    <w:p w14:paraId="19466A35" w14:textId="375EF2F3" w:rsidR="003A56B8" w:rsidRPr="00F76431" w:rsidRDefault="003A56B8" w:rsidP="001E4AFC">
                      <w:pPr>
                        <w:pStyle w:val="TitelseiteText"/>
                        <w:rPr>
                          <w:rFonts w:ascii="Palatino Linotype" w:hAnsi="Palatino Linotype"/>
                        </w:rPr>
                      </w:pPr>
                      <w:r w:rsidRPr="00F76431">
                        <w:rPr>
                          <w:rFonts w:ascii="Palatino Linotype" w:hAnsi="Palatino Linotype"/>
                        </w:rPr>
                        <w:t>E-Mail (university): pascal.strobel@stud.uni-regensburg.de</w:t>
                      </w:r>
                    </w:p>
                    <w:p w14:paraId="3D652FF2" w14:textId="7AEBD084" w:rsidR="003A56B8" w:rsidRPr="00F76431" w:rsidRDefault="003A56B8" w:rsidP="001E4AFC">
                      <w:pPr>
                        <w:pStyle w:val="TitelseiteText"/>
                        <w:rPr>
                          <w:rFonts w:ascii="Palatino Linotype" w:hAnsi="Palatino Linotype"/>
                        </w:rPr>
                      </w:pPr>
                      <w:r w:rsidRPr="00F76431">
                        <w:rPr>
                          <w:rFonts w:ascii="Palatino Linotype" w:hAnsi="Palatino Linotype"/>
                        </w:rPr>
                        <w:t>E-Mail (private): paschistrobel@web.de</w:t>
                      </w:r>
                    </w:p>
                    <w:p w14:paraId="230E537A" w14:textId="10D9C616" w:rsidR="003A56B8" w:rsidRPr="00F76431" w:rsidRDefault="003A56B8" w:rsidP="001E4AFC">
                      <w:pPr>
                        <w:pStyle w:val="TitelseiteText"/>
                        <w:rPr>
                          <w:rFonts w:ascii="Palatino Linotype" w:hAnsi="Palatino Linotype"/>
                        </w:rPr>
                      </w:pPr>
                      <w:r w:rsidRPr="00F76431">
                        <w:rPr>
                          <w:rFonts w:ascii="Palatino Linotype" w:hAnsi="Palatino Linotype"/>
                        </w:rPr>
                        <w:t>Matriculation number: 2106133</w:t>
                      </w:r>
                    </w:p>
                    <w:p w14:paraId="77A53094" w14:textId="46C819B2" w:rsidR="003A56B8" w:rsidRPr="00F76431" w:rsidRDefault="003A56B8" w:rsidP="001E4AFC">
                      <w:pPr>
                        <w:pStyle w:val="TitelseiteText"/>
                        <w:rPr>
                          <w:rFonts w:ascii="Palatino Linotype" w:hAnsi="Palatino Linotype"/>
                        </w:rPr>
                      </w:pPr>
                      <w:r w:rsidRPr="00F76431">
                        <w:rPr>
                          <w:rFonts w:ascii="Palatino Linotype" w:hAnsi="Palatino Linotype"/>
                        </w:rPr>
                        <w:t xml:space="preserve">First reviewer: Prof. </w:t>
                      </w:r>
                      <w:proofErr w:type="spellStart"/>
                      <w:r w:rsidRPr="00F76431">
                        <w:rPr>
                          <w:rFonts w:ascii="Palatino Linotype" w:hAnsi="Palatino Linotype"/>
                        </w:rPr>
                        <w:t>Dr.</w:t>
                      </w:r>
                      <w:proofErr w:type="spellEnd"/>
                      <w:r w:rsidRPr="00F76431">
                        <w:rPr>
                          <w:rFonts w:ascii="Palatino Linotype" w:hAnsi="Palatino Linotype"/>
                        </w:rPr>
                        <w:t xml:space="preserve"> Udo </w:t>
                      </w:r>
                      <w:proofErr w:type="spellStart"/>
                      <w:r w:rsidRPr="00F76431">
                        <w:rPr>
                          <w:rFonts w:ascii="Palatino Linotype" w:hAnsi="Palatino Linotype"/>
                        </w:rPr>
                        <w:t>Kruschwitz</w:t>
                      </w:r>
                      <w:proofErr w:type="spellEnd"/>
                    </w:p>
                    <w:p w14:paraId="204EF81B" w14:textId="5B2D04C0" w:rsidR="003A56B8" w:rsidRPr="00F76431" w:rsidRDefault="003A56B8" w:rsidP="001E4AFC">
                      <w:pPr>
                        <w:pStyle w:val="TitelseiteText"/>
                        <w:rPr>
                          <w:rFonts w:ascii="Palatino Linotype" w:hAnsi="Palatino Linotype"/>
                        </w:rPr>
                      </w:pPr>
                      <w:r w:rsidRPr="00F76431">
                        <w:rPr>
                          <w:rFonts w:ascii="Palatino Linotype" w:hAnsi="Palatino Linotype"/>
                        </w:rPr>
                        <w:t xml:space="preserve">Second reviewer: PD </w:t>
                      </w:r>
                      <w:proofErr w:type="spellStart"/>
                      <w:r w:rsidRPr="00F76431">
                        <w:rPr>
                          <w:rFonts w:ascii="Palatino Linotype" w:hAnsi="Palatino Linotype"/>
                        </w:rPr>
                        <w:t>Dr.</w:t>
                      </w:r>
                      <w:proofErr w:type="spellEnd"/>
                      <w:r w:rsidRPr="00F76431">
                        <w:rPr>
                          <w:rFonts w:ascii="Palatino Linotype" w:hAnsi="Palatino Linotype"/>
                        </w:rPr>
                        <w:t xml:space="preserve"> David </w:t>
                      </w:r>
                      <w:proofErr w:type="spellStart"/>
                      <w:r w:rsidRPr="00F76431">
                        <w:rPr>
                          <w:rFonts w:ascii="Palatino Linotype" w:hAnsi="Palatino Linotype"/>
                        </w:rPr>
                        <w:t>Elsweiler</w:t>
                      </w:r>
                      <w:proofErr w:type="spellEnd"/>
                    </w:p>
                    <w:p w14:paraId="0EB25BD2" w14:textId="098C4E8F" w:rsidR="003A56B8" w:rsidRPr="00F76431" w:rsidRDefault="003A56B8" w:rsidP="001E4AFC">
                      <w:pPr>
                        <w:pStyle w:val="TitelseiteText"/>
                        <w:rPr>
                          <w:rFonts w:ascii="Palatino Linotype" w:hAnsi="Palatino Linotype"/>
                        </w:rPr>
                      </w:pPr>
                      <w:r w:rsidRPr="00F76431">
                        <w:rPr>
                          <w:rFonts w:ascii="Palatino Linotype" w:hAnsi="Palatino Linotype"/>
                        </w:rPr>
                        <w:t xml:space="preserve">Supervisor: Alexander </w:t>
                      </w:r>
                      <w:proofErr w:type="spellStart"/>
                      <w:r w:rsidRPr="00F76431">
                        <w:rPr>
                          <w:rFonts w:ascii="Palatino Linotype" w:hAnsi="Palatino Linotype"/>
                        </w:rPr>
                        <w:t>Frummet</w:t>
                      </w:r>
                      <w:proofErr w:type="spellEnd"/>
                      <w:r w:rsidRPr="00F76431">
                        <w:rPr>
                          <w:rFonts w:ascii="Palatino Linotype" w:hAnsi="Palatino Linotype"/>
                        </w:rPr>
                        <w:t xml:space="preserve"> (M. Sc.)</w:t>
                      </w:r>
                    </w:p>
                    <w:p w14:paraId="65FD9713" w14:textId="7B70D1A3" w:rsidR="003A56B8" w:rsidRPr="00F76431" w:rsidRDefault="003A56B8" w:rsidP="001E4AFC">
                      <w:pPr>
                        <w:pStyle w:val="TitelseiteText"/>
                        <w:rPr>
                          <w:rFonts w:ascii="Palatino Linotype" w:hAnsi="Palatino Linotype"/>
                        </w:rPr>
                      </w:pPr>
                      <w:r w:rsidRPr="00F76431">
                        <w:rPr>
                          <w:rFonts w:ascii="Palatino Linotype" w:hAnsi="Palatino Linotype"/>
                        </w:rPr>
                        <w:t xml:space="preserve">Current semester: </w:t>
                      </w:r>
                      <w:r w:rsidR="00BE6B00">
                        <w:rPr>
                          <w:rFonts w:ascii="Palatino Linotype" w:hAnsi="Palatino Linotype"/>
                        </w:rPr>
                        <w:t>7</w:t>
                      </w:r>
                    </w:p>
                    <w:p w14:paraId="4C99AEA2" w14:textId="3A1F4192" w:rsidR="003A56B8" w:rsidRPr="00F76431" w:rsidRDefault="003A56B8" w:rsidP="001E4AFC">
                      <w:pPr>
                        <w:pStyle w:val="TitelseiteText"/>
                        <w:rPr>
                          <w:rFonts w:ascii="Palatino Linotype" w:hAnsi="Palatino Linotype"/>
                        </w:rPr>
                      </w:pPr>
                      <w:r w:rsidRPr="00F76431">
                        <w:rPr>
                          <w:rFonts w:ascii="Palatino Linotype" w:hAnsi="Palatino Linotype"/>
                        </w:rPr>
                        <w:t xml:space="preserve">Submitted on: </w:t>
                      </w:r>
                      <w:r w:rsidR="00893E98" w:rsidRPr="00893E98">
                        <w:rPr>
                          <w:rFonts w:ascii="Palatino Linotype" w:hAnsi="Palatino Linotype"/>
                          <w:highlight w:val="yellow"/>
                        </w:rPr>
                        <w:t>26.03.2022</w:t>
                      </w:r>
                    </w:p>
                  </w:txbxContent>
                </v:textbox>
                <w10:wrap type="square"/>
              </v:shape>
            </w:pict>
          </mc:Fallback>
        </mc:AlternateContent>
      </w:r>
    </w:p>
    <w:p w14:paraId="4C23B84B" w14:textId="4B68C979" w:rsidR="001E4AFC" w:rsidRPr="001E1A99" w:rsidRDefault="001E4AFC" w:rsidP="009A6082">
      <w:pPr>
        <w:pStyle w:val="Inhaltsverzeichnisberschrift"/>
      </w:pPr>
    </w:p>
    <w:p w14:paraId="1161F3A9" w14:textId="2331F12C" w:rsidR="00C93A11" w:rsidRDefault="00C93A11">
      <w:pPr>
        <w:spacing w:after="200" w:line="276" w:lineRule="auto"/>
        <w:jc w:val="left"/>
        <w:rPr>
          <w:b/>
          <w:sz w:val="28"/>
          <w:lang w:eastAsia="en-US"/>
        </w:rPr>
      </w:pPr>
      <w:r>
        <w:br w:type="page"/>
      </w:r>
    </w:p>
    <w:sdt>
      <w:sdtPr>
        <w:rPr>
          <w:b w:val="0"/>
          <w:sz w:val="22"/>
          <w:lang w:val="de-DE" w:eastAsia="de-DE"/>
        </w:rPr>
        <w:id w:val="-1754280353"/>
        <w:docPartObj>
          <w:docPartGallery w:val="Table of Contents"/>
          <w:docPartUnique/>
        </w:docPartObj>
      </w:sdtPr>
      <w:sdtEndPr>
        <w:rPr>
          <w:bCs/>
        </w:rPr>
      </w:sdtEndPr>
      <w:sdtContent>
        <w:p w14:paraId="45A88DA6" w14:textId="77777777" w:rsidR="00A91737" w:rsidRDefault="00A91737">
          <w:pPr>
            <w:pStyle w:val="Inhaltsverzeichnisberschrift"/>
          </w:pPr>
          <w:r>
            <w:rPr>
              <w:lang w:val="de-DE"/>
            </w:rPr>
            <w:t>Contents</w:t>
          </w:r>
        </w:p>
        <w:p w14:paraId="1C712A2F" w14:textId="423D4A65" w:rsidR="0056552F" w:rsidRDefault="00A91737">
          <w:pPr>
            <w:pStyle w:val="Verzeichnis1"/>
            <w:rPr>
              <w:rFonts w:asciiTheme="minorHAnsi" w:eastAsiaTheme="minorEastAsia" w:hAnsiTheme="minorHAnsi" w:cstheme="minorBidi"/>
              <w:b w:val="0"/>
              <w:noProof/>
              <w:sz w:val="22"/>
              <w:szCs w:val="22"/>
              <w:lang w:eastAsia="en-GB"/>
            </w:rPr>
          </w:pPr>
          <w:r>
            <w:fldChar w:fldCharType="begin"/>
          </w:r>
          <w:r>
            <w:instrText xml:space="preserve"> TOC \o "1-3" \h \z \u </w:instrText>
          </w:r>
          <w:r>
            <w:fldChar w:fldCharType="separate"/>
          </w:r>
          <w:hyperlink w:anchor="_Toc98674028" w:history="1">
            <w:r w:rsidR="0056552F" w:rsidRPr="00AE2CAA">
              <w:rPr>
                <w:rStyle w:val="Hyperlink"/>
                <w:rFonts w:eastAsiaTheme="majorEastAsia"/>
                <w:noProof/>
              </w:rPr>
              <w:t>1</w:t>
            </w:r>
            <w:r w:rsidR="0056552F">
              <w:rPr>
                <w:rFonts w:asciiTheme="minorHAnsi" w:eastAsiaTheme="minorEastAsia" w:hAnsiTheme="minorHAnsi" w:cstheme="minorBidi"/>
                <w:b w:val="0"/>
                <w:noProof/>
                <w:sz w:val="22"/>
                <w:szCs w:val="22"/>
                <w:lang w:eastAsia="en-GB"/>
              </w:rPr>
              <w:tab/>
            </w:r>
            <w:r w:rsidR="0056552F" w:rsidRPr="00AE2CAA">
              <w:rPr>
                <w:rStyle w:val="Hyperlink"/>
                <w:rFonts w:eastAsiaTheme="majorEastAsia"/>
                <w:noProof/>
              </w:rPr>
              <w:t>Introduction</w:t>
            </w:r>
            <w:r w:rsidR="0056552F">
              <w:rPr>
                <w:noProof/>
                <w:webHidden/>
              </w:rPr>
              <w:tab/>
            </w:r>
            <w:r w:rsidR="0056552F">
              <w:rPr>
                <w:noProof/>
                <w:webHidden/>
              </w:rPr>
              <w:fldChar w:fldCharType="begin"/>
            </w:r>
            <w:r w:rsidR="0056552F">
              <w:rPr>
                <w:noProof/>
                <w:webHidden/>
              </w:rPr>
              <w:instrText xml:space="preserve"> PAGEREF _Toc98674028 \h </w:instrText>
            </w:r>
            <w:r w:rsidR="0056552F">
              <w:rPr>
                <w:noProof/>
                <w:webHidden/>
              </w:rPr>
            </w:r>
            <w:r w:rsidR="0056552F">
              <w:rPr>
                <w:noProof/>
                <w:webHidden/>
              </w:rPr>
              <w:fldChar w:fldCharType="separate"/>
            </w:r>
            <w:r w:rsidR="0056552F">
              <w:rPr>
                <w:noProof/>
                <w:webHidden/>
              </w:rPr>
              <w:t>8</w:t>
            </w:r>
            <w:r w:rsidR="0056552F">
              <w:rPr>
                <w:noProof/>
                <w:webHidden/>
              </w:rPr>
              <w:fldChar w:fldCharType="end"/>
            </w:r>
          </w:hyperlink>
        </w:p>
        <w:p w14:paraId="3C6C117C" w14:textId="44BCFC46" w:rsidR="0056552F" w:rsidRDefault="00E55088">
          <w:pPr>
            <w:pStyle w:val="Verzeichnis1"/>
            <w:rPr>
              <w:rFonts w:asciiTheme="minorHAnsi" w:eastAsiaTheme="minorEastAsia" w:hAnsiTheme="minorHAnsi" w:cstheme="minorBidi"/>
              <w:b w:val="0"/>
              <w:noProof/>
              <w:sz w:val="22"/>
              <w:szCs w:val="22"/>
              <w:lang w:eastAsia="en-GB"/>
            </w:rPr>
          </w:pPr>
          <w:hyperlink w:anchor="_Toc98674029" w:history="1">
            <w:r w:rsidR="0056552F" w:rsidRPr="00AE2CAA">
              <w:rPr>
                <w:rStyle w:val="Hyperlink"/>
                <w:rFonts w:eastAsiaTheme="majorEastAsia"/>
                <w:noProof/>
              </w:rPr>
              <w:t>2</w:t>
            </w:r>
            <w:r w:rsidR="0056552F">
              <w:rPr>
                <w:rFonts w:asciiTheme="minorHAnsi" w:eastAsiaTheme="minorEastAsia" w:hAnsiTheme="minorHAnsi" w:cstheme="minorBidi"/>
                <w:b w:val="0"/>
                <w:noProof/>
                <w:sz w:val="22"/>
                <w:szCs w:val="22"/>
                <w:lang w:eastAsia="en-GB"/>
              </w:rPr>
              <w:tab/>
            </w:r>
            <w:r w:rsidR="0056552F" w:rsidRPr="00AE2CAA">
              <w:rPr>
                <w:rStyle w:val="Hyperlink"/>
                <w:rFonts w:eastAsiaTheme="majorEastAsia"/>
                <w:noProof/>
              </w:rPr>
              <w:t>Related Work</w:t>
            </w:r>
            <w:r w:rsidR="0056552F">
              <w:rPr>
                <w:noProof/>
                <w:webHidden/>
              </w:rPr>
              <w:tab/>
            </w:r>
            <w:r w:rsidR="0056552F">
              <w:rPr>
                <w:noProof/>
                <w:webHidden/>
              </w:rPr>
              <w:fldChar w:fldCharType="begin"/>
            </w:r>
            <w:r w:rsidR="0056552F">
              <w:rPr>
                <w:noProof/>
                <w:webHidden/>
              </w:rPr>
              <w:instrText xml:space="preserve"> PAGEREF _Toc98674029 \h </w:instrText>
            </w:r>
            <w:r w:rsidR="0056552F">
              <w:rPr>
                <w:noProof/>
                <w:webHidden/>
              </w:rPr>
            </w:r>
            <w:r w:rsidR="0056552F">
              <w:rPr>
                <w:noProof/>
                <w:webHidden/>
              </w:rPr>
              <w:fldChar w:fldCharType="separate"/>
            </w:r>
            <w:r w:rsidR="0056552F">
              <w:rPr>
                <w:noProof/>
                <w:webHidden/>
              </w:rPr>
              <w:t>11</w:t>
            </w:r>
            <w:r w:rsidR="0056552F">
              <w:rPr>
                <w:noProof/>
                <w:webHidden/>
              </w:rPr>
              <w:fldChar w:fldCharType="end"/>
            </w:r>
          </w:hyperlink>
        </w:p>
        <w:p w14:paraId="18E795AB" w14:textId="6A98684A" w:rsidR="0056552F" w:rsidRDefault="00E55088">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8674030" w:history="1">
            <w:r w:rsidR="0056552F" w:rsidRPr="00AE2CAA">
              <w:rPr>
                <w:rStyle w:val="Hyperlink"/>
                <w:rFonts w:eastAsiaTheme="majorEastAsia"/>
                <w:noProof/>
              </w:rPr>
              <w:t>2.1</w:t>
            </w:r>
            <w:r w:rsidR="0056552F">
              <w:rPr>
                <w:rFonts w:asciiTheme="minorHAnsi" w:eastAsiaTheme="minorEastAsia" w:hAnsiTheme="minorHAnsi" w:cstheme="minorBidi"/>
                <w:noProof/>
                <w:sz w:val="22"/>
                <w:szCs w:val="22"/>
                <w:lang w:eastAsia="en-GB"/>
              </w:rPr>
              <w:tab/>
            </w:r>
            <w:r w:rsidR="0056552F" w:rsidRPr="00AE2CAA">
              <w:rPr>
                <w:rStyle w:val="Hyperlink"/>
                <w:rFonts w:eastAsiaTheme="majorEastAsia"/>
                <w:noProof/>
              </w:rPr>
              <w:t>Conversational Artificial Intelligence</w:t>
            </w:r>
            <w:r w:rsidR="0056552F">
              <w:rPr>
                <w:noProof/>
                <w:webHidden/>
              </w:rPr>
              <w:tab/>
            </w:r>
            <w:r w:rsidR="0056552F">
              <w:rPr>
                <w:noProof/>
                <w:webHidden/>
              </w:rPr>
              <w:fldChar w:fldCharType="begin"/>
            </w:r>
            <w:r w:rsidR="0056552F">
              <w:rPr>
                <w:noProof/>
                <w:webHidden/>
              </w:rPr>
              <w:instrText xml:space="preserve"> PAGEREF _Toc98674030 \h </w:instrText>
            </w:r>
            <w:r w:rsidR="0056552F">
              <w:rPr>
                <w:noProof/>
                <w:webHidden/>
              </w:rPr>
            </w:r>
            <w:r w:rsidR="0056552F">
              <w:rPr>
                <w:noProof/>
                <w:webHidden/>
              </w:rPr>
              <w:fldChar w:fldCharType="separate"/>
            </w:r>
            <w:r w:rsidR="0056552F">
              <w:rPr>
                <w:noProof/>
                <w:webHidden/>
              </w:rPr>
              <w:t>11</w:t>
            </w:r>
            <w:r w:rsidR="0056552F">
              <w:rPr>
                <w:noProof/>
                <w:webHidden/>
              </w:rPr>
              <w:fldChar w:fldCharType="end"/>
            </w:r>
          </w:hyperlink>
        </w:p>
        <w:p w14:paraId="07658FE0" w14:textId="10CF9DA2" w:rsidR="0056552F" w:rsidRDefault="00E55088">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674031" w:history="1">
            <w:r w:rsidR="0056552F" w:rsidRPr="00AE2CAA">
              <w:rPr>
                <w:rStyle w:val="Hyperlink"/>
                <w:rFonts w:eastAsiaTheme="majorEastAsia"/>
                <w:noProof/>
              </w:rPr>
              <w:t>2.1.1</w:t>
            </w:r>
            <w:r w:rsidR="0056552F">
              <w:rPr>
                <w:rFonts w:asciiTheme="minorHAnsi" w:eastAsiaTheme="minorEastAsia" w:hAnsiTheme="minorHAnsi" w:cstheme="minorBidi"/>
                <w:noProof/>
                <w:szCs w:val="22"/>
                <w:lang w:eastAsia="en-GB"/>
              </w:rPr>
              <w:tab/>
            </w:r>
            <w:r w:rsidR="0056552F" w:rsidRPr="00AE2CAA">
              <w:rPr>
                <w:rStyle w:val="Hyperlink"/>
                <w:rFonts w:eastAsiaTheme="majorEastAsia"/>
                <w:noProof/>
              </w:rPr>
              <w:t>Introduction</w:t>
            </w:r>
            <w:r w:rsidR="0056552F">
              <w:rPr>
                <w:noProof/>
                <w:webHidden/>
              </w:rPr>
              <w:tab/>
            </w:r>
            <w:r w:rsidR="0056552F">
              <w:rPr>
                <w:noProof/>
                <w:webHidden/>
              </w:rPr>
              <w:fldChar w:fldCharType="begin"/>
            </w:r>
            <w:r w:rsidR="0056552F">
              <w:rPr>
                <w:noProof/>
                <w:webHidden/>
              </w:rPr>
              <w:instrText xml:space="preserve"> PAGEREF _Toc98674031 \h </w:instrText>
            </w:r>
            <w:r w:rsidR="0056552F">
              <w:rPr>
                <w:noProof/>
                <w:webHidden/>
              </w:rPr>
            </w:r>
            <w:r w:rsidR="0056552F">
              <w:rPr>
                <w:noProof/>
                <w:webHidden/>
              </w:rPr>
              <w:fldChar w:fldCharType="separate"/>
            </w:r>
            <w:r w:rsidR="0056552F">
              <w:rPr>
                <w:noProof/>
                <w:webHidden/>
              </w:rPr>
              <w:t>11</w:t>
            </w:r>
            <w:r w:rsidR="0056552F">
              <w:rPr>
                <w:noProof/>
                <w:webHidden/>
              </w:rPr>
              <w:fldChar w:fldCharType="end"/>
            </w:r>
          </w:hyperlink>
        </w:p>
        <w:p w14:paraId="5E4D342D" w14:textId="0F2950E7" w:rsidR="0056552F" w:rsidRDefault="00E55088">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674032" w:history="1">
            <w:r w:rsidR="0056552F" w:rsidRPr="00AE2CAA">
              <w:rPr>
                <w:rStyle w:val="Hyperlink"/>
                <w:rFonts w:eastAsiaTheme="majorEastAsia"/>
                <w:noProof/>
              </w:rPr>
              <w:t>2.1.2</w:t>
            </w:r>
            <w:r w:rsidR="0056552F">
              <w:rPr>
                <w:rFonts w:asciiTheme="minorHAnsi" w:eastAsiaTheme="minorEastAsia" w:hAnsiTheme="minorHAnsi" w:cstheme="minorBidi"/>
                <w:noProof/>
                <w:szCs w:val="22"/>
                <w:lang w:eastAsia="en-GB"/>
              </w:rPr>
              <w:tab/>
            </w:r>
            <w:r w:rsidR="0056552F" w:rsidRPr="00AE2CAA">
              <w:rPr>
                <w:rStyle w:val="Hyperlink"/>
                <w:rFonts w:eastAsiaTheme="majorEastAsia"/>
                <w:noProof/>
              </w:rPr>
              <w:t>Inner Workings</w:t>
            </w:r>
            <w:r w:rsidR="0056552F">
              <w:rPr>
                <w:noProof/>
                <w:webHidden/>
              </w:rPr>
              <w:tab/>
            </w:r>
            <w:r w:rsidR="0056552F">
              <w:rPr>
                <w:noProof/>
                <w:webHidden/>
              </w:rPr>
              <w:fldChar w:fldCharType="begin"/>
            </w:r>
            <w:r w:rsidR="0056552F">
              <w:rPr>
                <w:noProof/>
                <w:webHidden/>
              </w:rPr>
              <w:instrText xml:space="preserve"> PAGEREF _Toc98674032 \h </w:instrText>
            </w:r>
            <w:r w:rsidR="0056552F">
              <w:rPr>
                <w:noProof/>
                <w:webHidden/>
              </w:rPr>
            </w:r>
            <w:r w:rsidR="0056552F">
              <w:rPr>
                <w:noProof/>
                <w:webHidden/>
              </w:rPr>
              <w:fldChar w:fldCharType="separate"/>
            </w:r>
            <w:r w:rsidR="0056552F">
              <w:rPr>
                <w:noProof/>
                <w:webHidden/>
              </w:rPr>
              <w:t>13</w:t>
            </w:r>
            <w:r w:rsidR="0056552F">
              <w:rPr>
                <w:noProof/>
                <w:webHidden/>
              </w:rPr>
              <w:fldChar w:fldCharType="end"/>
            </w:r>
          </w:hyperlink>
        </w:p>
        <w:p w14:paraId="52D79E34" w14:textId="2BFB3816" w:rsidR="0056552F" w:rsidRDefault="00E55088">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674033" w:history="1">
            <w:r w:rsidR="0056552F" w:rsidRPr="00AE2CAA">
              <w:rPr>
                <w:rStyle w:val="Hyperlink"/>
                <w:rFonts w:eastAsiaTheme="majorEastAsia"/>
                <w:noProof/>
              </w:rPr>
              <w:t>2.1.3</w:t>
            </w:r>
            <w:r w:rsidR="0056552F">
              <w:rPr>
                <w:rFonts w:asciiTheme="minorHAnsi" w:eastAsiaTheme="minorEastAsia" w:hAnsiTheme="minorHAnsi" w:cstheme="minorBidi"/>
                <w:noProof/>
                <w:szCs w:val="22"/>
                <w:lang w:eastAsia="en-GB"/>
              </w:rPr>
              <w:tab/>
            </w:r>
            <w:r w:rsidR="0056552F" w:rsidRPr="00AE2CAA">
              <w:rPr>
                <w:rStyle w:val="Hyperlink"/>
                <w:rFonts w:eastAsiaTheme="majorEastAsia"/>
                <w:noProof/>
              </w:rPr>
              <w:t>Application in the Cooking Domain</w:t>
            </w:r>
            <w:r w:rsidR="0056552F">
              <w:rPr>
                <w:noProof/>
                <w:webHidden/>
              </w:rPr>
              <w:tab/>
            </w:r>
            <w:r w:rsidR="0056552F">
              <w:rPr>
                <w:noProof/>
                <w:webHidden/>
              </w:rPr>
              <w:fldChar w:fldCharType="begin"/>
            </w:r>
            <w:r w:rsidR="0056552F">
              <w:rPr>
                <w:noProof/>
                <w:webHidden/>
              </w:rPr>
              <w:instrText xml:space="preserve"> PAGEREF _Toc98674033 \h </w:instrText>
            </w:r>
            <w:r w:rsidR="0056552F">
              <w:rPr>
                <w:noProof/>
                <w:webHidden/>
              </w:rPr>
            </w:r>
            <w:r w:rsidR="0056552F">
              <w:rPr>
                <w:noProof/>
                <w:webHidden/>
              </w:rPr>
              <w:fldChar w:fldCharType="separate"/>
            </w:r>
            <w:r w:rsidR="0056552F">
              <w:rPr>
                <w:noProof/>
                <w:webHidden/>
              </w:rPr>
              <w:t>14</w:t>
            </w:r>
            <w:r w:rsidR="0056552F">
              <w:rPr>
                <w:noProof/>
                <w:webHidden/>
              </w:rPr>
              <w:fldChar w:fldCharType="end"/>
            </w:r>
          </w:hyperlink>
        </w:p>
        <w:p w14:paraId="34DD1465" w14:textId="4FC3E4CE" w:rsidR="0056552F" w:rsidRDefault="00E55088">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8674034" w:history="1">
            <w:r w:rsidR="0056552F" w:rsidRPr="00AE2CAA">
              <w:rPr>
                <w:rStyle w:val="Hyperlink"/>
                <w:rFonts w:eastAsiaTheme="majorEastAsia"/>
                <w:noProof/>
              </w:rPr>
              <w:t>2.2</w:t>
            </w:r>
            <w:r w:rsidR="0056552F">
              <w:rPr>
                <w:rFonts w:asciiTheme="minorHAnsi" w:eastAsiaTheme="minorEastAsia" w:hAnsiTheme="minorHAnsi" w:cstheme="minorBidi"/>
                <w:noProof/>
                <w:sz w:val="22"/>
                <w:szCs w:val="22"/>
                <w:lang w:eastAsia="en-GB"/>
              </w:rPr>
              <w:tab/>
            </w:r>
            <w:r w:rsidR="0056552F" w:rsidRPr="00AE2CAA">
              <w:rPr>
                <w:rStyle w:val="Hyperlink"/>
                <w:rFonts w:eastAsiaTheme="majorEastAsia"/>
                <w:noProof/>
              </w:rPr>
              <w:t>Language Processing with Deep Neural Networks</w:t>
            </w:r>
            <w:r w:rsidR="0056552F">
              <w:rPr>
                <w:noProof/>
                <w:webHidden/>
              </w:rPr>
              <w:tab/>
            </w:r>
            <w:r w:rsidR="0056552F">
              <w:rPr>
                <w:noProof/>
                <w:webHidden/>
              </w:rPr>
              <w:fldChar w:fldCharType="begin"/>
            </w:r>
            <w:r w:rsidR="0056552F">
              <w:rPr>
                <w:noProof/>
                <w:webHidden/>
              </w:rPr>
              <w:instrText xml:space="preserve"> PAGEREF _Toc98674034 \h </w:instrText>
            </w:r>
            <w:r w:rsidR="0056552F">
              <w:rPr>
                <w:noProof/>
                <w:webHidden/>
              </w:rPr>
            </w:r>
            <w:r w:rsidR="0056552F">
              <w:rPr>
                <w:noProof/>
                <w:webHidden/>
              </w:rPr>
              <w:fldChar w:fldCharType="separate"/>
            </w:r>
            <w:r w:rsidR="0056552F">
              <w:rPr>
                <w:noProof/>
                <w:webHidden/>
              </w:rPr>
              <w:t>16</w:t>
            </w:r>
            <w:r w:rsidR="0056552F">
              <w:rPr>
                <w:noProof/>
                <w:webHidden/>
              </w:rPr>
              <w:fldChar w:fldCharType="end"/>
            </w:r>
          </w:hyperlink>
        </w:p>
        <w:p w14:paraId="206448ED" w14:textId="2D8CE794" w:rsidR="0056552F" w:rsidRDefault="00E55088">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674035" w:history="1">
            <w:r w:rsidR="0056552F" w:rsidRPr="00AE2CAA">
              <w:rPr>
                <w:rStyle w:val="Hyperlink"/>
                <w:rFonts w:eastAsiaTheme="majorEastAsia"/>
                <w:noProof/>
              </w:rPr>
              <w:t>2.2.1</w:t>
            </w:r>
            <w:r w:rsidR="0056552F">
              <w:rPr>
                <w:rFonts w:asciiTheme="minorHAnsi" w:eastAsiaTheme="minorEastAsia" w:hAnsiTheme="minorHAnsi" w:cstheme="minorBidi"/>
                <w:noProof/>
                <w:szCs w:val="22"/>
                <w:lang w:eastAsia="en-GB"/>
              </w:rPr>
              <w:tab/>
            </w:r>
            <w:r w:rsidR="0056552F" w:rsidRPr="00AE2CAA">
              <w:rPr>
                <w:rStyle w:val="Hyperlink"/>
                <w:rFonts w:eastAsiaTheme="majorEastAsia"/>
                <w:noProof/>
              </w:rPr>
              <w:t>Word Embeddings</w:t>
            </w:r>
            <w:r w:rsidR="0056552F">
              <w:rPr>
                <w:noProof/>
                <w:webHidden/>
              </w:rPr>
              <w:tab/>
            </w:r>
            <w:r w:rsidR="0056552F">
              <w:rPr>
                <w:noProof/>
                <w:webHidden/>
              </w:rPr>
              <w:fldChar w:fldCharType="begin"/>
            </w:r>
            <w:r w:rsidR="0056552F">
              <w:rPr>
                <w:noProof/>
                <w:webHidden/>
              </w:rPr>
              <w:instrText xml:space="preserve"> PAGEREF _Toc98674035 \h </w:instrText>
            </w:r>
            <w:r w:rsidR="0056552F">
              <w:rPr>
                <w:noProof/>
                <w:webHidden/>
              </w:rPr>
            </w:r>
            <w:r w:rsidR="0056552F">
              <w:rPr>
                <w:noProof/>
                <w:webHidden/>
              </w:rPr>
              <w:fldChar w:fldCharType="separate"/>
            </w:r>
            <w:r w:rsidR="0056552F">
              <w:rPr>
                <w:noProof/>
                <w:webHidden/>
              </w:rPr>
              <w:t>17</w:t>
            </w:r>
            <w:r w:rsidR="0056552F">
              <w:rPr>
                <w:noProof/>
                <w:webHidden/>
              </w:rPr>
              <w:fldChar w:fldCharType="end"/>
            </w:r>
          </w:hyperlink>
        </w:p>
        <w:p w14:paraId="424E6498" w14:textId="6C861DB4" w:rsidR="0056552F" w:rsidRDefault="00E55088">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674036" w:history="1">
            <w:r w:rsidR="0056552F" w:rsidRPr="00AE2CAA">
              <w:rPr>
                <w:rStyle w:val="Hyperlink"/>
                <w:rFonts w:eastAsiaTheme="majorEastAsia"/>
                <w:noProof/>
              </w:rPr>
              <w:t>2.2.2</w:t>
            </w:r>
            <w:r w:rsidR="0056552F">
              <w:rPr>
                <w:rFonts w:asciiTheme="minorHAnsi" w:eastAsiaTheme="minorEastAsia" w:hAnsiTheme="minorHAnsi" w:cstheme="minorBidi"/>
                <w:noProof/>
                <w:szCs w:val="22"/>
                <w:lang w:eastAsia="en-GB"/>
              </w:rPr>
              <w:tab/>
            </w:r>
            <w:r w:rsidR="0056552F" w:rsidRPr="00AE2CAA">
              <w:rPr>
                <w:rStyle w:val="Hyperlink"/>
                <w:rFonts w:eastAsiaTheme="majorEastAsia"/>
                <w:noProof/>
              </w:rPr>
              <w:t>Artificial Neural Networks</w:t>
            </w:r>
            <w:r w:rsidR="0056552F">
              <w:rPr>
                <w:noProof/>
                <w:webHidden/>
              </w:rPr>
              <w:tab/>
            </w:r>
            <w:r w:rsidR="0056552F">
              <w:rPr>
                <w:noProof/>
                <w:webHidden/>
              </w:rPr>
              <w:fldChar w:fldCharType="begin"/>
            </w:r>
            <w:r w:rsidR="0056552F">
              <w:rPr>
                <w:noProof/>
                <w:webHidden/>
              </w:rPr>
              <w:instrText xml:space="preserve"> PAGEREF _Toc98674036 \h </w:instrText>
            </w:r>
            <w:r w:rsidR="0056552F">
              <w:rPr>
                <w:noProof/>
                <w:webHidden/>
              </w:rPr>
            </w:r>
            <w:r w:rsidR="0056552F">
              <w:rPr>
                <w:noProof/>
                <w:webHidden/>
              </w:rPr>
              <w:fldChar w:fldCharType="separate"/>
            </w:r>
            <w:r w:rsidR="0056552F">
              <w:rPr>
                <w:noProof/>
                <w:webHidden/>
              </w:rPr>
              <w:t>19</w:t>
            </w:r>
            <w:r w:rsidR="0056552F">
              <w:rPr>
                <w:noProof/>
                <w:webHidden/>
              </w:rPr>
              <w:fldChar w:fldCharType="end"/>
            </w:r>
          </w:hyperlink>
        </w:p>
        <w:p w14:paraId="5475F369" w14:textId="33679179" w:rsidR="0056552F" w:rsidRDefault="00E55088">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674037" w:history="1">
            <w:r w:rsidR="0056552F" w:rsidRPr="00AE2CAA">
              <w:rPr>
                <w:rStyle w:val="Hyperlink"/>
                <w:rFonts w:eastAsiaTheme="majorEastAsia"/>
                <w:noProof/>
              </w:rPr>
              <w:t>2.2.3</w:t>
            </w:r>
            <w:r w:rsidR="0056552F">
              <w:rPr>
                <w:rFonts w:asciiTheme="minorHAnsi" w:eastAsiaTheme="minorEastAsia" w:hAnsiTheme="minorHAnsi" w:cstheme="minorBidi"/>
                <w:noProof/>
                <w:szCs w:val="22"/>
                <w:lang w:eastAsia="en-GB"/>
              </w:rPr>
              <w:tab/>
            </w:r>
            <w:r w:rsidR="0056552F" w:rsidRPr="00AE2CAA">
              <w:rPr>
                <w:rStyle w:val="Hyperlink"/>
                <w:rFonts w:eastAsiaTheme="majorEastAsia"/>
                <w:noProof/>
              </w:rPr>
              <w:t>Recurrent Neural Networks</w:t>
            </w:r>
            <w:r w:rsidR="0056552F">
              <w:rPr>
                <w:noProof/>
                <w:webHidden/>
              </w:rPr>
              <w:tab/>
            </w:r>
            <w:r w:rsidR="0056552F">
              <w:rPr>
                <w:noProof/>
                <w:webHidden/>
              </w:rPr>
              <w:fldChar w:fldCharType="begin"/>
            </w:r>
            <w:r w:rsidR="0056552F">
              <w:rPr>
                <w:noProof/>
                <w:webHidden/>
              </w:rPr>
              <w:instrText xml:space="preserve"> PAGEREF _Toc98674037 \h </w:instrText>
            </w:r>
            <w:r w:rsidR="0056552F">
              <w:rPr>
                <w:noProof/>
                <w:webHidden/>
              </w:rPr>
            </w:r>
            <w:r w:rsidR="0056552F">
              <w:rPr>
                <w:noProof/>
                <w:webHidden/>
              </w:rPr>
              <w:fldChar w:fldCharType="separate"/>
            </w:r>
            <w:r w:rsidR="0056552F">
              <w:rPr>
                <w:noProof/>
                <w:webHidden/>
              </w:rPr>
              <w:t>21</w:t>
            </w:r>
            <w:r w:rsidR="0056552F">
              <w:rPr>
                <w:noProof/>
                <w:webHidden/>
              </w:rPr>
              <w:fldChar w:fldCharType="end"/>
            </w:r>
          </w:hyperlink>
        </w:p>
        <w:p w14:paraId="4C07D4F7" w14:textId="132ED744" w:rsidR="0056552F" w:rsidRDefault="00E55088">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674038" w:history="1">
            <w:r w:rsidR="0056552F" w:rsidRPr="00AE2CAA">
              <w:rPr>
                <w:rStyle w:val="Hyperlink"/>
                <w:rFonts w:eastAsiaTheme="majorEastAsia"/>
                <w:noProof/>
              </w:rPr>
              <w:t>2.2.4</w:t>
            </w:r>
            <w:r w:rsidR="0056552F">
              <w:rPr>
                <w:rFonts w:asciiTheme="minorHAnsi" w:eastAsiaTheme="minorEastAsia" w:hAnsiTheme="minorHAnsi" w:cstheme="minorBidi"/>
                <w:noProof/>
                <w:szCs w:val="22"/>
                <w:lang w:eastAsia="en-GB"/>
              </w:rPr>
              <w:tab/>
            </w:r>
            <w:r w:rsidR="0056552F" w:rsidRPr="00AE2CAA">
              <w:rPr>
                <w:rStyle w:val="Hyperlink"/>
                <w:rFonts w:eastAsiaTheme="majorEastAsia"/>
                <w:noProof/>
              </w:rPr>
              <w:t>Encoder-Decoder</w:t>
            </w:r>
            <w:r w:rsidR="0056552F">
              <w:rPr>
                <w:noProof/>
                <w:webHidden/>
              </w:rPr>
              <w:tab/>
            </w:r>
            <w:r w:rsidR="0056552F">
              <w:rPr>
                <w:noProof/>
                <w:webHidden/>
              </w:rPr>
              <w:fldChar w:fldCharType="begin"/>
            </w:r>
            <w:r w:rsidR="0056552F">
              <w:rPr>
                <w:noProof/>
                <w:webHidden/>
              </w:rPr>
              <w:instrText xml:space="preserve"> PAGEREF _Toc98674038 \h </w:instrText>
            </w:r>
            <w:r w:rsidR="0056552F">
              <w:rPr>
                <w:noProof/>
                <w:webHidden/>
              </w:rPr>
            </w:r>
            <w:r w:rsidR="0056552F">
              <w:rPr>
                <w:noProof/>
                <w:webHidden/>
              </w:rPr>
              <w:fldChar w:fldCharType="separate"/>
            </w:r>
            <w:r w:rsidR="0056552F">
              <w:rPr>
                <w:noProof/>
                <w:webHidden/>
              </w:rPr>
              <w:t>23</w:t>
            </w:r>
            <w:r w:rsidR="0056552F">
              <w:rPr>
                <w:noProof/>
                <w:webHidden/>
              </w:rPr>
              <w:fldChar w:fldCharType="end"/>
            </w:r>
          </w:hyperlink>
        </w:p>
        <w:p w14:paraId="6381EF0E" w14:textId="7A380BB2" w:rsidR="0056552F" w:rsidRDefault="00E55088">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674039" w:history="1">
            <w:r w:rsidR="0056552F" w:rsidRPr="00AE2CAA">
              <w:rPr>
                <w:rStyle w:val="Hyperlink"/>
                <w:rFonts w:eastAsiaTheme="majorEastAsia"/>
                <w:noProof/>
              </w:rPr>
              <w:t>2.2.5</w:t>
            </w:r>
            <w:r w:rsidR="0056552F">
              <w:rPr>
                <w:rFonts w:asciiTheme="minorHAnsi" w:eastAsiaTheme="minorEastAsia" w:hAnsiTheme="minorHAnsi" w:cstheme="minorBidi"/>
                <w:noProof/>
                <w:szCs w:val="22"/>
                <w:lang w:eastAsia="en-GB"/>
              </w:rPr>
              <w:tab/>
            </w:r>
            <w:r w:rsidR="0056552F" w:rsidRPr="00AE2CAA">
              <w:rPr>
                <w:rStyle w:val="Hyperlink"/>
                <w:rFonts w:eastAsiaTheme="majorEastAsia"/>
                <w:noProof/>
              </w:rPr>
              <w:t>Attention</w:t>
            </w:r>
            <w:r w:rsidR="0056552F">
              <w:rPr>
                <w:noProof/>
                <w:webHidden/>
              </w:rPr>
              <w:tab/>
            </w:r>
            <w:r w:rsidR="0056552F">
              <w:rPr>
                <w:noProof/>
                <w:webHidden/>
              </w:rPr>
              <w:fldChar w:fldCharType="begin"/>
            </w:r>
            <w:r w:rsidR="0056552F">
              <w:rPr>
                <w:noProof/>
                <w:webHidden/>
              </w:rPr>
              <w:instrText xml:space="preserve"> PAGEREF _Toc98674039 \h </w:instrText>
            </w:r>
            <w:r w:rsidR="0056552F">
              <w:rPr>
                <w:noProof/>
                <w:webHidden/>
              </w:rPr>
            </w:r>
            <w:r w:rsidR="0056552F">
              <w:rPr>
                <w:noProof/>
                <w:webHidden/>
              </w:rPr>
              <w:fldChar w:fldCharType="separate"/>
            </w:r>
            <w:r w:rsidR="0056552F">
              <w:rPr>
                <w:noProof/>
                <w:webHidden/>
              </w:rPr>
              <w:t>25</w:t>
            </w:r>
            <w:r w:rsidR="0056552F">
              <w:rPr>
                <w:noProof/>
                <w:webHidden/>
              </w:rPr>
              <w:fldChar w:fldCharType="end"/>
            </w:r>
          </w:hyperlink>
        </w:p>
        <w:p w14:paraId="0ABCD870" w14:textId="3E1B2AE9" w:rsidR="0056552F" w:rsidRDefault="00E55088">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674040" w:history="1">
            <w:r w:rsidR="0056552F" w:rsidRPr="00AE2CAA">
              <w:rPr>
                <w:rStyle w:val="Hyperlink"/>
                <w:rFonts w:eastAsiaTheme="majorEastAsia"/>
                <w:noProof/>
              </w:rPr>
              <w:t>2.2.6</w:t>
            </w:r>
            <w:r w:rsidR="0056552F">
              <w:rPr>
                <w:rFonts w:asciiTheme="minorHAnsi" w:eastAsiaTheme="minorEastAsia" w:hAnsiTheme="minorHAnsi" w:cstheme="minorBidi"/>
                <w:noProof/>
                <w:szCs w:val="22"/>
                <w:lang w:eastAsia="en-GB"/>
              </w:rPr>
              <w:tab/>
            </w:r>
            <w:r w:rsidR="0056552F" w:rsidRPr="00AE2CAA">
              <w:rPr>
                <w:rStyle w:val="Hyperlink"/>
                <w:rFonts w:eastAsiaTheme="majorEastAsia"/>
                <w:noProof/>
              </w:rPr>
              <w:t>Transformers</w:t>
            </w:r>
            <w:r w:rsidR="0056552F">
              <w:rPr>
                <w:noProof/>
                <w:webHidden/>
              </w:rPr>
              <w:tab/>
            </w:r>
            <w:r w:rsidR="0056552F">
              <w:rPr>
                <w:noProof/>
                <w:webHidden/>
              </w:rPr>
              <w:fldChar w:fldCharType="begin"/>
            </w:r>
            <w:r w:rsidR="0056552F">
              <w:rPr>
                <w:noProof/>
                <w:webHidden/>
              </w:rPr>
              <w:instrText xml:space="preserve"> PAGEREF _Toc98674040 \h </w:instrText>
            </w:r>
            <w:r w:rsidR="0056552F">
              <w:rPr>
                <w:noProof/>
                <w:webHidden/>
              </w:rPr>
            </w:r>
            <w:r w:rsidR="0056552F">
              <w:rPr>
                <w:noProof/>
                <w:webHidden/>
              </w:rPr>
              <w:fldChar w:fldCharType="separate"/>
            </w:r>
            <w:r w:rsidR="0056552F">
              <w:rPr>
                <w:noProof/>
                <w:webHidden/>
              </w:rPr>
              <w:t>27</w:t>
            </w:r>
            <w:r w:rsidR="0056552F">
              <w:rPr>
                <w:noProof/>
                <w:webHidden/>
              </w:rPr>
              <w:fldChar w:fldCharType="end"/>
            </w:r>
          </w:hyperlink>
        </w:p>
        <w:p w14:paraId="09C7E6D4" w14:textId="44F8CAF5" w:rsidR="0056552F" w:rsidRDefault="00E55088">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674041" w:history="1">
            <w:r w:rsidR="0056552F" w:rsidRPr="00AE2CAA">
              <w:rPr>
                <w:rStyle w:val="Hyperlink"/>
                <w:rFonts w:eastAsiaTheme="majorEastAsia"/>
                <w:noProof/>
              </w:rPr>
              <w:t>2.2.7</w:t>
            </w:r>
            <w:r w:rsidR="0056552F">
              <w:rPr>
                <w:rFonts w:asciiTheme="minorHAnsi" w:eastAsiaTheme="minorEastAsia" w:hAnsiTheme="minorHAnsi" w:cstheme="minorBidi"/>
                <w:noProof/>
                <w:szCs w:val="22"/>
                <w:lang w:eastAsia="en-GB"/>
              </w:rPr>
              <w:tab/>
            </w:r>
            <w:r w:rsidR="0056552F" w:rsidRPr="00AE2CAA">
              <w:rPr>
                <w:rStyle w:val="Hyperlink"/>
                <w:rFonts w:eastAsiaTheme="majorEastAsia"/>
                <w:noProof/>
              </w:rPr>
              <w:t>Transfer Learning</w:t>
            </w:r>
            <w:r w:rsidR="0056552F">
              <w:rPr>
                <w:noProof/>
                <w:webHidden/>
              </w:rPr>
              <w:tab/>
            </w:r>
            <w:r w:rsidR="0056552F">
              <w:rPr>
                <w:noProof/>
                <w:webHidden/>
              </w:rPr>
              <w:fldChar w:fldCharType="begin"/>
            </w:r>
            <w:r w:rsidR="0056552F">
              <w:rPr>
                <w:noProof/>
                <w:webHidden/>
              </w:rPr>
              <w:instrText xml:space="preserve"> PAGEREF _Toc98674041 \h </w:instrText>
            </w:r>
            <w:r w:rsidR="0056552F">
              <w:rPr>
                <w:noProof/>
                <w:webHidden/>
              </w:rPr>
            </w:r>
            <w:r w:rsidR="0056552F">
              <w:rPr>
                <w:noProof/>
                <w:webHidden/>
              </w:rPr>
              <w:fldChar w:fldCharType="separate"/>
            </w:r>
            <w:r w:rsidR="0056552F">
              <w:rPr>
                <w:noProof/>
                <w:webHidden/>
              </w:rPr>
              <w:t>30</w:t>
            </w:r>
            <w:r w:rsidR="0056552F">
              <w:rPr>
                <w:noProof/>
                <w:webHidden/>
              </w:rPr>
              <w:fldChar w:fldCharType="end"/>
            </w:r>
          </w:hyperlink>
        </w:p>
        <w:p w14:paraId="54EF17F3" w14:textId="7BF2615A" w:rsidR="0056552F" w:rsidRDefault="00E55088">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8674042" w:history="1">
            <w:r w:rsidR="0056552F" w:rsidRPr="00AE2CAA">
              <w:rPr>
                <w:rStyle w:val="Hyperlink"/>
                <w:rFonts w:eastAsiaTheme="majorEastAsia"/>
                <w:noProof/>
              </w:rPr>
              <w:t>2.3</w:t>
            </w:r>
            <w:r w:rsidR="0056552F">
              <w:rPr>
                <w:rFonts w:asciiTheme="minorHAnsi" w:eastAsiaTheme="minorEastAsia" w:hAnsiTheme="minorHAnsi" w:cstheme="minorBidi"/>
                <w:noProof/>
                <w:sz w:val="22"/>
                <w:szCs w:val="22"/>
                <w:lang w:eastAsia="en-GB"/>
              </w:rPr>
              <w:tab/>
            </w:r>
            <w:r w:rsidR="0056552F" w:rsidRPr="00AE2CAA">
              <w:rPr>
                <w:rStyle w:val="Hyperlink"/>
                <w:rFonts w:eastAsiaTheme="majorEastAsia"/>
                <w:noProof/>
              </w:rPr>
              <w:t>BERT</w:t>
            </w:r>
            <w:r w:rsidR="0056552F">
              <w:rPr>
                <w:noProof/>
                <w:webHidden/>
              </w:rPr>
              <w:tab/>
            </w:r>
            <w:r w:rsidR="0056552F">
              <w:rPr>
                <w:noProof/>
                <w:webHidden/>
              </w:rPr>
              <w:fldChar w:fldCharType="begin"/>
            </w:r>
            <w:r w:rsidR="0056552F">
              <w:rPr>
                <w:noProof/>
                <w:webHidden/>
              </w:rPr>
              <w:instrText xml:space="preserve"> PAGEREF _Toc98674042 \h </w:instrText>
            </w:r>
            <w:r w:rsidR="0056552F">
              <w:rPr>
                <w:noProof/>
                <w:webHidden/>
              </w:rPr>
            </w:r>
            <w:r w:rsidR="0056552F">
              <w:rPr>
                <w:noProof/>
                <w:webHidden/>
              </w:rPr>
              <w:fldChar w:fldCharType="separate"/>
            </w:r>
            <w:r w:rsidR="0056552F">
              <w:rPr>
                <w:noProof/>
                <w:webHidden/>
              </w:rPr>
              <w:t>32</w:t>
            </w:r>
            <w:r w:rsidR="0056552F">
              <w:rPr>
                <w:noProof/>
                <w:webHidden/>
              </w:rPr>
              <w:fldChar w:fldCharType="end"/>
            </w:r>
          </w:hyperlink>
        </w:p>
        <w:p w14:paraId="7376A34F" w14:textId="06A7E3F6" w:rsidR="0056552F" w:rsidRDefault="00E55088">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674043" w:history="1">
            <w:r w:rsidR="0056552F" w:rsidRPr="00AE2CAA">
              <w:rPr>
                <w:rStyle w:val="Hyperlink"/>
                <w:rFonts w:eastAsiaTheme="majorEastAsia"/>
                <w:noProof/>
              </w:rPr>
              <w:t>2.3.1</w:t>
            </w:r>
            <w:r w:rsidR="0056552F">
              <w:rPr>
                <w:rFonts w:asciiTheme="minorHAnsi" w:eastAsiaTheme="minorEastAsia" w:hAnsiTheme="minorHAnsi" w:cstheme="minorBidi"/>
                <w:noProof/>
                <w:szCs w:val="22"/>
                <w:lang w:eastAsia="en-GB"/>
              </w:rPr>
              <w:tab/>
            </w:r>
            <w:r w:rsidR="0056552F" w:rsidRPr="00AE2CAA">
              <w:rPr>
                <w:rStyle w:val="Hyperlink"/>
                <w:rFonts w:eastAsiaTheme="majorEastAsia"/>
                <w:noProof/>
              </w:rPr>
              <w:t>Inner Workings</w:t>
            </w:r>
            <w:r w:rsidR="0056552F">
              <w:rPr>
                <w:noProof/>
                <w:webHidden/>
              </w:rPr>
              <w:tab/>
            </w:r>
            <w:r w:rsidR="0056552F">
              <w:rPr>
                <w:noProof/>
                <w:webHidden/>
              </w:rPr>
              <w:fldChar w:fldCharType="begin"/>
            </w:r>
            <w:r w:rsidR="0056552F">
              <w:rPr>
                <w:noProof/>
                <w:webHidden/>
              </w:rPr>
              <w:instrText xml:space="preserve"> PAGEREF _Toc98674043 \h </w:instrText>
            </w:r>
            <w:r w:rsidR="0056552F">
              <w:rPr>
                <w:noProof/>
                <w:webHidden/>
              </w:rPr>
            </w:r>
            <w:r w:rsidR="0056552F">
              <w:rPr>
                <w:noProof/>
                <w:webHidden/>
              </w:rPr>
              <w:fldChar w:fldCharType="separate"/>
            </w:r>
            <w:r w:rsidR="0056552F">
              <w:rPr>
                <w:noProof/>
                <w:webHidden/>
              </w:rPr>
              <w:t>32</w:t>
            </w:r>
            <w:r w:rsidR="0056552F">
              <w:rPr>
                <w:noProof/>
                <w:webHidden/>
              </w:rPr>
              <w:fldChar w:fldCharType="end"/>
            </w:r>
          </w:hyperlink>
        </w:p>
        <w:p w14:paraId="29640C54" w14:textId="5FF23DC3" w:rsidR="0056552F" w:rsidRDefault="00E55088">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674044" w:history="1">
            <w:r w:rsidR="0056552F" w:rsidRPr="00AE2CAA">
              <w:rPr>
                <w:rStyle w:val="Hyperlink"/>
                <w:rFonts w:eastAsiaTheme="majorEastAsia"/>
                <w:noProof/>
              </w:rPr>
              <w:t>2.3.2</w:t>
            </w:r>
            <w:r w:rsidR="0056552F">
              <w:rPr>
                <w:rFonts w:asciiTheme="minorHAnsi" w:eastAsiaTheme="minorEastAsia" w:hAnsiTheme="minorHAnsi" w:cstheme="minorBidi"/>
                <w:noProof/>
                <w:szCs w:val="22"/>
                <w:lang w:eastAsia="en-GB"/>
              </w:rPr>
              <w:tab/>
            </w:r>
            <w:r w:rsidR="0056552F" w:rsidRPr="00AE2CAA">
              <w:rPr>
                <w:rStyle w:val="Hyperlink"/>
                <w:rFonts w:eastAsiaTheme="majorEastAsia"/>
                <w:noProof/>
              </w:rPr>
              <w:t>BERT in Conversational AI</w:t>
            </w:r>
            <w:r w:rsidR="0056552F">
              <w:rPr>
                <w:noProof/>
                <w:webHidden/>
              </w:rPr>
              <w:tab/>
            </w:r>
            <w:r w:rsidR="0056552F">
              <w:rPr>
                <w:noProof/>
                <w:webHidden/>
              </w:rPr>
              <w:fldChar w:fldCharType="begin"/>
            </w:r>
            <w:r w:rsidR="0056552F">
              <w:rPr>
                <w:noProof/>
                <w:webHidden/>
              </w:rPr>
              <w:instrText xml:space="preserve"> PAGEREF _Toc98674044 \h </w:instrText>
            </w:r>
            <w:r w:rsidR="0056552F">
              <w:rPr>
                <w:noProof/>
                <w:webHidden/>
              </w:rPr>
            </w:r>
            <w:r w:rsidR="0056552F">
              <w:rPr>
                <w:noProof/>
                <w:webHidden/>
              </w:rPr>
              <w:fldChar w:fldCharType="separate"/>
            </w:r>
            <w:r w:rsidR="0056552F">
              <w:rPr>
                <w:noProof/>
                <w:webHidden/>
              </w:rPr>
              <w:t>34</w:t>
            </w:r>
            <w:r w:rsidR="0056552F">
              <w:rPr>
                <w:noProof/>
                <w:webHidden/>
              </w:rPr>
              <w:fldChar w:fldCharType="end"/>
            </w:r>
          </w:hyperlink>
        </w:p>
        <w:p w14:paraId="7E39CB74" w14:textId="6EF0A602" w:rsidR="0056552F" w:rsidRDefault="00E55088">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674045" w:history="1">
            <w:r w:rsidR="0056552F" w:rsidRPr="00AE2CAA">
              <w:rPr>
                <w:rStyle w:val="Hyperlink"/>
                <w:rFonts w:eastAsiaTheme="majorEastAsia"/>
                <w:noProof/>
              </w:rPr>
              <w:t>2.3.3</w:t>
            </w:r>
            <w:r w:rsidR="0056552F">
              <w:rPr>
                <w:rFonts w:asciiTheme="minorHAnsi" w:eastAsiaTheme="minorEastAsia" w:hAnsiTheme="minorHAnsi" w:cstheme="minorBidi"/>
                <w:noProof/>
                <w:szCs w:val="22"/>
                <w:lang w:eastAsia="en-GB"/>
              </w:rPr>
              <w:tab/>
            </w:r>
            <w:r w:rsidR="0056552F" w:rsidRPr="00AE2CAA">
              <w:rPr>
                <w:rStyle w:val="Hyperlink"/>
                <w:rFonts w:eastAsiaTheme="majorEastAsia"/>
                <w:noProof/>
              </w:rPr>
              <w:t>BERT for Specific Domains</w:t>
            </w:r>
            <w:r w:rsidR="0056552F">
              <w:rPr>
                <w:noProof/>
                <w:webHidden/>
              </w:rPr>
              <w:tab/>
            </w:r>
            <w:r w:rsidR="0056552F">
              <w:rPr>
                <w:noProof/>
                <w:webHidden/>
              </w:rPr>
              <w:fldChar w:fldCharType="begin"/>
            </w:r>
            <w:r w:rsidR="0056552F">
              <w:rPr>
                <w:noProof/>
                <w:webHidden/>
              </w:rPr>
              <w:instrText xml:space="preserve"> PAGEREF _Toc98674045 \h </w:instrText>
            </w:r>
            <w:r w:rsidR="0056552F">
              <w:rPr>
                <w:noProof/>
                <w:webHidden/>
              </w:rPr>
            </w:r>
            <w:r w:rsidR="0056552F">
              <w:rPr>
                <w:noProof/>
                <w:webHidden/>
              </w:rPr>
              <w:fldChar w:fldCharType="separate"/>
            </w:r>
            <w:r w:rsidR="0056552F">
              <w:rPr>
                <w:noProof/>
                <w:webHidden/>
              </w:rPr>
              <w:t>34</w:t>
            </w:r>
            <w:r w:rsidR="0056552F">
              <w:rPr>
                <w:noProof/>
                <w:webHidden/>
              </w:rPr>
              <w:fldChar w:fldCharType="end"/>
            </w:r>
          </w:hyperlink>
        </w:p>
        <w:p w14:paraId="0A3F1249" w14:textId="1E2A86B9" w:rsidR="0056552F" w:rsidRDefault="00E55088">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8674046" w:history="1">
            <w:r w:rsidR="0056552F" w:rsidRPr="00AE2CAA">
              <w:rPr>
                <w:rStyle w:val="Hyperlink"/>
                <w:rFonts w:eastAsiaTheme="majorEastAsia"/>
                <w:noProof/>
              </w:rPr>
              <w:t>2.4</w:t>
            </w:r>
            <w:r w:rsidR="0056552F">
              <w:rPr>
                <w:rFonts w:asciiTheme="minorHAnsi" w:eastAsiaTheme="minorEastAsia" w:hAnsiTheme="minorHAnsi" w:cstheme="minorBidi"/>
                <w:noProof/>
                <w:sz w:val="22"/>
                <w:szCs w:val="22"/>
                <w:lang w:eastAsia="en-GB"/>
              </w:rPr>
              <w:tab/>
            </w:r>
            <w:r w:rsidR="0056552F" w:rsidRPr="00AE2CAA">
              <w:rPr>
                <w:rStyle w:val="Hyperlink"/>
                <w:rFonts w:eastAsiaTheme="majorEastAsia"/>
                <w:noProof/>
              </w:rPr>
              <w:t>Cooking datasets</w:t>
            </w:r>
            <w:r w:rsidR="0056552F">
              <w:rPr>
                <w:noProof/>
                <w:webHidden/>
              </w:rPr>
              <w:tab/>
            </w:r>
            <w:r w:rsidR="0056552F">
              <w:rPr>
                <w:noProof/>
                <w:webHidden/>
              </w:rPr>
              <w:fldChar w:fldCharType="begin"/>
            </w:r>
            <w:r w:rsidR="0056552F">
              <w:rPr>
                <w:noProof/>
                <w:webHidden/>
              </w:rPr>
              <w:instrText xml:space="preserve"> PAGEREF _Toc98674046 \h </w:instrText>
            </w:r>
            <w:r w:rsidR="0056552F">
              <w:rPr>
                <w:noProof/>
                <w:webHidden/>
              </w:rPr>
            </w:r>
            <w:r w:rsidR="0056552F">
              <w:rPr>
                <w:noProof/>
                <w:webHidden/>
              </w:rPr>
              <w:fldChar w:fldCharType="separate"/>
            </w:r>
            <w:r w:rsidR="0056552F">
              <w:rPr>
                <w:noProof/>
                <w:webHidden/>
              </w:rPr>
              <w:t>36</w:t>
            </w:r>
            <w:r w:rsidR="0056552F">
              <w:rPr>
                <w:noProof/>
                <w:webHidden/>
              </w:rPr>
              <w:fldChar w:fldCharType="end"/>
            </w:r>
          </w:hyperlink>
        </w:p>
        <w:p w14:paraId="30AD38C9" w14:textId="303A5CEA" w:rsidR="0056552F" w:rsidRDefault="00E55088">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674047" w:history="1">
            <w:r w:rsidR="0056552F" w:rsidRPr="00AE2CAA">
              <w:rPr>
                <w:rStyle w:val="Hyperlink"/>
                <w:rFonts w:eastAsiaTheme="majorEastAsia"/>
                <w:noProof/>
              </w:rPr>
              <w:t>2.4.1</w:t>
            </w:r>
            <w:r w:rsidR="0056552F">
              <w:rPr>
                <w:rFonts w:asciiTheme="minorHAnsi" w:eastAsiaTheme="minorEastAsia" w:hAnsiTheme="minorHAnsi" w:cstheme="minorBidi"/>
                <w:noProof/>
                <w:szCs w:val="22"/>
                <w:lang w:eastAsia="en-GB"/>
              </w:rPr>
              <w:tab/>
            </w:r>
            <w:r w:rsidR="0056552F" w:rsidRPr="00AE2CAA">
              <w:rPr>
                <w:rStyle w:val="Hyperlink"/>
                <w:rFonts w:eastAsiaTheme="majorEastAsia"/>
                <w:noProof/>
              </w:rPr>
              <w:t>RecipeNLG</w:t>
            </w:r>
            <w:r w:rsidR="0056552F">
              <w:rPr>
                <w:noProof/>
                <w:webHidden/>
              </w:rPr>
              <w:tab/>
            </w:r>
            <w:r w:rsidR="0056552F">
              <w:rPr>
                <w:noProof/>
                <w:webHidden/>
              </w:rPr>
              <w:fldChar w:fldCharType="begin"/>
            </w:r>
            <w:r w:rsidR="0056552F">
              <w:rPr>
                <w:noProof/>
                <w:webHidden/>
              </w:rPr>
              <w:instrText xml:space="preserve"> PAGEREF _Toc98674047 \h </w:instrText>
            </w:r>
            <w:r w:rsidR="0056552F">
              <w:rPr>
                <w:noProof/>
                <w:webHidden/>
              </w:rPr>
            </w:r>
            <w:r w:rsidR="0056552F">
              <w:rPr>
                <w:noProof/>
                <w:webHidden/>
              </w:rPr>
              <w:fldChar w:fldCharType="separate"/>
            </w:r>
            <w:r w:rsidR="0056552F">
              <w:rPr>
                <w:noProof/>
                <w:webHidden/>
              </w:rPr>
              <w:t>37</w:t>
            </w:r>
            <w:r w:rsidR="0056552F">
              <w:rPr>
                <w:noProof/>
                <w:webHidden/>
              </w:rPr>
              <w:fldChar w:fldCharType="end"/>
            </w:r>
          </w:hyperlink>
        </w:p>
        <w:p w14:paraId="00684EB1" w14:textId="2AB42B73" w:rsidR="0056552F" w:rsidRDefault="00E55088">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674048" w:history="1">
            <w:r w:rsidR="0056552F" w:rsidRPr="00AE2CAA">
              <w:rPr>
                <w:rStyle w:val="Hyperlink"/>
                <w:rFonts w:eastAsiaTheme="majorEastAsia"/>
                <w:noProof/>
              </w:rPr>
              <w:t>2.4.2</w:t>
            </w:r>
            <w:r w:rsidR="0056552F">
              <w:rPr>
                <w:rFonts w:asciiTheme="minorHAnsi" w:eastAsiaTheme="minorEastAsia" w:hAnsiTheme="minorHAnsi" w:cstheme="minorBidi"/>
                <w:noProof/>
                <w:szCs w:val="22"/>
                <w:lang w:eastAsia="en-GB"/>
              </w:rPr>
              <w:tab/>
            </w:r>
            <w:r w:rsidR="0056552F" w:rsidRPr="00AE2CAA">
              <w:rPr>
                <w:rStyle w:val="Hyperlink"/>
                <w:rFonts w:eastAsiaTheme="majorEastAsia"/>
                <w:noProof/>
              </w:rPr>
              <w:t>Cookversational Search</w:t>
            </w:r>
            <w:r w:rsidR="0056552F">
              <w:rPr>
                <w:noProof/>
                <w:webHidden/>
              </w:rPr>
              <w:tab/>
            </w:r>
            <w:r w:rsidR="0056552F">
              <w:rPr>
                <w:noProof/>
                <w:webHidden/>
              </w:rPr>
              <w:fldChar w:fldCharType="begin"/>
            </w:r>
            <w:r w:rsidR="0056552F">
              <w:rPr>
                <w:noProof/>
                <w:webHidden/>
              </w:rPr>
              <w:instrText xml:space="preserve"> PAGEREF _Toc98674048 \h </w:instrText>
            </w:r>
            <w:r w:rsidR="0056552F">
              <w:rPr>
                <w:noProof/>
                <w:webHidden/>
              </w:rPr>
            </w:r>
            <w:r w:rsidR="0056552F">
              <w:rPr>
                <w:noProof/>
                <w:webHidden/>
              </w:rPr>
              <w:fldChar w:fldCharType="separate"/>
            </w:r>
            <w:r w:rsidR="0056552F">
              <w:rPr>
                <w:noProof/>
                <w:webHidden/>
              </w:rPr>
              <w:t>37</w:t>
            </w:r>
            <w:r w:rsidR="0056552F">
              <w:rPr>
                <w:noProof/>
                <w:webHidden/>
              </w:rPr>
              <w:fldChar w:fldCharType="end"/>
            </w:r>
          </w:hyperlink>
        </w:p>
        <w:p w14:paraId="3C9F7D58" w14:textId="4FF2789B" w:rsidR="0056552F" w:rsidRDefault="00E55088">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674049" w:history="1">
            <w:r w:rsidR="0056552F" w:rsidRPr="00AE2CAA">
              <w:rPr>
                <w:rStyle w:val="Hyperlink"/>
                <w:rFonts w:eastAsiaTheme="majorEastAsia"/>
                <w:noProof/>
              </w:rPr>
              <w:t>2.4.3</w:t>
            </w:r>
            <w:r w:rsidR="0056552F">
              <w:rPr>
                <w:rFonts w:asciiTheme="minorHAnsi" w:eastAsiaTheme="minorEastAsia" w:hAnsiTheme="minorHAnsi" w:cstheme="minorBidi"/>
                <w:noProof/>
                <w:szCs w:val="22"/>
                <w:lang w:eastAsia="en-GB"/>
              </w:rPr>
              <w:tab/>
            </w:r>
            <w:r w:rsidR="0056552F" w:rsidRPr="00AE2CAA">
              <w:rPr>
                <w:rStyle w:val="Hyperlink"/>
                <w:rFonts w:eastAsiaTheme="majorEastAsia"/>
                <w:noProof/>
              </w:rPr>
              <w:t>DoQA</w:t>
            </w:r>
            <w:r w:rsidR="0056552F">
              <w:rPr>
                <w:noProof/>
                <w:webHidden/>
              </w:rPr>
              <w:tab/>
            </w:r>
            <w:r w:rsidR="0056552F">
              <w:rPr>
                <w:noProof/>
                <w:webHidden/>
              </w:rPr>
              <w:fldChar w:fldCharType="begin"/>
            </w:r>
            <w:r w:rsidR="0056552F">
              <w:rPr>
                <w:noProof/>
                <w:webHidden/>
              </w:rPr>
              <w:instrText xml:space="preserve"> PAGEREF _Toc98674049 \h </w:instrText>
            </w:r>
            <w:r w:rsidR="0056552F">
              <w:rPr>
                <w:noProof/>
                <w:webHidden/>
              </w:rPr>
            </w:r>
            <w:r w:rsidR="0056552F">
              <w:rPr>
                <w:noProof/>
                <w:webHidden/>
              </w:rPr>
              <w:fldChar w:fldCharType="separate"/>
            </w:r>
            <w:r w:rsidR="0056552F">
              <w:rPr>
                <w:noProof/>
                <w:webHidden/>
              </w:rPr>
              <w:t>38</w:t>
            </w:r>
            <w:r w:rsidR="0056552F">
              <w:rPr>
                <w:noProof/>
                <w:webHidden/>
              </w:rPr>
              <w:fldChar w:fldCharType="end"/>
            </w:r>
          </w:hyperlink>
        </w:p>
        <w:p w14:paraId="4D9876C8" w14:textId="6B7678B9" w:rsidR="0056552F" w:rsidRDefault="00E55088">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674050" w:history="1">
            <w:r w:rsidR="0056552F" w:rsidRPr="00AE2CAA">
              <w:rPr>
                <w:rStyle w:val="Hyperlink"/>
                <w:rFonts w:eastAsiaTheme="majorEastAsia"/>
                <w:noProof/>
              </w:rPr>
              <w:t>2.4.4</w:t>
            </w:r>
            <w:r w:rsidR="0056552F">
              <w:rPr>
                <w:rFonts w:asciiTheme="minorHAnsi" w:eastAsiaTheme="minorEastAsia" w:hAnsiTheme="minorHAnsi" w:cstheme="minorBidi"/>
                <w:noProof/>
                <w:szCs w:val="22"/>
                <w:lang w:eastAsia="en-GB"/>
              </w:rPr>
              <w:tab/>
            </w:r>
            <w:r w:rsidR="0056552F" w:rsidRPr="00AE2CAA">
              <w:rPr>
                <w:rStyle w:val="Hyperlink"/>
                <w:rFonts w:eastAsiaTheme="majorEastAsia"/>
                <w:noProof/>
              </w:rPr>
              <w:t>FoodBase</w:t>
            </w:r>
            <w:r w:rsidR="0056552F">
              <w:rPr>
                <w:noProof/>
                <w:webHidden/>
              </w:rPr>
              <w:tab/>
            </w:r>
            <w:r w:rsidR="0056552F">
              <w:rPr>
                <w:noProof/>
                <w:webHidden/>
              </w:rPr>
              <w:fldChar w:fldCharType="begin"/>
            </w:r>
            <w:r w:rsidR="0056552F">
              <w:rPr>
                <w:noProof/>
                <w:webHidden/>
              </w:rPr>
              <w:instrText xml:space="preserve"> PAGEREF _Toc98674050 \h </w:instrText>
            </w:r>
            <w:r w:rsidR="0056552F">
              <w:rPr>
                <w:noProof/>
                <w:webHidden/>
              </w:rPr>
            </w:r>
            <w:r w:rsidR="0056552F">
              <w:rPr>
                <w:noProof/>
                <w:webHidden/>
              </w:rPr>
              <w:fldChar w:fldCharType="separate"/>
            </w:r>
            <w:r w:rsidR="0056552F">
              <w:rPr>
                <w:noProof/>
                <w:webHidden/>
              </w:rPr>
              <w:t>38</w:t>
            </w:r>
            <w:r w:rsidR="0056552F">
              <w:rPr>
                <w:noProof/>
                <w:webHidden/>
              </w:rPr>
              <w:fldChar w:fldCharType="end"/>
            </w:r>
          </w:hyperlink>
        </w:p>
        <w:p w14:paraId="6D11A867" w14:textId="3FA97BB4" w:rsidR="0056552F" w:rsidRDefault="00E55088">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8674051" w:history="1">
            <w:r w:rsidR="0056552F" w:rsidRPr="00AE2CAA">
              <w:rPr>
                <w:rStyle w:val="Hyperlink"/>
                <w:rFonts w:eastAsiaTheme="majorEastAsia"/>
                <w:noProof/>
              </w:rPr>
              <w:t>2.5</w:t>
            </w:r>
            <w:r w:rsidR="0056552F">
              <w:rPr>
                <w:rFonts w:asciiTheme="minorHAnsi" w:eastAsiaTheme="minorEastAsia" w:hAnsiTheme="minorHAnsi" w:cstheme="minorBidi"/>
                <w:noProof/>
                <w:sz w:val="22"/>
                <w:szCs w:val="22"/>
                <w:lang w:eastAsia="en-GB"/>
              </w:rPr>
              <w:tab/>
            </w:r>
            <w:r w:rsidR="0056552F" w:rsidRPr="00AE2CAA">
              <w:rPr>
                <w:rStyle w:val="Hyperlink"/>
                <w:rFonts w:eastAsiaTheme="majorEastAsia"/>
                <w:noProof/>
              </w:rPr>
              <w:t>Summary and Key Differentiators</w:t>
            </w:r>
            <w:r w:rsidR="0056552F">
              <w:rPr>
                <w:noProof/>
                <w:webHidden/>
              </w:rPr>
              <w:tab/>
            </w:r>
            <w:r w:rsidR="0056552F">
              <w:rPr>
                <w:noProof/>
                <w:webHidden/>
              </w:rPr>
              <w:fldChar w:fldCharType="begin"/>
            </w:r>
            <w:r w:rsidR="0056552F">
              <w:rPr>
                <w:noProof/>
                <w:webHidden/>
              </w:rPr>
              <w:instrText xml:space="preserve"> PAGEREF _Toc98674051 \h </w:instrText>
            </w:r>
            <w:r w:rsidR="0056552F">
              <w:rPr>
                <w:noProof/>
                <w:webHidden/>
              </w:rPr>
            </w:r>
            <w:r w:rsidR="0056552F">
              <w:rPr>
                <w:noProof/>
                <w:webHidden/>
              </w:rPr>
              <w:fldChar w:fldCharType="separate"/>
            </w:r>
            <w:r w:rsidR="0056552F">
              <w:rPr>
                <w:noProof/>
                <w:webHidden/>
              </w:rPr>
              <w:t>40</w:t>
            </w:r>
            <w:r w:rsidR="0056552F">
              <w:rPr>
                <w:noProof/>
                <w:webHidden/>
              </w:rPr>
              <w:fldChar w:fldCharType="end"/>
            </w:r>
          </w:hyperlink>
        </w:p>
        <w:p w14:paraId="597657C6" w14:textId="7C40611D" w:rsidR="0056552F" w:rsidRDefault="00E55088">
          <w:pPr>
            <w:pStyle w:val="Verzeichnis1"/>
            <w:rPr>
              <w:rFonts w:asciiTheme="minorHAnsi" w:eastAsiaTheme="minorEastAsia" w:hAnsiTheme="minorHAnsi" w:cstheme="minorBidi"/>
              <w:b w:val="0"/>
              <w:noProof/>
              <w:sz w:val="22"/>
              <w:szCs w:val="22"/>
              <w:lang w:eastAsia="en-GB"/>
            </w:rPr>
          </w:pPr>
          <w:hyperlink w:anchor="_Toc98674052" w:history="1">
            <w:r w:rsidR="0056552F" w:rsidRPr="00AE2CAA">
              <w:rPr>
                <w:rStyle w:val="Hyperlink"/>
                <w:rFonts w:eastAsiaTheme="majorEastAsia"/>
                <w:noProof/>
              </w:rPr>
              <w:t>3</w:t>
            </w:r>
            <w:r w:rsidR="0056552F">
              <w:rPr>
                <w:rFonts w:asciiTheme="minorHAnsi" w:eastAsiaTheme="minorEastAsia" w:hAnsiTheme="minorHAnsi" w:cstheme="minorBidi"/>
                <w:b w:val="0"/>
                <w:noProof/>
                <w:sz w:val="22"/>
                <w:szCs w:val="22"/>
                <w:lang w:eastAsia="en-GB"/>
              </w:rPr>
              <w:tab/>
            </w:r>
            <w:r w:rsidR="0056552F" w:rsidRPr="00AE2CAA">
              <w:rPr>
                <w:rStyle w:val="Hyperlink"/>
                <w:rFonts w:eastAsiaTheme="majorEastAsia"/>
                <w:noProof/>
              </w:rPr>
              <w:t>Methodology</w:t>
            </w:r>
            <w:r w:rsidR="0056552F">
              <w:rPr>
                <w:noProof/>
                <w:webHidden/>
              </w:rPr>
              <w:tab/>
            </w:r>
            <w:r w:rsidR="0056552F">
              <w:rPr>
                <w:noProof/>
                <w:webHidden/>
              </w:rPr>
              <w:fldChar w:fldCharType="begin"/>
            </w:r>
            <w:r w:rsidR="0056552F">
              <w:rPr>
                <w:noProof/>
                <w:webHidden/>
              </w:rPr>
              <w:instrText xml:space="preserve"> PAGEREF _Toc98674052 \h </w:instrText>
            </w:r>
            <w:r w:rsidR="0056552F">
              <w:rPr>
                <w:noProof/>
                <w:webHidden/>
              </w:rPr>
            </w:r>
            <w:r w:rsidR="0056552F">
              <w:rPr>
                <w:noProof/>
                <w:webHidden/>
              </w:rPr>
              <w:fldChar w:fldCharType="separate"/>
            </w:r>
            <w:r w:rsidR="0056552F">
              <w:rPr>
                <w:noProof/>
                <w:webHidden/>
              </w:rPr>
              <w:t>41</w:t>
            </w:r>
            <w:r w:rsidR="0056552F">
              <w:rPr>
                <w:noProof/>
                <w:webHidden/>
              </w:rPr>
              <w:fldChar w:fldCharType="end"/>
            </w:r>
          </w:hyperlink>
        </w:p>
        <w:p w14:paraId="2C12378C" w14:textId="211130C0" w:rsidR="0056552F" w:rsidRDefault="00E55088">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8674053" w:history="1">
            <w:r w:rsidR="0056552F" w:rsidRPr="00AE2CAA">
              <w:rPr>
                <w:rStyle w:val="Hyperlink"/>
                <w:rFonts w:eastAsiaTheme="majorEastAsia"/>
                <w:noProof/>
              </w:rPr>
              <w:t>3.1</w:t>
            </w:r>
            <w:r w:rsidR="0056552F">
              <w:rPr>
                <w:rFonts w:asciiTheme="minorHAnsi" w:eastAsiaTheme="minorEastAsia" w:hAnsiTheme="minorHAnsi" w:cstheme="minorBidi"/>
                <w:noProof/>
                <w:sz w:val="22"/>
                <w:szCs w:val="22"/>
                <w:lang w:eastAsia="en-GB"/>
              </w:rPr>
              <w:tab/>
            </w:r>
            <w:r w:rsidR="0056552F" w:rsidRPr="00AE2CAA">
              <w:rPr>
                <w:rStyle w:val="Hyperlink"/>
                <w:rFonts w:eastAsiaTheme="majorEastAsia"/>
                <w:noProof/>
              </w:rPr>
              <w:t>Preparing the Data for Domain Adaptive Pretraining</w:t>
            </w:r>
            <w:r w:rsidR="0056552F">
              <w:rPr>
                <w:noProof/>
                <w:webHidden/>
              </w:rPr>
              <w:tab/>
            </w:r>
            <w:r w:rsidR="0056552F">
              <w:rPr>
                <w:noProof/>
                <w:webHidden/>
              </w:rPr>
              <w:fldChar w:fldCharType="begin"/>
            </w:r>
            <w:r w:rsidR="0056552F">
              <w:rPr>
                <w:noProof/>
                <w:webHidden/>
              </w:rPr>
              <w:instrText xml:space="preserve"> PAGEREF _Toc98674053 \h </w:instrText>
            </w:r>
            <w:r w:rsidR="0056552F">
              <w:rPr>
                <w:noProof/>
                <w:webHidden/>
              </w:rPr>
            </w:r>
            <w:r w:rsidR="0056552F">
              <w:rPr>
                <w:noProof/>
                <w:webHidden/>
              </w:rPr>
              <w:fldChar w:fldCharType="separate"/>
            </w:r>
            <w:r w:rsidR="0056552F">
              <w:rPr>
                <w:noProof/>
                <w:webHidden/>
              </w:rPr>
              <w:t>41</w:t>
            </w:r>
            <w:r w:rsidR="0056552F">
              <w:rPr>
                <w:noProof/>
                <w:webHidden/>
              </w:rPr>
              <w:fldChar w:fldCharType="end"/>
            </w:r>
          </w:hyperlink>
        </w:p>
        <w:p w14:paraId="51E9CFEC" w14:textId="558E5BB4" w:rsidR="0056552F" w:rsidRDefault="00E55088">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8674054" w:history="1">
            <w:r w:rsidR="0056552F" w:rsidRPr="00AE2CAA">
              <w:rPr>
                <w:rStyle w:val="Hyperlink"/>
                <w:rFonts w:eastAsiaTheme="majorEastAsia"/>
                <w:noProof/>
              </w:rPr>
              <w:t>3.2</w:t>
            </w:r>
            <w:r w:rsidR="0056552F">
              <w:rPr>
                <w:rFonts w:asciiTheme="minorHAnsi" w:eastAsiaTheme="minorEastAsia" w:hAnsiTheme="minorHAnsi" w:cstheme="minorBidi"/>
                <w:noProof/>
                <w:sz w:val="22"/>
                <w:szCs w:val="22"/>
                <w:lang w:eastAsia="en-GB"/>
              </w:rPr>
              <w:tab/>
            </w:r>
            <w:r w:rsidR="0056552F" w:rsidRPr="00AE2CAA">
              <w:rPr>
                <w:rStyle w:val="Hyperlink"/>
                <w:rFonts w:eastAsiaTheme="majorEastAsia"/>
                <w:noProof/>
              </w:rPr>
              <w:t>Analyzing Domain Similarity</w:t>
            </w:r>
            <w:r w:rsidR="0056552F">
              <w:rPr>
                <w:noProof/>
                <w:webHidden/>
              </w:rPr>
              <w:tab/>
            </w:r>
            <w:r w:rsidR="0056552F">
              <w:rPr>
                <w:noProof/>
                <w:webHidden/>
              </w:rPr>
              <w:fldChar w:fldCharType="begin"/>
            </w:r>
            <w:r w:rsidR="0056552F">
              <w:rPr>
                <w:noProof/>
                <w:webHidden/>
              </w:rPr>
              <w:instrText xml:space="preserve"> PAGEREF _Toc98674054 \h </w:instrText>
            </w:r>
            <w:r w:rsidR="0056552F">
              <w:rPr>
                <w:noProof/>
                <w:webHidden/>
              </w:rPr>
            </w:r>
            <w:r w:rsidR="0056552F">
              <w:rPr>
                <w:noProof/>
                <w:webHidden/>
              </w:rPr>
              <w:fldChar w:fldCharType="separate"/>
            </w:r>
            <w:r w:rsidR="0056552F">
              <w:rPr>
                <w:noProof/>
                <w:webHidden/>
              </w:rPr>
              <w:t>41</w:t>
            </w:r>
            <w:r w:rsidR="0056552F">
              <w:rPr>
                <w:noProof/>
                <w:webHidden/>
              </w:rPr>
              <w:fldChar w:fldCharType="end"/>
            </w:r>
          </w:hyperlink>
        </w:p>
        <w:p w14:paraId="11DA7750" w14:textId="10087592" w:rsidR="0056552F" w:rsidRDefault="00E55088">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8674055" w:history="1">
            <w:r w:rsidR="0056552F" w:rsidRPr="00AE2CAA">
              <w:rPr>
                <w:rStyle w:val="Hyperlink"/>
                <w:rFonts w:eastAsiaTheme="majorEastAsia"/>
                <w:noProof/>
                <w:lang w:val="de-DE" w:eastAsia="en-US"/>
              </w:rPr>
              <w:t>3.3</w:t>
            </w:r>
            <w:r w:rsidR="0056552F">
              <w:rPr>
                <w:rFonts w:asciiTheme="minorHAnsi" w:eastAsiaTheme="minorEastAsia" w:hAnsiTheme="minorHAnsi" w:cstheme="minorBidi"/>
                <w:noProof/>
                <w:sz w:val="22"/>
                <w:szCs w:val="22"/>
                <w:lang w:eastAsia="en-GB"/>
              </w:rPr>
              <w:tab/>
            </w:r>
            <w:r w:rsidR="0056552F" w:rsidRPr="00AE2CAA">
              <w:rPr>
                <w:rStyle w:val="Hyperlink"/>
                <w:rFonts w:eastAsiaTheme="majorEastAsia"/>
                <w:noProof/>
                <w:lang w:val="de-DE" w:eastAsia="en-US"/>
              </w:rPr>
              <w:t>Domain Vocabulary Insertion</w:t>
            </w:r>
            <w:r w:rsidR="0056552F">
              <w:rPr>
                <w:noProof/>
                <w:webHidden/>
              </w:rPr>
              <w:tab/>
            </w:r>
            <w:r w:rsidR="0056552F">
              <w:rPr>
                <w:noProof/>
                <w:webHidden/>
              </w:rPr>
              <w:fldChar w:fldCharType="begin"/>
            </w:r>
            <w:r w:rsidR="0056552F">
              <w:rPr>
                <w:noProof/>
                <w:webHidden/>
              </w:rPr>
              <w:instrText xml:space="preserve"> PAGEREF _Toc98674055 \h </w:instrText>
            </w:r>
            <w:r w:rsidR="0056552F">
              <w:rPr>
                <w:noProof/>
                <w:webHidden/>
              </w:rPr>
            </w:r>
            <w:r w:rsidR="0056552F">
              <w:rPr>
                <w:noProof/>
                <w:webHidden/>
              </w:rPr>
              <w:fldChar w:fldCharType="separate"/>
            </w:r>
            <w:r w:rsidR="0056552F">
              <w:rPr>
                <w:noProof/>
                <w:webHidden/>
              </w:rPr>
              <w:t>42</w:t>
            </w:r>
            <w:r w:rsidR="0056552F">
              <w:rPr>
                <w:noProof/>
                <w:webHidden/>
              </w:rPr>
              <w:fldChar w:fldCharType="end"/>
            </w:r>
          </w:hyperlink>
        </w:p>
        <w:p w14:paraId="05200518" w14:textId="39FD5A2C" w:rsidR="0056552F" w:rsidRDefault="00E55088">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8674056" w:history="1">
            <w:r w:rsidR="0056552F" w:rsidRPr="00AE2CAA">
              <w:rPr>
                <w:rStyle w:val="Hyperlink"/>
                <w:rFonts w:eastAsiaTheme="majorEastAsia"/>
                <w:noProof/>
                <w:lang w:eastAsia="en-US"/>
              </w:rPr>
              <w:t>3.4</w:t>
            </w:r>
            <w:r w:rsidR="0056552F">
              <w:rPr>
                <w:rFonts w:asciiTheme="minorHAnsi" w:eastAsiaTheme="minorEastAsia" w:hAnsiTheme="minorHAnsi" w:cstheme="minorBidi"/>
                <w:noProof/>
                <w:sz w:val="22"/>
                <w:szCs w:val="22"/>
                <w:lang w:eastAsia="en-GB"/>
              </w:rPr>
              <w:tab/>
            </w:r>
            <w:r w:rsidR="0056552F" w:rsidRPr="00AE2CAA">
              <w:rPr>
                <w:rStyle w:val="Hyperlink"/>
                <w:rFonts w:eastAsiaTheme="majorEastAsia"/>
                <w:noProof/>
                <w:lang w:eastAsia="en-US"/>
              </w:rPr>
              <w:t>Tools and Environment</w:t>
            </w:r>
            <w:r w:rsidR="0056552F">
              <w:rPr>
                <w:noProof/>
                <w:webHidden/>
              </w:rPr>
              <w:tab/>
            </w:r>
            <w:r w:rsidR="0056552F">
              <w:rPr>
                <w:noProof/>
                <w:webHidden/>
              </w:rPr>
              <w:fldChar w:fldCharType="begin"/>
            </w:r>
            <w:r w:rsidR="0056552F">
              <w:rPr>
                <w:noProof/>
                <w:webHidden/>
              </w:rPr>
              <w:instrText xml:space="preserve"> PAGEREF _Toc98674056 \h </w:instrText>
            </w:r>
            <w:r w:rsidR="0056552F">
              <w:rPr>
                <w:noProof/>
                <w:webHidden/>
              </w:rPr>
            </w:r>
            <w:r w:rsidR="0056552F">
              <w:rPr>
                <w:noProof/>
                <w:webHidden/>
              </w:rPr>
              <w:fldChar w:fldCharType="separate"/>
            </w:r>
            <w:r w:rsidR="0056552F">
              <w:rPr>
                <w:noProof/>
                <w:webHidden/>
              </w:rPr>
              <w:t>43</w:t>
            </w:r>
            <w:r w:rsidR="0056552F">
              <w:rPr>
                <w:noProof/>
                <w:webHidden/>
              </w:rPr>
              <w:fldChar w:fldCharType="end"/>
            </w:r>
          </w:hyperlink>
        </w:p>
        <w:p w14:paraId="387012B5" w14:textId="604601C9" w:rsidR="0056552F" w:rsidRDefault="00E55088">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8674057" w:history="1">
            <w:r w:rsidR="0056552F" w:rsidRPr="00AE2CAA">
              <w:rPr>
                <w:rStyle w:val="Hyperlink"/>
                <w:rFonts w:eastAsiaTheme="majorEastAsia"/>
                <w:noProof/>
              </w:rPr>
              <w:t>3.5</w:t>
            </w:r>
            <w:r w:rsidR="0056552F">
              <w:rPr>
                <w:rFonts w:asciiTheme="minorHAnsi" w:eastAsiaTheme="minorEastAsia" w:hAnsiTheme="minorHAnsi" w:cstheme="minorBidi"/>
                <w:noProof/>
                <w:sz w:val="22"/>
                <w:szCs w:val="22"/>
                <w:lang w:eastAsia="en-GB"/>
              </w:rPr>
              <w:tab/>
            </w:r>
            <w:r w:rsidR="0056552F" w:rsidRPr="00AE2CAA">
              <w:rPr>
                <w:rStyle w:val="Hyperlink"/>
                <w:rFonts w:eastAsiaTheme="majorEastAsia"/>
                <w:noProof/>
              </w:rPr>
              <w:t>Domain-Adaptive Pretraining</w:t>
            </w:r>
            <w:r w:rsidR="0056552F">
              <w:rPr>
                <w:noProof/>
                <w:webHidden/>
              </w:rPr>
              <w:tab/>
            </w:r>
            <w:r w:rsidR="0056552F">
              <w:rPr>
                <w:noProof/>
                <w:webHidden/>
              </w:rPr>
              <w:fldChar w:fldCharType="begin"/>
            </w:r>
            <w:r w:rsidR="0056552F">
              <w:rPr>
                <w:noProof/>
                <w:webHidden/>
              </w:rPr>
              <w:instrText xml:space="preserve"> PAGEREF _Toc98674057 \h </w:instrText>
            </w:r>
            <w:r w:rsidR="0056552F">
              <w:rPr>
                <w:noProof/>
                <w:webHidden/>
              </w:rPr>
            </w:r>
            <w:r w:rsidR="0056552F">
              <w:rPr>
                <w:noProof/>
                <w:webHidden/>
              </w:rPr>
              <w:fldChar w:fldCharType="separate"/>
            </w:r>
            <w:r w:rsidR="0056552F">
              <w:rPr>
                <w:noProof/>
                <w:webHidden/>
              </w:rPr>
              <w:t>44</w:t>
            </w:r>
            <w:r w:rsidR="0056552F">
              <w:rPr>
                <w:noProof/>
                <w:webHidden/>
              </w:rPr>
              <w:fldChar w:fldCharType="end"/>
            </w:r>
          </w:hyperlink>
        </w:p>
        <w:p w14:paraId="3E8A6AF1" w14:textId="655A85F4" w:rsidR="0056552F" w:rsidRDefault="00E55088">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8674058" w:history="1">
            <w:r w:rsidR="0056552F" w:rsidRPr="00AE2CAA">
              <w:rPr>
                <w:rStyle w:val="Hyperlink"/>
                <w:rFonts w:eastAsiaTheme="majorEastAsia"/>
                <w:noProof/>
              </w:rPr>
              <w:t>3.6</w:t>
            </w:r>
            <w:r w:rsidR="0056552F">
              <w:rPr>
                <w:rFonts w:asciiTheme="minorHAnsi" w:eastAsiaTheme="minorEastAsia" w:hAnsiTheme="minorHAnsi" w:cstheme="minorBidi"/>
                <w:noProof/>
                <w:sz w:val="22"/>
                <w:szCs w:val="22"/>
                <w:lang w:eastAsia="en-GB"/>
              </w:rPr>
              <w:tab/>
            </w:r>
            <w:r w:rsidR="0056552F" w:rsidRPr="00AE2CAA">
              <w:rPr>
                <w:rStyle w:val="Hyperlink"/>
                <w:rFonts w:eastAsiaTheme="majorEastAsia"/>
                <w:noProof/>
              </w:rPr>
              <w:t>Experimental Setup</w:t>
            </w:r>
            <w:r w:rsidR="0056552F">
              <w:rPr>
                <w:noProof/>
                <w:webHidden/>
              </w:rPr>
              <w:tab/>
            </w:r>
            <w:r w:rsidR="0056552F">
              <w:rPr>
                <w:noProof/>
                <w:webHidden/>
              </w:rPr>
              <w:fldChar w:fldCharType="begin"/>
            </w:r>
            <w:r w:rsidR="0056552F">
              <w:rPr>
                <w:noProof/>
                <w:webHidden/>
              </w:rPr>
              <w:instrText xml:space="preserve"> PAGEREF _Toc98674058 \h </w:instrText>
            </w:r>
            <w:r w:rsidR="0056552F">
              <w:rPr>
                <w:noProof/>
                <w:webHidden/>
              </w:rPr>
            </w:r>
            <w:r w:rsidR="0056552F">
              <w:rPr>
                <w:noProof/>
                <w:webHidden/>
              </w:rPr>
              <w:fldChar w:fldCharType="separate"/>
            </w:r>
            <w:r w:rsidR="0056552F">
              <w:rPr>
                <w:noProof/>
                <w:webHidden/>
              </w:rPr>
              <w:t>45</w:t>
            </w:r>
            <w:r w:rsidR="0056552F">
              <w:rPr>
                <w:noProof/>
                <w:webHidden/>
              </w:rPr>
              <w:fldChar w:fldCharType="end"/>
            </w:r>
          </w:hyperlink>
        </w:p>
        <w:p w14:paraId="5F357A70" w14:textId="3559ED4B" w:rsidR="0056552F" w:rsidRDefault="00E55088">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674059" w:history="1">
            <w:r w:rsidR="0056552F" w:rsidRPr="00AE2CAA">
              <w:rPr>
                <w:rStyle w:val="Hyperlink"/>
                <w:rFonts w:eastAsiaTheme="majorEastAsia"/>
                <w:noProof/>
              </w:rPr>
              <w:t>3.6.1</w:t>
            </w:r>
            <w:r w:rsidR="0056552F">
              <w:rPr>
                <w:rFonts w:asciiTheme="minorHAnsi" w:eastAsiaTheme="minorEastAsia" w:hAnsiTheme="minorHAnsi" w:cstheme="minorBidi"/>
                <w:noProof/>
                <w:szCs w:val="22"/>
                <w:lang w:eastAsia="en-GB"/>
              </w:rPr>
              <w:tab/>
            </w:r>
            <w:r w:rsidR="0056552F" w:rsidRPr="00AE2CAA">
              <w:rPr>
                <w:rStyle w:val="Hyperlink"/>
                <w:rFonts w:eastAsiaTheme="majorEastAsia"/>
                <w:noProof/>
              </w:rPr>
              <w:t>Intent Classification</w:t>
            </w:r>
            <w:r w:rsidR="0056552F">
              <w:rPr>
                <w:noProof/>
                <w:webHidden/>
              </w:rPr>
              <w:tab/>
            </w:r>
            <w:r w:rsidR="0056552F">
              <w:rPr>
                <w:noProof/>
                <w:webHidden/>
              </w:rPr>
              <w:fldChar w:fldCharType="begin"/>
            </w:r>
            <w:r w:rsidR="0056552F">
              <w:rPr>
                <w:noProof/>
                <w:webHidden/>
              </w:rPr>
              <w:instrText xml:space="preserve"> PAGEREF _Toc98674059 \h </w:instrText>
            </w:r>
            <w:r w:rsidR="0056552F">
              <w:rPr>
                <w:noProof/>
                <w:webHidden/>
              </w:rPr>
            </w:r>
            <w:r w:rsidR="0056552F">
              <w:rPr>
                <w:noProof/>
                <w:webHidden/>
              </w:rPr>
              <w:fldChar w:fldCharType="separate"/>
            </w:r>
            <w:r w:rsidR="0056552F">
              <w:rPr>
                <w:noProof/>
                <w:webHidden/>
              </w:rPr>
              <w:t>46</w:t>
            </w:r>
            <w:r w:rsidR="0056552F">
              <w:rPr>
                <w:noProof/>
                <w:webHidden/>
              </w:rPr>
              <w:fldChar w:fldCharType="end"/>
            </w:r>
          </w:hyperlink>
        </w:p>
        <w:p w14:paraId="21A70131" w14:textId="5BF21529" w:rsidR="0056552F" w:rsidRDefault="00E55088">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674060" w:history="1">
            <w:r w:rsidR="0056552F" w:rsidRPr="00AE2CAA">
              <w:rPr>
                <w:rStyle w:val="Hyperlink"/>
                <w:rFonts w:eastAsiaTheme="majorEastAsia"/>
                <w:noProof/>
              </w:rPr>
              <w:t>3.6.2</w:t>
            </w:r>
            <w:r w:rsidR="0056552F">
              <w:rPr>
                <w:rFonts w:asciiTheme="minorHAnsi" w:eastAsiaTheme="minorEastAsia" w:hAnsiTheme="minorHAnsi" w:cstheme="minorBidi"/>
                <w:noProof/>
                <w:szCs w:val="22"/>
                <w:lang w:eastAsia="en-GB"/>
              </w:rPr>
              <w:tab/>
            </w:r>
            <w:r w:rsidR="0056552F" w:rsidRPr="00AE2CAA">
              <w:rPr>
                <w:rStyle w:val="Hyperlink"/>
                <w:rFonts w:eastAsiaTheme="majorEastAsia"/>
                <w:noProof/>
              </w:rPr>
              <w:t>Named Entity recognition</w:t>
            </w:r>
            <w:r w:rsidR="0056552F">
              <w:rPr>
                <w:noProof/>
                <w:webHidden/>
              </w:rPr>
              <w:tab/>
            </w:r>
            <w:r w:rsidR="0056552F">
              <w:rPr>
                <w:noProof/>
                <w:webHidden/>
              </w:rPr>
              <w:fldChar w:fldCharType="begin"/>
            </w:r>
            <w:r w:rsidR="0056552F">
              <w:rPr>
                <w:noProof/>
                <w:webHidden/>
              </w:rPr>
              <w:instrText xml:space="preserve"> PAGEREF _Toc98674060 \h </w:instrText>
            </w:r>
            <w:r w:rsidR="0056552F">
              <w:rPr>
                <w:noProof/>
                <w:webHidden/>
              </w:rPr>
            </w:r>
            <w:r w:rsidR="0056552F">
              <w:rPr>
                <w:noProof/>
                <w:webHidden/>
              </w:rPr>
              <w:fldChar w:fldCharType="separate"/>
            </w:r>
            <w:r w:rsidR="0056552F">
              <w:rPr>
                <w:noProof/>
                <w:webHidden/>
              </w:rPr>
              <w:t>47</w:t>
            </w:r>
            <w:r w:rsidR="0056552F">
              <w:rPr>
                <w:noProof/>
                <w:webHidden/>
              </w:rPr>
              <w:fldChar w:fldCharType="end"/>
            </w:r>
          </w:hyperlink>
        </w:p>
        <w:p w14:paraId="1EE57ADC" w14:textId="6D18BD57" w:rsidR="0056552F" w:rsidRDefault="00E55088">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674061" w:history="1">
            <w:r w:rsidR="0056552F" w:rsidRPr="00AE2CAA">
              <w:rPr>
                <w:rStyle w:val="Hyperlink"/>
                <w:rFonts w:eastAsiaTheme="majorEastAsia"/>
                <w:noProof/>
              </w:rPr>
              <w:t>3.6.3</w:t>
            </w:r>
            <w:r w:rsidR="0056552F">
              <w:rPr>
                <w:rFonts w:asciiTheme="minorHAnsi" w:eastAsiaTheme="minorEastAsia" w:hAnsiTheme="minorHAnsi" w:cstheme="minorBidi"/>
                <w:noProof/>
                <w:szCs w:val="22"/>
                <w:lang w:eastAsia="en-GB"/>
              </w:rPr>
              <w:tab/>
            </w:r>
            <w:r w:rsidR="0056552F" w:rsidRPr="00AE2CAA">
              <w:rPr>
                <w:rStyle w:val="Hyperlink"/>
                <w:rFonts w:eastAsiaTheme="majorEastAsia"/>
                <w:noProof/>
              </w:rPr>
              <w:t>Question Answering</w:t>
            </w:r>
            <w:r w:rsidR="0056552F">
              <w:rPr>
                <w:noProof/>
                <w:webHidden/>
              </w:rPr>
              <w:tab/>
            </w:r>
            <w:r w:rsidR="0056552F">
              <w:rPr>
                <w:noProof/>
                <w:webHidden/>
              </w:rPr>
              <w:fldChar w:fldCharType="begin"/>
            </w:r>
            <w:r w:rsidR="0056552F">
              <w:rPr>
                <w:noProof/>
                <w:webHidden/>
              </w:rPr>
              <w:instrText xml:space="preserve"> PAGEREF _Toc98674061 \h </w:instrText>
            </w:r>
            <w:r w:rsidR="0056552F">
              <w:rPr>
                <w:noProof/>
                <w:webHidden/>
              </w:rPr>
            </w:r>
            <w:r w:rsidR="0056552F">
              <w:rPr>
                <w:noProof/>
                <w:webHidden/>
              </w:rPr>
              <w:fldChar w:fldCharType="separate"/>
            </w:r>
            <w:r w:rsidR="0056552F">
              <w:rPr>
                <w:noProof/>
                <w:webHidden/>
              </w:rPr>
              <w:t>48</w:t>
            </w:r>
            <w:r w:rsidR="0056552F">
              <w:rPr>
                <w:noProof/>
                <w:webHidden/>
              </w:rPr>
              <w:fldChar w:fldCharType="end"/>
            </w:r>
          </w:hyperlink>
        </w:p>
        <w:p w14:paraId="64A71D64" w14:textId="71B94C69" w:rsidR="0056552F" w:rsidRDefault="00E55088">
          <w:pPr>
            <w:pStyle w:val="Verzeichnis1"/>
            <w:rPr>
              <w:rFonts w:asciiTheme="minorHAnsi" w:eastAsiaTheme="minorEastAsia" w:hAnsiTheme="minorHAnsi" w:cstheme="minorBidi"/>
              <w:b w:val="0"/>
              <w:noProof/>
              <w:sz w:val="22"/>
              <w:szCs w:val="22"/>
              <w:lang w:eastAsia="en-GB"/>
            </w:rPr>
          </w:pPr>
          <w:hyperlink w:anchor="_Toc98674062" w:history="1">
            <w:r w:rsidR="0056552F" w:rsidRPr="00AE2CAA">
              <w:rPr>
                <w:rStyle w:val="Hyperlink"/>
                <w:rFonts w:eastAsiaTheme="majorEastAsia"/>
                <w:noProof/>
              </w:rPr>
              <w:t>4</w:t>
            </w:r>
            <w:r w:rsidR="0056552F">
              <w:rPr>
                <w:rFonts w:asciiTheme="minorHAnsi" w:eastAsiaTheme="minorEastAsia" w:hAnsiTheme="minorHAnsi" w:cstheme="minorBidi"/>
                <w:b w:val="0"/>
                <w:noProof/>
                <w:sz w:val="22"/>
                <w:szCs w:val="22"/>
                <w:lang w:eastAsia="en-GB"/>
              </w:rPr>
              <w:tab/>
            </w:r>
            <w:r w:rsidR="0056552F" w:rsidRPr="00AE2CAA">
              <w:rPr>
                <w:rStyle w:val="Hyperlink"/>
                <w:rFonts w:eastAsiaTheme="majorEastAsia"/>
                <w:noProof/>
              </w:rPr>
              <w:t>Evaluation</w:t>
            </w:r>
            <w:r w:rsidR="0056552F">
              <w:rPr>
                <w:noProof/>
                <w:webHidden/>
              </w:rPr>
              <w:tab/>
            </w:r>
            <w:r w:rsidR="0056552F">
              <w:rPr>
                <w:noProof/>
                <w:webHidden/>
              </w:rPr>
              <w:fldChar w:fldCharType="begin"/>
            </w:r>
            <w:r w:rsidR="0056552F">
              <w:rPr>
                <w:noProof/>
                <w:webHidden/>
              </w:rPr>
              <w:instrText xml:space="preserve"> PAGEREF _Toc98674062 \h </w:instrText>
            </w:r>
            <w:r w:rsidR="0056552F">
              <w:rPr>
                <w:noProof/>
                <w:webHidden/>
              </w:rPr>
            </w:r>
            <w:r w:rsidR="0056552F">
              <w:rPr>
                <w:noProof/>
                <w:webHidden/>
              </w:rPr>
              <w:fldChar w:fldCharType="separate"/>
            </w:r>
            <w:r w:rsidR="0056552F">
              <w:rPr>
                <w:noProof/>
                <w:webHidden/>
              </w:rPr>
              <w:t>49</w:t>
            </w:r>
            <w:r w:rsidR="0056552F">
              <w:rPr>
                <w:noProof/>
                <w:webHidden/>
              </w:rPr>
              <w:fldChar w:fldCharType="end"/>
            </w:r>
          </w:hyperlink>
        </w:p>
        <w:p w14:paraId="7A1F6C80" w14:textId="21561B5C" w:rsidR="0056552F" w:rsidRDefault="00E55088">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8674063" w:history="1">
            <w:r w:rsidR="0056552F" w:rsidRPr="00AE2CAA">
              <w:rPr>
                <w:rStyle w:val="Hyperlink"/>
                <w:rFonts w:eastAsiaTheme="majorEastAsia"/>
                <w:noProof/>
              </w:rPr>
              <w:t>4.1</w:t>
            </w:r>
            <w:r w:rsidR="0056552F">
              <w:rPr>
                <w:rFonts w:asciiTheme="minorHAnsi" w:eastAsiaTheme="minorEastAsia" w:hAnsiTheme="minorHAnsi" w:cstheme="minorBidi"/>
                <w:noProof/>
                <w:sz w:val="22"/>
                <w:szCs w:val="22"/>
                <w:lang w:eastAsia="en-GB"/>
              </w:rPr>
              <w:tab/>
            </w:r>
            <w:r w:rsidR="0056552F" w:rsidRPr="00AE2CAA">
              <w:rPr>
                <w:rStyle w:val="Hyperlink"/>
                <w:rFonts w:eastAsiaTheme="majorEastAsia"/>
                <w:noProof/>
              </w:rPr>
              <w:t>Intent Classification</w:t>
            </w:r>
            <w:r w:rsidR="0056552F">
              <w:rPr>
                <w:noProof/>
                <w:webHidden/>
              </w:rPr>
              <w:tab/>
            </w:r>
            <w:r w:rsidR="0056552F">
              <w:rPr>
                <w:noProof/>
                <w:webHidden/>
              </w:rPr>
              <w:fldChar w:fldCharType="begin"/>
            </w:r>
            <w:r w:rsidR="0056552F">
              <w:rPr>
                <w:noProof/>
                <w:webHidden/>
              </w:rPr>
              <w:instrText xml:space="preserve"> PAGEREF _Toc98674063 \h </w:instrText>
            </w:r>
            <w:r w:rsidR="0056552F">
              <w:rPr>
                <w:noProof/>
                <w:webHidden/>
              </w:rPr>
            </w:r>
            <w:r w:rsidR="0056552F">
              <w:rPr>
                <w:noProof/>
                <w:webHidden/>
              </w:rPr>
              <w:fldChar w:fldCharType="separate"/>
            </w:r>
            <w:r w:rsidR="0056552F">
              <w:rPr>
                <w:noProof/>
                <w:webHidden/>
              </w:rPr>
              <w:t>49</w:t>
            </w:r>
            <w:r w:rsidR="0056552F">
              <w:rPr>
                <w:noProof/>
                <w:webHidden/>
              </w:rPr>
              <w:fldChar w:fldCharType="end"/>
            </w:r>
          </w:hyperlink>
        </w:p>
        <w:p w14:paraId="22926F46" w14:textId="42FBAFF6" w:rsidR="0056552F" w:rsidRDefault="00E55088">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8674064" w:history="1">
            <w:r w:rsidR="0056552F" w:rsidRPr="00AE2CAA">
              <w:rPr>
                <w:rStyle w:val="Hyperlink"/>
                <w:rFonts w:eastAsiaTheme="majorEastAsia"/>
                <w:noProof/>
              </w:rPr>
              <w:t>4.2</w:t>
            </w:r>
            <w:r w:rsidR="0056552F">
              <w:rPr>
                <w:rFonts w:asciiTheme="minorHAnsi" w:eastAsiaTheme="minorEastAsia" w:hAnsiTheme="minorHAnsi" w:cstheme="minorBidi"/>
                <w:noProof/>
                <w:sz w:val="22"/>
                <w:szCs w:val="22"/>
                <w:lang w:eastAsia="en-GB"/>
              </w:rPr>
              <w:tab/>
            </w:r>
            <w:r w:rsidR="0056552F" w:rsidRPr="00AE2CAA">
              <w:rPr>
                <w:rStyle w:val="Hyperlink"/>
                <w:rFonts w:eastAsiaTheme="majorEastAsia"/>
                <w:noProof/>
              </w:rPr>
              <w:t>Named Entity Recognition</w:t>
            </w:r>
            <w:r w:rsidR="0056552F">
              <w:rPr>
                <w:noProof/>
                <w:webHidden/>
              </w:rPr>
              <w:tab/>
            </w:r>
            <w:r w:rsidR="0056552F">
              <w:rPr>
                <w:noProof/>
                <w:webHidden/>
              </w:rPr>
              <w:fldChar w:fldCharType="begin"/>
            </w:r>
            <w:r w:rsidR="0056552F">
              <w:rPr>
                <w:noProof/>
                <w:webHidden/>
              </w:rPr>
              <w:instrText xml:space="preserve"> PAGEREF _Toc98674064 \h </w:instrText>
            </w:r>
            <w:r w:rsidR="0056552F">
              <w:rPr>
                <w:noProof/>
                <w:webHidden/>
              </w:rPr>
            </w:r>
            <w:r w:rsidR="0056552F">
              <w:rPr>
                <w:noProof/>
                <w:webHidden/>
              </w:rPr>
              <w:fldChar w:fldCharType="separate"/>
            </w:r>
            <w:r w:rsidR="0056552F">
              <w:rPr>
                <w:noProof/>
                <w:webHidden/>
              </w:rPr>
              <w:t>50</w:t>
            </w:r>
            <w:r w:rsidR="0056552F">
              <w:rPr>
                <w:noProof/>
                <w:webHidden/>
              </w:rPr>
              <w:fldChar w:fldCharType="end"/>
            </w:r>
          </w:hyperlink>
        </w:p>
        <w:p w14:paraId="66C3A52C" w14:textId="67FEBC94" w:rsidR="0056552F" w:rsidRDefault="00E55088">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8674065" w:history="1">
            <w:r w:rsidR="0056552F" w:rsidRPr="00AE2CAA">
              <w:rPr>
                <w:rStyle w:val="Hyperlink"/>
                <w:rFonts w:eastAsiaTheme="majorEastAsia"/>
                <w:noProof/>
              </w:rPr>
              <w:t>4.3</w:t>
            </w:r>
            <w:r w:rsidR="0056552F">
              <w:rPr>
                <w:rFonts w:asciiTheme="minorHAnsi" w:eastAsiaTheme="minorEastAsia" w:hAnsiTheme="minorHAnsi" w:cstheme="minorBidi"/>
                <w:noProof/>
                <w:sz w:val="22"/>
                <w:szCs w:val="22"/>
                <w:lang w:eastAsia="en-GB"/>
              </w:rPr>
              <w:tab/>
            </w:r>
            <w:r w:rsidR="0056552F" w:rsidRPr="00AE2CAA">
              <w:rPr>
                <w:rStyle w:val="Hyperlink"/>
                <w:rFonts w:eastAsiaTheme="majorEastAsia"/>
                <w:noProof/>
              </w:rPr>
              <w:t>Question Answering</w:t>
            </w:r>
            <w:r w:rsidR="0056552F">
              <w:rPr>
                <w:noProof/>
                <w:webHidden/>
              </w:rPr>
              <w:tab/>
            </w:r>
            <w:r w:rsidR="0056552F">
              <w:rPr>
                <w:noProof/>
                <w:webHidden/>
              </w:rPr>
              <w:fldChar w:fldCharType="begin"/>
            </w:r>
            <w:r w:rsidR="0056552F">
              <w:rPr>
                <w:noProof/>
                <w:webHidden/>
              </w:rPr>
              <w:instrText xml:space="preserve"> PAGEREF _Toc98674065 \h </w:instrText>
            </w:r>
            <w:r w:rsidR="0056552F">
              <w:rPr>
                <w:noProof/>
                <w:webHidden/>
              </w:rPr>
            </w:r>
            <w:r w:rsidR="0056552F">
              <w:rPr>
                <w:noProof/>
                <w:webHidden/>
              </w:rPr>
              <w:fldChar w:fldCharType="separate"/>
            </w:r>
            <w:r w:rsidR="0056552F">
              <w:rPr>
                <w:noProof/>
                <w:webHidden/>
              </w:rPr>
              <w:t>51</w:t>
            </w:r>
            <w:r w:rsidR="0056552F">
              <w:rPr>
                <w:noProof/>
                <w:webHidden/>
              </w:rPr>
              <w:fldChar w:fldCharType="end"/>
            </w:r>
          </w:hyperlink>
        </w:p>
        <w:p w14:paraId="7AA47387" w14:textId="1BEFCA15" w:rsidR="0056552F" w:rsidRDefault="00E55088">
          <w:pPr>
            <w:pStyle w:val="Verzeichnis1"/>
            <w:rPr>
              <w:rFonts w:asciiTheme="minorHAnsi" w:eastAsiaTheme="minorEastAsia" w:hAnsiTheme="minorHAnsi" w:cstheme="minorBidi"/>
              <w:b w:val="0"/>
              <w:noProof/>
              <w:sz w:val="22"/>
              <w:szCs w:val="22"/>
              <w:lang w:eastAsia="en-GB"/>
            </w:rPr>
          </w:pPr>
          <w:hyperlink w:anchor="_Toc98674066" w:history="1">
            <w:r w:rsidR="0056552F" w:rsidRPr="00AE2CAA">
              <w:rPr>
                <w:rStyle w:val="Hyperlink"/>
                <w:rFonts w:eastAsiaTheme="majorEastAsia"/>
                <w:noProof/>
              </w:rPr>
              <w:t>5</w:t>
            </w:r>
            <w:r w:rsidR="0056552F">
              <w:rPr>
                <w:rFonts w:asciiTheme="minorHAnsi" w:eastAsiaTheme="minorEastAsia" w:hAnsiTheme="minorHAnsi" w:cstheme="minorBidi"/>
                <w:b w:val="0"/>
                <w:noProof/>
                <w:sz w:val="22"/>
                <w:szCs w:val="22"/>
                <w:lang w:eastAsia="en-GB"/>
              </w:rPr>
              <w:tab/>
            </w:r>
            <w:r w:rsidR="0056552F" w:rsidRPr="00AE2CAA">
              <w:rPr>
                <w:rStyle w:val="Hyperlink"/>
                <w:rFonts w:eastAsiaTheme="majorEastAsia"/>
                <w:noProof/>
              </w:rPr>
              <w:t>Discussion</w:t>
            </w:r>
            <w:r w:rsidR="0056552F">
              <w:rPr>
                <w:noProof/>
                <w:webHidden/>
              </w:rPr>
              <w:tab/>
            </w:r>
            <w:r w:rsidR="0056552F">
              <w:rPr>
                <w:noProof/>
                <w:webHidden/>
              </w:rPr>
              <w:fldChar w:fldCharType="begin"/>
            </w:r>
            <w:r w:rsidR="0056552F">
              <w:rPr>
                <w:noProof/>
                <w:webHidden/>
              </w:rPr>
              <w:instrText xml:space="preserve"> PAGEREF _Toc98674066 \h </w:instrText>
            </w:r>
            <w:r w:rsidR="0056552F">
              <w:rPr>
                <w:noProof/>
                <w:webHidden/>
              </w:rPr>
            </w:r>
            <w:r w:rsidR="0056552F">
              <w:rPr>
                <w:noProof/>
                <w:webHidden/>
              </w:rPr>
              <w:fldChar w:fldCharType="separate"/>
            </w:r>
            <w:r w:rsidR="0056552F">
              <w:rPr>
                <w:noProof/>
                <w:webHidden/>
              </w:rPr>
              <w:t>52</w:t>
            </w:r>
            <w:r w:rsidR="0056552F">
              <w:rPr>
                <w:noProof/>
                <w:webHidden/>
              </w:rPr>
              <w:fldChar w:fldCharType="end"/>
            </w:r>
          </w:hyperlink>
        </w:p>
        <w:p w14:paraId="11F10D7D" w14:textId="46ACBA82" w:rsidR="0056552F" w:rsidRDefault="00E55088">
          <w:pPr>
            <w:pStyle w:val="Verzeichnis1"/>
            <w:rPr>
              <w:rFonts w:asciiTheme="minorHAnsi" w:eastAsiaTheme="minorEastAsia" w:hAnsiTheme="minorHAnsi" w:cstheme="minorBidi"/>
              <w:b w:val="0"/>
              <w:noProof/>
              <w:sz w:val="22"/>
              <w:szCs w:val="22"/>
              <w:lang w:eastAsia="en-GB"/>
            </w:rPr>
          </w:pPr>
          <w:hyperlink w:anchor="_Toc98674067" w:history="1">
            <w:r w:rsidR="0056552F" w:rsidRPr="00AE2CAA">
              <w:rPr>
                <w:rStyle w:val="Hyperlink"/>
                <w:rFonts w:eastAsiaTheme="majorEastAsia"/>
                <w:noProof/>
              </w:rPr>
              <w:t>6</w:t>
            </w:r>
            <w:r w:rsidR="0056552F">
              <w:rPr>
                <w:rFonts w:asciiTheme="minorHAnsi" w:eastAsiaTheme="minorEastAsia" w:hAnsiTheme="minorHAnsi" w:cstheme="minorBidi"/>
                <w:b w:val="0"/>
                <w:noProof/>
                <w:sz w:val="22"/>
                <w:szCs w:val="22"/>
                <w:lang w:eastAsia="en-GB"/>
              </w:rPr>
              <w:tab/>
            </w:r>
            <w:r w:rsidR="0056552F" w:rsidRPr="00AE2CAA">
              <w:rPr>
                <w:rStyle w:val="Hyperlink"/>
                <w:rFonts w:eastAsiaTheme="majorEastAsia"/>
                <w:noProof/>
              </w:rPr>
              <w:t>Limitations</w:t>
            </w:r>
            <w:r w:rsidR="0056552F">
              <w:rPr>
                <w:noProof/>
                <w:webHidden/>
              </w:rPr>
              <w:tab/>
            </w:r>
            <w:r w:rsidR="0056552F">
              <w:rPr>
                <w:noProof/>
                <w:webHidden/>
              </w:rPr>
              <w:fldChar w:fldCharType="begin"/>
            </w:r>
            <w:r w:rsidR="0056552F">
              <w:rPr>
                <w:noProof/>
                <w:webHidden/>
              </w:rPr>
              <w:instrText xml:space="preserve"> PAGEREF _Toc98674067 \h </w:instrText>
            </w:r>
            <w:r w:rsidR="0056552F">
              <w:rPr>
                <w:noProof/>
                <w:webHidden/>
              </w:rPr>
            </w:r>
            <w:r w:rsidR="0056552F">
              <w:rPr>
                <w:noProof/>
                <w:webHidden/>
              </w:rPr>
              <w:fldChar w:fldCharType="separate"/>
            </w:r>
            <w:r w:rsidR="0056552F">
              <w:rPr>
                <w:noProof/>
                <w:webHidden/>
              </w:rPr>
              <w:t>52</w:t>
            </w:r>
            <w:r w:rsidR="0056552F">
              <w:rPr>
                <w:noProof/>
                <w:webHidden/>
              </w:rPr>
              <w:fldChar w:fldCharType="end"/>
            </w:r>
          </w:hyperlink>
        </w:p>
        <w:p w14:paraId="679F293C" w14:textId="030B70D9" w:rsidR="0056552F" w:rsidRDefault="00E55088">
          <w:pPr>
            <w:pStyle w:val="Verzeichnis1"/>
            <w:rPr>
              <w:rFonts w:asciiTheme="minorHAnsi" w:eastAsiaTheme="minorEastAsia" w:hAnsiTheme="minorHAnsi" w:cstheme="minorBidi"/>
              <w:b w:val="0"/>
              <w:noProof/>
              <w:sz w:val="22"/>
              <w:szCs w:val="22"/>
              <w:lang w:eastAsia="en-GB"/>
            </w:rPr>
          </w:pPr>
          <w:hyperlink w:anchor="_Toc98674068" w:history="1">
            <w:r w:rsidR="0056552F" w:rsidRPr="00AE2CAA">
              <w:rPr>
                <w:rStyle w:val="Hyperlink"/>
                <w:rFonts w:eastAsiaTheme="majorEastAsia"/>
                <w:noProof/>
              </w:rPr>
              <w:t>7</w:t>
            </w:r>
            <w:r w:rsidR="0056552F">
              <w:rPr>
                <w:rFonts w:asciiTheme="minorHAnsi" w:eastAsiaTheme="minorEastAsia" w:hAnsiTheme="minorHAnsi" w:cstheme="minorBidi"/>
                <w:b w:val="0"/>
                <w:noProof/>
                <w:sz w:val="22"/>
                <w:szCs w:val="22"/>
                <w:lang w:eastAsia="en-GB"/>
              </w:rPr>
              <w:tab/>
            </w:r>
            <w:r w:rsidR="0056552F" w:rsidRPr="00AE2CAA">
              <w:rPr>
                <w:rStyle w:val="Hyperlink"/>
                <w:rFonts w:eastAsiaTheme="majorEastAsia"/>
                <w:noProof/>
              </w:rPr>
              <w:t>Conclusion</w:t>
            </w:r>
            <w:r w:rsidR="0056552F">
              <w:rPr>
                <w:noProof/>
                <w:webHidden/>
              </w:rPr>
              <w:tab/>
            </w:r>
            <w:r w:rsidR="0056552F">
              <w:rPr>
                <w:noProof/>
                <w:webHidden/>
              </w:rPr>
              <w:fldChar w:fldCharType="begin"/>
            </w:r>
            <w:r w:rsidR="0056552F">
              <w:rPr>
                <w:noProof/>
                <w:webHidden/>
              </w:rPr>
              <w:instrText xml:space="preserve"> PAGEREF _Toc98674068 \h </w:instrText>
            </w:r>
            <w:r w:rsidR="0056552F">
              <w:rPr>
                <w:noProof/>
                <w:webHidden/>
              </w:rPr>
            </w:r>
            <w:r w:rsidR="0056552F">
              <w:rPr>
                <w:noProof/>
                <w:webHidden/>
              </w:rPr>
              <w:fldChar w:fldCharType="separate"/>
            </w:r>
            <w:r w:rsidR="0056552F">
              <w:rPr>
                <w:noProof/>
                <w:webHidden/>
              </w:rPr>
              <w:t>53</w:t>
            </w:r>
            <w:r w:rsidR="0056552F">
              <w:rPr>
                <w:noProof/>
                <w:webHidden/>
              </w:rPr>
              <w:fldChar w:fldCharType="end"/>
            </w:r>
          </w:hyperlink>
        </w:p>
        <w:p w14:paraId="5FFDBECF" w14:textId="70E58B86" w:rsidR="0056552F" w:rsidRDefault="00E55088">
          <w:pPr>
            <w:pStyle w:val="Verzeichnis1"/>
            <w:rPr>
              <w:rFonts w:asciiTheme="minorHAnsi" w:eastAsiaTheme="minorEastAsia" w:hAnsiTheme="minorHAnsi" w:cstheme="minorBidi"/>
              <w:b w:val="0"/>
              <w:noProof/>
              <w:sz w:val="22"/>
              <w:szCs w:val="22"/>
              <w:lang w:eastAsia="en-GB"/>
            </w:rPr>
          </w:pPr>
          <w:hyperlink w:anchor="_Toc98674069" w:history="1">
            <w:r w:rsidR="0056552F" w:rsidRPr="00AE2CAA">
              <w:rPr>
                <w:rStyle w:val="Hyperlink"/>
                <w:rFonts w:eastAsiaTheme="majorEastAsia"/>
                <w:noProof/>
              </w:rPr>
              <w:t>Bibliography</w:t>
            </w:r>
            <w:r w:rsidR="0056552F">
              <w:rPr>
                <w:noProof/>
                <w:webHidden/>
              </w:rPr>
              <w:tab/>
            </w:r>
            <w:r w:rsidR="0056552F">
              <w:rPr>
                <w:noProof/>
                <w:webHidden/>
              </w:rPr>
              <w:fldChar w:fldCharType="begin"/>
            </w:r>
            <w:r w:rsidR="0056552F">
              <w:rPr>
                <w:noProof/>
                <w:webHidden/>
              </w:rPr>
              <w:instrText xml:space="preserve"> PAGEREF _Toc98674069 \h </w:instrText>
            </w:r>
            <w:r w:rsidR="0056552F">
              <w:rPr>
                <w:noProof/>
                <w:webHidden/>
              </w:rPr>
            </w:r>
            <w:r w:rsidR="0056552F">
              <w:rPr>
                <w:noProof/>
                <w:webHidden/>
              </w:rPr>
              <w:fldChar w:fldCharType="separate"/>
            </w:r>
            <w:r w:rsidR="0056552F">
              <w:rPr>
                <w:noProof/>
                <w:webHidden/>
              </w:rPr>
              <w:t>55</w:t>
            </w:r>
            <w:r w:rsidR="0056552F">
              <w:rPr>
                <w:noProof/>
                <w:webHidden/>
              </w:rPr>
              <w:fldChar w:fldCharType="end"/>
            </w:r>
          </w:hyperlink>
        </w:p>
        <w:p w14:paraId="248DE723" w14:textId="7FFA2DAF" w:rsidR="0056552F" w:rsidRDefault="00E55088">
          <w:pPr>
            <w:pStyle w:val="Verzeichnis1"/>
            <w:rPr>
              <w:rFonts w:asciiTheme="minorHAnsi" w:eastAsiaTheme="minorEastAsia" w:hAnsiTheme="minorHAnsi" w:cstheme="minorBidi"/>
              <w:b w:val="0"/>
              <w:noProof/>
              <w:sz w:val="22"/>
              <w:szCs w:val="22"/>
              <w:lang w:eastAsia="en-GB"/>
            </w:rPr>
          </w:pPr>
          <w:hyperlink w:anchor="_Toc98674070" w:history="1">
            <w:r w:rsidR="0056552F" w:rsidRPr="00AE2CAA">
              <w:rPr>
                <w:rStyle w:val="Hyperlink"/>
                <w:rFonts w:eastAsiaTheme="majorEastAsia"/>
                <w:noProof/>
              </w:rPr>
              <w:t>Anhang A: Bausteine wissenschaftlicher Arbeiten</w:t>
            </w:r>
            <w:r w:rsidR="0056552F">
              <w:rPr>
                <w:noProof/>
                <w:webHidden/>
              </w:rPr>
              <w:tab/>
            </w:r>
            <w:r w:rsidR="0056552F">
              <w:rPr>
                <w:noProof/>
                <w:webHidden/>
              </w:rPr>
              <w:fldChar w:fldCharType="begin"/>
            </w:r>
            <w:r w:rsidR="0056552F">
              <w:rPr>
                <w:noProof/>
                <w:webHidden/>
              </w:rPr>
              <w:instrText xml:space="preserve"> PAGEREF _Toc98674070 \h </w:instrText>
            </w:r>
            <w:r w:rsidR="0056552F">
              <w:rPr>
                <w:noProof/>
                <w:webHidden/>
              </w:rPr>
            </w:r>
            <w:r w:rsidR="0056552F">
              <w:rPr>
                <w:noProof/>
                <w:webHidden/>
              </w:rPr>
              <w:fldChar w:fldCharType="separate"/>
            </w:r>
            <w:r w:rsidR="0056552F">
              <w:rPr>
                <w:noProof/>
                <w:webHidden/>
              </w:rPr>
              <w:t>65</w:t>
            </w:r>
            <w:r w:rsidR="0056552F">
              <w:rPr>
                <w:noProof/>
                <w:webHidden/>
              </w:rPr>
              <w:fldChar w:fldCharType="end"/>
            </w:r>
          </w:hyperlink>
        </w:p>
        <w:p w14:paraId="72E8FEAE" w14:textId="59F43F51" w:rsidR="0056552F" w:rsidRDefault="00E55088">
          <w:pPr>
            <w:pStyle w:val="Verzeichnis2"/>
            <w:tabs>
              <w:tab w:val="right" w:leader="dot" w:pos="7807"/>
            </w:tabs>
            <w:rPr>
              <w:rFonts w:asciiTheme="minorHAnsi" w:eastAsiaTheme="minorEastAsia" w:hAnsiTheme="minorHAnsi" w:cstheme="minorBidi"/>
              <w:noProof/>
              <w:sz w:val="22"/>
              <w:szCs w:val="22"/>
              <w:lang w:eastAsia="en-GB"/>
            </w:rPr>
          </w:pPr>
          <w:hyperlink w:anchor="_Toc98674071" w:history="1">
            <w:r w:rsidR="0056552F" w:rsidRPr="00AE2CAA">
              <w:rPr>
                <w:rStyle w:val="Hyperlink"/>
                <w:rFonts w:eastAsiaTheme="majorEastAsia"/>
                <w:noProof/>
                <w:lang w:eastAsia="en-US"/>
              </w:rPr>
              <w:t>A1 Theoretische Arbeit</w:t>
            </w:r>
            <w:r w:rsidR="0056552F">
              <w:rPr>
                <w:noProof/>
                <w:webHidden/>
              </w:rPr>
              <w:tab/>
            </w:r>
            <w:r w:rsidR="0056552F">
              <w:rPr>
                <w:noProof/>
                <w:webHidden/>
              </w:rPr>
              <w:fldChar w:fldCharType="begin"/>
            </w:r>
            <w:r w:rsidR="0056552F">
              <w:rPr>
                <w:noProof/>
                <w:webHidden/>
              </w:rPr>
              <w:instrText xml:space="preserve"> PAGEREF _Toc98674071 \h </w:instrText>
            </w:r>
            <w:r w:rsidR="0056552F">
              <w:rPr>
                <w:noProof/>
                <w:webHidden/>
              </w:rPr>
            </w:r>
            <w:r w:rsidR="0056552F">
              <w:rPr>
                <w:noProof/>
                <w:webHidden/>
              </w:rPr>
              <w:fldChar w:fldCharType="separate"/>
            </w:r>
            <w:r w:rsidR="0056552F">
              <w:rPr>
                <w:noProof/>
                <w:webHidden/>
              </w:rPr>
              <w:t>65</w:t>
            </w:r>
            <w:r w:rsidR="0056552F">
              <w:rPr>
                <w:noProof/>
                <w:webHidden/>
              </w:rPr>
              <w:fldChar w:fldCharType="end"/>
            </w:r>
          </w:hyperlink>
        </w:p>
        <w:p w14:paraId="6F7F58A9" w14:textId="3FEF7172" w:rsidR="0056552F" w:rsidRDefault="00E55088">
          <w:pPr>
            <w:pStyle w:val="Verzeichnis2"/>
            <w:tabs>
              <w:tab w:val="right" w:leader="dot" w:pos="7807"/>
            </w:tabs>
            <w:rPr>
              <w:rFonts w:asciiTheme="minorHAnsi" w:eastAsiaTheme="minorEastAsia" w:hAnsiTheme="minorHAnsi" w:cstheme="minorBidi"/>
              <w:noProof/>
              <w:sz w:val="22"/>
              <w:szCs w:val="22"/>
              <w:lang w:eastAsia="en-GB"/>
            </w:rPr>
          </w:pPr>
          <w:hyperlink w:anchor="_Toc98674072" w:history="1">
            <w:r w:rsidR="0056552F" w:rsidRPr="00AE2CAA">
              <w:rPr>
                <w:rStyle w:val="Hyperlink"/>
                <w:rFonts w:eastAsiaTheme="majorEastAsia"/>
                <w:noProof/>
                <w:lang w:eastAsia="en-US"/>
              </w:rPr>
              <w:t>A2 Konstruktive Arbeit</w:t>
            </w:r>
            <w:r w:rsidR="0056552F">
              <w:rPr>
                <w:noProof/>
                <w:webHidden/>
              </w:rPr>
              <w:tab/>
            </w:r>
            <w:r w:rsidR="0056552F">
              <w:rPr>
                <w:noProof/>
                <w:webHidden/>
              </w:rPr>
              <w:fldChar w:fldCharType="begin"/>
            </w:r>
            <w:r w:rsidR="0056552F">
              <w:rPr>
                <w:noProof/>
                <w:webHidden/>
              </w:rPr>
              <w:instrText xml:space="preserve"> PAGEREF _Toc98674072 \h </w:instrText>
            </w:r>
            <w:r w:rsidR="0056552F">
              <w:rPr>
                <w:noProof/>
                <w:webHidden/>
              </w:rPr>
            </w:r>
            <w:r w:rsidR="0056552F">
              <w:rPr>
                <w:noProof/>
                <w:webHidden/>
              </w:rPr>
              <w:fldChar w:fldCharType="separate"/>
            </w:r>
            <w:r w:rsidR="0056552F">
              <w:rPr>
                <w:noProof/>
                <w:webHidden/>
              </w:rPr>
              <w:t>65</w:t>
            </w:r>
            <w:r w:rsidR="0056552F">
              <w:rPr>
                <w:noProof/>
                <w:webHidden/>
              </w:rPr>
              <w:fldChar w:fldCharType="end"/>
            </w:r>
          </w:hyperlink>
        </w:p>
        <w:p w14:paraId="03794A8D" w14:textId="4B7F72BB" w:rsidR="0056552F" w:rsidRDefault="00E55088">
          <w:pPr>
            <w:pStyle w:val="Verzeichnis2"/>
            <w:tabs>
              <w:tab w:val="right" w:leader="dot" w:pos="7807"/>
            </w:tabs>
            <w:rPr>
              <w:rFonts w:asciiTheme="minorHAnsi" w:eastAsiaTheme="minorEastAsia" w:hAnsiTheme="minorHAnsi" w:cstheme="minorBidi"/>
              <w:noProof/>
              <w:sz w:val="22"/>
              <w:szCs w:val="22"/>
              <w:lang w:eastAsia="en-GB"/>
            </w:rPr>
          </w:pPr>
          <w:hyperlink w:anchor="_Toc98674073" w:history="1">
            <w:r w:rsidR="0056552F" w:rsidRPr="00AE2CAA">
              <w:rPr>
                <w:rStyle w:val="Hyperlink"/>
                <w:rFonts w:eastAsiaTheme="majorEastAsia"/>
                <w:noProof/>
              </w:rPr>
              <w:t>A3 Empirische Arbeit</w:t>
            </w:r>
            <w:r w:rsidR="0056552F">
              <w:rPr>
                <w:noProof/>
                <w:webHidden/>
              </w:rPr>
              <w:tab/>
            </w:r>
            <w:r w:rsidR="0056552F">
              <w:rPr>
                <w:noProof/>
                <w:webHidden/>
              </w:rPr>
              <w:fldChar w:fldCharType="begin"/>
            </w:r>
            <w:r w:rsidR="0056552F">
              <w:rPr>
                <w:noProof/>
                <w:webHidden/>
              </w:rPr>
              <w:instrText xml:space="preserve"> PAGEREF _Toc98674073 \h </w:instrText>
            </w:r>
            <w:r w:rsidR="0056552F">
              <w:rPr>
                <w:noProof/>
                <w:webHidden/>
              </w:rPr>
            </w:r>
            <w:r w:rsidR="0056552F">
              <w:rPr>
                <w:noProof/>
                <w:webHidden/>
              </w:rPr>
              <w:fldChar w:fldCharType="separate"/>
            </w:r>
            <w:r w:rsidR="0056552F">
              <w:rPr>
                <w:noProof/>
                <w:webHidden/>
              </w:rPr>
              <w:t>65</w:t>
            </w:r>
            <w:r w:rsidR="0056552F">
              <w:rPr>
                <w:noProof/>
                <w:webHidden/>
              </w:rPr>
              <w:fldChar w:fldCharType="end"/>
            </w:r>
          </w:hyperlink>
        </w:p>
        <w:p w14:paraId="5F2DC023" w14:textId="6AAEF3B4" w:rsidR="0056552F" w:rsidRDefault="00E55088">
          <w:pPr>
            <w:pStyle w:val="Verzeichnis1"/>
            <w:rPr>
              <w:rFonts w:asciiTheme="minorHAnsi" w:eastAsiaTheme="minorEastAsia" w:hAnsiTheme="minorHAnsi" w:cstheme="minorBidi"/>
              <w:b w:val="0"/>
              <w:noProof/>
              <w:sz w:val="22"/>
              <w:szCs w:val="22"/>
              <w:lang w:eastAsia="en-GB"/>
            </w:rPr>
          </w:pPr>
          <w:hyperlink w:anchor="_Toc98674074" w:history="1">
            <w:r w:rsidR="0056552F" w:rsidRPr="00AE2CAA">
              <w:rPr>
                <w:rStyle w:val="Hyperlink"/>
                <w:rFonts w:eastAsiaTheme="majorEastAsia"/>
                <w:noProof/>
              </w:rPr>
              <w:t>Erklärung zur Urheberschaft</w:t>
            </w:r>
            <w:r w:rsidR="0056552F">
              <w:rPr>
                <w:noProof/>
                <w:webHidden/>
              </w:rPr>
              <w:tab/>
            </w:r>
            <w:r w:rsidR="0056552F">
              <w:rPr>
                <w:noProof/>
                <w:webHidden/>
              </w:rPr>
              <w:fldChar w:fldCharType="begin"/>
            </w:r>
            <w:r w:rsidR="0056552F">
              <w:rPr>
                <w:noProof/>
                <w:webHidden/>
              </w:rPr>
              <w:instrText xml:space="preserve"> PAGEREF _Toc98674074 \h </w:instrText>
            </w:r>
            <w:r w:rsidR="0056552F">
              <w:rPr>
                <w:noProof/>
                <w:webHidden/>
              </w:rPr>
            </w:r>
            <w:r w:rsidR="0056552F">
              <w:rPr>
                <w:noProof/>
                <w:webHidden/>
              </w:rPr>
              <w:fldChar w:fldCharType="separate"/>
            </w:r>
            <w:r w:rsidR="0056552F">
              <w:rPr>
                <w:noProof/>
                <w:webHidden/>
              </w:rPr>
              <w:t>67</w:t>
            </w:r>
            <w:r w:rsidR="0056552F">
              <w:rPr>
                <w:noProof/>
                <w:webHidden/>
              </w:rPr>
              <w:fldChar w:fldCharType="end"/>
            </w:r>
          </w:hyperlink>
        </w:p>
        <w:p w14:paraId="6644C970" w14:textId="7930F267" w:rsidR="002212F1" w:rsidRDefault="00A91737" w:rsidP="002212F1">
          <w:pPr>
            <w:rPr>
              <w:bCs/>
              <w:lang w:val="de-DE"/>
            </w:rPr>
          </w:pPr>
          <w:r>
            <w:rPr>
              <w:b/>
              <w:bCs/>
              <w:lang w:val="de-DE"/>
            </w:rPr>
            <w:fldChar w:fldCharType="end"/>
          </w:r>
        </w:p>
      </w:sdtContent>
    </w:sdt>
    <w:p w14:paraId="1B7A6283" w14:textId="27BF058D" w:rsidR="002212F1" w:rsidRPr="002212F1" w:rsidRDefault="002212F1" w:rsidP="002212F1">
      <w:pPr>
        <w:rPr>
          <w:bCs/>
          <w:lang w:val="de-DE"/>
        </w:rPr>
      </w:pPr>
      <w:r>
        <w:rPr>
          <w:highlight w:val="yellow"/>
        </w:rPr>
        <w:br w:type="page"/>
      </w:r>
    </w:p>
    <w:p w14:paraId="22C68980" w14:textId="517F4B58" w:rsidR="00FA494F" w:rsidRPr="001E1A99" w:rsidRDefault="008D41AA" w:rsidP="008A4AC6">
      <w:pPr>
        <w:pStyle w:val="Inhaltsverzeichnisberschrift"/>
        <w:jc w:val="left"/>
      </w:pPr>
      <w:proofErr w:type="spellStart"/>
      <w:r w:rsidRPr="00A91737">
        <w:rPr>
          <w:highlight w:val="yellow"/>
        </w:rPr>
        <w:lastRenderedPageBreak/>
        <w:t>Abbildungsverzeichnis</w:t>
      </w:r>
      <w:proofErr w:type="spellEnd"/>
      <w:r w:rsidR="008A4AC6" w:rsidRPr="00A91737">
        <w:rPr>
          <w:highlight w:val="yellow"/>
        </w:rPr>
        <w:t xml:space="preserve"> (optional, in der Regel </w:t>
      </w:r>
      <w:proofErr w:type="spellStart"/>
      <w:r w:rsidR="008A4AC6" w:rsidRPr="00A91737">
        <w:rPr>
          <w:highlight w:val="yellow"/>
        </w:rPr>
        <w:t>nicht</w:t>
      </w:r>
      <w:proofErr w:type="spellEnd"/>
      <w:r w:rsidR="008A4AC6" w:rsidRPr="00A91737">
        <w:rPr>
          <w:highlight w:val="yellow"/>
        </w:rPr>
        <w:t xml:space="preserve"> </w:t>
      </w:r>
      <w:proofErr w:type="spellStart"/>
      <w:r w:rsidR="008A4AC6" w:rsidRPr="00A91737">
        <w:rPr>
          <w:highlight w:val="yellow"/>
        </w:rPr>
        <w:t>notwendig</w:t>
      </w:r>
      <w:proofErr w:type="spellEnd"/>
      <w:r w:rsidR="008A4AC6" w:rsidRPr="00A91737">
        <w:rPr>
          <w:highlight w:val="yellow"/>
        </w:rPr>
        <w:t>)</w:t>
      </w:r>
    </w:p>
    <w:p w14:paraId="3595C925" w14:textId="1D4A1AD4" w:rsidR="00DE1B29" w:rsidRDefault="00DD675E">
      <w:pPr>
        <w:pStyle w:val="Abbildungsverzeichnis"/>
        <w:tabs>
          <w:tab w:val="right" w:leader="dot" w:pos="8493"/>
        </w:tabs>
        <w:rPr>
          <w:rFonts w:asciiTheme="minorHAnsi" w:eastAsiaTheme="minorEastAsia" w:hAnsiTheme="minorHAnsi" w:cstheme="minorBidi"/>
          <w:noProof/>
          <w:szCs w:val="22"/>
        </w:rPr>
      </w:pPr>
      <w:r w:rsidRPr="001E1A99">
        <w:fldChar w:fldCharType="begin"/>
      </w:r>
      <w:r w:rsidR="00EE2ECB" w:rsidRPr="001E1A99">
        <w:instrText xml:space="preserve"> TOC \h \z \c "Abbildung" </w:instrText>
      </w:r>
      <w:r w:rsidRPr="001E1A99">
        <w:fldChar w:fldCharType="separate"/>
      </w:r>
      <w:hyperlink w:anchor="_Toc359834290" w:history="1">
        <w:r w:rsidR="00DE1B29" w:rsidRPr="006823EC">
          <w:rPr>
            <w:rStyle w:val="Hyperlink"/>
            <w:noProof/>
          </w:rPr>
          <w:t>Abbildung 1: Blumen (Quelle, Jahr, Seitenzahl)</w:t>
        </w:r>
        <w:r w:rsidR="00DE1B29">
          <w:rPr>
            <w:noProof/>
            <w:webHidden/>
          </w:rPr>
          <w:tab/>
        </w:r>
        <w:r>
          <w:rPr>
            <w:noProof/>
            <w:webHidden/>
          </w:rPr>
          <w:fldChar w:fldCharType="begin"/>
        </w:r>
        <w:r w:rsidR="00DE1B29">
          <w:rPr>
            <w:noProof/>
            <w:webHidden/>
          </w:rPr>
          <w:instrText xml:space="preserve"> PAGEREF _Toc359834290 \h </w:instrText>
        </w:r>
        <w:r>
          <w:rPr>
            <w:noProof/>
            <w:webHidden/>
          </w:rPr>
        </w:r>
        <w:r>
          <w:rPr>
            <w:noProof/>
            <w:webHidden/>
          </w:rPr>
          <w:fldChar w:fldCharType="separate"/>
        </w:r>
        <w:r w:rsidR="001C156F">
          <w:rPr>
            <w:b/>
            <w:bCs/>
            <w:noProof/>
            <w:webHidden/>
            <w:lang w:val="de-DE"/>
          </w:rPr>
          <w:t>Fehler! Textmarke nicht definiert.</w:t>
        </w:r>
        <w:r>
          <w:rPr>
            <w:noProof/>
            <w:webHidden/>
          </w:rPr>
          <w:fldChar w:fldCharType="end"/>
        </w:r>
      </w:hyperlink>
    </w:p>
    <w:p w14:paraId="4E525B85" w14:textId="77777777" w:rsidR="00FE3667" w:rsidRPr="001E1A99" w:rsidRDefault="00DD675E" w:rsidP="000147EF">
      <w:pPr>
        <w:pStyle w:val="Literaturverzeichnis"/>
      </w:pPr>
      <w:r w:rsidRPr="001E1A99">
        <w:fldChar w:fldCharType="end"/>
      </w:r>
    </w:p>
    <w:p w14:paraId="488DD74E" w14:textId="77777777" w:rsidR="008B6F0D" w:rsidRPr="001E1A99" w:rsidRDefault="00FE3667" w:rsidP="00FE3667">
      <w:r w:rsidRPr="001E1A99">
        <w:br w:type="page"/>
      </w:r>
    </w:p>
    <w:p w14:paraId="0489AAF3" w14:textId="58B63D3D" w:rsidR="008B6F0D" w:rsidRPr="008A4AC6" w:rsidRDefault="008B6F0D" w:rsidP="008A4AC6">
      <w:pPr>
        <w:pStyle w:val="Inhaltsverzeichnisberschrift"/>
        <w:jc w:val="left"/>
        <w:rPr>
          <w:sz w:val="26"/>
        </w:rPr>
      </w:pPr>
      <w:proofErr w:type="spellStart"/>
      <w:r w:rsidRPr="00A91737">
        <w:rPr>
          <w:highlight w:val="yellow"/>
        </w:rPr>
        <w:lastRenderedPageBreak/>
        <w:t>Tabellenverzeichnis</w:t>
      </w:r>
      <w:proofErr w:type="spellEnd"/>
      <w:r w:rsidR="008A4AC6" w:rsidRPr="00A91737">
        <w:rPr>
          <w:highlight w:val="yellow"/>
        </w:rPr>
        <w:t xml:space="preserve"> (optional</w:t>
      </w:r>
      <w:r w:rsidR="008A4AC6" w:rsidRPr="008A4AC6">
        <w:rPr>
          <w:highlight w:val="yellow"/>
        </w:rPr>
        <w:t xml:space="preserve">, in der Regel </w:t>
      </w:r>
      <w:proofErr w:type="spellStart"/>
      <w:r w:rsidR="008A4AC6" w:rsidRPr="008A4AC6">
        <w:rPr>
          <w:highlight w:val="yellow"/>
        </w:rPr>
        <w:t>nicht</w:t>
      </w:r>
      <w:proofErr w:type="spellEnd"/>
      <w:r w:rsidR="008A4AC6" w:rsidRPr="008A4AC6">
        <w:rPr>
          <w:highlight w:val="yellow"/>
        </w:rPr>
        <w:t xml:space="preserve"> </w:t>
      </w:r>
      <w:proofErr w:type="spellStart"/>
      <w:r w:rsidR="008A4AC6" w:rsidRPr="008A4AC6">
        <w:rPr>
          <w:highlight w:val="yellow"/>
        </w:rPr>
        <w:t>notwendig</w:t>
      </w:r>
      <w:proofErr w:type="spellEnd"/>
      <w:r w:rsidR="008A4AC6" w:rsidRPr="008A4AC6">
        <w:rPr>
          <w:highlight w:val="yellow"/>
        </w:rPr>
        <w:t>)</w:t>
      </w:r>
    </w:p>
    <w:p w14:paraId="306FD710" w14:textId="1133F3EF" w:rsidR="00DE1B29" w:rsidRDefault="00DD675E">
      <w:pPr>
        <w:pStyle w:val="Abbildungsverzeichnis"/>
        <w:tabs>
          <w:tab w:val="right" w:leader="dot" w:pos="8493"/>
        </w:tabs>
        <w:rPr>
          <w:rFonts w:asciiTheme="minorHAnsi" w:eastAsiaTheme="minorEastAsia" w:hAnsiTheme="minorHAnsi" w:cstheme="minorBidi"/>
          <w:noProof/>
          <w:szCs w:val="22"/>
        </w:rPr>
      </w:pPr>
      <w:r w:rsidRPr="001E1A99">
        <w:fldChar w:fldCharType="begin"/>
      </w:r>
      <w:r w:rsidR="008B6F0D" w:rsidRPr="001E1A99">
        <w:instrText xml:space="preserve"> TOC \h \z \c "Tabelle" </w:instrText>
      </w:r>
      <w:r w:rsidRPr="001E1A99">
        <w:fldChar w:fldCharType="separate"/>
      </w:r>
      <w:hyperlink w:anchor="_Toc359834281" w:history="1">
        <w:r w:rsidR="00DE1B29" w:rsidRPr="00036D19">
          <w:rPr>
            <w:rStyle w:val="Hyperlink"/>
            <w:noProof/>
          </w:rPr>
          <w:t>Tabelle 1: Empfohlener Textumfang</w:t>
        </w:r>
        <w:r w:rsidR="00DE1B29">
          <w:rPr>
            <w:noProof/>
            <w:webHidden/>
          </w:rPr>
          <w:tab/>
        </w:r>
        <w:r>
          <w:rPr>
            <w:noProof/>
            <w:webHidden/>
          </w:rPr>
          <w:fldChar w:fldCharType="begin"/>
        </w:r>
        <w:r w:rsidR="00DE1B29">
          <w:rPr>
            <w:noProof/>
            <w:webHidden/>
          </w:rPr>
          <w:instrText xml:space="preserve"> PAGEREF _Toc359834281 \h </w:instrText>
        </w:r>
        <w:r>
          <w:rPr>
            <w:noProof/>
            <w:webHidden/>
          </w:rPr>
        </w:r>
        <w:r>
          <w:rPr>
            <w:noProof/>
            <w:webHidden/>
          </w:rPr>
          <w:fldChar w:fldCharType="separate"/>
        </w:r>
        <w:r w:rsidR="001C156F">
          <w:rPr>
            <w:b/>
            <w:bCs/>
            <w:noProof/>
            <w:webHidden/>
            <w:lang w:val="de-DE"/>
          </w:rPr>
          <w:t>Fehler! Textmarke nicht definiert.</w:t>
        </w:r>
        <w:r>
          <w:rPr>
            <w:noProof/>
            <w:webHidden/>
          </w:rPr>
          <w:fldChar w:fldCharType="end"/>
        </w:r>
      </w:hyperlink>
    </w:p>
    <w:p w14:paraId="4D9A4FC9" w14:textId="77777777" w:rsidR="008B6F0D" w:rsidRPr="001E1A99" w:rsidRDefault="00DD675E" w:rsidP="008B6F0D">
      <w:pPr>
        <w:pStyle w:val="Inhaltsverzeichnisberschrift"/>
        <w:ind w:left="0" w:firstLine="0"/>
      </w:pPr>
      <w:r w:rsidRPr="001E1A99">
        <w:fldChar w:fldCharType="end"/>
      </w:r>
      <w:r w:rsidR="008B6F0D" w:rsidRPr="001E1A99">
        <w:br w:type="page"/>
      </w:r>
    </w:p>
    <w:p w14:paraId="5F9F96D5" w14:textId="77777777" w:rsidR="00BE6B00" w:rsidRDefault="00BE6B00">
      <w:pPr>
        <w:spacing w:after="200" w:line="276" w:lineRule="auto"/>
        <w:jc w:val="left"/>
        <w:rPr>
          <w:b/>
          <w:bCs/>
          <w:sz w:val="28"/>
          <w:szCs w:val="28"/>
          <w:lang w:val="en-US"/>
        </w:rPr>
      </w:pPr>
      <w:proofErr w:type="spellStart"/>
      <w:r w:rsidRPr="00BE6B00">
        <w:rPr>
          <w:b/>
          <w:bCs/>
          <w:sz w:val="28"/>
          <w:szCs w:val="28"/>
          <w:lang w:val="en-US"/>
        </w:rPr>
        <w:lastRenderedPageBreak/>
        <w:t>Zusammenfassung</w:t>
      </w:r>
      <w:proofErr w:type="spellEnd"/>
    </w:p>
    <w:p w14:paraId="2B62A595" w14:textId="2A6AD5FA" w:rsidR="00BE6B00" w:rsidRPr="00BE6B00" w:rsidRDefault="00BE6B00">
      <w:pPr>
        <w:spacing w:after="200" w:line="276" w:lineRule="auto"/>
        <w:jc w:val="left"/>
        <w:rPr>
          <w:b/>
          <w:bCs/>
          <w:sz w:val="28"/>
          <w:szCs w:val="28"/>
          <w:lang w:val="en-US" w:eastAsia="en-US"/>
        </w:rPr>
      </w:pPr>
      <w:r w:rsidRPr="00BE6B00">
        <w:rPr>
          <w:b/>
          <w:bCs/>
          <w:sz w:val="28"/>
          <w:szCs w:val="28"/>
          <w:lang w:val="en-US"/>
        </w:rPr>
        <w:br w:type="page"/>
      </w:r>
    </w:p>
    <w:p w14:paraId="7D2FE05D" w14:textId="40432E49" w:rsidR="000B6426" w:rsidRPr="000B6426" w:rsidRDefault="00FE3667" w:rsidP="000B6426">
      <w:pPr>
        <w:pStyle w:val="Inhaltsverzeichnisberschrift"/>
        <w:rPr>
          <w:lang w:val="en-US"/>
        </w:rPr>
      </w:pPr>
      <w:r w:rsidRPr="00633F3C">
        <w:rPr>
          <w:lang w:val="en-US"/>
        </w:rPr>
        <w:lastRenderedPageBreak/>
        <w:t>Abstract</w:t>
      </w:r>
    </w:p>
    <w:p w14:paraId="28D10D26" w14:textId="77777777" w:rsidR="00D850A5" w:rsidRDefault="0052358D" w:rsidP="0071080B">
      <w:pPr>
        <w:pStyle w:val="Listenabsatz"/>
        <w:numPr>
          <w:ilvl w:val="0"/>
          <w:numId w:val="21"/>
        </w:numPr>
        <w:rPr>
          <w:lang w:val="en-US" w:eastAsia="en-US"/>
        </w:rPr>
      </w:pPr>
      <w:r>
        <w:rPr>
          <w:lang w:val="en-US" w:eastAsia="en-US"/>
        </w:rPr>
        <w:t xml:space="preserve">Recent </w:t>
      </w:r>
      <w:proofErr w:type="spellStart"/>
      <w:r>
        <w:rPr>
          <w:lang w:val="en-US" w:eastAsia="en-US"/>
        </w:rPr>
        <w:t>Fortschritt</w:t>
      </w:r>
      <w:proofErr w:type="spellEnd"/>
      <w:r>
        <w:rPr>
          <w:lang w:val="en-US" w:eastAsia="en-US"/>
        </w:rPr>
        <w:t xml:space="preserve"> in NLP hat </w:t>
      </w:r>
      <w:proofErr w:type="spellStart"/>
      <w:r>
        <w:rPr>
          <w:lang w:val="en-US" w:eastAsia="en-US"/>
        </w:rPr>
        <w:t>sich</w:t>
      </w:r>
      <w:proofErr w:type="spellEnd"/>
      <w:r>
        <w:rPr>
          <w:lang w:val="en-US" w:eastAsia="en-US"/>
        </w:rPr>
        <w:t xml:space="preserve"> </w:t>
      </w:r>
      <w:proofErr w:type="spellStart"/>
      <w:r>
        <w:rPr>
          <w:lang w:val="en-US" w:eastAsia="en-US"/>
        </w:rPr>
        <w:t>auch</w:t>
      </w:r>
      <w:proofErr w:type="spellEnd"/>
      <w:r>
        <w:rPr>
          <w:lang w:val="en-US" w:eastAsia="en-US"/>
        </w:rPr>
        <w:t xml:space="preserve"> auf CA </w:t>
      </w:r>
      <w:proofErr w:type="spellStart"/>
      <w:r>
        <w:rPr>
          <w:lang w:val="en-US" w:eastAsia="en-US"/>
        </w:rPr>
        <w:t>ausgewirkt</w:t>
      </w:r>
      <w:proofErr w:type="spellEnd"/>
      <w:r w:rsidR="000B6426">
        <w:rPr>
          <w:lang w:val="en-US" w:eastAsia="en-US"/>
        </w:rPr>
        <w:t xml:space="preserve">. </w:t>
      </w:r>
    </w:p>
    <w:p w14:paraId="740BBFB3" w14:textId="1CF19A66" w:rsidR="00D850A5" w:rsidRDefault="00D850A5" w:rsidP="0071080B">
      <w:pPr>
        <w:pStyle w:val="Listenabsatz"/>
        <w:numPr>
          <w:ilvl w:val="0"/>
          <w:numId w:val="21"/>
        </w:numPr>
        <w:rPr>
          <w:lang w:val="en-US" w:eastAsia="en-US"/>
        </w:rPr>
      </w:pPr>
      <w:r>
        <w:rPr>
          <w:lang w:val="en-US" w:eastAsia="en-US"/>
        </w:rPr>
        <w:t xml:space="preserve">While Cas were rule-based </w:t>
      </w:r>
      <w:proofErr w:type="spellStart"/>
      <w:r>
        <w:rPr>
          <w:lang w:val="en-US" w:eastAsia="en-US"/>
        </w:rPr>
        <w:t>früher</w:t>
      </w:r>
      <w:proofErr w:type="spellEnd"/>
      <w:r>
        <w:rPr>
          <w:lang w:val="en-US" w:eastAsia="en-US"/>
        </w:rPr>
        <w:t xml:space="preserve">, </w:t>
      </w:r>
      <w:proofErr w:type="spellStart"/>
      <w:r>
        <w:rPr>
          <w:lang w:val="en-US" w:eastAsia="en-US"/>
        </w:rPr>
        <w:t>sind</w:t>
      </w:r>
      <w:proofErr w:type="spellEnd"/>
      <w:r>
        <w:rPr>
          <w:lang w:val="en-US" w:eastAsia="en-US"/>
        </w:rPr>
        <w:t xml:space="preserve"> </w:t>
      </w:r>
      <w:proofErr w:type="spellStart"/>
      <w:r>
        <w:rPr>
          <w:lang w:val="en-US" w:eastAsia="en-US"/>
        </w:rPr>
        <w:t>sie</w:t>
      </w:r>
      <w:proofErr w:type="spellEnd"/>
      <w:r>
        <w:rPr>
          <w:lang w:val="en-US" w:eastAsia="en-US"/>
        </w:rPr>
        <w:t xml:space="preserve"> </w:t>
      </w:r>
      <w:proofErr w:type="spellStart"/>
      <w:r>
        <w:rPr>
          <w:lang w:val="en-US" w:eastAsia="en-US"/>
        </w:rPr>
        <w:t>heute</w:t>
      </w:r>
      <w:proofErr w:type="spellEnd"/>
      <w:r>
        <w:rPr>
          <w:lang w:val="en-US" w:eastAsia="en-US"/>
        </w:rPr>
        <w:t xml:space="preserve"> </w:t>
      </w:r>
      <w:proofErr w:type="spellStart"/>
      <w:r w:rsidR="00C24518">
        <w:rPr>
          <w:lang w:val="en-US" w:eastAsia="en-US"/>
        </w:rPr>
        <w:t>größtenteils</w:t>
      </w:r>
      <w:proofErr w:type="spellEnd"/>
      <w:r w:rsidR="00C24518">
        <w:rPr>
          <w:lang w:val="en-US" w:eastAsia="en-US"/>
        </w:rPr>
        <w:t xml:space="preserve"> </w:t>
      </w:r>
      <w:proofErr w:type="spellStart"/>
      <w:r>
        <w:rPr>
          <w:lang w:val="en-US" w:eastAsia="en-US"/>
        </w:rPr>
        <w:t>basierend</w:t>
      </w:r>
      <w:proofErr w:type="spellEnd"/>
      <w:r>
        <w:rPr>
          <w:lang w:val="en-US" w:eastAsia="en-US"/>
        </w:rPr>
        <w:t xml:space="preserve"> auf neural networks</w:t>
      </w:r>
    </w:p>
    <w:p w14:paraId="107166AA" w14:textId="12F8C716" w:rsidR="0052358D" w:rsidRDefault="00C24518" w:rsidP="0071080B">
      <w:pPr>
        <w:pStyle w:val="Listenabsatz"/>
        <w:numPr>
          <w:ilvl w:val="0"/>
          <w:numId w:val="21"/>
        </w:numPr>
        <w:rPr>
          <w:lang w:val="en-US" w:eastAsia="en-US"/>
        </w:rPr>
      </w:pPr>
      <w:proofErr w:type="spellStart"/>
      <w:r>
        <w:rPr>
          <w:lang w:val="en-US" w:eastAsia="en-US"/>
        </w:rPr>
        <w:t>Vor</w:t>
      </w:r>
      <w:proofErr w:type="spellEnd"/>
      <w:r>
        <w:rPr>
          <w:lang w:val="en-US" w:eastAsia="en-US"/>
        </w:rPr>
        <w:t xml:space="preserve"> </w:t>
      </w:r>
      <w:proofErr w:type="spellStart"/>
      <w:r>
        <w:rPr>
          <w:lang w:val="en-US" w:eastAsia="en-US"/>
        </w:rPr>
        <w:t>allem</w:t>
      </w:r>
      <w:proofErr w:type="spellEnd"/>
      <w:r>
        <w:rPr>
          <w:lang w:val="en-US" w:eastAsia="en-US"/>
        </w:rPr>
        <w:t xml:space="preserve"> das von Google </w:t>
      </w:r>
      <w:proofErr w:type="spellStart"/>
      <w:r>
        <w:rPr>
          <w:lang w:val="en-US" w:eastAsia="en-US"/>
        </w:rPr>
        <w:t>vorgestellte</w:t>
      </w:r>
      <w:proofErr w:type="spellEnd"/>
      <w:r>
        <w:rPr>
          <w:lang w:val="en-US" w:eastAsia="en-US"/>
        </w:rPr>
        <w:t xml:space="preserve"> BERT </w:t>
      </w:r>
      <w:proofErr w:type="spellStart"/>
      <w:r w:rsidR="00D850A5">
        <w:rPr>
          <w:lang w:val="en-US" w:eastAsia="en-US"/>
        </w:rPr>
        <w:t>Besonders</w:t>
      </w:r>
      <w:proofErr w:type="spellEnd"/>
      <w:r w:rsidR="00D850A5">
        <w:rPr>
          <w:lang w:val="en-US" w:eastAsia="en-US"/>
        </w:rPr>
        <w:t xml:space="preserve"> huge pretrained neural network language models like BERT </w:t>
      </w:r>
      <w:proofErr w:type="spellStart"/>
      <w:r w:rsidR="00D850A5">
        <w:rPr>
          <w:lang w:val="en-US" w:eastAsia="en-US"/>
        </w:rPr>
        <w:t>haben</w:t>
      </w:r>
      <w:proofErr w:type="spellEnd"/>
      <w:r w:rsidR="00D850A5">
        <w:rPr>
          <w:lang w:val="en-US" w:eastAsia="en-US"/>
        </w:rPr>
        <w:t xml:space="preserve"> </w:t>
      </w:r>
      <w:proofErr w:type="spellStart"/>
      <w:r w:rsidR="00D850A5">
        <w:rPr>
          <w:lang w:val="en-US" w:eastAsia="en-US"/>
        </w:rPr>
        <w:t>aufgrund</w:t>
      </w:r>
      <w:proofErr w:type="spellEnd"/>
      <w:r w:rsidR="00D850A5">
        <w:rPr>
          <w:lang w:val="en-US" w:eastAsia="en-US"/>
        </w:rPr>
        <w:t xml:space="preserve"> </w:t>
      </w:r>
      <w:proofErr w:type="spellStart"/>
      <w:r w:rsidR="00D850A5">
        <w:rPr>
          <w:lang w:val="en-US" w:eastAsia="en-US"/>
        </w:rPr>
        <w:t>ihrer</w:t>
      </w:r>
      <w:proofErr w:type="spellEnd"/>
      <w:r w:rsidR="00D850A5">
        <w:rPr>
          <w:lang w:val="en-US" w:eastAsia="en-US"/>
        </w:rPr>
        <w:t xml:space="preserve"> </w:t>
      </w:r>
      <w:proofErr w:type="spellStart"/>
      <w:r w:rsidR="00D850A5">
        <w:rPr>
          <w:lang w:val="en-US" w:eastAsia="en-US"/>
        </w:rPr>
        <w:t>herausragenden</w:t>
      </w:r>
      <w:proofErr w:type="spellEnd"/>
      <w:r w:rsidR="00D850A5">
        <w:rPr>
          <w:lang w:val="en-US" w:eastAsia="en-US"/>
        </w:rPr>
        <w:t xml:space="preserve"> Performance die </w:t>
      </w:r>
      <w:proofErr w:type="spellStart"/>
      <w:r w:rsidR="00D850A5">
        <w:rPr>
          <w:lang w:val="en-US" w:eastAsia="en-US"/>
        </w:rPr>
        <w:t>Aufmerksamkeit</w:t>
      </w:r>
      <w:proofErr w:type="spellEnd"/>
      <w:r w:rsidR="00D850A5">
        <w:rPr>
          <w:lang w:val="en-US" w:eastAsia="en-US"/>
        </w:rPr>
        <w:t xml:space="preserve"> auf </w:t>
      </w:r>
      <w:proofErr w:type="spellStart"/>
      <w:r w:rsidR="00D850A5">
        <w:rPr>
          <w:lang w:val="en-US" w:eastAsia="en-US"/>
        </w:rPr>
        <w:t>sich</w:t>
      </w:r>
      <w:proofErr w:type="spellEnd"/>
      <w:r w:rsidR="00D850A5">
        <w:rPr>
          <w:lang w:val="en-US" w:eastAsia="en-US"/>
        </w:rPr>
        <w:t xml:space="preserve"> </w:t>
      </w:r>
      <w:proofErr w:type="spellStart"/>
      <w:r w:rsidR="00D850A5">
        <w:rPr>
          <w:lang w:val="en-US" w:eastAsia="en-US"/>
        </w:rPr>
        <w:t>gezogen</w:t>
      </w:r>
      <w:proofErr w:type="spellEnd"/>
      <w:r w:rsidR="00D850A5">
        <w:rPr>
          <w:lang w:val="en-US" w:eastAsia="en-US"/>
        </w:rPr>
        <w:t xml:space="preserve"> und warden </w:t>
      </w:r>
      <w:proofErr w:type="spellStart"/>
      <w:r w:rsidR="00D850A5">
        <w:rPr>
          <w:lang w:val="en-US" w:eastAsia="en-US"/>
        </w:rPr>
        <w:t>für</w:t>
      </w:r>
      <w:proofErr w:type="spellEnd"/>
      <w:r w:rsidR="00D850A5">
        <w:rPr>
          <w:lang w:val="en-US" w:eastAsia="en-US"/>
        </w:rPr>
        <w:t xml:space="preserve"> </w:t>
      </w:r>
      <w:proofErr w:type="spellStart"/>
      <w:r w:rsidR="00D850A5">
        <w:rPr>
          <w:lang w:val="en-US" w:eastAsia="en-US"/>
        </w:rPr>
        <w:t>unterschiedlichsten</w:t>
      </w:r>
      <w:proofErr w:type="spellEnd"/>
      <w:r w:rsidR="00D850A5">
        <w:rPr>
          <w:lang w:val="en-US" w:eastAsia="en-US"/>
        </w:rPr>
        <w:t xml:space="preserve"> </w:t>
      </w:r>
      <w:proofErr w:type="spellStart"/>
      <w:r w:rsidR="00D850A5">
        <w:rPr>
          <w:lang w:val="en-US" w:eastAsia="en-US"/>
        </w:rPr>
        <w:t>Aufgaben</w:t>
      </w:r>
      <w:proofErr w:type="spellEnd"/>
      <w:r w:rsidR="00D850A5">
        <w:rPr>
          <w:lang w:val="en-US" w:eastAsia="en-US"/>
        </w:rPr>
        <w:t xml:space="preserve"> in Cas </w:t>
      </w:r>
      <w:proofErr w:type="spellStart"/>
      <w:r w:rsidR="00D850A5">
        <w:rPr>
          <w:lang w:val="en-US" w:eastAsia="en-US"/>
        </w:rPr>
        <w:t>eingesetzt</w:t>
      </w:r>
      <w:proofErr w:type="spellEnd"/>
    </w:p>
    <w:p w14:paraId="3C574C7D" w14:textId="4AB6F5E7" w:rsidR="000B6426" w:rsidRDefault="000B6426" w:rsidP="0071080B">
      <w:pPr>
        <w:pStyle w:val="Listenabsatz"/>
        <w:numPr>
          <w:ilvl w:val="0"/>
          <w:numId w:val="21"/>
        </w:numPr>
        <w:rPr>
          <w:lang w:val="en-US" w:eastAsia="en-US"/>
        </w:rPr>
      </w:pPr>
      <w:proofErr w:type="spellStart"/>
      <w:r>
        <w:rPr>
          <w:lang w:val="en-US" w:eastAsia="en-US"/>
        </w:rPr>
        <w:t>viele</w:t>
      </w:r>
      <w:proofErr w:type="spellEnd"/>
      <w:r>
        <w:rPr>
          <w:lang w:val="en-US" w:eastAsia="en-US"/>
        </w:rPr>
        <w:t xml:space="preserve"> </w:t>
      </w:r>
      <w:proofErr w:type="gramStart"/>
      <w:r>
        <w:rPr>
          <w:lang w:val="en-US" w:eastAsia="en-US"/>
        </w:rPr>
        <w:t>Cas</w:t>
      </w:r>
      <w:proofErr w:type="gramEnd"/>
      <w:r>
        <w:rPr>
          <w:lang w:val="en-US" w:eastAsia="en-US"/>
        </w:rPr>
        <w:t xml:space="preserve"> </w:t>
      </w:r>
      <w:r w:rsidR="00C24518">
        <w:rPr>
          <w:lang w:val="en-US" w:eastAsia="en-US"/>
        </w:rPr>
        <w:t xml:space="preserve">warden </w:t>
      </w:r>
      <w:r>
        <w:rPr>
          <w:lang w:val="en-US" w:eastAsia="en-US"/>
        </w:rPr>
        <w:t xml:space="preserve">in </w:t>
      </w:r>
      <w:proofErr w:type="spellStart"/>
      <w:r w:rsidR="00C24518">
        <w:rPr>
          <w:lang w:val="en-US" w:eastAsia="en-US"/>
        </w:rPr>
        <w:t>ganz</w:t>
      </w:r>
      <w:proofErr w:type="spellEnd"/>
      <w:r w:rsidR="00C24518">
        <w:rPr>
          <w:lang w:val="en-US" w:eastAsia="en-US"/>
        </w:rPr>
        <w:t xml:space="preserve"> </w:t>
      </w:r>
      <w:proofErr w:type="spellStart"/>
      <w:r>
        <w:rPr>
          <w:lang w:val="en-US" w:eastAsia="en-US"/>
        </w:rPr>
        <w:t>bestimmten</w:t>
      </w:r>
      <w:proofErr w:type="spellEnd"/>
      <w:r>
        <w:rPr>
          <w:lang w:val="en-US" w:eastAsia="en-US"/>
        </w:rPr>
        <w:t xml:space="preserve"> </w:t>
      </w:r>
      <w:proofErr w:type="spellStart"/>
      <w:r>
        <w:rPr>
          <w:lang w:val="en-US" w:eastAsia="en-US"/>
        </w:rPr>
        <w:t>kontexten</w:t>
      </w:r>
      <w:proofErr w:type="spellEnd"/>
      <w:r>
        <w:rPr>
          <w:lang w:val="en-US" w:eastAsia="en-US"/>
        </w:rPr>
        <w:t xml:space="preserve"> </w:t>
      </w:r>
      <w:proofErr w:type="spellStart"/>
      <w:r>
        <w:rPr>
          <w:lang w:val="en-US" w:eastAsia="en-US"/>
        </w:rPr>
        <w:t>eingesetzt</w:t>
      </w:r>
      <w:proofErr w:type="spellEnd"/>
    </w:p>
    <w:p w14:paraId="68047708" w14:textId="76F6484E" w:rsidR="00C24518" w:rsidRDefault="00C24518" w:rsidP="0071080B">
      <w:pPr>
        <w:pStyle w:val="Listenabsatz"/>
        <w:numPr>
          <w:ilvl w:val="0"/>
          <w:numId w:val="21"/>
        </w:numPr>
        <w:rPr>
          <w:lang w:val="en-US" w:eastAsia="en-US"/>
        </w:rPr>
      </w:pPr>
      <w:r>
        <w:rPr>
          <w:lang w:val="en-US" w:eastAsia="en-US"/>
        </w:rPr>
        <w:t xml:space="preserve">In der </w:t>
      </w:r>
      <w:proofErr w:type="spellStart"/>
      <w:r>
        <w:rPr>
          <w:lang w:val="en-US" w:eastAsia="en-US"/>
        </w:rPr>
        <w:t>Literatur</w:t>
      </w:r>
      <w:proofErr w:type="spellEnd"/>
      <w:r>
        <w:rPr>
          <w:lang w:val="en-US" w:eastAsia="en-US"/>
        </w:rPr>
        <w:t xml:space="preserve"> hat </w:t>
      </w:r>
      <w:proofErr w:type="spellStart"/>
      <w:r>
        <w:rPr>
          <w:lang w:val="en-US" w:eastAsia="en-US"/>
        </w:rPr>
        <w:t>sich</w:t>
      </w:r>
      <w:proofErr w:type="spellEnd"/>
      <w:r>
        <w:rPr>
          <w:lang w:val="en-US" w:eastAsia="en-US"/>
        </w:rPr>
        <w:t xml:space="preserve"> </w:t>
      </w:r>
      <w:proofErr w:type="spellStart"/>
      <w:r>
        <w:rPr>
          <w:lang w:val="en-US" w:eastAsia="en-US"/>
        </w:rPr>
        <w:t>aber</w:t>
      </w:r>
      <w:proofErr w:type="spellEnd"/>
      <w:r>
        <w:rPr>
          <w:lang w:val="en-US" w:eastAsia="en-US"/>
        </w:rPr>
        <w:t xml:space="preserve"> </w:t>
      </w:r>
      <w:proofErr w:type="spellStart"/>
      <w:r>
        <w:rPr>
          <w:lang w:val="en-US" w:eastAsia="en-US"/>
        </w:rPr>
        <w:t>immer</w:t>
      </w:r>
      <w:proofErr w:type="spellEnd"/>
      <w:r>
        <w:rPr>
          <w:lang w:val="en-US" w:eastAsia="en-US"/>
        </w:rPr>
        <w:t xml:space="preserve"> </w:t>
      </w:r>
      <w:proofErr w:type="spellStart"/>
      <w:r>
        <w:rPr>
          <w:lang w:val="en-US" w:eastAsia="en-US"/>
        </w:rPr>
        <w:t>wieder</w:t>
      </w:r>
      <w:proofErr w:type="spellEnd"/>
      <w:r>
        <w:rPr>
          <w:lang w:val="en-US" w:eastAsia="en-US"/>
        </w:rPr>
        <w:t xml:space="preserve"> </w:t>
      </w:r>
      <w:proofErr w:type="spellStart"/>
      <w:r>
        <w:rPr>
          <w:lang w:val="en-US" w:eastAsia="en-US"/>
        </w:rPr>
        <w:t>gezeigt</w:t>
      </w:r>
      <w:proofErr w:type="spellEnd"/>
      <w:r w:rsidR="00573B88">
        <w:rPr>
          <w:lang w:val="en-US" w:eastAsia="en-US"/>
        </w:rPr>
        <w:t xml:space="preserve">, </w:t>
      </w:r>
      <w:proofErr w:type="spellStart"/>
      <w:r w:rsidR="00573B88">
        <w:rPr>
          <w:lang w:val="en-US" w:eastAsia="en-US"/>
        </w:rPr>
        <w:t>dass</w:t>
      </w:r>
      <w:proofErr w:type="spellEnd"/>
      <w:r w:rsidR="00573B88">
        <w:rPr>
          <w:lang w:val="en-US" w:eastAsia="en-US"/>
        </w:rPr>
        <w:t xml:space="preserve"> BERT </w:t>
      </w:r>
      <w:proofErr w:type="spellStart"/>
      <w:r w:rsidR="00573B88">
        <w:rPr>
          <w:lang w:val="en-US" w:eastAsia="en-US"/>
        </w:rPr>
        <w:t>domänenspez</w:t>
      </w:r>
      <w:proofErr w:type="spellEnd"/>
      <w:r w:rsidR="00573B88">
        <w:rPr>
          <w:lang w:val="en-US" w:eastAsia="en-US"/>
        </w:rPr>
        <w:t xml:space="preserve"> Wissen </w:t>
      </w:r>
      <w:proofErr w:type="spellStart"/>
      <w:r w:rsidR="00573B88">
        <w:rPr>
          <w:lang w:val="en-US" w:eastAsia="en-US"/>
        </w:rPr>
        <w:t>fehlt</w:t>
      </w:r>
      <w:proofErr w:type="spellEnd"/>
      <w:r w:rsidR="00573B88">
        <w:rPr>
          <w:lang w:val="en-US" w:eastAsia="en-US"/>
        </w:rPr>
        <w:t xml:space="preserve"> und </w:t>
      </w:r>
      <w:proofErr w:type="spellStart"/>
      <w:r w:rsidR="00573B88">
        <w:rPr>
          <w:lang w:val="en-US" w:eastAsia="en-US"/>
        </w:rPr>
        <w:t>somit</w:t>
      </w:r>
      <w:proofErr w:type="spellEnd"/>
      <w:r w:rsidR="00573B88">
        <w:rPr>
          <w:lang w:val="en-US" w:eastAsia="en-US"/>
        </w:rPr>
        <w:t xml:space="preserve"> seine Performance </w:t>
      </w:r>
      <w:proofErr w:type="spellStart"/>
      <w:r w:rsidR="00573B88">
        <w:rPr>
          <w:lang w:val="en-US" w:eastAsia="en-US"/>
        </w:rPr>
        <w:t>limitiert</w:t>
      </w:r>
      <w:proofErr w:type="spellEnd"/>
      <w:r w:rsidR="00573B88">
        <w:rPr>
          <w:lang w:val="en-US" w:eastAsia="en-US"/>
        </w:rPr>
        <w:t xml:space="preserve"> </w:t>
      </w:r>
      <w:proofErr w:type="spellStart"/>
      <w:r w:rsidR="00573B88">
        <w:rPr>
          <w:lang w:val="en-US" w:eastAsia="en-US"/>
        </w:rPr>
        <w:t>ist</w:t>
      </w:r>
      <w:proofErr w:type="spellEnd"/>
      <w:r w:rsidR="00573B88">
        <w:rPr>
          <w:lang w:val="en-US" w:eastAsia="en-US"/>
        </w:rPr>
        <w:t>.</w:t>
      </w:r>
    </w:p>
    <w:p w14:paraId="6140C248" w14:textId="2DF0C883" w:rsidR="00C9276F" w:rsidRDefault="00C9276F" w:rsidP="0071080B">
      <w:pPr>
        <w:pStyle w:val="Listenabsatz"/>
        <w:numPr>
          <w:ilvl w:val="0"/>
          <w:numId w:val="21"/>
        </w:numPr>
        <w:rPr>
          <w:lang w:val="en-US" w:eastAsia="en-US"/>
        </w:rPr>
      </w:pPr>
      <w:r>
        <w:rPr>
          <w:lang w:val="en-US" w:eastAsia="en-US"/>
        </w:rPr>
        <w:t xml:space="preserve">In </w:t>
      </w:r>
      <w:proofErr w:type="spellStart"/>
      <w:r>
        <w:rPr>
          <w:lang w:val="en-US" w:eastAsia="en-US"/>
        </w:rPr>
        <w:t>dieser</w:t>
      </w:r>
      <w:proofErr w:type="spellEnd"/>
      <w:r>
        <w:rPr>
          <w:lang w:val="en-US" w:eastAsia="en-US"/>
        </w:rPr>
        <w:t xml:space="preserve"> Arbeit </w:t>
      </w:r>
      <w:proofErr w:type="spellStart"/>
      <w:r>
        <w:rPr>
          <w:lang w:val="en-US" w:eastAsia="en-US"/>
        </w:rPr>
        <w:t>wird</w:t>
      </w:r>
      <w:proofErr w:type="spellEnd"/>
      <w:r>
        <w:rPr>
          <w:lang w:val="en-US" w:eastAsia="en-US"/>
        </w:rPr>
        <w:t xml:space="preserve"> </w:t>
      </w:r>
      <w:r w:rsidR="00A148F5">
        <w:rPr>
          <w:lang w:val="en-US" w:eastAsia="en-US"/>
        </w:rPr>
        <w:t xml:space="preserve">CookBERT </w:t>
      </w:r>
      <w:proofErr w:type="spellStart"/>
      <w:r w:rsidR="00A148F5">
        <w:rPr>
          <w:lang w:val="en-US" w:eastAsia="en-US"/>
        </w:rPr>
        <w:t>vorgestellt</w:t>
      </w:r>
      <w:proofErr w:type="spellEnd"/>
      <w:r w:rsidR="00A148F5">
        <w:rPr>
          <w:lang w:val="en-US" w:eastAsia="en-US"/>
        </w:rPr>
        <w:t xml:space="preserve">, </w:t>
      </w:r>
      <w:proofErr w:type="spellStart"/>
      <w:r w:rsidR="00A148F5">
        <w:rPr>
          <w:lang w:val="en-US" w:eastAsia="en-US"/>
        </w:rPr>
        <w:t>ein</w:t>
      </w:r>
      <w:proofErr w:type="spellEnd"/>
      <w:r w:rsidR="00A148F5">
        <w:rPr>
          <w:lang w:val="en-US" w:eastAsia="en-US"/>
        </w:rPr>
        <w:t xml:space="preserve"> </w:t>
      </w:r>
      <w:proofErr w:type="spellStart"/>
      <w:r w:rsidR="00A148F5">
        <w:rPr>
          <w:lang w:val="en-US" w:eastAsia="en-US"/>
        </w:rPr>
        <w:t>domänenspezifische</w:t>
      </w:r>
      <w:proofErr w:type="spellEnd"/>
      <w:r w:rsidR="00A148F5">
        <w:rPr>
          <w:lang w:val="en-US" w:eastAsia="en-US"/>
        </w:rPr>
        <w:t xml:space="preserve"> </w:t>
      </w:r>
      <w:r>
        <w:rPr>
          <w:lang w:val="en-US" w:eastAsia="en-US"/>
        </w:rPr>
        <w:t>BERT</w:t>
      </w:r>
      <w:r w:rsidR="00A148F5">
        <w:rPr>
          <w:lang w:val="en-US" w:eastAsia="en-US"/>
        </w:rPr>
        <w:t xml:space="preserve">, der </w:t>
      </w:r>
      <w:r w:rsidR="00FC38EA">
        <w:rPr>
          <w:lang w:val="en-US" w:eastAsia="en-US"/>
        </w:rPr>
        <w:t>via DAPT</w:t>
      </w:r>
      <w:r>
        <w:rPr>
          <w:lang w:val="en-US" w:eastAsia="en-US"/>
        </w:rPr>
        <w:t xml:space="preserve"> </w:t>
      </w:r>
      <w:proofErr w:type="gramStart"/>
      <w:r>
        <w:rPr>
          <w:lang w:val="en-US" w:eastAsia="en-US"/>
        </w:rPr>
        <w:t>an</w:t>
      </w:r>
      <w:proofErr w:type="gramEnd"/>
      <w:r>
        <w:rPr>
          <w:lang w:val="en-US" w:eastAsia="en-US"/>
        </w:rPr>
        <w:t xml:space="preserve"> die </w:t>
      </w:r>
      <w:proofErr w:type="spellStart"/>
      <w:r>
        <w:rPr>
          <w:lang w:val="en-US" w:eastAsia="en-US"/>
        </w:rPr>
        <w:t>Kochdomäne</w:t>
      </w:r>
      <w:proofErr w:type="spellEnd"/>
      <w:r>
        <w:rPr>
          <w:lang w:val="en-US" w:eastAsia="en-US"/>
        </w:rPr>
        <w:t xml:space="preserve"> </w:t>
      </w:r>
      <w:proofErr w:type="spellStart"/>
      <w:r>
        <w:rPr>
          <w:lang w:val="en-US" w:eastAsia="en-US"/>
        </w:rPr>
        <w:t>angepasst</w:t>
      </w:r>
      <w:proofErr w:type="spellEnd"/>
      <w:r w:rsidR="00086CA0">
        <w:rPr>
          <w:lang w:val="en-US" w:eastAsia="en-US"/>
        </w:rPr>
        <w:t xml:space="preserve">, um die Performance von downstream tasks </w:t>
      </w:r>
      <w:r w:rsidR="00AC5B6C">
        <w:rPr>
          <w:lang w:val="en-US" w:eastAsia="en-US"/>
        </w:rPr>
        <w:t xml:space="preserve">von </w:t>
      </w:r>
      <w:proofErr w:type="spellStart"/>
      <w:r w:rsidR="00AC5B6C">
        <w:rPr>
          <w:lang w:val="en-US" w:eastAsia="en-US"/>
        </w:rPr>
        <w:t>gleichdomänigen</w:t>
      </w:r>
      <w:proofErr w:type="spellEnd"/>
      <w:r w:rsidR="00AC5B6C">
        <w:rPr>
          <w:lang w:val="en-US" w:eastAsia="en-US"/>
        </w:rPr>
        <w:t xml:space="preserve"> Cas </w:t>
      </w:r>
      <w:proofErr w:type="spellStart"/>
      <w:r w:rsidR="00086CA0">
        <w:rPr>
          <w:lang w:val="en-US" w:eastAsia="en-US"/>
        </w:rPr>
        <w:t>zu</w:t>
      </w:r>
      <w:proofErr w:type="spellEnd"/>
      <w:r w:rsidR="00086CA0">
        <w:rPr>
          <w:lang w:val="en-US" w:eastAsia="en-US"/>
        </w:rPr>
        <w:t xml:space="preserve"> </w:t>
      </w:r>
      <w:proofErr w:type="spellStart"/>
      <w:r w:rsidR="00086CA0">
        <w:rPr>
          <w:lang w:val="en-US" w:eastAsia="en-US"/>
        </w:rPr>
        <w:t>verbessern</w:t>
      </w:r>
      <w:proofErr w:type="spellEnd"/>
    </w:p>
    <w:p w14:paraId="0921E77E" w14:textId="692FD406" w:rsidR="00AC5B6C" w:rsidRPr="004B3F55" w:rsidRDefault="00AC5B6C" w:rsidP="004B3F55">
      <w:pPr>
        <w:pStyle w:val="Listenabsatz"/>
        <w:numPr>
          <w:ilvl w:val="0"/>
          <w:numId w:val="21"/>
        </w:numPr>
        <w:rPr>
          <w:lang w:val="en-US" w:eastAsia="en-US"/>
        </w:rPr>
      </w:pPr>
      <w:r>
        <w:rPr>
          <w:lang w:val="en-US" w:eastAsia="en-US"/>
        </w:rPr>
        <w:t xml:space="preserve">Die Arbeit </w:t>
      </w:r>
      <w:proofErr w:type="spellStart"/>
      <w:r>
        <w:rPr>
          <w:lang w:val="en-US" w:eastAsia="en-US"/>
        </w:rPr>
        <w:t>zeigt</w:t>
      </w:r>
      <w:proofErr w:type="spellEnd"/>
      <w:r>
        <w:rPr>
          <w:lang w:val="en-US" w:eastAsia="en-US"/>
        </w:rPr>
        <w:t xml:space="preserve">, </w:t>
      </w:r>
      <w:proofErr w:type="spellStart"/>
      <w:r>
        <w:rPr>
          <w:lang w:val="en-US" w:eastAsia="en-US"/>
        </w:rPr>
        <w:t>dass</w:t>
      </w:r>
      <w:proofErr w:type="spellEnd"/>
      <w:r>
        <w:rPr>
          <w:lang w:val="en-US" w:eastAsia="en-US"/>
        </w:rPr>
        <w:t xml:space="preserve"> </w:t>
      </w:r>
      <w:r w:rsidR="00A148F5">
        <w:rPr>
          <w:lang w:val="en-US" w:eastAsia="en-US"/>
        </w:rPr>
        <w:t xml:space="preserve">CookBERT promising results </w:t>
      </w:r>
      <w:proofErr w:type="spellStart"/>
      <w:r w:rsidR="00A148F5">
        <w:rPr>
          <w:lang w:val="en-US" w:eastAsia="en-US"/>
        </w:rPr>
        <w:t>erzielt</w:t>
      </w:r>
      <w:proofErr w:type="spellEnd"/>
      <w:r w:rsidR="00A148F5">
        <w:rPr>
          <w:lang w:val="en-US" w:eastAsia="en-US"/>
        </w:rPr>
        <w:t xml:space="preserve"> und das standard BERT in </w:t>
      </w:r>
      <w:proofErr w:type="spellStart"/>
      <w:r w:rsidR="00A148F5">
        <w:rPr>
          <w:lang w:val="en-US" w:eastAsia="en-US"/>
        </w:rPr>
        <w:t>zwei</w:t>
      </w:r>
      <w:proofErr w:type="spellEnd"/>
      <w:r w:rsidR="00A148F5">
        <w:rPr>
          <w:lang w:val="en-US" w:eastAsia="en-US"/>
        </w:rPr>
        <w:t xml:space="preserve"> von </w:t>
      </w:r>
      <w:proofErr w:type="spellStart"/>
      <w:r w:rsidR="00A148F5">
        <w:rPr>
          <w:lang w:val="en-US" w:eastAsia="en-US"/>
        </w:rPr>
        <w:t>drei</w:t>
      </w:r>
      <w:proofErr w:type="spellEnd"/>
      <w:r w:rsidR="00A148F5">
        <w:rPr>
          <w:lang w:val="en-US" w:eastAsia="en-US"/>
        </w:rPr>
        <w:t xml:space="preserve"> Cas relevant tasks der cooking domain significant outperformed</w:t>
      </w:r>
      <w:r w:rsidR="004B3F55">
        <w:rPr>
          <w:lang w:val="en-US" w:eastAsia="en-US"/>
        </w:rPr>
        <w:t xml:space="preserve">, was die </w:t>
      </w:r>
      <w:proofErr w:type="spellStart"/>
      <w:r w:rsidR="004B3F55">
        <w:rPr>
          <w:lang w:val="en-US" w:eastAsia="en-US"/>
        </w:rPr>
        <w:t>Effizient</w:t>
      </w:r>
      <w:proofErr w:type="spellEnd"/>
      <w:r w:rsidR="004B3F55">
        <w:rPr>
          <w:lang w:val="en-US" w:eastAsia="en-US"/>
        </w:rPr>
        <w:t xml:space="preserve"> der </w:t>
      </w:r>
      <w:proofErr w:type="spellStart"/>
      <w:r w:rsidR="004B3F55">
        <w:rPr>
          <w:lang w:val="en-US" w:eastAsia="en-US"/>
        </w:rPr>
        <w:t>Domänenadaption</w:t>
      </w:r>
      <w:proofErr w:type="spellEnd"/>
      <w:r w:rsidR="004B3F55">
        <w:rPr>
          <w:lang w:val="en-US" w:eastAsia="en-US"/>
        </w:rPr>
        <w:t xml:space="preserve"> </w:t>
      </w:r>
      <w:proofErr w:type="spellStart"/>
      <w:r w:rsidR="004B3F55">
        <w:rPr>
          <w:lang w:val="en-US" w:eastAsia="en-US"/>
        </w:rPr>
        <w:t>unterstreicht</w:t>
      </w:r>
      <w:proofErr w:type="spellEnd"/>
      <w:r w:rsidR="004B3F55">
        <w:rPr>
          <w:lang w:val="en-US" w:eastAsia="en-US"/>
        </w:rPr>
        <w:t xml:space="preserve"> und </w:t>
      </w:r>
      <w:proofErr w:type="spellStart"/>
      <w:r w:rsidR="004B3F55">
        <w:rPr>
          <w:lang w:val="en-US" w:eastAsia="en-US"/>
        </w:rPr>
        <w:t>zu</w:t>
      </w:r>
      <w:proofErr w:type="spellEnd"/>
      <w:r w:rsidR="004B3F55">
        <w:rPr>
          <w:lang w:val="en-US" w:eastAsia="en-US"/>
        </w:rPr>
        <w:t xml:space="preserve"> </w:t>
      </w:r>
      <w:proofErr w:type="spellStart"/>
      <w:r w:rsidR="004B3F55">
        <w:rPr>
          <w:lang w:val="en-US" w:eastAsia="en-US"/>
        </w:rPr>
        <w:t>weiterer</w:t>
      </w:r>
      <w:proofErr w:type="spellEnd"/>
      <w:r w:rsidR="004B3F55">
        <w:rPr>
          <w:lang w:val="en-US" w:eastAsia="en-US"/>
        </w:rPr>
        <w:t xml:space="preserve"> </w:t>
      </w:r>
      <w:proofErr w:type="spellStart"/>
      <w:r w:rsidR="004B3F55">
        <w:rPr>
          <w:lang w:val="en-US" w:eastAsia="en-US"/>
        </w:rPr>
        <w:t>Forschung</w:t>
      </w:r>
      <w:proofErr w:type="spellEnd"/>
      <w:r w:rsidR="004B3F55">
        <w:rPr>
          <w:lang w:val="en-US" w:eastAsia="en-US"/>
        </w:rPr>
        <w:t xml:space="preserve"> </w:t>
      </w:r>
      <w:proofErr w:type="spellStart"/>
      <w:r w:rsidR="004B3F55">
        <w:rPr>
          <w:lang w:val="en-US" w:eastAsia="en-US"/>
        </w:rPr>
        <w:t>für</w:t>
      </w:r>
      <w:proofErr w:type="spellEnd"/>
      <w:r w:rsidR="004B3F55">
        <w:rPr>
          <w:lang w:val="en-US" w:eastAsia="en-US"/>
        </w:rPr>
        <w:t xml:space="preserve"> </w:t>
      </w:r>
      <w:proofErr w:type="spellStart"/>
      <w:r w:rsidR="004B3F55">
        <w:rPr>
          <w:lang w:val="en-US" w:eastAsia="en-US"/>
        </w:rPr>
        <w:t>andere</w:t>
      </w:r>
      <w:proofErr w:type="spellEnd"/>
      <w:r w:rsidR="004B3F55">
        <w:rPr>
          <w:lang w:val="en-US" w:eastAsia="en-US"/>
        </w:rPr>
        <w:t xml:space="preserve"> </w:t>
      </w:r>
      <w:proofErr w:type="spellStart"/>
      <w:r w:rsidR="004B3F55">
        <w:rPr>
          <w:lang w:val="en-US" w:eastAsia="en-US"/>
        </w:rPr>
        <w:t>Domänen</w:t>
      </w:r>
      <w:proofErr w:type="spellEnd"/>
      <w:r w:rsidR="004B3F55">
        <w:rPr>
          <w:lang w:val="en-US" w:eastAsia="en-US"/>
        </w:rPr>
        <w:t xml:space="preserve">, </w:t>
      </w:r>
      <w:proofErr w:type="spellStart"/>
      <w:r w:rsidR="004B3F55">
        <w:rPr>
          <w:lang w:val="en-US" w:eastAsia="en-US"/>
        </w:rPr>
        <w:t>sowie</w:t>
      </w:r>
      <w:proofErr w:type="spellEnd"/>
      <w:r w:rsidR="004B3F55">
        <w:rPr>
          <w:lang w:val="en-US" w:eastAsia="en-US"/>
        </w:rPr>
        <w:t xml:space="preserve"> </w:t>
      </w:r>
      <w:r w:rsidR="00807671">
        <w:rPr>
          <w:lang w:val="en-US" w:eastAsia="en-US"/>
        </w:rPr>
        <w:t xml:space="preserve">die Integration von CookBERT in </w:t>
      </w:r>
      <w:proofErr w:type="spellStart"/>
      <w:r w:rsidR="00807671">
        <w:rPr>
          <w:lang w:val="en-US" w:eastAsia="en-US"/>
        </w:rPr>
        <w:t>ein</w:t>
      </w:r>
      <w:proofErr w:type="spellEnd"/>
      <w:r w:rsidR="00807671">
        <w:rPr>
          <w:lang w:val="en-US" w:eastAsia="en-US"/>
        </w:rPr>
        <w:t xml:space="preserve"> </w:t>
      </w:r>
      <w:proofErr w:type="spellStart"/>
      <w:r w:rsidR="00807671">
        <w:rPr>
          <w:lang w:val="en-US" w:eastAsia="en-US"/>
        </w:rPr>
        <w:t>tatsächliches</w:t>
      </w:r>
      <w:proofErr w:type="spellEnd"/>
      <w:r w:rsidR="00807671">
        <w:rPr>
          <w:lang w:val="en-US" w:eastAsia="en-US"/>
        </w:rPr>
        <w:t xml:space="preserve"> System, </w:t>
      </w:r>
      <w:proofErr w:type="spellStart"/>
      <w:r w:rsidR="00807671">
        <w:rPr>
          <w:lang w:val="en-US" w:eastAsia="en-US"/>
        </w:rPr>
        <w:t>motiviert</w:t>
      </w:r>
      <w:proofErr w:type="spellEnd"/>
      <w:r w:rsidR="00807671">
        <w:rPr>
          <w:lang w:val="en-US" w:eastAsia="en-US"/>
        </w:rPr>
        <w:t>.</w:t>
      </w:r>
      <w:r w:rsidR="00A148F5" w:rsidRPr="004B3F55">
        <w:rPr>
          <w:lang w:val="en-US" w:eastAsia="en-US"/>
        </w:rPr>
        <w:t xml:space="preserve"> </w:t>
      </w:r>
    </w:p>
    <w:p w14:paraId="0ADEA555" w14:textId="0A93B58C" w:rsidR="00573B88" w:rsidRDefault="00573B88" w:rsidP="00573B88">
      <w:pPr>
        <w:pStyle w:val="Listenabsatz"/>
        <w:numPr>
          <w:ilvl w:val="0"/>
          <w:numId w:val="35"/>
        </w:numPr>
        <w:rPr>
          <w:lang w:val="en-US" w:eastAsia="en-US"/>
        </w:rPr>
      </w:pPr>
      <w:proofErr w:type="spellStart"/>
      <w:r>
        <w:rPr>
          <w:lang w:val="en-US" w:eastAsia="en-US"/>
        </w:rPr>
        <w:t>Irgendwie</w:t>
      </w:r>
      <w:proofErr w:type="spellEnd"/>
      <w:r>
        <w:rPr>
          <w:lang w:val="en-US" w:eastAsia="en-US"/>
        </w:rPr>
        <w:t xml:space="preserve"> die </w:t>
      </w:r>
      <w:proofErr w:type="spellStart"/>
      <w:r>
        <w:rPr>
          <w:lang w:val="en-US" w:eastAsia="en-US"/>
        </w:rPr>
        <w:t>Kochdomäne</w:t>
      </w:r>
      <w:proofErr w:type="spellEnd"/>
      <w:r>
        <w:rPr>
          <w:lang w:val="en-US" w:eastAsia="en-US"/>
        </w:rPr>
        <w:t xml:space="preserve"> </w:t>
      </w:r>
      <w:proofErr w:type="spellStart"/>
      <w:r>
        <w:rPr>
          <w:lang w:val="en-US" w:eastAsia="en-US"/>
        </w:rPr>
        <w:t>reinbringen</w:t>
      </w:r>
      <w:proofErr w:type="spellEnd"/>
    </w:p>
    <w:p w14:paraId="73C19F7F" w14:textId="27C6B84E" w:rsidR="008A25E6" w:rsidRPr="0052358D" w:rsidRDefault="008A25E6" w:rsidP="008A25E6">
      <w:pPr>
        <w:pStyle w:val="Listenabsatz"/>
        <w:ind w:left="757"/>
        <w:rPr>
          <w:lang w:val="en-US" w:eastAsia="en-US"/>
        </w:rPr>
      </w:pPr>
    </w:p>
    <w:p w14:paraId="62F3D81D" w14:textId="770939EA" w:rsidR="000E0AE8" w:rsidRPr="00153555" w:rsidRDefault="00633F3C" w:rsidP="0071080B">
      <w:pPr>
        <w:pStyle w:val="Folgeabsatz"/>
        <w:numPr>
          <w:ilvl w:val="0"/>
          <w:numId w:val="21"/>
        </w:numPr>
        <w:rPr>
          <w:lang w:val="en-US"/>
        </w:rPr>
        <w:sectPr w:rsidR="000E0AE8" w:rsidRPr="00153555" w:rsidSect="000E0AE8">
          <w:footerReference w:type="default" r:id="rId9"/>
          <w:pgSz w:w="11906" w:h="16838"/>
          <w:pgMar w:top="1440" w:right="1987" w:bottom="1440" w:left="2102" w:header="720" w:footer="720" w:gutter="0"/>
          <w:cols w:space="708"/>
          <w:docGrid w:linePitch="360"/>
        </w:sectPr>
      </w:pPr>
      <w:r>
        <w:rPr>
          <w:lang w:val="en-US"/>
        </w:rPr>
        <w:br w:type="page"/>
      </w:r>
      <w:bookmarkStart w:id="1" w:name="_Toc354659178"/>
      <w:bookmarkStart w:id="2" w:name="_Toc354660357"/>
      <w:bookmarkStart w:id="3" w:name="_Toc354660407"/>
      <w:bookmarkStart w:id="4" w:name="_Toc354660468"/>
      <w:bookmarkStart w:id="5" w:name="_Toc361142756"/>
      <w:bookmarkStart w:id="6" w:name="_Toc361143689"/>
    </w:p>
    <w:p w14:paraId="72BECD1E" w14:textId="3363B7FA" w:rsidR="009C51E2" w:rsidRDefault="00350DAC" w:rsidP="009C51E2">
      <w:pPr>
        <w:pStyle w:val="berschrift1"/>
      </w:pPr>
      <w:bookmarkStart w:id="7" w:name="_Toc98674028"/>
      <w:bookmarkEnd w:id="1"/>
      <w:bookmarkEnd w:id="2"/>
      <w:bookmarkEnd w:id="3"/>
      <w:bookmarkEnd w:id="4"/>
      <w:bookmarkEnd w:id="5"/>
      <w:bookmarkEnd w:id="6"/>
      <w:r>
        <w:lastRenderedPageBreak/>
        <w:t>Introduction</w:t>
      </w:r>
      <w:bookmarkEnd w:id="7"/>
    </w:p>
    <w:p w14:paraId="0BD01520" w14:textId="47D8E1EA" w:rsidR="00741383" w:rsidRDefault="00187D34" w:rsidP="00741383">
      <w:r>
        <w:t>Conversational agents</w:t>
      </w:r>
      <w:r w:rsidR="00CD0329">
        <w:t xml:space="preserve"> (CAs)</w:t>
      </w:r>
      <w:r>
        <w:t xml:space="preserve"> like Amazon’s </w:t>
      </w:r>
      <w:r w:rsidR="00753E6C">
        <w:t>Echo</w:t>
      </w:r>
      <w:r>
        <w:t xml:space="preserve"> or </w:t>
      </w:r>
      <w:r w:rsidR="00500B0A">
        <w:t>Apple’s Siri</w:t>
      </w:r>
      <w:r w:rsidR="00B126C7">
        <w:t xml:space="preserve"> </w:t>
      </w:r>
      <w:r w:rsidR="008606D5">
        <w:t>become more and more pervasive</w:t>
      </w:r>
      <w:r w:rsidR="00CD0329">
        <w:t xml:space="preserve"> </w:t>
      </w:r>
      <w:r w:rsidR="00C22FB7">
        <w:t xml:space="preserve">and </w:t>
      </w:r>
      <w:r w:rsidR="005E7B51">
        <w:t xml:space="preserve">are applied in </w:t>
      </w:r>
      <w:r w:rsidR="00530FBC">
        <w:t xml:space="preserve">a </w:t>
      </w:r>
      <w:r w:rsidR="00AA0E3E">
        <w:t>broad range</w:t>
      </w:r>
      <w:r w:rsidR="00B86189">
        <w:t xml:space="preserve"> of contexts, including health</w:t>
      </w:r>
      <w:r w:rsidR="00852690">
        <w:t xml:space="preserve"> </w:t>
      </w:r>
      <w:sdt>
        <w:sdtPr>
          <w:alias w:val="To edit, see citavi.com/edit"/>
          <w:tag w:val="CitaviPlaceholder#ff15fe0b-656e-4c81-b4c4-e7b1a02fcf11"/>
          <w:id w:val="-1699144734"/>
          <w:placeholder>
            <w:docPart w:val="DefaultPlaceholder_-1854013440"/>
          </w:placeholder>
        </w:sdtPr>
        <w:sdtEndPr/>
        <w:sdtContent>
          <w:r w:rsidR="00852690">
            <w:rPr>
              <w:noProof/>
            </w:rPr>
            <w:fldChar w:fldCharType="begin"/>
          </w:r>
          <w:r w:rsidR="009F6887">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1MjQ1NWExLTQ3YTctNGYwOC05ZmNiLWRjOTcwNjZiMzgzMyIsIlJhbmdlTGVuZ3RoIjoxNiwiUmVmZXJlbmNlSWQiOiJmOWRkZTY5NC1iNjcxLTQxYzQtOGIxOC00NjIxODY5MzI1M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wNy85NzgtOTgxLTEwLTY5ODktNV80IiwiVXJpU3RyaW5nIjoiaHR0cHM6Ly9kb2kub3JnLzEwLjEwMDcvOTc4LTk4MS0xMC02OTg5LTVf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yVDA5OjM4OjA4IiwiTW9kaWZpZWRCeSI6Il9QYXNjaCIsIklkIjoiZjJmZGI0YmUtNmE1Yi00NTYzLTk4YmQtZGFkYzAwYWU1Y2MzIiwiTW9kaWZpZWRPbiI6IjIwMjItMDItMTJUMDk6Mzg6MDgiLCJQcm9qZWN0Ijp7IiRyZWYiOiI1In19XSwiT3JnYW5pemF0aW9ucyI6W10sIk90aGVyc0ludm9sdmVkIjpbXSwiUGFnZVJhbmdlIjoiPHNwPlxyXG4gIDxuPjM4PC9uPlxyXG4gIDxpbj50cnVlPC9pbj5cclxuICA8b3M+Mzg8L29zPlxyXG4gIDxwcz4zODwvcHM+XHJcbjwvc3A+XHJcbjxlcD5cclxuICA8bj41Mjwvbj5cclxuICA8aW4+dHJ1ZTwvaW4+XHJcbiAgPG9zPjUyPC9vcz5cclxuICA8cHM+NTI8L3BzPlxyXG48L2VwPlxyXG48b3M+MzgtNTI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5ODEtMTAtNjk4OS01IiwiVXJpU3RyaW5nIjoiaHR0cHM6Ly9kb2kub3JnLzEwLjEwMDcvOTc4LTk4MS0xMC02OTg5LTU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}</w:instrText>
          </w:r>
          <w:r w:rsidR="00852690">
            <w:rPr>
              <w:noProof/>
            </w:rPr>
            <w:fldChar w:fldCharType="separate"/>
          </w:r>
          <w:r w:rsidR="00E31C1E">
            <w:rPr>
              <w:noProof/>
            </w:rPr>
            <w:t>(Ni et al., 2017; Xu et al., 2019)</w:t>
          </w:r>
          <w:r w:rsidR="00852690">
            <w:rPr>
              <w:noProof/>
            </w:rPr>
            <w:fldChar w:fldCharType="end"/>
          </w:r>
        </w:sdtContent>
      </w:sdt>
      <w:r w:rsidR="00B86189">
        <w:t>, elderly care</w:t>
      </w:r>
      <w:r w:rsidR="009F6887">
        <w:t xml:space="preserve"> </w:t>
      </w:r>
      <w:sdt>
        <w:sdtPr>
          <w:alias w:val="To edit, see citavi.com/edit"/>
          <w:tag w:val="CitaviPlaceholder#647228b2-7265-40b8-9815-06bde71d95c2"/>
          <w:id w:val="-371469500"/>
          <w:placeholder>
            <w:docPart w:val="DefaultPlaceholder_-1854013440"/>
          </w:placeholder>
        </w:sdtPr>
        <w:sdtEndPr/>
        <w:sdtContent>
          <w:r w:rsidR="009F6887">
            <w:rPr>
              <w:noProof/>
            </w:rPr>
            <w:fldChar w:fldCharType="begin"/>
          </w:r>
          <w:r w:rsidR="00E31C1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ZThmMGIxLTQxM2YtNDJlYS05NTQxLTA2ZTJjNTQyZTUxOSIsIlJhbmdlTGVuZ3RoIjoyMywiUmVmZXJlbmNlSWQiOiJmYTk5OTZkYy1hNjMxLTRkOGMtOTU2ZC1hY2JjMGViM2JlOG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NDUvMTA1NjgwOC4xMDU2ODc5IiwiVXJpU3RyaW5nIjoiaHR0cHM6Ly9kb2kub3JnLzEwLjExNDUvMTA1NjgwOC4xMDU2ODc5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JUMDk6NTc6MjgiLCJNb2RpZmllZEJ5IjoiX1Bhc2NoIiwiSWQiOiI0NzJkZTI5Yy1hOTI1LTQ4MDYtOTkxMS1mNDBiNmZmZTg3ZjkiLCJNb2RpZmllZE9uIjoiMjAyMi0wMi0xMlQwOTo1NzoyO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ZGwuYWNtLm9yZy9kb2kvcHJvY2VlZGluZ3MvMTAuMTE0NS8xMDU2ODA4IiwiVXJpU3RyaW5nIjoiaHR0cHM6Ly9kbC5hY20ub3JnL2RvaS9wcm9jZWVkaW5ncy8xMC4xMTQ1LzEwNTY4MDg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}</w:instrText>
          </w:r>
          <w:r w:rsidR="009F6887">
            <w:rPr>
              <w:noProof/>
            </w:rPr>
            <w:fldChar w:fldCharType="separate"/>
          </w:r>
          <w:r w:rsidR="00E31C1E">
            <w:rPr>
              <w:noProof/>
            </w:rPr>
            <w:t>(Bickmore et al., 2005)</w:t>
          </w:r>
          <w:r w:rsidR="009F6887">
            <w:rPr>
              <w:noProof/>
            </w:rPr>
            <w:fldChar w:fldCharType="end"/>
          </w:r>
        </w:sdtContent>
      </w:sdt>
      <w:r w:rsidR="00B86189">
        <w:t>, education</w:t>
      </w:r>
      <w:r w:rsidR="009F6887">
        <w:t xml:space="preserve"> </w:t>
      </w:r>
      <w:sdt>
        <w:sdtPr>
          <w:alias w:val="To edit, see citavi.com/edit"/>
          <w:tag w:val="CitaviPlaceholder#db74db0d-210c-4cc5-b7f8-bd037c0c88ca"/>
          <w:id w:val="-187755321"/>
          <w:placeholder>
            <w:docPart w:val="DefaultPlaceholder_-1854013440"/>
          </w:placeholder>
        </w:sdtPr>
        <w:sdtEndPr/>
        <w:sdtContent>
          <w:r w:rsidR="009F6887">
            <w:rPr>
              <w:noProof/>
            </w:rPr>
            <w:fldChar w:fldCharType="begin"/>
          </w:r>
          <w:r w:rsidR="00E31C1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NmM1MmQ1LTBkMzAtNDNhMS05NTRjLTVkY2YxOGI1OTFkNCIsIlJhbmdlTGVuZ3RoIjoyMiwiUmVmZXJlbmNlSWQiOiIwYWQ4MTM0Zi0xYWFmLTRlOGUtOTJlMC04NDJhYzY2NzY0M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UzEzODktMDQxNyg5OSkwMDAwNS00IiwiVXJpU3RyaW5nIjoiaHR0cHM6Ly9kb2kub3JnLzEwLjEwMTYvUzEzODktMDQxNyg5OSkwMDAwNS00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}</w:instrText>
          </w:r>
          <w:r w:rsidR="009F6887">
            <w:rPr>
              <w:noProof/>
            </w:rPr>
            <w:fldChar w:fldCharType="separate"/>
          </w:r>
          <w:r w:rsidR="00E31C1E">
            <w:rPr>
              <w:noProof/>
            </w:rPr>
            <w:t>(Graesser et al., 1999; Winkler et al., 2020)</w:t>
          </w:r>
          <w:r w:rsidR="009F6887">
            <w:rPr>
              <w:noProof/>
            </w:rPr>
            <w:fldChar w:fldCharType="end"/>
          </w:r>
        </w:sdtContent>
      </w:sdt>
      <w:r w:rsidR="00682B59">
        <w:t xml:space="preserve"> or</w:t>
      </w:r>
      <w:r w:rsidR="00B86189">
        <w:t xml:space="preserve"> customer service</w:t>
      </w:r>
      <w:r w:rsidR="009F6887">
        <w:t xml:space="preserve"> </w:t>
      </w:r>
      <w:sdt>
        <w:sdtPr>
          <w:alias w:val="To edit, see citavi.com/edit"/>
          <w:tag w:val="CitaviPlaceholder#e45f8cb3-cf5e-4906-90f0-f3171439aa0e"/>
          <w:id w:val="-1493558581"/>
          <w:placeholder>
            <w:docPart w:val="DefaultPlaceholder_-1854013440"/>
          </w:placeholder>
        </w:sdtPr>
        <w:sdtEndPr/>
        <w:sdtContent>
          <w:r w:rsidR="009F6887">
            <w:rPr>
              <w:noProof/>
            </w:rPr>
            <w:fldChar w:fldCharType="begin"/>
          </w:r>
          <w:r w:rsidR="009F6887">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MTkxNDAzLTc4YmYtNDk3Ny1iYTJmLTkxZjQwMzIwYTI0NyIsIlJhbmdlTGVuZ3RoIjoxOCwiUmVmZXJlbmNlSWQiOiJhNzY3MmM0NC02NTFkLTRmYmYtYTVmNi1iZGUzOTVmYmY0O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}</w:instrText>
          </w:r>
          <w:r w:rsidR="009F6887">
            <w:rPr>
              <w:noProof/>
            </w:rPr>
            <w:fldChar w:fldCharType="separate"/>
          </w:r>
          <w:r w:rsidR="00E31C1E">
            <w:rPr>
              <w:noProof/>
            </w:rPr>
            <w:t>(Cui et al., 2017)</w:t>
          </w:r>
          <w:r w:rsidR="009F6887">
            <w:rPr>
              <w:noProof/>
            </w:rPr>
            <w:fldChar w:fldCharType="end"/>
          </w:r>
        </w:sdtContent>
      </w:sdt>
      <w:r w:rsidR="007A5C60">
        <w:t>.</w:t>
      </w:r>
      <w:r w:rsidR="003D70DA">
        <w:t xml:space="preserve"> </w:t>
      </w:r>
      <w:r w:rsidR="00755C46" w:rsidRPr="00385FBA">
        <w:rPr>
          <w:color w:val="000000" w:themeColor="text1"/>
        </w:rPr>
        <w:t xml:space="preserve">Although </w:t>
      </w:r>
      <w:r w:rsidR="004575CA" w:rsidRPr="00385FBA">
        <w:rPr>
          <w:color w:val="000000" w:themeColor="text1"/>
        </w:rPr>
        <w:t xml:space="preserve">there are </w:t>
      </w:r>
      <w:r w:rsidR="00D97EA3">
        <w:rPr>
          <w:color w:val="000000" w:themeColor="text1"/>
        </w:rPr>
        <w:t>various</w:t>
      </w:r>
      <w:r w:rsidR="004575CA" w:rsidRPr="00385FBA">
        <w:rPr>
          <w:color w:val="000000" w:themeColor="text1"/>
        </w:rPr>
        <w:t xml:space="preserve"> types of conversational agents, which</w:t>
      </w:r>
      <w:r w:rsidR="00992AB8">
        <w:rPr>
          <w:color w:val="000000" w:themeColor="text1"/>
        </w:rPr>
        <w:t xml:space="preserve"> are</w:t>
      </w:r>
      <w:r w:rsidR="004575CA" w:rsidRPr="00385FBA">
        <w:rPr>
          <w:color w:val="000000" w:themeColor="text1"/>
        </w:rPr>
        <w:t xml:space="preserve"> titled </w:t>
      </w:r>
      <w:r w:rsidR="00385FBA" w:rsidRPr="00385FBA">
        <w:rPr>
          <w:color w:val="000000" w:themeColor="text1"/>
        </w:rPr>
        <w:t xml:space="preserve">and </w:t>
      </w:r>
      <w:r w:rsidR="00EC7988">
        <w:rPr>
          <w:color w:val="000000" w:themeColor="text1"/>
        </w:rPr>
        <w:t>categorized</w:t>
      </w:r>
      <w:r w:rsidR="00385FBA" w:rsidRPr="00385FBA">
        <w:rPr>
          <w:color w:val="000000" w:themeColor="text1"/>
        </w:rPr>
        <w:t xml:space="preserve"> </w:t>
      </w:r>
      <w:r w:rsidR="004575CA" w:rsidRPr="00385FBA">
        <w:rPr>
          <w:color w:val="000000" w:themeColor="text1"/>
        </w:rPr>
        <w:t xml:space="preserve">very inconsistently in literature </w:t>
      </w:r>
      <w:r w:rsidR="00385FBA" w:rsidRPr="00385FBA">
        <w:rPr>
          <w:color w:val="000000" w:themeColor="text1"/>
        </w:rPr>
        <w:t>and media</w:t>
      </w:r>
      <w:r w:rsidR="004575CA" w:rsidRPr="00385FBA">
        <w:rPr>
          <w:color w:val="000000" w:themeColor="text1"/>
        </w:rPr>
        <w:t xml:space="preserve">, </w:t>
      </w:r>
      <w:r w:rsidR="00755C46" w:rsidRPr="00385FBA">
        <w:rPr>
          <w:color w:val="000000" w:themeColor="text1"/>
        </w:rPr>
        <w:t xml:space="preserve">they all </w:t>
      </w:r>
      <w:r w:rsidR="00687B85" w:rsidRPr="00385FBA">
        <w:rPr>
          <w:color w:val="000000" w:themeColor="text1"/>
        </w:rPr>
        <w:t>provide</w:t>
      </w:r>
      <w:r w:rsidR="002034A3" w:rsidRPr="00385FBA">
        <w:rPr>
          <w:color w:val="000000" w:themeColor="text1"/>
        </w:rPr>
        <w:t xml:space="preserve"> an alternative to traditional methods for humans to seek for information </w:t>
      </w:r>
      <w:r w:rsidR="002034A3">
        <w:t xml:space="preserve">by making </w:t>
      </w:r>
      <w:r w:rsidR="00570F4D">
        <w:t xml:space="preserve">the </w:t>
      </w:r>
      <w:r w:rsidR="002034A3">
        <w:t>search process more conversational</w:t>
      </w:r>
      <w:r w:rsidR="00755C46">
        <w:t xml:space="preserve">, </w:t>
      </w:r>
      <w:r w:rsidR="002034A3">
        <w:t>mainly via written or spoken natural language</w:t>
      </w:r>
      <w:r w:rsidR="00E665F7">
        <w:t xml:space="preserve"> </w:t>
      </w:r>
      <w:sdt>
        <w:sdtPr>
          <w:alias w:val="To edit, see citavi.com/edit"/>
          <w:tag w:val="CitaviPlaceholder#9c6aa15a-d24b-43bc-ad9d-5502568749a1"/>
          <w:id w:val="1863861309"/>
          <w:placeholder>
            <w:docPart w:val="DefaultPlaceholder_-1854013440"/>
          </w:placeholder>
        </w:sdtPr>
        <w:sdtEndPr/>
        <w:sdtContent>
          <w:r w:rsidR="00E665F7">
            <w:rPr>
              <w:noProof/>
            </w:rPr>
            <w:fldChar w:fldCharType="begin"/>
          </w:r>
          <w:r w:rsidR="00E31C1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yMjAwL1MwMTA2MEVEMVYwMVkyMDIwMTBITFQwNDgiLCJVcmlTdHJpbmciOiJodHRwczovL2RvaS5vcmcvMTAuMjIwMC9TMDEwNjBFRDFWMDFZMjAyMDEwSExUMDQ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}</w:instrText>
          </w:r>
          <w:r w:rsidR="00E665F7">
            <w:rPr>
              <w:noProof/>
            </w:rPr>
            <w:fldChar w:fldCharType="separate"/>
          </w:r>
          <w:r w:rsidR="00E31C1E">
            <w:rPr>
              <w:noProof/>
            </w:rPr>
            <w:t>(McTear, 2020, pp. 12–13)</w:t>
          </w:r>
          <w:r w:rsidR="00E665F7">
            <w:rPr>
              <w:noProof/>
            </w:rPr>
            <w:fldChar w:fldCharType="end"/>
          </w:r>
        </w:sdtContent>
      </w:sdt>
      <w:r w:rsidR="00570F4D">
        <w:t>.</w:t>
      </w:r>
      <w:r w:rsidR="009B31D0">
        <w:t xml:space="preserve"> </w:t>
      </w:r>
      <w:r w:rsidR="00B86189" w:rsidRPr="007B29A8">
        <w:rPr>
          <w:color w:val="000000" w:themeColor="text1"/>
        </w:rPr>
        <w:t xml:space="preserve">Users benefit </w:t>
      </w:r>
      <w:r w:rsidR="000C0EE8" w:rsidRPr="007B29A8">
        <w:rPr>
          <w:color w:val="000000" w:themeColor="text1"/>
        </w:rPr>
        <w:t xml:space="preserve">from this more natural interaction as it promises </w:t>
      </w:r>
      <w:r w:rsidR="00B86189" w:rsidRPr="007B29A8">
        <w:rPr>
          <w:color w:val="000000" w:themeColor="text1"/>
        </w:rPr>
        <w:t>increased</w:t>
      </w:r>
      <w:r w:rsidR="003C14C3" w:rsidRPr="007B29A8">
        <w:rPr>
          <w:color w:val="000000" w:themeColor="text1"/>
        </w:rPr>
        <w:t xml:space="preserve"> ease of use</w:t>
      </w:r>
      <w:r w:rsidR="00BE5889">
        <w:rPr>
          <w:color w:val="000000" w:themeColor="text1"/>
        </w:rPr>
        <w:t>,</w:t>
      </w:r>
      <w:r w:rsidR="00B86189" w:rsidRPr="007B29A8">
        <w:rPr>
          <w:color w:val="000000" w:themeColor="text1"/>
        </w:rPr>
        <w:t xml:space="preserve"> and </w:t>
      </w:r>
      <w:r w:rsidR="00CD0329" w:rsidRPr="007B29A8">
        <w:rPr>
          <w:color w:val="000000" w:themeColor="text1"/>
        </w:rPr>
        <w:t>speed of user request</w:t>
      </w:r>
      <w:r w:rsidR="00E54736">
        <w:rPr>
          <w:color w:val="000000" w:themeColor="text1"/>
        </w:rPr>
        <w:t>s</w:t>
      </w:r>
      <w:r w:rsidR="00CD0329" w:rsidRPr="007B29A8">
        <w:rPr>
          <w:color w:val="000000" w:themeColor="text1"/>
        </w:rPr>
        <w:t xml:space="preserve"> as well as convenient usage</w:t>
      </w:r>
      <w:r w:rsidR="00403BD3">
        <w:rPr>
          <w:color w:val="000000" w:themeColor="text1"/>
        </w:rPr>
        <w:t xml:space="preserve"> </w:t>
      </w:r>
      <w:sdt>
        <w:sdtPr>
          <w:rPr>
            <w:color w:val="000000" w:themeColor="text1"/>
          </w:rPr>
          <w:alias w:val="To edit, see citavi.com/edit"/>
          <w:tag w:val="CitaviPlaceholder#4e410cc8-430d-4182-807f-62cdebf2889b"/>
          <w:id w:val="628901826"/>
          <w:placeholder>
            <w:docPart w:val="DefaultPlaceholder_-1854013440"/>
          </w:placeholder>
        </w:sdtPr>
        <w:sdtEndPr/>
        <w:sdtContent>
          <w:r w:rsidR="009F6887" w:rsidRPr="007B29A8">
            <w:rPr>
              <w:noProof/>
              <w:color w:val="000000" w:themeColor="text1"/>
            </w:rPr>
            <w:fldChar w:fldCharType="begin"/>
          </w:r>
          <w:r w:rsidR="00AE11F1">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3ZDliN2QxLTI1MmMtNGEwMS04M2VmLWM0NzI1MTkwNzUwZCIsIlJhbmdlTGVuZ3RoIjoyOCwiUmVmZXJlbmNlSWQiOiIwYzZjMzQ1MC0wNzQ4LTQxNTMtYjA4NS02YTgzYWE1ZmJhZW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DcvOTc4LTMtMzE5LTcwMjg0LTFfMzAiLCJVcmlTdHJpbmciOiJodHRwczovL2RvaS5vcmcvMTAuMTAwNy85NzgtMy0zMTktNzAyODQtMV8zM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wMDcvOTc4LTMtMzE5LTcwMjg0LTEiLCJVcmlTdHJpbmciOiJodHRwczovL2RvaS5vcmcvMTAuMTAwNy85NzgtMy0zMTktNzAyODQtMS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}</w:instrText>
          </w:r>
          <w:r w:rsidR="009F6887" w:rsidRPr="007B29A8">
            <w:rPr>
              <w:noProof/>
              <w:color w:val="000000" w:themeColor="text1"/>
            </w:rPr>
            <w:fldChar w:fldCharType="separate"/>
          </w:r>
          <w:r w:rsidR="00E31C1E">
            <w:rPr>
              <w:noProof/>
              <w:color w:val="000000" w:themeColor="text1"/>
            </w:rPr>
            <w:t>(Brandtzaeg &amp; Følstad, 2017)</w:t>
          </w:r>
          <w:r w:rsidR="009F6887" w:rsidRPr="007B29A8">
            <w:rPr>
              <w:noProof/>
              <w:color w:val="000000" w:themeColor="text1"/>
            </w:rPr>
            <w:fldChar w:fldCharType="end"/>
          </w:r>
        </w:sdtContent>
      </w:sdt>
      <w:r w:rsidR="00CD0329" w:rsidRPr="007B29A8">
        <w:rPr>
          <w:color w:val="000000" w:themeColor="text1"/>
        </w:rPr>
        <w:t>.</w:t>
      </w:r>
      <w:r w:rsidR="00741383">
        <w:rPr>
          <w:color w:val="000000" w:themeColor="text1"/>
        </w:rPr>
        <w:t xml:space="preserve"> </w:t>
      </w:r>
      <w:r w:rsidR="00880B22">
        <w:t xml:space="preserve">While early approaches </w:t>
      </w:r>
      <w:r w:rsidR="00BE5889">
        <w:t>for creating</w:t>
      </w:r>
      <w:r w:rsidR="0026275B">
        <w:t xml:space="preserve"> CAs </w:t>
      </w:r>
      <w:r w:rsidR="00880B22">
        <w:t>were mainly based on handcrafted rules</w:t>
      </w:r>
      <w:r w:rsidR="00682B59">
        <w:t xml:space="preserve"> like </w:t>
      </w:r>
      <w:proofErr w:type="spellStart"/>
      <w:r w:rsidR="00236749">
        <w:t>Weizenbaum’s</w:t>
      </w:r>
      <w:proofErr w:type="spellEnd"/>
      <w:r w:rsidR="00236749">
        <w:t xml:space="preserve"> ELIZA </w:t>
      </w:r>
      <w:sdt>
        <w:sdtPr>
          <w:alias w:val="To edit, see citavi.com/edit"/>
          <w:tag w:val="CitaviPlaceholder#d526565e-352e-4c26-964a-486a974321dc"/>
          <w:id w:val="-1871365838"/>
          <w:placeholder>
            <w:docPart w:val="DefaultPlaceholder_-1854013440"/>
          </w:placeholder>
        </w:sdtPr>
        <w:sdtEndPr/>
        <w:sdtContent>
          <w:r w:rsidR="00236749">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ZTUwOTcyLTBhNmQtNDI2Yy04OWMyLTc3ZTg3YWU4ZjI3NSIsIlJhbmdlTGVuZ3RoIjo2LCJSZWZlcmVuY2VJZCI6IjZjYmZiZWU5LThmM2EtNDFhNC05ZWRhLWUyNzMwMjZiNTc3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b3NlcGgiLCJMYXN0TmFtZSI6IldlaXplbmJhdW0iLCJQcm90ZWN0ZWQiOmZhbHNlLCJTZXgiOjIsIkNyZWF0ZWRCeSI6Il9QYXNjaCIsIkNyZWF0ZWRPbiI6IjIwMjItMDItMTNUMDg6MTY6NTIiLCJNb2RpZmllZEJ5IjoiX1Bhc2NoIiwiSWQiOiI0MWI0ZjkyMC1lNjM3LTRlM2QtYWVlZC01MzI5NTg2ZDhjNTgiLCJNb2RpZmllZE9uIjoiMjAyMi0wMi0xM1QwODoxNjo1Mi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}</w:instrText>
          </w:r>
          <w:r w:rsidR="00236749">
            <w:rPr>
              <w:noProof/>
            </w:rPr>
            <w:fldChar w:fldCharType="separate"/>
          </w:r>
          <w:r w:rsidR="00E31C1E">
            <w:rPr>
              <w:noProof/>
            </w:rPr>
            <w:t>(1966)</w:t>
          </w:r>
          <w:r w:rsidR="00236749">
            <w:rPr>
              <w:noProof/>
            </w:rPr>
            <w:fldChar w:fldCharType="end"/>
          </w:r>
        </w:sdtContent>
      </w:sdt>
      <w:r w:rsidR="00880B22">
        <w:t xml:space="preserve">, </w:t>
      </w:r>
      <w:r w:rsidR="00D07077" w:rsidRPr="00AD16B4">
        <w:t xml:space="preserve">this </w:t>
      </w:r>
      <w:r w:rsidR="00515CC9">
        <w:t>has</w:t>
      </w:r>
      <w:r w:rsidR="00D07077" w:rsidRPr="00AD16B4">
        <w:t xml:space="preserve"> shifted </w:t>
      </w:r>
      <w:r w:rsidR="00515CC9">
        <w:t xml:space="preserve">in recent years </w:t>
      </w:r>
      <w:r w:rsidR="00D07077" w:rsidRPr="00AD16B4">
        <w:t>towards the utilization of large</w:t>
      </w:r>
      <w:r w:rsidR="00AD16B4">
        <w:t>-scale</w:t>
      </w:r>
      <w:r w:rsidR="00D07077" w:rsidRPr="00AD16B4">
        <w:t xml:space="preserve"> pretrained language </w:t>
      </w:r>
      <w:r w:rsidR="00AD16B4">
        <w:t>model</w:t>
      </w:r>
      <w:r w:rsidR="00793113">
        <w:t>s</w:t>
      </w:r>
      <w:r w:rsidR="00AD16B4" w:rsidRPr="00AD16B4">
        <w:t xml:space="preserve"> </w:t>
      </w:r>
      <w:r w:rsidR="00D07077" w:rsidRPr="00AD16B4">
        <w:t xml:space="preserve">which can </w:t>
      </w:r>
      <w:r w:rsidR="00682B59">
        <w:t>attain</w:t>
      </w:r>
      <w:r w:rsidR="00D07077" w:rsidRPr="00AD16B4">
        <w:t xml:space="preserve"> a superb grasp of human language.</w:t>
      </w:r>
      <w:r w:rsidR="00D07077">
        <w:t xml:space="preserve"> </w:t>
      </w:r>
    </w:p>
    <w:p w14:paraId="3C3ABB49" w14:textId="2C465C48" w:rsidR="00C35C76" w:rsidRDefault="00C05AAD" w:rsidP="00F15806">
      <w:pPr>
        <w:pStyle w:val="Folgeabsatz"/>
      </w:pPr>
      <w:r>
        <w:t xml:space="preserve">One of the most promising models </w:t>
      </w:r>
      <w:r w:rsidR="00083922">
        <w:t xml:space="preserve">in recent development is </w:t>
      </w:r>
      <w:r w:rsidR="00C12B81">
        <w:rPr>
          <w:color w:val="000000" w:themeColor="text1"/>
        </w:rPr>
        <w:t>Bidirectional Encoder Representations from Transformers (</w:t>
      </w:r>
      <w:r w:rsidR="00083922">
        <w:t>BERT</w:t>
      </w:r>
      <w:r w:rsidR="00C12B81">
        <w:t xml:space="preserve">) </w:t>
      </w:r>
      <w:r w:rsidR="00083922" w:rsidRPr="001329DF">
        <w:rPr>
          <w:color w:val="000000" w:themeColor="text1"/>
        </w:rPr>
        <w:t>- a huge</w:t>
      </w:r>
      <w:r w:rsidR="001A31E8" w:rsidRPr="001329DF">
        <w:rPr>
          <w:color w:val="000000" w:themeColor="text1"/>
        </w:rPr>
        <w:t xml:space="preserve"> </w:t>
      </w:r>
      <w:r w:rsidR="00083922" w:rsidRPr="001329DF">
        <w:rPr>
          <w:color w:val="000000" w:themeColor="text1"/>
        </w:rPr>
        <w:t xml:space="preserve">neural network proposed by the Google AI team </w:t>
      </w:r>
      <w:sdt>
        <w:sdtPr>
          <w:rPr>
            <w:color w:val="000000" w:themeColor="text1"/>
          </w:rPr>
          <w:alias w:val="To edit, see citavi.com/edit"/>
          <w:tag w:val="CitaviPlaceholder#c47f78d1-8802-4b60-b025-5973d6edcf41"/>
          <w:id w:val="167385313"/>
          <w:placeholder>
            <w:docPart w:val="DefaultPlaceholder_-1854013440"/>
          </w:placeholder>
        </w:sdtPr>
        <w:sdtEndPr/>
        <w:sdtContent>
          <w:r w:rsidR="00C12B81" w:rsidRPr="001329DF">
            <w:rPr>
              <w:noProof/>
              <w:color w:val="000000" w:themeColor="text1"/>
            </w:rPr>
            <w:fldChar w:fldCharType="begin"/>
          </w:r>
          <w:r w:rsidR="00AE11F1">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U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ODEwLjA0ODA1djIiLCJVcmlTdHJpbmciOiJodHRwczovL2FyeGl2Lm9yZy9wZGYvMTgxMC4wNDgwNXYy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wLTI5VDA5OjUzOjUxIiwiTW9kaWZpZWRCeSI6Il9QYXNjaCIsIklkIjoiNzk1YTA3ODgtY2YyNy00YmU3LThjYTEtY2Q4YzJmN2JiNTAxIiwiTW9kaWZpZWRPbiI6IjIwMjEtMTAtMjlUMDk6NTM6NTE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ODEwLjA0ODA1djIiLCJVcmlTdHJpbmciOiJodHRwOi8vYXJ4aXYub3JnL2Ficy8xODEwLjA0ODA1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C0yOVQwOTo1Mzo1MSIsIk1vZGlmaWVkQnkiOiJfUGFzY2giLCJJZCI6IjEyM2E0Y2ExLTE5NDUtNGRhNi04YjE4LTVjZGNlOGQ2OTRhZSIsIk1vZGlmaWVkT24iOiIyMDIxLTEwLTI5VDA5OjUzOjUx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wZGYvMTgxMC4wNDgwNXYyIiwiVXJpU3RyaW5nIjoiaHR0cDovL2FyeGl2Lm9yZy9wZGY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}</w:instrText>
          </w:r>
          <w:r w:rsidR="00C12B81" w:rsidRPr="001329DF">
            <w:rPr>
              <w:noProof/>
              <w:color w:val="000000" w:themeColor="text1"/>
            </w:rPr>
            <w:fldChar w:fldCharType="separate"/>
          </w:r>
          <w:r w:rsidR="00E31C1E">
            <w:rPr>
              <w:noProof/>
              <w:color w:val="000000" w:themeColor="text1"/>
            </w:rPr>
            <w:t>(Devlin et al., 2018)</w:t>
          </w:r>
          <w:r w:rsidR="00C12B81" w:rsidRPr="001329DF">
            <w:rPr>
              <w:noProof/>
              <w:color w:val="000000" w:themeColor="text1"/>
            </w:rPr>
            <w:fldChar w:fldCharType="end"/>
          </w:r>
        </w:sdtContent>
      </w:sdt>
      <w:r w:rsidR="00C12B81" w:rsidRPr="001329DF">
        <w:rPr>
          <w:color w:val="000000" w:themeColor="text1"/>
        </w:rPr>
        <w:t xml:space="preserve"> </w:t>
      </w:r>
      <w:r w:rsidR="00083922" w:rsidRPr="001329DF">
        <w:rPr>
          <w:color w:val="000000" w:themeColor="text1"/>
        </w:rPr>
        <w:t xml:space="preserve">pretrained on </w:t>
      </w:r>
      <w:r w:rsidR="00682B59">
        <w:rPr>
          <w:color w:val="000000" w:themeColor="text1"/>
        </w:rPr>
        <w:t xml:space="preserve">a massive amount </w:t>
      </w:r>
      <w:r w:rsidR="00530024">
        <w:rPr>
          <w:color w:val="000000" w:themeColor="text1"/>
        </w:rPr>
        <w:t xml:space="preserve">of </w:t>
      </w:r>
      <w:r w:rsidR="00682B59">
        <w:rPr>
          <w:color w:val="000000" w:themeColor="text1"/>
        </w:rPr>
        <w:t>plain text data from the general domain</w:t>
      </w:r>
      <w:r w:rsidR="00083922" w:rsidRPr="00377942">
        <w:rPr>
          <w:color w:val="000000" w:themeColor="text1"/>
        </w:rPr>
        <w:t xml:space="preserve">. </w:t>
      </w:r>
      <w:r w:rsidR="00855FAC" w:rsidRPr="00377942">
        <w:t>I</w:t>
      </w:r>
      <w:r w:rsidR="008F3378" w:rsidRPr="00377942">
        <w:t xml:space="preserve">t builds upon </w:t>
      </w:r>
      <w:r w:rsidR="00377942">
        <w:t>previous</w:t>
      </w:r>
      <w:r w:rsidR="008F3378" w:rsidRPr="00377942">
        <w:t xml:space="preserve"> approaches on pretraining contextual representations</w:t>
      </w:r>
      <w:r w:rsidR="00855FAC" w:rsidRPr="00377942">
        <w:t xml:space="preserve"> </w:t>
      </w:r>
      <w:sdt>
        <w:sdtPr>
          <w:rPr>
            <w:color w:val="000000" w:themeColor="text1"/>
          </w:rPr>
          <w:alias w:val="To edit, see citavi.com/edit"/>
          <w:tag w:val="CitaviPlaceholder#3f19746b-045b-4853-8687-4a2463c8fad0"/>
          <w:id w:val="-549536527"/>
          <w:placeholder>
            <w:docPart w:val="3577317407B6478987388A799DF41486"/>
          </w:placeholder>
        </w:sdtPr>
        <w:sdtEndPr/>
        <w:sdtContent>
          <w:r w:rsidR="00377942" w:rsidRPr="00377942">
            <w:rPr>
              <w:noProof/>
              <w:color w:val="000000" w:themeColor="text1"/>
            </w:rPr>
            <w:fldChar w:fldCharType="begin"/>
          </w:r>
          <w:r w:rsidR="00E31C1E">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A6Ly9hcnhpdi5vcmcvcGRmLzE1MTEuMDE0MzJ2MSIsIlVyaVN0cmluZyI6Imh0dHA6Ly9hcnhpdi5vcmcvcGRmLzE1MTEuMDE0MzJ2M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EtMjdUMTA6MTE6NDYiLCJNb2RpZmllZEJ5IjoiX1Bhc2NoIiwiSWQiOiJjOWJhMzc5YS0yYmYwLTRmZTktOTBhNS00OTk5YTA1Y2U3YjciLCJNb2RpZmllZE9uIjoiMjAyMi0wMS0yN1QxMDoxMTo0Ni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hcnhpdi5vcmcvYWJzLzE1MTEuMDE0MzJ2MSIsIlVyaVN0cmluZyI6Imh0dHA6Ly9hcnhpdi5vcmcvYWJzLzE1MTEuMDE0MzJ2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xLTI3VDEwOjExOjQ2IiwiTW9kaWZpZWRCeSI6Il9QYXNjaCIsIklkIjoiYTViNDE0NmEtMGQyNi00MzZkLWIzYTMtZmM5MGU4YTcyODZhIiwiTW9kaWZpZWRPbiI6IjIwMjItMDEtMjdUMTA6MTE6NDY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NTExLjAxNDMydjEiLCJVcmlTdHJpbmciOiJodHRwczovL2FyeGl2Lm9yZy9wZGYvMTUxMS4wMTQzMnYx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}</w:instrText>
          </w:r>
          <w:r w:rsidR="00377942" w:rsidRPr="00377942">
            <w:rPr>
              <w:noProof/>
              <w:color w:val="000000" w:themeColor="text1"/>
            </w:rPr>
            <w:fldChar w:fldCharType="separate"/>
          </w:r>
          <w:r w:rsidR="00E31C1E">
            <w:rPr>
              <w:noProof/>
              <w:color w:val="000000" w:themeColor="text1"/>
            </w:rPr>
            <w:t>(Dai &amp; Le, 2015; Howard &amp; Ruder, 2018; Peters et al., 2018; Radford et al., 2018)</w:t>
          </w:r>
          <w:r w:rsidR="00377942" w:rsidRPr="00377942">
            <w:rPr>
              <w:noProof/>
              <w:color w:val="000000" w:themeColor="text1"/>
            </w:rPr>
            <w:fldChar w:fldCharType="end"/>
          </w:r>
        </w:sdtContent>
      </w:sdt>
      <w:r w:rsidR="008F3378" w:rsidRPr="00377942">
        <w:t xml:space="preserve">, </w:t>
      </w:r>
      <w:r w:rsidR="00855FAC" w:rsidRPr="00377942">
        <w:t xml:space="preserve">but </w:t>
      </w:r>
      <w:r w:rsidR="00377942" w:rsidRPr="00377942">
        <w:t xml:space="preserve">what really sets it apart </w:t>
      </w:r>
      <w:r w:rsidR="008F3378" w:rsidRPr="00377942">
        <w:t>is</w:t>
      </w:r>
      <w:r w:rsidR="00377942" w:rsidRPr="00377942">
        <w:t xml:space="preserve"> that it’s</w:t>
      </w:r>
      <w:r w:rsidR="008F3378" w:rsidRPr="00377942">
        <w:t xml:space="preserve"> </w:t>
      </w:r>
      <w:r w:rsidR="00855FAC" w:rsidRPr="00377942">
        <w:t>“</w:t>
      </w:r>
      <w:r w:rsidR="008F3378" w:rsidRPr="00377942">
        <w:t xml:space="preserve">the first </w:t>
      </w:r>
      <w:r w:rsidR="00855FAC" w:rsidRPr="00377942">
        <w:t>deeply bidirectional, unsupervised language representation, pretrained using only a plain text corpus</w:t>
      </w:r>
      <w:r w:rsidR="00554598">
        <w:t>.</w:t>
      </w:r>
      <w:r w:rsidR="00855FAC" w:rsidRPr="00377942">
        <w:t>”</w:t>
      </w:r>
      <w:r w:rsidR="00741383">
        <w:t xml:space="preserve"> This bidirectionality, combined with </w:t>
      </w:r>
      <w:r w:rsidR="00682B59">
        <w:t>the so-called</w:t>
      </w:r>
      <w:r w:rsidR="00741383">
        <w:t xml:space="preserve"> self-attention mechanism, provides a better grasp of word meanings and context, </w:t>
      </w:r>
      <w:r w:rsidR="008A060C">
        <w:t>which</w:t>
      </w:r>
      <w:r w:rsidR="00741383">
        <w:t xml:space="preserve"> is reflected in achieving state-of-the-art performance on eleven </w:t>
      </w:r>
      <w:r w:rsidR="008250CD">
        <w:t>natural language processing (NLP) tasks</w:t>
      </w:r>
      <w:r w:rsidR="00741383">
        <w:t xml:space="preserve"> </w:t>
      </w:r>
      <w:sdt>
        <w:sdtPr>
          <w:alias w:val="To edit, see citavi.com/edit"/>
          <w:tag w:val="CitaviPlaceholder#6a2bb2cd-106b-4db2-a318-58db3d9846a6"/>
          <w:id w:val="-1144962980"/>
          <w:placeholder>
            <w:docPart w:val="6F6A08932E66425D8A2F860E494CE7D1"/>
          </w:placeholder>
        </w:sdtPr>
        <w:sdtEndPr/>
        <w:sdtContent>
          <w:r w:rsidR="00741383">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U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ODEwLjA0ODA1djIiLCJVcmlTdHJpbmciOiJodHRwczovL2FyeGl2Lm9yZy9wZGYvMTgxMC4wNDgwNXYy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wLTI5VDA5OjUzOjUxIiwiTW9kaWZpZWRCeSI6Il9QYXNjaCIsIklkIjoiNzk1YTA3ODgtY2YyNy00YmU3LThjYTEtY2Q4YzJmN2JiNTAxIiwiTW9kaWZpZWRPbiI6IjIwMjEtMTAtMjlUMDk6NTM6NTE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ODEwLjA0ODA1djIiLCJVcmlTdHJpbmciOiJodHRwOi8vYXJ4aXYub3JnL2Ficy8xODEwLjA0ODA1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C0yOVQwOTo1Mzo1MSIsIk1vZGlmaWVkQnkiOiJfUGFzY2giLCJJZCI6IjEyM2E0Y2ExLTE5NDUtNGRhNi04YjE4LTVjZGNlOGQ2OTRhZSIsIk1vZGlmaWVkT24iOiIyMDIxLTEwLTI5VDA5OjUzOjUx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wZGYvMTgxMC4wNDgwNXYyIiwiVXJpU3RyaW5nIjoiaHR0cDovL2FyeGl2Lm9yZy9wZGY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}</w:instrText>
          </w:r>
          <w:r w:rsidR="00741383">
            <w:rPr>
              <w:noProof/>
            </w:rPr>
            <w:fldChar w:fldCharType="separate"/>
          </w:r>
          <w:r w:rsidR="00E31C1E">
            <w:rPr>
              <w:noProof/>
            </w:rPr>
            <w:t>(Devlin et al., 2018)</w:t>
          </w:r>
          <w:r w:rsidR="00741383">
            <w:rPr>
              <w:noProof/>
            </w:rPr>
            <w:fldChar w:fldCharType="end"/>
          </w:r>
        </w:sdtContent>
      </w:sdt>
      <w:r w:rsidR="00741383">
        <w:t>.</w:t>
      </w:r>
      <w:r w:rsidR="00AC3F1C">
        <w:t xml:space="preserve"> </w:t>
      </w:r>
      <w:r w:rsidR="0091417A">
        <w:t>BERT’s outstanding performance and its</w:t>
      </w:r>
      <w:r w:rsidR="00C16A89">
        <w:t xml:space="preserve"> subsequent</w:t>
      </w:r>
      <w:r w:rsidR="0091417A">
        <w:t xml:space="preserve"> open sourcing ensured that it</w:t>
      </w:r>
      <w:r w:rsidR="00871965">
        <w:t xml:space="preserve"> was </w:t>
      </w:r>
      <w:r w:rsidR="00C16A89">
        <w:t>also applied in the field of conversational artificial intelligence</w:t>
      </w:r>
      <w:r w:rsidR="008A060C">
        <w:t xml:space="preserve"> where it achieves promising performance for a variety of </w:t>
      </w:r>
      <w:r w:rsidR="00F15806">
        <w:t>tasks</w:t>
      </w:r>
      <w:r w:rsidR="00C16A89">
        <w:t xml:space="preserve"> as well</w:t>
      </w:r>
      <w:r w:rsidR="0002104B">
        <w:t xml:space="preserve"> </w:t>
      </w:r>
      <w:sdt>
        <w:sdtPr>
          <w:alias w:val="To edit, see citavi.com/edit"/>
          <w:tag w:val="CitaviPlaceholder#92109c3e-a923-402b-b75f-853ea2eab1dd"/>
          <w:id w:val="-843310108"/>
          <w:placeholder>
            <w:docPart w:val="DefaultPlaceholder_-1854013440"/>
          </w:placeholder>
        </w:sdtPr>
        <w:sdtEndPr/>
        <w:sdtContent>
          <w:r w:rsidR="00F15806">
            <w:rPr>
              <w:noProof/>
            </w:rPr>
            <w:fldChar w:fldCharType="begin"/>
          </w:r>
          <w:r w:rsidR="00E31C1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MTk4YzI1LTQ4YjYtNDE5My1iNmIxLTk3ZGE5MzE4YzNmYyIsIlJhbmdlU3RhcnQiOjM3LCJSYW5nZUxlbmd0aCI6MjQsIlJlZmVyZW5jZUlkIjoiNWY5YWRjZGUtODU1ZC00NTcxLWExNjctYTA3N2E5MDM1NWIy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Q1LzM0Mzc5NjMuMzQ0MTc0OCIsIlVyaVN0cmluZyI6Imh0dHBzOi8vZG9pLm9yZy8xMC4xMTQ1LzM0Mzc5NjMuMzQ0MTc0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wVDE5OjI4OjI0IiwiTW9kaWZpZWRCeSI6Il9QYXNjaCIsIklkIjoiYjYzNjhjZTQtNDQ2Zi00YTZjLWE4OTQtNWVlOTEyMWI4ZTgzIiwiTW9kaWZpZWRPbiI6IjIwMjItMDItMTBUMTk6Mjg6Mj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2RsLmFjbS5vcmcvZG9pL3Byb2NlZWRpbmdzLzEwLjExNDUvMzQzNzk2MyIsIlVyaVN0cmluZyI6Imh0dHBzOi8vZGwuYWNtLm9yZy9kb2kvcHJvY2VlZGluZ3MvMTAuMTE0NS8zNDM3OTYz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}</w:instrText>
          </w:r>
          <w:r w:rsidR="00F15806">
            <w:rPr>
              <w:noProof/>
            </w:rPr>
            <w:fldChar w:fldCharType="separate"/>
          </w:r>
          <w:r w:rsidR="00E31C1E">
            <w:rPr>
              <w:noProof/>
            </w:rPr>
            <w:t>(Chao &amp; Lane, 2019; Chen et al., 2019; Vakulenko et al., 2021; Voskarides et al., 2020)</w:t>
          </w:r>
          <w:r w:rsidR="00F15806">
            <w:rPr>
              <w:noProof/>
            </w:rPr>
            <w:fldChar w:fldCharType="end"/>
          </w:r>
        </w:sdtContent>
      </w:sdt>
      <w:r w:rsidR="008A060C">
        <w:t xml:space="preserve">. </w:t>
      </w:r>
    </w:p>
    <w:p w14:paraId="6B9B82A0" w14:textId="2F611066" w:rsidR="005529CF" w:rsidRDefault="00CE3551" w:rsidP="00F15806">
      <w:pPr>
        <w:pStyle w:val="Folgeabsatz"/>
      </w:pPr>
      <w:r>
        <w:t>As</w:t>
      </w:r>
      <w:r w:rsidR="00C10037">
        <w:t xml:space="preserve"> mentioned before,</w:t>
      </w:r>
      <w:r>
        <w:t xml:space="preserve"> </w:t>
      </w:r>
      <w:r w:rsidR="0051321D">
        <w:t xml:space="preserve">many CAs are applied in a specific context or domain and thus </w:t>
      </w:r>
      <w:r w:rsidR="00C53406">
        <w:t>have to deal with</w:t>
      </w:r>
      <w:r w:rsidR="00620CE5">
        <w:t xml:space="preserve"> domain specific data</w:t>
      </w:r>
      <w:r w:rsidR="0051321D">
        <w:t xml:space="preserve">. For example, </w:t>
      </w:r>
      <w:r w:rsidR="001202C8">
        <w:t xml:space="preserve">a </w:t>
      </w:r>
      <w:r w:rsidR="000A48E2">
        <w:t xml:space="preserve">conversational </w:t>
      </w:r>
      <w:r w:rsidR="001202C8">
        <w:t xml:space="preserve">cooking </w:t>
      </w:r>
      <w:r w:rsidR="000A48E2">
        <w:t xml:space="preserve">assistant </w:t>
      </w:r>
      <w:r w:rsidR="0051321D">
        <w:t xml:space="preserve">will </w:t>
      </w:r>
      <w:r w:rsidR="006D3203">
        <w:t>mostly</w:t>
      </w:r>
      <w:r w:rsidR="001202C8">
        <w:t xml:space="preserve"> </w:t>
      </w:r>
      <w:r w:rsidR="000A48E2">
        <w:t xml:space="preserve">encounter </w:t>
      </w:r>
      <w:r w:rsidR="00CA700F">
        <w:t>i</w:t>
      </w:r>
      <w:r w:rsidR="00FB43A3">
        <w:t>nformation needs</w:t>
      </w:r>
      <w:r w:rsidR="00CA700F">
        <w:t xml:space="preserve"> </w:t>
      </w:r>
      <w:r w:rsidR="00DA6AB6">
        <w:t xml:space="preserve">that are specific for the cooking domain, </w:t>
      </w:r>
      <w:r w:rsidR="00FB43A3">
        <w:t xml:space="preserve">like </w:t>
      </w:r>
      <w:r w:rsidR="00FB43A3">
        <w:lastRenderedPageBreak/>
        <w:t>questions about the preparation or the quantity of ingredients</w:t>
      </w:r>
      <w:r w:rsidR="000A48E2">
        <w:t xml:space="preserve"> </w:t>
      </w:r>
      <w:sdt>
        <w:sdtPr>
          <w:alias w:val="To edit, see citavi.com/edit"/>
          <w:tag w:val="CitaviPlaceholder#45cb57bf-ac84-4c47-8698-ec07556b66f2"/>
          <w:id w:val="337662824"/>
          <w:placeholder>
            <w:docPart w:val="DefaultPlaceholder_-1854013440"/>
          </w:placeholder>
        </w:sdtPr>
        <w:sdtEndPr/>
        <w:sdtContent>
          <w:r w:rsidR="006000A1">
            <w:rPr>
              <w:noProof/>
            </w:rPr>
            <w:fldChar w:fldCharType="begin"/>
          </w:r>
          <w:r w:rsidR="00E31C1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A6Ly9hcnhpdi5vcmcvYWJzLzIxMTIuMDQ3ODh2MiIsIlVyaVN0cmluZyI6Imh0dHA6Ly9hcnhpdi5vcmcvYWJzLzIxMTIuMDQ3ODh2M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yLTI3VDE2OjE4OjI2IiwiTW9kaWZpZWRCeSI6Il9QYXNjaCIsIklkIjoiM2MxNjU1YWUtMmEwNS00NjhlLWE5N2EtYmI0MzI0MzFlY2Y1IiwiTW9kaWZpZWRPbiI6IjIwMjEtMTItMjdUMTY6MTg6MjY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yMTEyLjA0Nzg4djIiLCJVcmlTdHJpbmciOiJodHRwczovL2FyeGl2Lm9yZy9wZGYvMjExMi4wNDc4OHYy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I3VDE2OjE4OjI2IiwiTW9kaWZpZWRCeSI6Il9QYXNjaCIsIklkIjoiMGNkOGNmZDQtMWNmMC00YWUyLTkzZTMtYzgzNDhmYmZhYWFiIiwiTW9kaWZpZWRPbiI6IjIwMjEtMTItMjdUMTY6MTg6MjY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3BkZi8yMTEyLjA0Nzg4djIiLCJVcmlTdHJpbmciOiJodHRwOi8vYXJ4aXYub3JnL3BkZi8yMTEyLjA0Nzg4dj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}</w:instrText>
          </w:r>
          <w:r w:rsidR="006000A1">
            <w:rPr>
              <w:noProof/>
            </w:rPr>
            <w:fldChar w:fldCharType="separate"/>
          </w:r>
          <w:r w:rsidR="00E31C1E">
            <w:rPr>
              <w:noProof/>
            </w:rPr>
            <w:t>(Frummet et al., 2021)</w:t>
          </w:r>
          <w:r w:rsidR="006000A1">
            <w:rPr>
              <w:noProof/>
            </w:rPr>
            <w:fldChar w:fldCharType="end"/>
          </w:r>
        </w:sdtContent>
      </w:sdt>
      <w:r w:rsidR="00DA6AB6">
        <w:t>,</w:t>
      </w:r>
      <w:r w:rsidR="00CA700F">
        <w:t xml:space="preserve"> </w:t>
      </w:r>
      <w:r w:rsidR="0051321D">
        <w:t xml:space="preserve">but </w:t>
      </w:r>
      <w:r w:rsidR="00CA700F">
        <w:t>this is probably not the case</w:t>
      </w:r>
      <w:r w:rsidR="001202C8">
        <w:t xml:space="preserve"> for a customer-service chatbot for </w:t>
      </w:r>
      <w:r w:rsidR="008E328A">
        <w:t>e-commerce website</w:t>
      </w:r>
      <w:r w:rsidR="00DA6AB6">
        <w:t>s</w:t>
      </w:r>
      <w:r w:rsidR="001202C8">
        <w:t>.</w:t>
      </w:r>
      <w:r w:rsidR="009A5289">
        <w:t xml:space="preserve"> </w:t>
      </w:r>
      <w:r w:rsidR="005E2D13">
        <w:t xml:space="preserve">However, </w:t>
      </w:r>
      <w:r w:rsidR="0027770A">
        <w:t xml:space="preserve">one of BERT’s limitations is </w:t>
      </w:r>
      <w:r w:rsidR="00283216">
        <w:t>the</w:t>
      </w:r>
      <w:r w:rsidR="0027770A">
        <w:t xml:space="preserve"> lack of domain specific knowledge</w:t>
      </w:r>
      <w:r w:rsidR="0079557C">
        <w:t>, since pr</w:t>
      </w:r>
      <w:r w:rsidR="005D1BBA">
        <w:t>et</w:t>
      </w:r>
      <w:r w:rsidR="0079557C">
        <w:t xml:space="preserve">raining was only performed on text data of the general domain, which can </w:t>
      </w:r>
      <w:r w:rsidR="00EE5BCB">
        <w:t xml:space="preserve">in turn lead to performance loss on the downstream tasks it is applied for </w:t>
      </w:r>
      <w:sdt>
        <w:sdtPr>
          <w:alias w:val="To edit, see citavi.com/edit"/>
          <w:tag w:val="CitaviPlaceholder#47cd17ef-0ebe-4637-a24a-296a4ad3640a"/>
          <w:id w:val="1073782178"/>
          <w:placeholder>
            <w:docPart w:val="DefaultPlaceholder_-1854013440"/>
          </w:placeholder>
        </w:sdtPr>
        <w:sdtEndPr/>
        <w:sdtContent>
          <w:r w:rsidR="004413DE">
            <w:rPr>
              <w:noProof/>
            </w:rPr>
            <w:fldChar w:fldCharType="begin"/>
          </w:r>
          <w:r w:rsidR="00E31C1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jAwNC4xMDk2NHYzIiwiVXJpU3RyaW5nIjoiaHR0cHM6Ly9hcnhpdi5vcmcvcGRmLzIwMDQuMTA5NjR2My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S0xNVQxNzowOToyOCIsIk1vZGlmaWVkQnkiOiJfUGFzY2giLCJJZCI6ImZiNWUzZmVhLWM2NDgtNDVlOC1hOWRmLTFiOWYzMmNmMGZkNCIsIk1vZGlmaWVkT24iOiIyMDIxLTExLTE1VDE3OjA5OjI4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jAwNC4xMDk2NHYzIiwiVXJpU3RyaW5nIjoiaHR0cDovL2FyeGl2Lm9yZy9hYnMvMjAwNC4xMDk2NHY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EtMTVUMTc6MDk6MjgiLCJNb2RpZmllZEJ5IjoiX1Bhc2NoIiwiSWQiOiIxOGMxZWQ2Ny03MDBmLTRhOGEtOWZlMS02Y2YyZTNjYjBlYzAiLCJNb2RpZmllZE9uIjoiMjAyMS0xMS0xNVQxNzowOToyO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hcnhpdi5vcmcvcGRmLzIwMDQuMTA5NjR2MyIsIlVyaVN0cmluZyI6Imh0dHA6Ly9hcnhpdi5vcmcvcGRmLzIwMDQuMTA5NjR2M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}</w:instrText>
          </w:r>
          <w:r w:rsidR="004413DE">
            <w:rPr>
              <w:noProof/>
            </w:rPr>
            <w:fldChar w:fldCharType="separate"/>
          </w:r>
          <w:r w:rsidR="00E31C1E">
            <w:rPr>
              <w:noProof/>
            </w:rPr>
            <w:t>(Gururangan et al., 2020; Lee et al., 2020)</w:t>
          </w:r>
          <w:r w:rsidR="004413DE">
            <w:rPr>
              <w:noProof/>
            </w:rPr>
            <w:fldChar w:fldCharType="end"/>
          </w:r>
        </w:sdtContent>
      </w:sdt>
      <w:r w:rsidR="00FD2D1C">
        <w:t xml:space="preserve">. </w:t>
      </w:r>
      <w:r w:rsidR="00782A03">
        <w:t xml:space="preserve"> </w:t>
      </w:r>
    </w:p>
    <w:p w14:paraId="41324B49" w14:textId="1B438B79" w:rsidR="009F45A6" w:rsidRDefault="008535AB" w:rsidP="00AA00F6">
      <w:pPr>
        <w:pStyle w:val="Folgeabsatz"/>
      </w:pPr>
      <w:r>
        <w:t xml:space="preserve">Proceeding from </w:t>
      </w:r>
      <w:r w:rsidR="005939CE">
        <w:t>this, the goal of this bachelor thesis is</w:t>
      </w:r>
      <w:r w:rsidR="00C53406">
        <w:t xml:space="preserve"> </w:t>
      </w:r>
      <w:r w:rsidR="003C463B" w:rsidRPr="003C463B">
        <w:t xml:space="preserve">to </w:t>
      </w:r>
      <w:r w:rsidR="003042F4" w:rsidRPr="003C463B">
        <w:t>overcome this limitation</w:t>
      </w:r>
      <w:r w:rsidR="003C463B">
        <w:t xml:space="preserve"> by adapting</w:t>
      </w:r>
      <w:r w:rsidR="00C53406">
        <w:t xml:space="preserve"> </w:t>
      </w:r>
      <w:r w:rsidR="00AB6BDC">
        <w:t xml:space="preserve">BERT for </w:t>
      </w:r>
      <w:r w:rsidR="005D1BBA">
        <w:t>a</w:t>
      </w:r>
      <w:r w:rsidR="00964D36">
        <w:t xml:space="preserve"> particular </w:t>
      </w:r>
      <w:r w:rsidR="005D1BBA">
        <w:t xml:space="preserve">target </w:t>
      </w:r>
      <w:r w:rsidR="00964D36">
        <w:t>domain</w:t>
      </w:r>
      <w:r w:rsidR="00233B32">
        <w:t xml:space="preserve">, </w:t>
      </w:r>
      <w:r w:rsidR="00125895">
        <w:t xml:space="preserve">i.e., </w:t>
      </w:r>
      <w:r w:rsidR="00233B32">
        <w:t>the domain of cooking</w:t>
      </w:r>
      <w:r w:rsidR="009A7A69">
        <w:t>.</w:t>
      </w:r>
      <w:r w:rsidR="007632AD">
        <w:t xml:space="preserve"> </w:t>
      </w:r>
      <w:r w:rsidR="00AF7607">
        <w:t xml:space="preserve">Doing this is expected </w:t>
      </w:r>
      <w:r w:rsidR="005D1BBA">
        <w:t xml:space="preserve">to increase its natural language understanding of the target domain and with it the </w:t>
      </w:r>
      <w:r w:rsidR="00AF7607">
        <w:t>performance on</w:t>
      </w:r>
      <w:r w:rsidR="005D1BBA">
        <w:t xml:space="preserve"> </w:t>
      </w:r>
      <w:r w:rsidR="00AF7607">
        <w:t>tasks relevant</w:t>
      </w:r>
      <w:r w:rsidR="005D1BBA">
        <w:t xml:space="preserve"> </w:t>
      </w:r>
      <w:r w:rsidR="00267972">
        <w:t>to</w:t>
      </w:r>
      <w:r w:rsidR="005D1BBA">
        <w:t xml:space="preserve"> </w:t>
      </w:r>
      <w:r w:rsidR="00AF7607">
        <w:t>CAs</w:t>
      </w:r>
      <w:r w:rsidR="005D1BBA">
        <w:t xml:space="preserve"> of </w:t>
      </w:r>
      <w:r w:rsidR="00267972">
        <w:t>that</w:t>
      </w:r>
      <w:r w:rsidR="005D1BBA">
        <w:t xml:space="preserve"> domain.</w:t>
      </w:r>
      <w:r w:rsidR="00AF7607">
        <w:t xml:space="preserve"> </w:t>
      </w:r>
      <w:r w:rsidR="005C6654">
        <w:t xml:space="preserve">The cooking domain </w:t>
      </w:r>
      <w:r w:rsidR="005851A4">
        <w:t>was</w:t>
      </w:r>
      <w:r w:rsidR="005C6654">
        <w:t xml:space="preserve"> chosen </w:t>
      </w:r>
      <w:r w:rsidR="00D71F78">
        <w:t>because</w:t>
      </w:r>
      <w:r w:rsidR="005C6654">
        <w:t xml:space="preserve"> it is </w:t>
      </w:r>
      <w:r w:rsidR="00D71F78">
        <w:t>considered</w:t>
      </w:r>
      <w:r w:rsidR="005C6654">
        <w:t xml:space="preserve"> </w:t>
      </w:r>
      <w:r w:rsidR="00D71F78">
        <w:t>a pertinent</w:t>
      </w:r>
      <w:r w:rsidR="005C6654">
        <w:t xml:space="preserve"> context </w:t>
      </w:r>
      <w:r w:rsidR="00426BBD">
        <w:t>for CA</w:t>
      </w:r>
      <w:r w:rsidR="00AD492F">
        <w:t>s</w:t>
      </w:r>
      <w:r w:rsidR="002C73C1">
        <w:t xml:space="preserve">. </w:t>
      </w:r>
      <w:r w:rsidR="00426BBD">
        <w:t>Firstly, c</w:t>
      </w:r>
      <w:r w:rsidR="00486A7F">
        <w:t>ooking</w:t>
      </w:r>
      <w:r w:rsidR="00B54959">
        <w:t xml:space="preserve"> provides situations where traditional search is rather inconvenient, as </w:t>
      </w:r>
      <w:r w:rsidR="00501BF1">
        <w:t>users are</w:t>
      </w:r>
      <w:r w:rsidR="00B54959">
        <w:t xml:space="preserve"> </w:t>
      </w:r>
      <w:r w:rsidR="00501BF1">
        <w:t>multi-</w:t>
      </w:r>
      <w:r w:rsidR="00486A7F">
        <w:t>tasking,</w:t>
      </w:r>
      <w:r w:rsidR="00501BF1">
        <w:t xml:space="preserve"> and their hands are occupied</w:t>
      </w:r>
      <w:r w:rsidR="00B54959">
        <w:t>.</w:t>
      </w:r>
      <w:r w:rsidR="00486A7F">
        <w:t xml:space="preserve"> </w:t>
      </w:r>
      <w:r w:rsidR="00426BBD">
        <w:t>Moreover</w:t>
      </w:r>
      <w:r w:rsidR="000F6008">
        <w:t xml:space="preserve">, </w:t>
      </w:r>
      <w:r w:rsidR="00686905">
        <w:t xml:space="preserve">it has been argued in the past, that </w:t>
      </w:r>
      <w:r w:rsidR="000F6008">
        <w:t>aiding in the kitchen</w:t>
      </w:r>
      <w:r w:rsidR="007632AD">
        <w:t xml:space="preserve"> </w:t>
      </w:r>
      <w:r w:rsidR="000F6008">
        <w:t>could potentially lower the barriers to healthier cooking and thus improve the nutrition of people</w:t>
      </w:r>
      <w:r w:rsidR="00BF16C2">
        <w:t xml:space="preserve"> </w:t>
      </w:r>
      <w:sdt>
        <w:sdtPr>
          <w:alias w:val="To edit, see citavi.com/edit"/>
          <w:tag w:val="CitaviPlaceholder#57f8b628-208f-41ee-b8a1-2084a0882ef4"/>
          <w:id w:val="-357584087"/>
          <w:placeholder>
            <w:docPart w:val="DefaultPlaceholder_-1854013440"/>
          </w:placeholder>
        </w:sdtPr>
        <w:sdtEndPr/>
        <w:sdtContent>
          <w:r w:rsidR="009646B0" w:rsidRPr="004E56BE">
            <w:rPr>
              <w:noProof/>
            </w:rPr>
            <w:fldChar w:fldCharType="begin"/>
          </w:r>
          <w:r w:rsidR="00E31C1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1NTcxYjVmLTg0MDktNDFlNy1hNWY1LTljNTY5MGI0MzhlMiIsIlJhbmdlU3RhcnQiOjQ3LCJSYW5nZUxlbmd0aCI6MjcsIlJlZmVyZW5jZUlkIjoiZTQ3Y2JiNDktYmNhMS00NmQyLWI2ZGMtMTM4MGRmNzA4NmU2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A6Ly9kbC5hY20ub3JnL2NpdGF0aW9uLmNmbT9kb2lkPTE3MTk5NzAiLCJVcmlTdHJpbmciOiJodHRwOi8vZGwuYWNtLm9yZy9jaXRhdGlvbi5jZm0/ZG9pZD0xNzE5OTcw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1VDA5OjUyOjE4IiwiTW9kaWZpZWRCeSI6Il9QYXNjaCIsIklkIjoiZWRkOTcxMTktZWFmZS00ZWQzLTljODYtMTA3ODU3ZGU0NmRkIiwiTW9kaWZpZWRPbiI6IjIwMjItMDItMTVUMDk6NTI6MTg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Q1LzE3MTk5NzAuMTcyMDAyMSIsIlVyaVN0cmluZyI6Imh0dHBzOi8vZG9pLm9yZy8xMC4xMTQ1LzE3MTk5NzAuMTcyMDAy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}</w:instrText>
          </w:r>
          <w:r w:rsidR="009646B0" w:rsidRPr="004E56BE">
            <w:rPr>
              <w:noProof/>
            </w:rPr>
            <w:fldChar w:fldCharType="separate"/>
          </w:r>
          <w:r w:rsidR="00E31C1E">
            <w:rPr>
              <w:noProof/>
            </w:rPr>
            <w:t>(Elsweiler et al., 2015; Elsweiler et al., 2017; Freyne &amp; Berkovsky, 2010)</w:t>
          </w:r>
          <w:r w:rsidR="009646B0" w:rsidRPr="004E56BE">
            <w:rPr>
              <w:noProof/>
            </w:rPr>
            <w:fldChar w:fldCharType="end"/>
          </w:r>
        </w:sdtContent>
      </w:sdt>
      <w:r w:rsidR="00E83D26" w:rsidRPr="004E56BE">
        <w:t>.</w:t>
      </w:r>
      <w:r w:rsidR="00426BBD" w:rsidRPr="004E56BE">
        <w:t xml:space="preserve"> </w:t>
      </w:r>
      <w:r w:rsidR="004E56BE">
        <w:t xml:space="preserve">There also seems to be an </w:t>
      </w:r>
      <w:r w:rsidR="00426BBD" w:rsidRPr="004E56BE">
        <w:t xml:space="preserve">strong demand for CAs in the kitchen, </w:t>
      </w:r>
      <w:r w:rsidR="004E56BE" w:rsidRPr="004E56BE">
        <w:t xml:space="preserve">e.g. </w:t>
      </w:r>
      <w:r w:rsidR="00426BBD" w:rsidRPr="004E56BE">
        <w:t>Google Home Devices were</w:t>
      </w:r>
      <w:r w:rsidR="004E56BE" w:rsidRPr="004E56BE">
        <w:t xml:space="preserve"> </w:t>
      </w:r>
      <w:r w:rsidR="00426BBD" w:rsidRPr="004E56BE">
        <w:t xml:space="preserve">used for more than 16 million recipes </w:t>
      </w:r>
      <w:r w:rsidR="004E56BE" w:rsidRPr="004E56BE">
        <w:t>during</w:t>
      </w:r>
      <w:r w:rsidR="00426BBD" w:rsidRPr="004E56BE">
        <w:t xml:space="preserve"> </w:t>
      </w:r>
      <w:r w:rsidR="00530024">
        <w:t xml:space="preserve">the </w:t>
      </w:r>
      <w:r w:rsidR="00426BBD" w:rsidRPr="004E56BE">
        <w:t xml:space="preserve">2018th </w:t>
      </w:r>
      <w:r w:rsidR="004E56BE" w:rsidRPr="004E56BE">
        <w:t>Christmas</w:t>
      </w:r>
      <w:r w:rsidR="00426BBD" w:rsidRPr="004E56BE">
        <w:t xml:space="preserve"> season, passing one million on Christmas day alone </w:t>
      </w:r>
      <w:sdt>
        <w:sdtPr>
          <w:alias w:val="To edit, see citavi.com/edit"/>
          <w:tag w:val="CitaviPlaceholder#b2c194ea-fb97-4feb-addc-c2bb1acb5797"/>
          <w:id w:val="1972697358"/>
          <w:placeholder>
            <w:docPart w:val="E85309CC499D43D48570E4ECBB238F1C"/>
          </w:placeholder>
        </w:sdtPr>
        <w:sdtEndPr/>
        <w:sdtContent>
          <w:r w:rsidR="00426BBD" w:rsidRPr="004E56BE">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mJsb2cuZ29vZ2xlL3Byb2R1Y3RzL2Fzc2lzdGFudC9oZXJlcy1ob3ctZ29vZ2xlLWFzc2lzdGFudC1iZWNhbWUtbW9yZS1oZWxwZnVsLTIwMTgvIiwiVXJpU3RyaW5nIjoiaHR0cHM6Ly93d3cuYmxvZy5nb29nbGUvcHJvZHVjdHMvYXNzaXN0YW50L2hlcmVzLWhvdy1nb29nbGUtYXNzaXN0YW50LWJlY2FtZS1tb3JlLWhlbHBmdWwtMjAxOC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}</w:instrText>
          </w:r>
          <w:r w:rsidR="00426BBD" w:rsidRPr="004E56BE">
            <w:rPr>
              <w:noProof/>
            </w:rPr>
            <w:fldChar w:fldCharType="separate"/>
          </w:r>
          <w:r w:rsidR="00E31C1E">
            <w:rPr>
              <w:noProof/>
            </w:rPr>
            <w:t>(Huffman, 2019)</w:t>
          </w:r>
          <w:r w:rsidR="00426BBD" w:rsidRPr="004E56BE">
            <w:rPr>
              <w:noProof/>
            </w:rPr>
            <w:fldChar w:fldCharType="end"/>
          </w:r>
        </w:sdtContent>
      </w:sdt>
      <w:r w:rsidR="00181E9E" w:rsidRPr="004E56BE">
        <w:t>.</w:t>
      </w:r>
      <w:r w:rsidR="00181E9E">
        <w:t xml:space="preserve"> </w:t>
      </w:r>
      <w:r w:rsidR="002C73C1">
        <w:t>Providing a cooking domain-specific BERT model</w:t>
      </w:r>
      <w:r w:rsidR="006C6628">
        <w:t xml:space="preserve"> </w:t>
      </w:r>
      <w:r w:rsidR="002C73C1">
        <w:t>might be</w:t>
      </w:r>
      <w:r w:rsidR="006C6628">
        <w:t xml:space="preserve"> an important step toward</w:t>
      </w:r>
      <w:r w:rsidR="00B807B0">
        <w:t>s</w:t>
      </w:r>
      <w:r w:rsidR="006C6628">
        <w:t xml:space="preserve"> building a truly conversational system</w:t>
      </w:r>
      <w:r w:rsidR="002C73C1">
        <w:t xml:space="preserve"> for the kitchen</w:t>
      </w:r>
      <w:r w:rsidR="006C6628">
        <w:t>.</w:t>
      </w:r>
      <w:r w:rsidR="00AA00F6">
        <w:t xml:space="preserve"> </w:t>
      </w:r>
      <w:r w:rsidR="00835FE6">
        <w:t>Therefore, t</w:t>
      </w:r>
      <w:r w:rsidR="00957F43">
        <w:t>he concrete contributions of this thesis include:</w:t>
      </w:r>
    </w:p>
    <w:p w14:paraId="0CEC3CA8" w14:textId="43BE755C" w:rsidR="009F45A6" w:rsidRDefault="00B229CF" w:rsidP="004447D5">
      <w:pPr>
        <w:pStyle w:val="Folgeabsatz"/>
        <w:numPr>
          <w:ilvl w:val="0"/>
          <w:numId w:val="32"/>
        </w:numPr>
      </w:pPr>
      <w:r>
        <w:t>t</w:t>
      </w:r>
      <w:r w:rsidR="009F45A6">
        <w:t xml:space="preserve">he introduction of </w:t>
      </w:r>
      <w:r w:rsidR="009F45A6" w:rsidRPr="00B87A68">
        <w:t>CookBERT</w:t>
      </w:r>
      <w:r w:rsidR="009F45A6">
        <w:t>, a domain adapted BERT model for the cooking domain</w:t>
      </w:r>
      <w:r>
        <w:t>,</w:t>
      </w:r>
    </w:p>
    <w:p w14:paraId="2FC9B5CA" w14:textId="22440D8E" w:rsidR="00B229CF" w:rsidRPr="0074724E" w:rsidRDefault="00B229CF" w:rsidP="00B229CF">
      <w:pPr>
        <w:pStyle w:val="Folgeabsatz"/>
        <w:numPr>
          <w:ilvl w:val="0"/>
          <w:numId w:val="32"/>
        </w:numPr>
        <w:rPr>
          <w:color w:val="000000" w:themeColor="text1"/>
        </w:rPr>
      </w:pPr>
      <w:r w:rsidRPr="0074724E">
        <w:rPr>
          <w:color w:val="000000" w:themeColor="text1"/>
        </w:rPr>
        <w:t>t</w:t>
      </w:r>
      <w:r w:rsidR="00BB5B1E" w:rsidRPr="0074724E">
        <w:rPr>
          <w:color w:val="000000" w:themeColor="text1"/>
        </w:rPr>
        <w:t>he evaluation of CookBERT on three conversational agent relevant tasks</w:t>
      </w:r>
      <w:r w:rsidR="0074724E" w:rsidRPr="0074724E">
        <w:rPr>
          <w:color w:val="000000" w:themeColor="text1"/>
        </w:rPr>
        <w:t>, including information need classification, named entity recognition, and question answerin</w:t>
      </w:r>
      <w:r w:rsidR="0074724E">
        <w:rPr>
          <w:color w:val="000000" w:themeColor="text1"/>
        </w:rPr>
        <w:t>g</w:t>
      </w:r>
      <w:r w:rsidR="00BB5B1E" w:rsidRPr="0074724E">
        <w:rPr>
          <w:color w:val="000000" w:themeColor="text1"/>
        </w:rPr>
        <w:t xml:space="preserve">, </w:t>
      </w:r>
    </w:p>
    <w:p w14:paraId="7177BD1F" w14:textId="171064D3" w:rsidR="007A3F7F" w:rsidRDefault="007A3F7F" w:rsidP="00B229CF">
      <w:pPr>
        <w:pStyle w:val="Folgeabsatz"/>
        <w:numPr>
          <w:ilvl w:val="0"/>
          <w:numId w:val="32"/>
        </w:numPr>
      </w:pPr>
      <w:r>
        <w:t xml:space="preserve">evidence that CookBERT </w:t>
      </w:r>
      <w:r w:rsidR="005514B2">
        <w:t xml:space="preserve">can </w:t>
      </w:r>
      <w:r>
        <w:t xml:space="preserve">significantly improve performance </w:t>
      </w:r>
      <w:r w:rsidR="0074724E">
        <w:t>in the classification of cooking-specific information needs and food-based named entity recognition</w:t>
      </w:r>
      <w:r w:rsidR="005514B2">
        <w:t>, compared to the default BERT model</w:t>
      </w:r>
      <w:r w:rsidR="0074724E">
        <w:t>,</w:t>
      </w:r>
    </w:p>
    <w:p w14:paraId="3234714D" w14:textId="238D798E" w:rsidR="0074724E" w:rsidRDefault="0074724E" w:rsidP="00B229CF">
      <w:pPr>
        <w:pStyle w:val="Folgeabsatz"/>
        <w:numPr>
          <w:ilvl w:val="0"/>
          <w:numId w:val="32"/>
        </w:numPr>
      </w:pPr>
      <w:r>
        <w:t>evidence that CookBERT outperforms FoodBE</w:t>
      </w:r>
      <w:r w:rsidRPr="0074724E">
        <w:rPr>
          <w:color w:val="000000" w:themeColor="text1"/>
        </w:rPr>
        <w:t xml:space="preserve">RT </w:t>
      </w:r>
      <w:sdt>
        <w:sdtPr>
          <w:rPr>
            <w:color w:val="000000" w:themeColor="text1"/>
          </w:rPr>
          <w:alias w:val="To edit, see citavi.com/edit"/>
          <w:tag w:val="CitaviPlaceholder#7ea7a1bd-c60a-41dd-96f5-d68d8d41026d"/>
          <w:id w:val="132755410"/>
          <w:placeholder>
            <w:docPart w:val="E5B08A47C3CB44B4834D9F0945FE2748"/>
          </w:placeholder>
        </w:sdtPr>
        <w:sdtEndPr/>
        <w:sdtContent>
          <w:r w:rsidRPr="0074724E">
            <w:rPr>
              <w:noProof/>
              <w:color w:val="000000" w:themeColor="text1"/>
            </w:rPr>
            <w:fldChar w:fldCharType="begin"/>
          </w:r>
          <w:r w:rsidR="00E31C1E">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yOGQxN2NjLTMwYzYtNGFmOS1iMTQzLWZhNWM1NzhjZWNiMSIsIlJhbmdlTGVuZ3RoIjoyNSwiUmVmZXJlbmNlSWQiOiJkYTc2MDQ4Yi05OWI4LTRjN2QtOTUyYy00NGE3YzA5YjJkM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nNjaXRlcHJlc3Mub3JnL0RpZ2l0YWxMaWJyYXJ5L0xpbmsuYXNweD9kb2k9MTAuNTIyMC8wMDEwMjAyMDAwNjcwMDc3IiwiVXJpU3RyaW5nIjoiaHR0cHM6Ly93d3cuc2NpdGVwcmVzcy5vcmcvRGlnaXRhbExpYnJhcnkvTGluay5hc3B4P2RvaT0xMC41MjIwLzAwMTAyMDIwMDA2NzAwNz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xLTExLTE1VDEzOjQ4OjM5IiwiTW9kaWZpZWRCeSI6Il9QYXNjaCIsIklkIjoiNTMzNDBmODgtMzIwOC00ZmNhLWFlNjItOGExMzZjYzQyMTU1IiwiTW9kaWZpZWRPbiI6IjIwMjEtMTEtMTVUMTM6NDg6Mzk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1MjIwLzAwMTAyMDIwMDA2NzAwNzciLCJVcmlTdHJpbmciOiJodHRwczovL2RvaS5vcmcvMTAuNTIyMC8wMDEwMjAyMDAwNjcwMDc3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}</w:instrText>
          </w:r>
          <w:r w:rsidRPr="0074724E">
            <w:rPr>
              <w:noProof/>
              <w:color w:val="000000" w:themeColor="text1"/>
            </w:rPr>
            <w:fldChar w:fldCharType="separate"/>
          </w:r>
          <w:r w:rsidR="00E31C1E">
            <w:rPr>
              <w:noProof/>
              <w:color w:val="000000" w:themeColor="text1"/>
            </w:rPr>
            <w:t>(Pellegrini et al., 2021)</w:t>
          </w:r>
          <w:r w:rsidRPr="0074724E">
            <w:rPr>
              <w:noProof/>
              <w:color w:val="000000" w:themeColor="text1"/>
            </w:rPr>
            <w:fldChar w:fldCharType="end"/>
          </w:r>
        </w:sdtContent>
      </w:sdt>
      <w:r w:rsidRPr="0074724E">
        <w:rPr>
          <w:color w:val="000000" w:themeColor="text1"/>
        </w:rPr>
        <w:t>, a antecedent cooking domain-specific BERT model</w:t>
      </w:r>
      <w:r>
        <w:rPr>
          <w:color w:val="000000" w:themeColor="text1"/>
        </w:rPr>
        <w:t xml:space="preserve">, in all three evaluation tasks. </w:t>
      </w:r>
    </w:p>
    <w:p w14:paraId="0E92297A" w14:textId="162EF934" w:rsidR="004D264A" w:rsidRPr="006C6628" w:rsidRDefault="00E91B0B" w:rsidP="00BE7D89">
      <w:pPr>
        <w:pStyle w:val="Folgeabsatz"/>
        <w:ind w:firstLine="0"/>
      </w:pPr>
      <w:r w:rsidRPr="00B409FA">
        <w:lastRenderedPageBreak/>
        <w:t xml:space="preserve">The remainder of this thesis is organized as follows. </w:t>
      </w:r>
      <w:r w:rsidR="00BE7D89" w:rsidRPr="00B409FA">
        <w:t>Chapter</w:t>
      </w:r>
      <w:r w:rsidR="00CA37A1">
        <w:t xml:space="preserve"> 2 covers background</w:t>
      </w:r>
      <w:r w:rsidR="008D44DB">
        <w:t xml:space="preserve"> </w:t>
      </w:r>
      <w:r w:rsidR="00CA37A1">
        <w:t xml:space="preserve">and related work </w:t>
      </w:r>
      <w:r w:rsidR="008D44DB">
        <w:t>that is necessary for the understand</w:t>
      </w:r>
      <w:r w:rsidR="00B409FA">
        <w:t>ing</w:t>
      </w:r>
      <w:r w:rsidR="008D44DB">
        <w:t xml:space="preserve"> of basic concepts of this </w:t>
      </w:r>
      <w:r w:rsidR="00BE7D89">
        <w:t>thesis</w:t>
      </w:r>
      <w:r w:rsidR="00045512">
        <w:t xml:space="preserve"> and</w:t>
      </w:r>
      <w:r w:rsidR="008D44DB">
        <w:t xml:space="preserve"> the justification of methodological steps taken</w:t>
      </w:r>
      <w:r w:rsidR="00045512">
        <w:t>, respectively</w:t>
      </w:r>
      <w:r w:rsidR="008D44DB">
        <w:t xml:space="preserve">. </w:t>
      </w:r>
      <w:r w:rsidR="00BE7D89">
        <w:t>Chapter</w:t>
      </w:r>
      <w:r w:rsidR="00A31FF5">
        <w:t xml:space="preserve"> 3 </w:t>
      </w:r>
      <w:r w:rsidR="002860A5">
        <w:t>outlines these methodological steps</w:t>
      </w:r>
      <w:r w:rsidR="002E475C">
        <w:t xml:space="preserve"> </w:t>
      </w:r>
      <w:r w:rsidR="00B409FA">
        <w:t>taken to develop</w:t>
      </w:r>
      <w:r w:rsidR="002E475C">
        <w:t xml:space="preserve"> CookBERT</w:t>
      </w:r>
      <w:r w:rsidR="00045512">
        <w:t xml:space="preserve"> as well as the</w:t>
      </w:r>
      <w:r w:rsidR="002E475C">
        <w:t xml:space="preserve"> experimental setup </w:t>
      </w:r>
      <w:r w:rsidR="00045512">
        <w:t>for its evaluation.</w:t>
      </w:r>
      <w:r w:rsidR="002860A5">
        <w:t xml:space="preserve"> </w:t>
      </w:r>
      <w:r w:rsidR="00043478">
        <w:t xml:space="preserve">The </w:t>
      </w:r>
      <w:r w:rsidR="00D47886">
        <w:t xml:space="preserve">actual </w:t>
      </w:r>
      <w:r w:rsidR="00043478">
        <w:t xml:space="preserve">performance evaluation of CookBERT and </w:t>
      </w:r>
      <w:r w:rsidR="00D47886">
        <w:t xml:space="preserve">the </w:t>
      </w:r>
      <w:r w:rsidR="00043478">
        <w:t xml:space="preserve">comparison </w:t>
      </w:r>
      <w:r w:rsidR="00D47886">
        <w:t>with</w:t>
      </w:r>
      <w:r w:rsidR="00043478">
        <w:t xml:space="preserve"> other BERT based models is </w:t>
      </w:r>
      <w:r w:rsidR="00D47886">
        <w:t xml:space="preserve">subsequently </w:t>
      </w:r>
      <w:r w:rsidR="00043478">
        <w:t xml:space="preserve">done in </w:t>
      </w:r>
      <w:r w:rsidR="00BE7D89">
        <w:t>chapter</w:t>
      </w:r>
      <w:r w:rsidR="00043478">
        <w:t xml:space="preserve"> 4. </w:t>
      </w:r>
      <w:r w:rsidR="00BE7D89">
        <w:t>Chapter</w:t>
      </w:r>
      <w:r w:rsidR="002776DA">
        <w:t xml:space="preserve"> 5 discusses the results of the evaluation, followed by the limitations that this thesis faced in </w:t>
      </w:r>
      <w:r w:rsidR="00BE7D89">
        <w:t>chapter</w:t>
      </w:r>
      <w:r w:rsidR="002776DA">
        <w:t xml:space="preserve"> 6. </w:t>
      </w:r>
      <w:r w:rsidR="00BE7D89">
        <w:t>The thesis is round</w:t>
      </w:r>
      <w:r w:rsidR="00D47886">
        <w:t>ed</w:t>
      </w:r>
      <w:r w:rsidR="00BE7D89">
        <w:t xml:space="preserve"> off with a conclusion in chapter 7.</w:t>
      </w:r>
      <w:r w:rsidR="00264519">
        <w:t xml:space="preserve"> </w:t>
      </w:r>
    </w:p>
    <w:p w14:paraId="796BDE4B" w14:textId="292A89BF" w:rsidR="00BF5EE2" w:rsidRPr="00BB5B1E" w:rsidRDefault="009B7D85" w:rsidP="00BB5B1E">
      <w:pPr>
        <w:pStyle w:val="Folgeabsatz"/>
        <w:numPr>
          <w:ilvl w:val="0"/>
          <w:numId w:val="28"/>
        </w:numPr>
        <w:rPr>
          <w:highlight w:val="green"/>
        </w:rPr>
      </w:pPr>
      <w:r w:rsidRPr="00BB5B1E">
        <w:rPr>
          <w:rFonts w:ascii="Frutiger Next LT W1G Medium" w:eastAsiaTheme="majorEastAsia" w:hAnsi="Frutiger Next LT W1G Medium" w:cstheme="majorBidi"/>
          <w:bCs/>
          <w:sz w:val="28"/>
          <w:szCs w:val="28"/>
        </w:rPr>
        <w:br w:type="page"/>
      </w:r>
    </w:p>
    <w:p w14:paraId="5D5B3ECB" w14:textId="65F0923F" w:rsidR="000844AC" w:rsidRDefault="00977BAB" w:rsidP="009B7D85">
      <w:pPr>
        <w:pStyle w:val="berschrift1"/>
      </w:pPr>
      <w:bookmarkStart w:id="8" w:name="_Toc98674029"/>
      <w:r>
        <w:lastRenderedPageBreak/>
        <w:t>Related Work</w:t>
      </w:r>
      <w:bookmarkEnd w:id="8"/>
    </w:p>
    <w:p w14:paraId="1D702C89" w14:textId="5F7AABA6" w:rsidR="00274D16" w:rsidRDefault="00274D16" w:rsidP="00DE113E">
      <w:pPr>
        <w:pStyle w:val="Folgeabsatz"/>
        <w:ind w:firstLine="0"/>
      </w:pPr>
      <w:r>
        <w:t xml:space="preserve">To set the context for this thesis and motivate the research question as well the methodological decisions taken, this chapter covers </w:t>
      </w:r>
      <w:r w:rsidR="00A4181B">
        <w:t xml:space="preserve">the background and </w:t>
      </w:r>
      <w:r w:rsidR="008E6232">
        <w:t xml:space="preserve">related </w:t>
      </w:r>
      <w:r>
        <w:t>work from research contributions across diverse fields of computer and information scienc</w:t>
      </w:r>
      <w:r w:rsidR="008E6232">
        <w:t>e</w:t>
      </w:r>
      <w:r>
        <w:t xml:space="preserve">, ranging from conversational </w:t>
      </w:r>
      <w:r w:rsidR="005B14AF">
        <w:t>artificial intelligence</w:t>
      </w:r>
      <w:r>
        <w:t xml:space="preserve"> to </w:t>
      </w:r>
      <w:r w:rsidR="00F34449">
        <w:t>word embeddings</w:t>
      </w:r>
      <w:r>
        <w:t xml:space="preserve"> to </w:t>
      </w:r>
      <w:r w:rsidR="005D2BF7">
        <w:t>the recently popular transformer neural networks</w:t>
      </w:r>
      <w:r>
        <w:t>.</w:t>
      </w:r>
      <w:r w:rsidR="006C20F6">
        <w:t xml:space="preserve"> </w:t>
      </w:r>
      <w:r w:rsidR="00571431">
        <w:t xml:space="preserve">It starts with the topic of conversational </w:t>
      </w:r>
      <w:r w:rsidR="00674131">
        <w:t>artificial intelligence</w:t>
      </w:r>
      <w:r w:rsidR="00571431">
        <w:t xml:space="preserve"> in section 2.1</w:t>
      </w:r>
      <w:r w:rsidR="00674131">
        <w:t>,</w:t>
      </w:r>
      <w:r w:rsidR="00167AD7">
        <w:t xml:space="preserve"> </w:t>
      </w:r>
      <w:r w:rsidR="00674131">
        <w:t xml:space="preserve">in which on the one hand the choice of the evaluation tasks used later in this thesis are justified and on the other hand the cooking domain is motivated once again as the domain of choice. </w:t>
      </w:r>
      <w:r w:rsidR="00011ABF">
        <w:t>Section 2.2 covers relevant concepts and main architectures for processing natural language with deep neural networks. It serves as the background for understanding the concepts on which BERT is based on.</w:t>
      </w:r>
      <w:r w:rsidR="00797F9B">
        <w:t xml:space="preserve"> Subsequently, the BERT model itself is addressed in section 2.3. This section is intended to explain why BERT of all things is the model of choice in this thesis. It also contains related work regarding the domain adaption of BERT, which forms the basis for the methodological decisions taken. </w:t>
      </w:r>
      <w:r w:rsidR="00E84D84">
        <w:t xml:space="preserve">In </w:t>
      </w:r>
      <w:r w:rsidR="00A338D1">
        <w:t xml:space="preserve">section 2.4, datasets used throughout this thesis are presented. </w:t>
      </w:r>
      <w:r w:rsidR="00E84D84">
        <w:t xml:space="preserve">Finally, there is a summary of the most important findings from this chapter, and key differentiators are outlined, which </w:t>
      </w:r>
      <w:r w:rsidR="002165DA">
        <w:t>thus</w:t>
      </w:r>
      <w:r w:rsidR="00E84D84">
        <w:t xml:space="preserve"> leads to the formulation of the underlying research question of this thesis.</w:t>
      </w:r>
    </w:p>
    <w:p w14:paraId="77CB654A" w14:textId="283ECAB7" w:rsidR="00E51E9E" w:rsidRDefault="00F325F8" w:rsidP="00B24472">
      <w:pPr>
        <w:pStyle w:val="berschrift2"/>
      </w:pPr>
      <w:bookmarkStart w:id="9" w:name="_Toc98674030"/>
      <w:r>
        <w:t xml:space="preserve">Conversational </w:t>
      </w:r>
      <w:r w:rsidR="009E53D2">
        <w:t>A</w:t>
      </w:r>
      <w:r w:rsidR="007B385C">
        <w:t xml:space="preserve">rtificial </w:t>
      </w:r>
      <w:r w:rsidR="009E53D2">
        <w:t>I</w:t>
      </w:r>
      <w:r w:rsidR="007B385C">
        <w:t>ntelligence</w:t>
      </w:r>
      <w:bookmarkEnd w:id="9"/>
    </w:p>
    <w:p w14:paraId="0BF3A567" w14:textId="6CEEB66E" w:rsidR="008C036F" w:rsidRPr="008C036F" w:rsidRDefault="008C036F" w:rsidP="00D336E2">
      <w:r>
        <w:t xml:space="preserve">This chapter </w:t>
      </w:r>
      <w:r w:rsidR="005E4B28">
        <w:t>provides</w:t>
      </w:r>
      <w:r w:rsidR="005E0679">
        <w:t xml:space="preserve"> a general overview of</w:t>
      </w:r>
      <w:r>
        <w:t xml:space="preserve"> </w:t>
      </w:r>
      <w:r w:rsidR="00007EDE">
        <w:t>conversational artificial intelligence</w:t>
      </w:r>
      <w:r>
        <w:t xml:space="preserve"> as well as</w:t>
      </w:r>
      <w:r w:rsidR="005E0679">
        <w:t xml:space="preserve"> </w:t>
      </w:r>
      <w:r>
        <w:t xml:space="preserve">the research on </w:t>
      </w:r>
      <w:r w:rsidR="005F31BD">
        <w:t>the</w:t>
      </w:r>
      <w:r>
        <w:t xml:space="preserve"> integration </w:t>
      </w:r>
      <w:r w:rsidR="005F31BD">
        <w:t xml:space="preserve">of such systems </w:t>
      </w:r>
      <w:r>
        <w:t xml:space="preserve">in the context of cooking. </w:t>
      </w:r>
      <w:r w:rsidR="005E0679">
        <w:t>More precisely, s</w:t>
      </w:r>
      <w:r w:rsidR="00FC61A7">
        <w:t xml:space="preserve">ection 2.1.1 </w:t>
      </w:r>
      <w:r w:rsidR="005E4B28">
        <w:t>gives</w:t>
      </w:r>
      <w:r w:rsidR="00FC61A7">
        <w:t xml:space="preserve"> a brief </w:t>
      </w:r>
      <w:r w:rsidR="005F31BD">
        <w:t xml:space="preserve">and general </w:t>
      </w:r>
      <w:r w:rsidR="00FC61A7">
        <w:t xml:space="preserve">introduction to </w:t>
      </w:r>
      <w:r w:rsidR="005E0679">
        <w:t>the</w:t>
      </w:r>
      <w:r w:rsidR="00FC61A7">
        <w:t xml:space="preserve"> topic</w:t>
      </w:r>
      <w:r w:rsidR="005E0679">
        <w:t xml:space="preserve"> of conversational artificial intelligence</w:t>
      </w:r>
      <w:r w:rsidR="00FC61A7">
        <w:t xml:space="preserve">. </w:t>
      </w:r>
      <w:r w:rsidR="00234134">
        <w:t>In s</w:t>
      </w:r>
      <w:r w:rsidR="004D76B0">
        <w:t xml:space="preserve">ection </w:t>
      </w:r>
      <w:r w:rsidR="005E0679">
        <w:t>2.1.2</w:t>
      </w:r>
      <w:r w:rsidR="00234134">
        <w:t>, the inner workings</w:t>
      </w:r>
      <w:r w:rsidR="00674131">
        <w:t xml:space="preserve"> and possible tasks that need to be solved</w:t>
      </w:r>
      <w:r w:rsidR="00234134">
        <w:t xml:space="preserve"> of such systems are presented, and section 2.1.3 covers the research done towards the usage of conversational artificial intelligence systems in the kitchen.  </w:t>
      </w:r>
    </w:p>
    <w:p w14:paraId="473D83DD" w14:textId="1E49756D" w:rsidR="00810CAC" w:rsidRDefault="005D07C7" w:rsidP="00810CAC">
      <w:pPr>
        <w:pStyle w:val="berschrift3"/>
      </w:pPr>
      <w:bookmarkStart w:id="10" w:name="_Toc98674031"/>
      <w:r>
        <w:t>Introduction</w:t>
      </w:r>
      <w:bookmarkEnd w:id="10"/>
    </w:p>
    <w:p w14:paraId="3E96CACE" w14:textId="7C312878" w:rsidR="008C036F" w:rsidRDefault="008C036F" w:rsidP="008C036F">
      <w:pPr>
        <w:rPr>
          <w:color w:val="000000" w:themeColor="text1"/>
        </w:rPr>
      </w:pPr>
      <w:r w:rsidRPr="00294B18">
        <w:t xml:space="preserve">Conversational </w:t>
      </w:r>
      <w:r w:rsidR="005E4687">
        <w:t>a</w:t>
      </w:r>
      <w:r w:rsidRPr="00294B18">
        <w:t xml:space="preserve">rtificial </w:t>
      </w:r>
      <w:r w:rsidR="005E4687">
        <w:t>i</w:t>
      </w:r>
      <w:r w:rsidRPr="00294B18">
        <w:t>ntelligence, widely known by the acronym conversational AI, is “the study of techniques for creating software agents that can engage in natural conversational interactions with humans”</w:t>
      </w:r>
      <w:r w:rsidR="004C2C7A">
        <w:t xml:space="preserve"> </w:t>
      </w:r>
      <w:sdt>
        <w:sdtPr>
          <w:alias w:val="To edit, see citavi.com/edit"/>
          <w:tag w:val="CitaviPlaceholder#add1f30f-924e-4049-bf07-554cea354847"/>
          <w:id w:val="2069755051"/>
          <w:placeholder>
            <w:docPart w:val="DefaultPlaceholder_-1854013440"/>
          </w:placeholder>
        </w:sdtPr>
        <w:sdtEndPr/>
        <w:sdtContent>
          <w:r w:rsidR="004C2C7A">
            <w:rPr>
              <w:noProof/>
            </w:rPr>
            <w:fldChar w:fldCharType="begin"/>
          </w:r>
          <w:r w:rsidR="00E31C1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0MDRiODVkLWQyYTMtNDEwNS04NGMzLTYxZjlmNGU3NWJhOCIsIlJhbmdlTGVuZ3RoIjoyMywiUmVmZXJlbmNlSWQiOiI0MmNlMmY2ZS01N2I0LTQyMDMtYTRhYi0xODczN2U2ZDFmZ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lByZWZhY2UiLCJTdGFydFBhZ2UiOnsiJGlkIjoiNSIsIiR0eXBlIjoiU3dpc3NBY2FkZW1pYy5QYWdlTnVtYmVyLCBTd2lzc0FjYWRlbWljIiwiSXNGdWxseU51bWVyaWMiOmZhbHNlLCJOdW1iZXJpbmdUeXBlIjowLCJOdW1lcmFsU3lzdGVtIjotMSwiT3JpZ2luYWxTdHJpbmciOiJQcmVmYWNlIiwiUHJldHR5U3RyaW5nIjoiUHJlZmFjZ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jIwMC9TMDEwNjBFRDFWMDFZMjAyMDEwSExUMDQ4IiwiVXJpU3RyaW5nIjoiaHR0cHM6Ly9kb2kub3JnLzEwLjIyMDAvUzAxMDYwRUQxVjAxWTIwMjAxMEhMVDA0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}</w:instrText>
          </w:r>
          <w:r w:rsidR="004C2C7A">
            <w:rPr>
              <w:noProof/>
            </w:rPr>
            <w:fldChar w:fldCharType="separate"/>
          </w:r>
          <w:r w:rsidR="00E31C1E">
            <w:rPr>
              <w:noProof/>
            </w:rPr>
            <w:t>(McTear, 2020, Preface)</w:t>
          </w:r>
          <w:r w:rsidR="004C2C7A">
            <w:rPr>
              <w:noProof/>
            </w:rPr>
            <w:fldChar w:fldCharType="end"/>
          </w:r>
          <w:r w:rsidR="004C2C7A">
            <w:rPr>
              <w:noProof/>
            </w:rPr>
            <w:t>.</w:t>
          </w:r>
        </w:sdtContent>
      </w:sdt>
      <w:r w:rsidR="001D5AF0">
        <w:t xml:space="preserve"> </w:t>
      </w:r>
      <w:r w:rsidR="00A56F27">
        <w:t>Compared to the typical interaction via command</w:t>
      </w:r>
      <w:r w:rsidR="008946E8">
        <w:t>-</w:t>
      </w:r>
      <w:r w:rsidR="00A56F27">
        <w:t>line or graphical user interface</w:t>
      </w:r>
      <w:r w:rsidR="006613AF">
        <w:t>s</w:t>
      </w:r>
      <w:r w:rsidR="00A56F27">
        <w:t xml:space="preserve">, such systems provide the </w:t>
      </w:r>
      <w:r w:rsidR="00A56F27">
        <w:lastRenderedPageBreak/>
        <w:t xml:space="preserve">opportunity for </w:t>
      </w:r>
      <w:r w:rsidR="008946E8">
        <w:t xml:space="preserve">a </w:t>
      </w:r>
      <w:r w:rsidR="00A56F27">
        <w:t>more natural interaction</w:t>
      </w:r>
      <w:r w:rsidR="00FC61A7">
        <w:t xml:space="preserve"> via conversation</w:t>
      </w:r>
      <w:r w:rsidR="00CB19A5">
        <w:t xml:space="preserve"> and thus </w:t>
      </w:r>
      <w:r w:rsidR="00A56F27">
        <w:t>promis</w:t>
      </w:r>
      <w:r w:rsidR="00CB19A5">
        <w:t xml:space="preserve">e </w:t>
      </w:r>
      <w:r w:rsidR="00A56F27">
        <w:t>an in</w:t>
      </w:r>
      <w:r w:rsidR="00CA61A7" w:rsidRPr="007B29A8">
        <w:rPr>
          <w:color w:val="000000" w:themeColor="text1"/>
        </w:rPr>
        <w:t>creased ease of use and speed of user request</w:t>
      </w:r>
      <w:r w:rsidR="00CA61A7">
        <w:rPr>
          <w:color w:val="000000" w:themeColor="text1"/>
        </w:rPr>
        <w:t>s</w:t>
      </w:r>
      <w:r w:rsidR="00CA61A7" w:rsidRPr="007B29A8">
        <w:rPr>
          <w:color w:val="000000" w:themeColor="text1"/>
        </w:rPr>
        <w:t xml:space="preserve"> as well as </w:t>
      </w:r>
      <w:r w:rsidR="00CA61A7">
        <w:rPr>
          <w:color w:val="000000" w:themeColor="text1"/>
        </w:rPr>
        <w:t>a</w:t>
      </w:r>
      <w:r w:rsidR="00CA61A7" w:rsidRPr="007B29A8">
        <w:rPr>
          <w:color w:val="000000" w:themeColor="text1"/>
        </w:rPr>
        <w:t xml:space="preserve"> convenient usage</w:t>
      </w:r>
      <w:r w:rsidR="00CA61A7">
        <w:rPr>
          <w:color w:val="000000" w:themeColor="text1"/>
        </w:rPr>
        <w:t xml:space="preserve"> </w:t>
      </w:r>
      <w:sdt>
        <w:sdtPr>
          <w:rPr>
            <w:color w:val="000000" w:themeColor="text1"/>
          </w:rPr>
          <w:alias w:val="To edit, see citavi.com/edit"/>
          <w:tag w:val="CitaviPlaceholder#8a936928-fd2b-4b14-b964-89b3c76b4236"/>
          <w:id w:val="1569147049"/>
          <w:placeholder>
            <w:docPart w:val="3E8A184B109F4D038A4A9D5C1A356597"/>
          </w:placeholder>
        </w:sdtPr>
        <w:sdtEndPr/>
        <w:sdtContent>
          <w:r w:rsidR="00CA61A7" w:rsidRPr="007B29A8">
            <w:rPr>
              <w:noProof/>
              <w:color w:val="000000" w:themeColor="text1"/>
            </w:rPr>
            <w:fldChar w:fldCharType="begin"/>
          </w:r>
          <w:r w:rsidR="00CA61A7">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3ZDliN2QxLTI1MmMtNGEwMS04M2VmLWM0NzI1MTkwNzUwZCIsIlJhbmdlTGVuZ3RoIjoyOCwiUmVmZXJlbmNlSWQiOiIwYzZjMzQ1MC0wNzQ4LTQxNTMtYjA4NS02YTgzYWE1ZmJhZW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DcvOTc4LTMtMzE5LTcwMjg0LTFfMzAiLCJVcmlTdHJpbmciOiJodHRwczovL2RvaS5vcmcvMTAuMTAwNy85NzgtMy0zMTktNzAyODQtMV8zM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wMDcvOTc4LTMtMzE5LTcwMjg0LTEiLCJVcmlTdHJpbmciOiJodHRwczovL2RvaS5vcmcvMTAuMTAwNy85NzgtMy0zMTktNzAyODQtMS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}</w:instrText>
          </w:r>
          <w:r w:rsidR="00CA61A7" w:rsidRPr="007B29A8">
            <w:rPr>
              <w:noProof/>
              <w:color w:val="000000" w:themeColor="text1"/>
            </w:rPr>
            <w:fldChar w:fldCharType="separate"/>
          </w:r>
          <w:r w:rsidR="00E31C1E">
            <w:rPr>
              <w:noProof/>
              <w:color w:val="000000" w:themeColor="text1"/>
            </w:rPr>
            <w:t>(Brandtzaeg &amp; Følstad, 2017)</w:t>
          </w:r>
          <w:r w:rsidR="00CA61A7" w:rsidRPr="007B29A8">
            <w:rPr>
              <w:noProof/>
              <w:color w:val="000000" w:themeColor="text1"/>
            </w:rPr>
            <w:fldChar w:fldCharType="end"/>
          </w:r>
        </w:sdtContent>
      </w:sdt>
      <w:r w:rsidR="00CB19A5">
        <w:rPr>
          <w:color w:val="000000" w:themeColor="text1"/>
        </w:rPr>
        <w:t xml:space="preserve">. Conversational AI systems are sometimes even </w:t>
      </w:r>
      <w:r w:rsidR="00521D02">
        <w:rPr>
          <w:color w:val="000000" w:themeColor="text1"/>
        </w:rPr>
        <w:t>referred to</w:t>
      </w:r>
      <w:r w:rsidR="00CB19A5">
        <w:rPr>
          <w:color w:val="000000" w:themeColor="text1"/>
        </w:rPr>
        <w:t xml:space="preserve"> as “the new world of HCI”</w:t>
      </w:r>
      <w:r w:rsidR="00937AFF">
        <w:rPr>
          <w:color w:val="000000" w:themeColor="text1"/>
        </w:rPr>
        <w:t xml:space="preserve"> </w:t>
      </w:r>
      <w:r w:rsidR="00CB19A5">
        <w:rPr>
          <w:color w:val="000000" w:themeColor="text1"/>
        </w:rPr>
        <w:t xml:space="preserve">, with well-known personalities from the tech-industry like Satya Nadella (Microsoft CEO) or Mark Zuckerberg (Facebook CEO), </w:t>
      </w:r>
      <w:r w:rsidR="00521D02">
        <w:rPr>
          <w:color w:val="000000" w:themeColor="text1"/>
        </w:rPr>
        <w:t xml:space="preserve">who </w:t>
      </w:r>
      <w:r w:rsidR="00A90A26">
        <w:rPr>
          <w:color w:val="000000" w:themeColor="text1"/>
        </w:rPr>
        <w:t xml:space="preserve">praise them as a solution to the current app-overload problem </w:t>
      </w:r>
      <w:r w:rsidR="006613AF">
        <w:rPr>
          <w:color w:val="000000" w:themeColor="text1"/>
        </w:rPr>
        <w:t>and</w:t>
      </w:r>
      <w:r w:rsidR="00A90A26">
        <w:rPr>
          <w:color w:val="000000" w:themeColor="text1"/>
        </w:rPr>
        <w:t xml:space="preserve"> even </w:t>
      </w:r>
      <w:r w:rsidR="00521D02">
        <w:rPr>
          <w:color w:val="000000" w:themeColor="text1"/>
        </w:rPr>
        <w:t xml:space="preserve">compare the </w:t>
      </w:r>
      <w:r w:rsidR="006613AF">
        <w:rPr>
          <w:color w:val="000000" w:themeColor="text1"/>
        </w:rPr>
        <w:t>upcoming</w:t>
      </w:r>
      <w:r w:rsidR="00521D02">
        <w:rPr>
          <w:color w:val="000000" w:themeColor="text1"/>
        </w:rPr>
        <w:t xml:space="preserve"> developments of such systems to earlier, major revolutions like the introduction of the graphical user interface or the web </w:t>
      </w:r>
      <w:sdt>
        <w:sdtPr>
          <w:rPr>
            <w:color w:val="000000" w:themeColor="text1"/>
          </w:rPr>
          <w:alias w:val="To edit, see citavi.com/edit"/>
          <w:tag w:val="CitaviPlaceholder#9b62042b-1180-49c2-a0ac-0f5cdfc146b1"/>
          <w:id w:val="-2059918683"/>
          <w:placeholder>
            <w:docPart w:val="DefaultPlaceholder_-1854013440"/>
          </w:placeholder>
        </w:sdtPr>
        <w:sdtEndPr/>
        <w:sdtContent>
          <w:r w:rsidR="00521D02">
            <w:rPr>
              <w:noProof/>
              <w:color w:val="000000" w:themeColor="text1"/>
            </w:rPr>
            <w:fldChar w:fldCharType="begin"/>
          </w:r>
          <w:r w:rsidR="00E31C1E">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zYjUyMDM0LWI0M2YtNGQxZi04ZWY2LWYyODMxYWY4MjVkNyIsIlJhbmdlTGVuZ3RoIjoyNywiUmVmZXJlbmNlSWQiOiI4Y2M0ZmNmNi00OWY5LTRjZjItYTFjNS1kM2Y5ODg0YzIzNj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0NS8zMDg1NTU4IiwiVXJpU3RyaW5nIjoiaHR0cHM6Ly9kb2kub3JnLzEwLjExNDUvMzA4NTU1O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}</w:instrText>
          </w:r>
          <w:r w:rsidR="00521D02">
            <w:rPr>
              <w:noProof/>
              <w:color w:val="000000" w:themeColor="text1"/>
            </w:rPr>
            <w:fldChar w:fldCharType="separate"/>
          </w:r>
          <w:r w:rsidR="00E31C1E">
            <w:rPr>
              <w:noProof/>
              <w:color w:val="000000" w:themeColor="text1"/>
            </w:rPr>
            <w:t>(Følstad &amp; Brandtzæg, 2017)</w:t>
          </w:r>
          <w:r w:rsidR="00521D02">
            <w:rPr>
              <w:noProof/>
              <w:color w:val="000000" w:themeColor="text1"/>
            </w:rPr>
            <w:fldChar w:fldCharType="end"/>
          </w:r>
        </w:sdtContent>
      </w:sdt>
      <w:r w:rsidR="00A90A26">
        <w:rPr>
          <w:color w:val="000000" w:themeColor="text1"/>
        </w:rPr>
        <w:t xml:space="preserve">. </w:t>
      </w:r>
    </w:p>
    <w:p w14:paraId="04DA1D39" w14:textId="22041D0B" w:rsidR="00E66283" w:rsidRDefault="0004103E" w:rsidP="00EE7AB7">
      <w:pPr>
        <w:pStyle w:val="Folgeabsatz"/>
      </w:pPr>
      <w:r>
        <w:t>Generally speaking, t</w:t>
      </w:r>
      <w:r w:rsidR="00A96E4E">
        <w:t>he chatbot ELIZA</w:t>
      </w:r>
      <w:r w:rsidR="008F22AA">
        <w:t xml:space="preserve"> </w:t>
      </w:r>
      <w:sdt>
        <w:sdtPr>
          <w:alias w:val="To edit, see citavi.com/edit"/>
          <w:tag w:val="CitaviPlaceholder#838a27f0-5658-4d1e-89cd-a61461bc0096"/>
          <w:id w:val="-1859572230"/>
          <w:placeholder>
            <w:docPart w:val="DefaultPlaceholder_-1854013440"/>
          </w:placeholder>
        </w:sdtPr>
        <w:sdtEndPr/>
        <w:sdtContent>
          <w:r w:rsidR="008F22AA">
            <w:rPr>
              <w:noProof/>
            </w:rPr>
            <w:fldChar w:fldCharType="begin"/>
          </w:r>
          <w:r w:rsidR="008F22A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MWFlNjdkLTA1YzUtNGMwYi1hNTI5LWZmZDhhYWRiNmIyNyIsIlJhbmdlTGVuZ3RoIjoxOCwiUmVmZXJlbmNlSWQiOiI2Y2JmYmVlOS04ZjNhLTQxYTQtOWVkYS1lMjczMDI2YjU3Nz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zZXBoIiwiTGFzdE5hbWUiOiJXZWl6ZW5iYXVtIiwiUHJvdGVjdGVkIjpmYWxzZSwiU2V4IjoyLCJDcmVhdGVkQnkiOiJfUGFzY2giLCJDcmVhdGVkT24iOiIyMDIyLTAyLTEzVDA4OjE2OjUyIiwiTW9kaWZpZWRCeSI6Il9QYXNjaCIsIklkIjoiNDFiNGY5MjAtZTYzNy00ZTNkLWFlZWQtNTMyOTU4NmQ4YzU4IiwiTW9kaWZpZWRPbiI6IjIwMjItMDItMTNUMDg6MTY6NTI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}</w:instrText>
          </w:r>
          <w:r w:rsidR="008F22AA">
            <w:rPr>
              <w:noProof/>
            </w:rPr>
            <w:fldChar w:fldCharType="separate"/>
          </w:r>
          <w:r w:rsidR="00E31C1E">
            <w:rPr>
              <w:noProof/>
            </w:rPr>
            <w:t>(Weizenbaum, 1966)</w:t>
          </w:r>
          <w:r w:rsidR="008F22AA">
            <w:rPr>
              <w:noProof/>
            </w:rPr>
            <w:fldChar w:fldCharType="end"/>
          </w:r>
        </w:sdtContent>
      </w:sdt>
      <w:r w:rsidR="00A96E4E">
        <w:t xml:space="preserve"> </w:t>
      </w:r>
      <w:r w:rsidR="008F22AA">
        <w:t xml:space="preserve">is considered the first implementation of a conversational AI system. It was designed to simulate a psychologist by using handcrafted rules for pattern matching and substitution to give the illusion of understanding of the conversation. </w:t>
      </w:r>
      <w:r w:rsidR="00937AFF">
        <w:t xml:space="preserve">More sophisticated systems </w:t>
      </w:r>
      <w:r w:rsidR="009808D2">
        <w:t>appeared in the following years, but the general approach was still based on handcrafted rules, which is why these early conversational AI systems suffered from susceptibility for unexpected input, little scalability for domain</w:t>
      </w:r>
      <w:r w:rsidR="008E4834">
        <w:t>s</w:t>
      </w:r>
      <w:r w:rsidR="009808D2">
        <w:t xml:space="preserve"> </w:t>
      </w:r>
      <w:r w:rsidR="008E4834">
        <w:t xml:space="preserve">other </w:t>
      </w:r>
      <w:r w:rsidR="009808D2">
        <w:t>than the one they were created for</w:t>
      </w:r>
      <w:r w:rsidR="00B65000">
        <w:t>,</w:t>
      </w:r>
      <w:r w:rsidR="009808D2">
        <w:t xml:space="preserve"> and the general lack of understanding, since these handcrafted rules simply could not cover the complexity of human language</w:t>
      </w:r>
      <w:r w:rsidR="00B65000">
        <w:t xml:space="preserve"> </w:t>
      </w:r>
      <w:sdt>
        <w:sdtPr>
          <w:alias w:val="To edit, see citavi.com/edit"/>
          <w:tag w:val="CitaviPlaceholder#bfc032f6-8e93-4f48-ae42-0ea00d4d1770"/>
          <w:id w:val="-1032642665"/>
          <w:placeholder>
            <w:docPart w:val="DefaultPlaceholder_-1854013440"/>
          </w:placeholder>
        </w:sdtPr>
        <w:sdtEndPr/>
        <w:sdtContent>
          <w:r w:rsidR="000B0E61">
            <w:rPr>
              <w:noProof/>
            </w:rPr>
            <w:fldChar w:fldCharType="begin"/>
          </w:r>
          <w:r w:rsidR="00E31C1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yMjAwL1MwMTA2MEVEMVYwMVkyMDIwMTBITFQwNDgiLCJVcmlTdHJpbmciOiJodHRwczovL2RvaS5vcmcvMTAuMjIwMC9TMDEwNjBFRDFWMDFZMjAyMDEwSExUMDQ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}</w:instrText>
          </w:r>
          <w:r w:rsidR="000B0E61">
            <w:rPr>
              <w:noProof/>
            </w:rPr>
            <w:fldChar w:fldCharType="separate"/>
          </w:r>
          <w:r w:rsidR="00E31C1E">
            <w:rPr>
              <w:noProof/>
            </w:rPr>
            <w:t>(McTear, 2020, pp. 23–24)</w:t>
          </w:r>
          <w:r w:rsidR="000B0E61">
            <w:rPr>
              <w:noProof/>
            </w:rPr>
            <w:fldChar w:fldCharType="end"/>
          </w:r>
        </w:sdtContent>
      </w:sdt>
      <w:r w:rsidR="009808D2">
        <w:t xml:space="preserve">. </w:t>
      </w:r>
      <w:r w:rsidR="008E4834">
        <w:t>It was only around the turn of the millennium that research shifted towards the development of statistical, data-driven systems that make use of machine learning</w:t>
      </w:r>
      <w:r w:rsidR="00B757F1">
        <w:t xml:space="preserve"> </w:t>
      </w:r>
      <w:sdt>
        <w:sdtPr>
          <w:alias w:val="To edit, see citavi.com/edit"/>
          <w:tag w:val="CitaviPlaceholder#1b7b5897-6b54-4382-b4f8-08b077439854"/>
          <w:id w:val="218334029"/>
          <w:placeholder>
            <w:docPart w:val="DefaultPlaceholder_-1854013440"/>
          </w:placeholder>
        </w:sdtPr>
        <w:sdtEndPr/>
        <w:sdtContent>
          <w:r w:rsidR="00B757F1">
            <w:rPr>
              <w:noProof/>
            </w:rPr>
            <w:fldChar w:fldCharType="begin"/>
          </w:r>
          <w:r w:rsidR="00E31C1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4MWJkMjY4LWE3MzgtNGE0NC1hYzVlLTlhZTFkN2U5NzM3NyIsIlJhbmdlTGVuZ3RoIjoyMSwiUmVmZXJlbmNlSWQiOiI0MmNlMmY2ZS01N2I0LTQyMDMtYTRhYi0xODczN2U2ZDFmZ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kiLCJTdGFydFBhZ2UiOnsiJGlkIjoiNSIsIiR0eXBlIjoiU3dpc3NBY2FkZW1pYy5QYWdlTnVtYmVyLCBTd2lzc0FjYWRlbWljIiwiSXNGdWxseU51bWVyaWMiOnRydWUsIk51bWJlciI6MTksIk51bWJlcmluZ1R5cGUiOjAsIk51bWVyYWxTeXN0ZW0iOjAsIk9yaWdpbmFsU3RyaW5nIjoiMTkiLCJQcmV0dHlTdHJpbmciOiIxO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jIwMC9TMDEwNjBFRDFWMDFZMjAyMDEwSExUMDQ4IiwiVXJpU3RyaW5nIjoiaHR0cHM6Ly9kb2kub3JnLzEwLjIyMDAvUzAxMDYwRUQxVjAxWTIwMjAxMEhMVDA0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}</w:instrText>
          </w:r>
          <w:r w:rsidR="00B757F1">
            <w:rPr>
              <w:noProof/>
            </w:rPr>
            <w:fldChar w:fldCharType="separate"/>
          </w:r>
          <w:r w:rsidR="00E31C1E">
            <w:rPr>
              <w:noProof/>
            </w:rPr>
            <w:t>(McTear, 2020, p. 19)</w:t>
          </w:r>
          <w:r w:rsidR="00B757F1">
            <w:rPr>
              <w:noProof/>
            </w:rPr>
            <w:fldChar w:fldCharType="end"/>
          </w:r>
        </w:sdtContent>
      </w:sdt>
      <w:r w:rsidR="00B22127">
        <w:t xml:space="preserve">, </w:t>
      </w:r>
      <w:r w:rsidR="006613AF">
        <w:t>and</w:t>
      </w:r>
      <w:r w:rsidR="00B22127">
        <w:t xml:space="preserve"> it is generally agreed that in 2011, when Apple release </w:t>
      </w:r>
      <w:r w:rsidR="00974CCD">
        <w:t xml:space="preserve">their personal assistant </w:t>
      </w:r>
      <w:r w:rsidR="00B22127">
        <w:t xml:space="preserve">Siri, conversational AI systems became so mature, that they from now on became part of everyday life </w:t>
      </w:r>
      <w:sdt>
        <w:sdtPr>
          <w:alias w:val="To edit, see citavi.com/edit"/>
          <w:tag w:val="CitaviPlaceholder#a725166e-dff5-42e2-b16f-85e264511a0e"/>
          <w:id w:val="1509563865"/>
          <w:placeholder>
            <w:docPart w:val="DefaultPlaceholder_-1854013440"/>
          </w:placeholder>
        </w:sdtPr>
        <w:sdtEndPr/>
        <w:sdtContent>
          <w:r w:rsidR="00781B4B">
            <w:rPr>
              <w:noProof/>
            </w:rPr>
            <w:fldChar w:fldCharType="begin"/>
          </w:r>
          <w:r w:rsidR="00E31C1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hMWM3N2I3LTVjN2EtNDdiMS04ZmEyLWQ5Y2I5NmI4NWFhMCIsIlJhbmdlTGVuZ3RoIjoyMSwiUmVmZXJlbmNlSWQiOiI0MmNlMmY2ZS01N2I0LTQyMDMtYTRhYi0xODczN2U2ZDFmZ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IiLCJTdGFydFBhZ2UiOnsiJGlkIjoiNSIsIiR0eXBlIjoiU3dpc3NBY2FkZW1pYy5QYWdlTnVtYmVyLCBTd2lzc0FjYWRlbWljIiwiSXNGdWxseU51bWVyaWMiOnRydWUsIk51bWJlciI6MTIsIk51bWJlcmluZ1R5cGUiOjAsIk51bWVyYWxTeXN0ZW0iOjAsIk9yaWdpbmFsU3RyaW5nIjoiMTIiLCJQcmV0dHlTdHJpbmciOiIxMi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jIwMC9TMDEwNjBFRDFWMDFZMjAyMDEwSExUMDQ4IiwiVXJpU3RyaW5nIjoiaHR0cHM6Ly9kb2kub3JnLzEwLjIyMDAvUzAxMDYwRUQxVjAxWTIwMjAxMEhMVDA0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}</w:instrText>
          </w:r>
          <w:r w:rsidR="00781B4B">
            <w:rPr>
              <w:noProof/>
            </w:rPr>
            <w:fldChar w:fldCharType="separate"/>
          </w:r>
          <w:r w:rsidR="00E31C1E">
            <w:rPr>
              <w:noProof/>
            </w:rPr>
            <w:t>(McTear, 2020, p. 12)</w:t>
          </w:r>
          <w:r w:rsidR="00781B4B">
            <w:rPr>
              <w:noProof/>
            </w:rPr>
            <w:fldChar w:fldCharType="end"/>
          </w:r>
        </w:sdtContent>
      </w:sdt>
      <w:r w:rsidR="006613AF">
        <w:t>.</w:t>
      </w:r>
      <w:r w:rsidR="00D45592">
        <w:t xml:space="preserve"> </w:t>
      </w:r>
      <w:r w:rsidR="005C2778">
        <w:t xml:space="preserve">Especially </w:t>
      </w:r>
      <w:r w:rsidR="00921D17">
        <w:t>the advances</w:t>
      </w:r>
      <w:r w:rsidR="005C2778">
        <w:t xml:space="preserve"> in deep learning in recent years</w:t>
      </w:r>
      <w:r w:rsidR="00671FD9" w:rsidRPr="00921D17">
        <w:t xml:space="preserve">, some of which will be discussed in </w:t>
      </w:r>
      <w:r w:rsidR="00921D17" w:rsidRPr="00921D17">
        <w:t>chapter 2.2</w:t>
      </w:r>
      <w:r w:rsidR="00671FD9" w:rsidRPr="00921D17">
        <w:t xml:space="preserve">, </w:t>
      </w:r>
      <w:r w:rsidR="005C2778" w:rsidRPr="00921D17">
        <w:t>ensur</w:t>
      </w:r>
      <w:r w:rsidR="005C2778">
        <w:t xml:space="preserve">ed that conversational AI can </w:t>
      </w:r>
      <w:r w:rsidR="00992190">
        <w:t>nowadays be</w:t>
      </w:r>
      <w:r w:rsidR="005C2778">
        <w:t xml:space="preserve"> found </w:t>
      </w:r>
      <w:r w:rsidR="007E1C66">
        <w:t xml:space="preserve">in </w:t>
      </w:r>
      <w:r w:rsidR="001773AD">
        <w:t>almost</w:t>
      </w:r>
      <w:r w:rsidR="007E1C66">
        <w:t xml:space="preserve"> </w:t>
      </w:r>
      <w:r w:rsidR="00AB227D">
        <w:t>every</w:t>
      </w:r>
      <w:r w:rsidR="007E1C66">
        <w:t xml:space="preserve"> context, </w:t>
      </w:r>
      <w:r w:rsidR="001773AD">
        <w:t>ranging from</w:t>
      </w:r>
      <w:r w:rsidR="007E1C66">
        <w:t xml:space="preserve"> personal digital assistants for phones</w:t>
      </w:r>
      <w:r w:rsidR="00850D3D">
        <w:t xml:space="preserve"> such as Apple’s Siri</w:t>
      </w:r>
      <w:r w:rsidR="001773AD">
        <w:t xml:space="preserve"> to conversational </w:t>
      </w:r>
      <w:r w:rsidR="007E1C66">
        <w:t>agents for smart homes</w:t>
      </w:r>
      <w:r w:rsidR="00850D3D">
        <w:t xml:space="preserve"> such as Amazon’s Alexa</w:t>
      </w:r>
      <w:r w:rsidR="001773AD">
        <w:t xml:space="preserve"> to </w:t>
      </w:r>
      <w:r w:rsidR="007E1C66">
        <w:t>customer service chatbots for e-commerce</w:t>
      </w:r>
      <w:r w:rsidR="00850D3D">
        <w:t xml:space="preserve"> </w:t>
      </w:r>
      <w:sdt>
        <w:sdtPr>
          <w:alias w:val="To edit, see citavi.com/edit"/>
          <w:tag w:val="CitaviPlaceholder#f6063d13-c5a9-43d6-93ae-51700f7d187f"/>
          <w:id w:val="-1446540282"/>
          <w:placeholder>
            <w:docPart w:val="DefaultPlaceholder_-1854013440"/>
          </w:placeholder>
        </w:sdtPr>
        <w:sdtEndPr/>
        <w:sdtContent>
          <w:r w:rsidR="00850D3D">
            <w:rPr>
              <w:noProof/>
            </w:rPr>
            <w:fldChar w:fldCharType="begin"/>
          </w:r>
          <w:r w:rsidR="00850D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jMDcwYmZjLTYxYjctNDQyYi1iOGZlLWJjYjQ4Y2I2YjM1OCIsIlJhbmdlTGVuZ3RoIjoxOCwiUmVmZXJlbmNlSWQiOiJhNzY3MmM0NC02NTFkLTRmYmYtYTVmNi1iZGUzOTVmYmY0O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}</w:instrText>
          </w:r>
          <w:r w:rsidR="00850D3D">
            <w:rPr>
              <w:noProof/>
            </w:rPr>
            <w:fldChar w:fldCharType="separate"/>
          </w:r>
          <w:r w:rsidR="00E31C1E">
            <w:rPr>
              <w:noProof/>
            </w:rPr>
            <w:t>(Cui et al., 2017)</w:t>
          </w:r>
          <w:r w:rsidR="00850D3D">
            <w:rPr>
              <w:noProof/>
            </w:rPr>
            <w:fldChar w:fldCharType="end"/>
          </w:r>
        </w:sdtContent>
      </w:sdt>
      <w:r w:rsidR="007E1C66">
        <w:t xml:space="preserve"> </w:t>
      </w:r>
      <w:r w:rsidR="00850D3D">
        <w:t>and</w:t>
      </w:r>
      <w:r w:rsidR="007E1C66">
        <w:t xml:space="preserve"> </w:t>
      </w:r>
      <w:r w:rsidR="00850D3D">
        <w:t xml:space="preserve">primary care </w:t>
      </w:r>
      <w:sdt>
        <w:sdtPr>
          <w:alias w:val="To edit, see citavi.com/edit"/>
          <w:tag w:val="CitaviPlaceholder#d45e8d93-fa8d-44d0-862a-3adcc1aca3f1"/>
          <w:id w:val="-1205172362"/>
          <w:placeholder>
            <w:docPart w:val="DefaultPlaceholder_-1854013440"/>
          </w:placeholder>
        </w:sdtPr>
        <w:sdtEndPr/>
        <w:sdtContent>
          <w:r w:rsidR="00850D3D">
            <w:rPr>
              <w:noProof/>
            </w:rPr>
            <w:fldChar w:fldCharType="begin"/>
          </w:r>
          <w:r w:rsidR="00850D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ZmM2ZjVjLWYyNzgtNDA2ZC1iMzQwLWY2ZDk4MDhiNGMwZCIsIlJhbmdlTGVuZ3RoIjoxNywiUmVmZXJlbmNlSWQiOiJmOWRkZTY5NC1iNjcxLTQxYzQtOGIxOC00NjIxODY5MzI1M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wNy85NzgtOTgxLTEwLTY5ODktNV80IiwiVXJpU3RyaW5nIjoiaHR0cHM6Ly9kb2kub3JnLzEwLjEwMDcvOTc4LTk4MS0xMC02OTg5LTVf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yVDA5OjM4OjA4IiwiTW9kaWZpZWRCeSI6Il9QYXNjaCIsIklkIjoiZjJmZGI0YmUtNmE1Yi00NTYzLTk4YmQtZGFkYzAwYWU1Y2MzIiwiTW9kaWZpZWRPbiI6IjIwMjItMDItMTJUMDk6Mzg6MDgiLCJQcm9qZWN0Ijp7IiRyZWYiOiI1In19XSwiT3JnYW5pemF0aW9ucyI6W10sIk90aGVyc0ludm9sdmVkIjpbXSwiUGFnZVJhbmdlIjoiPHNwPlxyXG4gIDxuPjM4PC9uPlxyXG4gIDxpbj50cnVlPC9pbj5cclxuICA8b3M+Mzg8L29zPlxyXG4gIDxwcz4zODwvcHM+XHJcbjwvc3A+XHJcbjxlcD5cclxuICA8bj41Mjwvbj5cclxuICA8aW4+dHJ1ZTwvaW4+XHJcbiAgPG9zPjUyPC9vcz5cclxuICA8cHM+NTI8L3BzPlxyXG48L2VwPlxyXG48b3M+MzgtNTI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5ODEtMTAtNjk4OS01IiwiVXJpU3RyaW5nIjoiaHR0cHM6Ly9kb2kub3JnLzEwLjEwMDcvOTc4LTk4MS0xMC02OTg5LTU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}</w:instrText>
          </w:r>
          <w:r w:rsidR="00850D3D">
            <w:rPr>
              <w:noProof/>
            </w:rPr>
            <w:fldChar w:fldCharType="separate"/>
          </w:r>
          <w:r w:rsidR="00E31C1E">
            <w:rPr>
              <w:noProof/>
            </w:rPr>
            <w:t>(Ni et al., 2017)</w:t>
          </w:r>
          <w:r w:rsidR="00850D3D">
            <w:rPr>
              <w:noProof/>
            </w:rPr>
            <w:fldChar w:fldCharType="end"/>
          </w:r>
        </w:sdtContent>
      </w:sdt>
      <w:r w:rsidR="007E1C66">
        <w:t>.</w:t>
      </w:r>
      <w:r w:rsidR="00992190">
        <w:t xml:space="preserve"> </w:t>
      </w:r>
      <w:r w:rsidR="00354D4E">
        <w:t xml:space="preserve">But </w:t>
      </w:r>
      <w:r w:rsidR="00FC61A7">
        <w:t xml:space="preserve">the application context is not the only aspect that differentiates conversational AI systems. Many different implementations of such systems exist, each of which can </w:t>
      </w:r>
      <w:r w:rsidR="00354D4E">
        <w:t xml:space="preserve">be distinguished by </w:t>
      </w:r>
      <w:r w:rsidR="00FC61A7">
        <w:t xml:space="preserve">multiple factors such as </w:t>
      </w:r>
      <w:r w:rsidR="00354D4E">
        <w:t>their knowledge, the service they provide, the primary goal that they try to achieve</w:t>
      </w:r>
      <w:r w:rsidR="00B87A68">
        <w:t>,</w:t>
      </w:r>
      <w:r w:rsidR="00354D4E">
        <w:t xml:space="preserve"> or by the way the</w:t>
      </w:r>
      <w:r w:rsidR="00EE7AB7">
        <w:t>y</w:t>
      </w:r>
      <w:r w:rsidR="00354D4E">
        <w:t xml:space="preserve"> process input and generate output</w:t>
      </w:r>
      <w:r w:rsidR="00EE7AB7">
        <w:t xml:space="preserve"> </w:t>
      </w:r>
      <w:sdt>
        <w:sdtPr>
          <w:alias w:val="To edit, see citavi.com/edit"/>
          <w:tag w:val="CitaviPlaceholder#f5db8d6a-882b-46da-a80a-180b17b0dfae"/>
          <w:id w:val="1156657775"/>
          <w:placeholder>
            <w:docPart w:val="DefaultPlaceholder_-1854013440"/>
          </w:placeholder>
        </w:sdtPr>
        <w:sdtEndPr/>
        <w:sdtContent>
          <w:r w:rsidR="00EE7AB7">
            <w:rPr>
              <w:noProof/>
            </w:rPr>
            <w:fldChar w:fldCharType="begin"/>
          </w:r>
          <w:r w:rsidR="006D495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MTA1NWZmLWY4MTYtNDZiYi04NDFiLTM1NjUxOWJmNmY3ZCIsIlJhbmdlTGVuZ3RoIjoyOSwiUmVmZXJlbmNlSWQiOiI5MTdiYTgxNy0zMWI1LTRkYzUtOTBhMy0xMmY2NmIzMGYzN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}</w:instrText>
          </w:r>
          <w:r w:rsidR="00EE7AB7">
            <w:rPr>
              <w:noProof/>
            </w:rPr>
            <w:fldChar w:fldCharType="separate"/>
          </w:r>
          <w:r w:rsidR="00E31C1E">
            <w:rPr>
              <w:noProof/>
            </w:rPr>
            <w:t>(Nimavat &amp; Champaneria, 2017)</w:t>
          </w:r>
          <w:r w:rsidR="00EE7AB7">
            <w:rPr>
              <w:noProof/>
            </w:rPr>
            <w:fldChar w:fldCharType="end"/>
          </w:r>
        </w:sdtContent>
      </w:sdt>
      <w:r w:rsidR="00EE7AB7">
        <w:t xml:space="preserve">. </w:t>
      </w:r>
      <w:r w:rsidR="00354D4E">
        <w:t>Additionally, i</w:t>
      </w:r>
      <w:r w:rsidR="001773AD">
        <w:t>t is to mention that th</w:t>
      </w:r>
      <w:r w:rsidR="008C036F" w:rsidRPr="00A43C31">
        <w:t xml:space="preserve">e </w:t>
      </w:r>
      <w:r w:rsidR="00285320">
        <w:t>designation</w:t>
      </w:r>
      <w:r w:rsidR="008C036F" w:rsidRPr="00A43C31">
        <w:t xml:space="preserve"> of conversational AI systems is very inconsistent in literature and media,</w:t>
      </w:r>
      <w:r w:rsidR="007E423C">
        <w:t xml:space="preserve"> and </w:t>
      </w:r>
      <w:r w:rsidR="007E423C">
        <w:lastRenderedPageBreak/>
        <w:t xml:space="preserve">various terms like </w:t>
      </w:r>
      <w:r w:rsidR="008C036F" w:rsidRPr="00A43C31">
        <w:t>chatbot, conversational user interface, personal digital assistant, or voice assistant</w:t>
      </w:r>
      <w:r w:rsidR="007E423C">
        <w:t xml:space="preserve"> are often used interchangeably</w:t>
      </w:r>
      <w:r w:rsidR="008C036F" w:rsidRPr="00A43C31">
        <w:t xml:space="preserve"> </w:t>
      </w:r>
      <w:sdt>
        <w:sdtPr>
          <w:alias w:val="To edit, see citavi.com/edit"/>
          <w:tag w:val="CitaviPlaceholder#7cca8fd2-3980-4d68-9bcd-5d8935869ce4"/>
          <w:id w:val="942957270"/>
          <w:placeholder>
            <w:docPart w:val="12982A3B241148BFB2656F232CCF4C98"/>
          </w:placeholder>
        </w:sdtPr>
        <w:sdtEndPr/>
        <w:sdtContent>
          <w:r w:rsidR="008C036F" w:rsidRPr="00A43C31">
            <w:rPr>
              <w:noProof/>
            </w:rPr>
            <w:fldChar w:fldCharType="begin"/>
          </w:r>
          <w:r w:rsidR="00E31C1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yMjAwL1MwMTA2MEVEMVYwMVkyMDIwMTBITFQwNDgiLCJVcmlTdHJpbmciOiJodHRwczovL2RvaS5vcmcvMTAuMjIwMC9TMDEwNjBFRDFWMDFZMjAyMDEwSExUMDQ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}</w:instrText>
          </w:r>
          <w:r w:rsidR="008C036F" w:rsidRPr="00A43C31">
            <w:rPr>
              <w:noProof/>
            </w:rPr>
            <w:fldChar w:fldCharType="separate"/>
          </w:r>
          <w:r w:rsidR="00E31C1E">
            <w:rPr>
              <w:noProof/>
            </w:rPr>
            <w:t>(McTear, 2020, pp. 12–13)</w:t>
          </w:r>
          <w:r w:rsidR="008C036F" w:rsidRPr="00A43C31">
            <w:rPr>
              <w:noProof/>
            </w:rPr>
            <w:fldChar w:fldCharType="end"/>
          </w:r>
        </w:sdtContent>
      </w:sdt>
      <w:r w:rsidR="008C036F" w:rsidRPr="00A43C31">
        <w:t xml:space="preserve">. In </w:t>
      </w:r>
      <w:r w:rsidR="00850D3D">
        <w:t xml:space="preserve">the further course of </w:t>
      </w:r>
      <w:r w:rsidR="008C036F" w:rsidRPr="00A43C31">
        <w:t xml:space="preserve">this thesis, </w:t>
      </w:r>
      <w:r w:rsidR="008C036F" w:rsidRPr="00A43C31">
        <w:rPr>
          <w:i/>
          <w:iCs/>
        </w:rPr>
        <w:t>conversational agent</w:t>
      </w:r>
      <w:r w:rsidR="008C036F" w:rsidRPr="00A43C31">
        <w:t xml:space="preserve"> </w:t>
      </w:r>
      <w:r w:rsidR="008C036F" w:rsidRPr="00A43C31">
        <w:rPr>
          <w:i/>
          <w:iCs/>
        </w:rPr>
        <w:t>(CA)</w:t>
      </w:r>
      <w:r w:rsidR="008C036F" w:rsidRPr="00A43C31">
        <w:t xml:space="preserve"> is used as </w:t>
      </w:r>
      <w:r w:rsidR="00671FD9">
        <w:t>a</w:t>
      </w:r>
      <w:r w:rsidR="008C036F" w:rsidRPr="00A43C31">
        <w:t xml:space="preserve"> </w:t>
      </w:r>
      <w:r w:rsidR="00E22AEB">
        <w:t>generic</w:t>
      </w:r>
      <w:r w:rsidR="008C036F" w:rsidRPr="00A43C31">
        <w:t xml:space="preserve"> term </w:t>
      </w:r>
      <w:r w:rsidR="007E423C">
        <w:t>for</w:t>
      </w:r>
      <w:r w:rsidR="008C036F" w:rsidRPr="00A43C31">
        <w:t xml:space="preserve"> such </w:t>
      </w:r>
      <w:r w:rsidR="00EE7AB7">
        <w:t xml:space="preserve">conversational AI </w:t>
      </w:r>
      <w:r w:rsidR="008C036F" w:rsidRPr="00A43C31">
        <w:t>systems.</w:t>
      </w:r>
      <w:r w:rsidR="00285320">
        <w:t xml:space="preserve"> </w:t>
      </w:r>
    </w:p>
    <w:p w14:paraId="0CB361C7" w14:textId="2556D2A3" w:rsidR="00B03D20" w:rsidRDefault="00E62967" w:rsidP="00B03D20">
      <w:pPr>
        <w:pStyle w:val="berschrift3"/>
      </w:pPr>
      <w:bookmarkStart w:id="11" w:name="_Toc98674032"/>
      <w:r>
        <w:t>Inner Workings</w:t>
      </w:r>
      <w:bookmarkEnd w:id="11"/>
    </w:p>
    <w:p w14:paraId="1125D0C0" w14:textId="69EE8DE5" w:rsidR="008B3570" w:rsidRDefault="00EE7AB7" w:rsidP="00A26401">
      <w:r w:rsidRPr="000C0B54">
        <w:t>As mentioned in the previous section, there are many different implement</w:t>
      </w:r>
      <w:r w:rsidR="0045480B" w:rsidRPr="000C0B54">
        <w:t>ations of</w:t>
      </w:r>
      <w:r w:rsidR="00A26401" w:rsidRPr="000C0B54">
        <w:t xml:space="preserve"> CAs</w:t>
      </w:r>
      <w:r w:rsidR="00FC61A7" w:rsidRPr="000C0B54">
        <w:t xml:space="preserve">, </w:t>
      </w:r>
      <w:r w:rsidR="0045480B" w:rsidRPr="000C0B54">
        <w:t xml:space="preserve">all </w:t>
      </w:r>
      <w:r w:rsidR="00FC61A7" w:rsidRPr="000C0B54">
        <w:t xml:space="preserve">of which </w:t>
      </w:r>
      <w:r w:rsidR="0045480B" w:rsidRPr="000C0B54">
        <w:t>have to meet custom requirements.</w:t>
      </w:r>
      <w:r w:rsidR="002533A3" w:rsidRPr="000C0B54">
        <w:t xml:space="preserve"> For this reason, there is </w:t>
      </w:r>
      <w:r w:rsidR="00A26401" w:rsidRPr="000C0B54">
        <w:t xml:space="preserve">no such thing as a one-size-fits-all </w:t>
      </w:r>
      <w:r w:rsidR="00A44213" w:rsidRPr="000C0B54">
        <w:t>architecture</w:t>
      </w:r>
      <w:r w:rsidR="00A26401" w:rsidRPr="000C0B54">
        <w:t>.</w:t>
      </w:r>
      <w:r w:rsidR="00A44213" w:rsidRPr="000C0B54">
        <w:t xml:space="preserve"> However</w:t>
      </w:r>
      <w:r w:rsidR="00A44213">
        <w:t xml:space="preserve">, </w:t>
      </w:r>
      <w:r w:rsidR="00674955">
        <w:t>to give a shallow overview over the inner workings and tasks that need</w:t>
      </w:r>
      <w:r w:rsidR="006B4DA3">
        <w:t xml:space="preserve"> </w:t>
      </w:r>
      <w:r w:rsidR="00674955">
        <w:t xml:space="preserve">to be solved, a general architecture, as proposed by </w:t>
      </w:r>
      <w:sdt>
        <w:sdtPr>
          <w:alias w:val="To edit, see citavi.com/edit"/>
          <w:tag w:val="CitaviPlaceholder#964ced9f-70f2-4582-899f-6ab400e90960"/>
          <w:id w:val="635073172"/>
          <w:placeholder>
            <w:docPart w:val="DefaultPlaceholder_-1854013440"/>
          </w:placeholder>
        </w:sdtPr>
        <w:sdtEndPr/>
        <w:sdtContent>
          <w:r w:rsidR="00E24F4D">
            <w:rPr>
              <w:noProof/>
            </w:rPr>
            <w:fldChar w:fldCharType="begin"/>
          </w:r>
          <w:r w:rsidR="00983130">
            <w:rPr>
              <w:noProof/>
            </w:rPr>
            <w:instrText>ADDIN CitaviPlaceholder{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}</w:instrText>
          </w:r>
          <w:r w:rsidR="00E24F4D">
            <w:rPr>
              <w:noProof/>
            </w:rPr>
            <w:fldChar w:fldCharType="separate"/>
          </w:r>
          <w:r w:rsidR="00E31C1E">
            <w:rPr>
              <w:noProof/>
            </w:rPr>
            <w:t>Adamopoulou and Moussiades</w:t>
          </w:r>
          <w:r w:rsidR="00E24F4D">
            <w:rPr>
              <w:noProof/>
            </w:rPr>
            <w:fldChar w:fldCharType="end"/>
          </w:r>
        </w:sdtContent>
      </w:sdt>
      <w:r w:rsidR="00E24F4D">
        <w:t xml:space="preserve"> </w:t>
      </w:r>
      <w:sdt>
        <w:sdtPr>
          <w:alias w:val="To edit, see citavi.com/edit"/>
          <w:tag w:val="CitaviPlaceholder#a3dc27ed-5427-4da1-b6ab-29e60e48daaf"/>
          <w:id w:val="389928669"/>
          <w:placeholder>
            <w:docPart w:val="DefaultPlaceholder_-1854013440"/>
          </w:placeholder>
        </w:sdtPr>
        <w:sdtEndPr/>
        <w:sdtContent>
          <w:r w:rsidR="00E24F4D">
            <w:rPr>
              <w:noProof/>
            </w:rPr>
            <w:fldChar w:fldCharType="begin"/>
          </w:r>
          <w:r w:rsidR="00983130">
            <w:rPr>
              <w:noProof/>
            </w:rPr>
            <w:instrText>ADDIN CitaviPlaceholder{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}</w:instrText>
          </w:r>
          <w:r w:rsidR="00E24F4D">
            <w:rPr>
              <w:noProof/>
            </w:rPr>
            <w:fldChar w:fldCharType="separate"/>
          </w:r>
          <w:r w:rsidR="00E31C1E">
            <w:rPr>
              <w:noProof/>
            </w:rPr>
            <w:t>(2020)</w:t>
          </w:r>
          <w:r w:rsidR="00E24F4D">
            <w:rPr>
              <w:noProof/>
            </w:rPr>
            <w:fldChar w:fldCharType="end"/>
          </w:r>
        </w:sdtContent>
      </w:sdt>
      <w:r w:rsidR="00C9546C">
        <w:t xml:space="preserve">, </w:t>
      </w:r>
      <w:r w:rsidR="00674955" w:rsidRPr="00674955">
        <w:rPr>
          <w:rStyle w:val="Hyperlink"/>
          <w:color w:val="000000" w:themeColor="text1"/>
          <w:u w:val="none"/>
        </w:rPr>
        <w:t>is presented</w:t>
      </w:r>
      <w:r w:rsidR="007143C7">
        <w:rPr>
          <w:rStyle w:val="Hyperlink"/>
          <w:color w:val="000000" w:themeColor="text1"/>
          <w:u w:val="none"/>
        </w:rPr>
        <w:t xml:space="preserve"> in the following. </w:t>
      </w:r>
    </w:p>
    <w:p w14:paraId="268348F2" w14:textId="5170C66E" w:rsidR="003E247E" w:rsidRDefault="003E247E" w:rsidP="003E247E">
      <w:pPr>
        <w:pStyle w:val="Abbildung"/>
        <w:keepNext/>
      </w:pPr>
      <w:r>
        <w:drawing>
          <wp:inline distT="0" distB="0" distL="0" distR="0" wp14:anchorId="6F830064" wp14:editId="6E794196">
            <wp:extent cx="5399405" cy="2153920"/>
            <wp:effectExtent l="0" t="0" r="0" b="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399405" cy="2153920"/>
                    </a:xfrm>
                    <a:prstGeom prst="rect">
                      <a:avLst/>
                    </a:prstGeom>
                  </pic:spPr>
                </pic:pic>
              </a:graphicData>
            </a:graphic>
          </wp:inline>
        </w:drawing>
      </w:r>
    </w:p>
    <w:p w14:paraId="72E794F0" w14:textId="785A2B48" w:rsidR="003E247E" w:rsidRDefault="003E247E" w:rsidP="003E247E">
      <w:pPr>
        <w:pStyle w:val="Beschriftung"/>
      </w:pPr>
      <w:r>
        <w:t xml:space="preserve">Figure </w:t>
      </w:r>
      <w:r>
        <w:fldChar w:fldCharType="begin"/>
      </w:r>
      <w:r>
        <w:instrText xml:space="preserve"> SEQ Figure \* ARABIC </w:instrText>
      </w:r>
      <w:r>
        <w:fldChar w:fldCharType="separate"/>
      </w:r>
      <w:r w:rsidR="0082066D">
        <w:rPr>
          <w:noProof/>
        </w:rPr>
        <w:t>1</w:t>
      </w:r>
      <w:r>
        <w:fldChar w:fldCharType="end"/>
      </w:r>
      <w:r>
        <w:t>: General architecture of conversational agents</w:t>
      </w:r>
      <w:r w:rsidR="00B02F7D">
        <w:t>.</w:t>
      </w:r>
      <w:r>
        <w:t xml:space="preserve"> (Taken </w:t>
      </w:r>
      <w:r w:rsidR="00C9546C">
        <w:t>f</w:t>
      </w:r>
      <w:r>
        <w:t>rom</w:t>
      </w:r>
      <w:r w:rsidR="00C9546C">
        <w:t xml:space="preserve"> </w:t>
      </w:r>
      <w:sdt>
        <w:sdtPr>
          <w:alias w:val="To edit, see citavi.com/edit"/>
          <w:tag w:val="CitaviPlaceholder#7d5a3c87-1079-41ba-ac30-fa8193caf2ad"/>
          <w:id w:val="600224205"/>
          <w:placeholder>
            <w:docPart w:val="0CD9CA91121D46ABAFF846E8C7BA0AF7"/>
          </w:placeholder>
        </w:sdtPr>
        <w:sdtContent>
          <w:r w:rsidR="005C7F27">
            <w:rPr>
              <w:noProof/>
            </w:rPr>
            <w:fldChar w:fldCharType="begin"/>
          </w:r>
          <w:r w:rsidR="005C7F27">
            <w:rPr>
              <w:noProof/>
            </w:rPr>
            <w:instrText>ADDIN CitaviPlaceholder{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}</w:instrText>
          </w:r>
          <w:r w:rsidR="005C7F27">
            <w:rPr>
              <w:noProof/>
            </w:rPr>
            <w:fldChar w:fldCharType="separate"/>
          </w:r>
          <w:r w:rsidR="00E31C1E">
            <w:rPr>
              <w:noProof/>
            </w:rPr>
            <w:t>Adamopoulou and Moussiades</w:t>
          </w:r>
          <w:r w:rsidR="005C7F27">
            <w:rPr>
              <w:noProof/>
            </w:rPr>
            <w:fldChar w:fldCharType="end"/>
          </w:r>
        </w:sdtContent>
      </w:sdt>
      <w:r w:rsidR="005C7F27">
        <w:t xml:space="preserve"> </w:t>
      </w:r>
      <w:sdt>
        <w:sdtPr>
          <w:alias w:val="To edit, see citavi.com/edit"/>
          <w:tag w:val="CitaviPlaceholder#2b5bc66a-1099-4bce-9f6b-d760c31611c2"/>
          <w:id w:val="-1595016990"/>
          <w:placeholder>
            <w:docPart w:val="0CD9CA91121D46ABAFF846E8C7BA0AF7"/>
          </w:placeholder>
        </w:sdtPr>
        <w:sdtContent>
          <w:r w:rsidR="005C7F27">
            <w:rPr>
              <w:noProof/>
            </w:rPr>
            <w:fldChar w:fldCharType="begin"/>
          </w:r>
          <w:r w:rsidR="005C7F27">
            <w:rPr>
              <w:noProof/>
            </w:rPr>
            <w:instrText>ADDIN CitaviPlaceholder{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gwIiwiU3RhcnRQYWdlIjp7IiRpZCI6IjUiLCIkdHlwZSI6IlN3aXNzQWNhZGVtaWMuUGFnZU51bWJlciwgU3dpc3NBY2FkZW1pYyIsIklzRnVsbHlOdW1lcmljIjp0cnVlLCJOdW1iZXIiOjM4MCwiTnVtYmVyaW5nVHlwZSI6MCwiTnVtZXJhbFN5c3RlbSI6MCwiT3JpZ2luYWxTdHJpbmciOiIzODAiLCJQcmV0dHlTdHJpbmciOiIzODA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}</w:instrText>
          </w:r>
          <w:r w:rsidR="005C7F27">
            <w:rPr>
              <w:noProof/>
            </w:rPr>
            <w:fldChar w:fldCharType="separate"/>
          </w:r>
          <w:r w:rsidR="00E31C1E">
            <w:rPr>
              <w:noProof/>
            </w:rPr>
            <w:t>(2020, p. 380)</w:t>
          </w:r>
          <w:r w:rsidR="005C7F27">
            <w:rPr>
              <w:noProof/>
            </w:rPr>
            <w:fldChar w:fldCharType="end"/>
          </w:r>
        </w:sdtContent>
      </w:sdt>
      <w:r>
        <w:t>)</w:t>
      </w:r>
    </w:p>
    <w:p w14:paraId="62324DAE" w14:textId="37DFC026" w:rsidR="005C7F27" w:rsidRPr="005C7F27" w:rsidRDefault="006F5C79" w:rsidP="006B4DA3">
      <w:r>
        <w:t>According to Figure 1, i</w:t>
      </w:r>
      <w:r w:rsidR="00E57BBD">
        <w:t xml:space="preserve">n the first step, a user request is received via the user interface, e.g., a physical device like Amazon’s Echo or a mobile app. </w:t>
      </w:r>
      <w:r w:rsidR="002B284F">
        <w:t xml:space="preserve">In case of a voice </w:t>
      </w:r>
      <w:r w:rsidR="002467ED">
        <w:t>user interface</w:t>
      </w:r>
      <w:r w:rsidR="002B284F">
        <w:t xml:space="preserve">, </w:t>
      </w:r>
      <w:r w:rsidR="002467ED">
        <w:t>the request</w:t>
      </w:r>
      <w:r w:rsidR="002B284F">
        <w:t xml:space="preserve"> is first converted to text and then fed forward to the natural language understanding (NLU) component. </w:t>
      </w:r>
    </w:p>
    <w:p w14:paraId="2136CBD3" w14:textId="506A7CF0" w:rsidR="006268D9" w:rsidRDefault="000E4786" w:rsidP="006268D9">
      <w:pPr>
        <w:pStyle w:val="Folgeabsatz"/>
      </w:pPr>
      <w:r>
        <w:t xml:space="preserve">The NLU component analyses the user request in order to gain some understanding of its meaning. </w:t>
      </w:r>
      <w:r w:rsidR="00A748ED">
        <w:t>Typical tasks that are fulfilled here are intent detection and entity extraction. Intent detection deals with determining the underlying goal</w:t>
      </w:r>
      <w:r w:rsidR="006B4DA3">
        <w:t xml:space="preserve"> or information need</w:t>
      </w:r>
      <w:r w:rsidR="00A748ED">
        <w:t xml:space="preserve"> that the user tries to </w:t>
      </w:r>
      <w:r w:rsidR="006B4DA3">
        <w:t>satisfy</w:t>
      </w:r>
      <w:r w:rsidR="00A748ED">
        <w:t xml:space="preserve"> and is often formulated as a classification task, where the user’s utterances are assigned one or multiple labels. Entity extraction </w:t>
      </w:r>
      <w:r w:rsidR="00EA7E8C">
        <w:t xml:space="preserve">is the act of locating and classifying entities in a sequence of text. </w:t>
      </w:r>
      <w:r w:rsidR="000C761A">
        <w:t xml:space="preserve">It often comes in the form of slot filling, </w:t>
      </w:r>
      <w:r w:rsidR="00ED0131">
        <w:t xml:space="preserve">where the information for predefined slots needs to be extracted. E.g., </w:t>
      </w:r>
      <w:r w:rsidR="006268D9">
        <w:t xml:space="preserve">for the predefined </w:t>
      </w:r>
      <w:r w:rsidR="006268D9">
        <w:lastRenderedPageBreak/>
        <w:t xml:space="preserve">slots </w:t>
      </w:r>
      <w:proofErr w:type="spellStart"/>
      <w:r w:rsidR="006268D9" w:rsidRPr="00ED0131">
        <w:rPr>
          <w:i/>
          <w:iCs/>
        </w:rPr>
        <w:t>departure_location</w:t>
      </w:r>
      <w:proofErr w:type="spellEnd"/>
      <w:r w:rsidR="006268D9">
        <w:t xml:space="preserve"> and </w:t>
      </w:r>
      <w:proofErr w:type="spellStart"/>
      <w:r w:rsidR="006268D9" w:rsidRPr="00ED0131">
        <w:rPr>
          <w:i/>
          <w:iCs/>
        </w:rPr>
        <w:t>destination_location</w:t>
      </w:r>
      <w:proofErr w:type="spellEnd"/>
      <w:r w:rsidR="006268D9">
        <w:t xml:space="preserve">, and a </w:t>
      </w:r>
      <w:r w:rsidR="00ED0131">
        <w:t>request “book a flight from London to Paris</w:t>
      </w:r>
      <w:r w:rsidR="006268D9">
        <w:t xml:space="preserve">”, the system would extract the two entities “Paris” and “London”, respectively. The intent detection component might classify this request as </w:t>
      </w:r>
      <w:r w:rsidR="006268D9" w:rsidRPr="006268D9">
        <w:rPr>
          <w:i/>
          <w:iCs/>
        </w:rPr>
        <w:t>book</w:t>
      </w:r>
      <w:r w:rsidR="006268D9">
        <w:rPr>
          <w:i/>
          <w:iCs/>
        </w:rPr>
        <w:t xml:space="preserve"> </w:t>
      </w:r>
      <w:r w:rsidR="006268D9" w:rsidRPr="006268D9">
        <w:rPr>
          <w:i/>
          <w:iCs/>
        </w:rPr>
        <w:t>flight</w:t>
      </w:r>
      <w:r w:rsidR="006268D9">
        <w:t xml:space="preserve">. </w:t>
      </w:r>
      <w:sdt>
        <w:sdtPr>
          <w:alias w:val="To edit, see citavi.com/edit"/>
          <w:tag w:val="CitaviPlaceholder#8e40aec3-608f-485b-89d0-728d6ea76d45"/>
          <w:id w:val="-1778165144"/>
          <w:placeholder>
            <w:docPart w:val="DefaultPlaceholder_-1854013440"/>
          </w:placeholder>
        </w:sdtPr>
        <w:sdtEndPr/>
        <w:sdtContent>
          <w:r w:rsidR="00233664">
            <w:rPr>
              <w:noProof/>
            </w:rPr>
            <w:fldChar w:fldCharType="begin"/>
          </w:r>
          <w:r w:rsidR="00E31C1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yMjAwL1MwMTA2MEVEMVYwMVkyMDIwMTBITFQwNDgiLCJVcmlTdHJpbmciOiJodHRwczovL2RvaS5vcmcvMTAuMjIwMC9TMDEwNjBFRDFWMDFZMjAyMDEwSExUMDQ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}</w:instrText>
          </w:r>
          <w:r w:rsidR="00233664">
            <w:rPr>
              <w:noProof/>
            </w:rPr>
            <w:fldChar w:fldCharType="separate"/>
          </w:r>
          <w:r w:rsidR="00E31C1E">
            <w:rPr>
              <w:noProof/>
            </w:rPr>
            <w:t>(McTear, 2020, pp. 46–47)</w:t>
          </w:r>
          <w:r w:rsidR="00233664">
            <w:rPr>
              <w:noProof/>
            </w:rPr>
            <w:fldChar w:fldCharType="end"/>
          </w:r>
        </w:sdtContent>
      </w:sdt>
    </w:p>
    <w:p w14:paraId="7333F2D0" w14:textId="6B486779" w:rsidR="00290844" w:rsidRDefault="00F754E6" w:rsidP="006268D9">
      <w:pPr>
        <w:pStyle w:val="Folgeabsatz"/>
      </w:pPr>
      <w:r>
        <w:t xml:space="preserve">The dialogue management component </w:t>
      </w:r>
      <w:r w:rsidR="00776BD6">
        <w:t xml:space="preserve">is responsible for the state and flow of the conversation. </w:t>
      </w:r>
      <w:r w:rsidR="002905C5">
        <w:t>It keeps track of the user’s intents and the identified entities as well as the information that is missing for filling specific slots. It is thus also responsible for requesting that missing information by asking follow</w:t>
      </w:r>
      <w:r w:rsidR="00C9546C">
        <w:t>-u</w:t>
      </w:r>
      <w:r w:rsidR="002905C5">
        <w:t xml:space="preserve">p questions, which are generated by the response generation component discussed below. If </w:t>
      </w:r>
      <w:r w:rsidR="00B62A58">
        <w:t xml:space="preserve">the dialog manager has all the required information, an action can be performed (e.g., booking a flight) or the appropriate information can be retrieved from </w:t>
      </w:r>
      <w:r w:rsidR="002467ED">
        <w:t xml:space="preserve">some sort of </w:t>
      </w:r>
      <w:r w:rsidR="00B62A58">
        <w:t>data source</w:t>
      </w:r>
      <w:r w:rsidR="002467ED">
        <w:t>.</w:t>
      </w:r>
      <w:r w:rsidR="00B62A58">
        <w:t xml:space="preserve"> </w:t>
      </w:r>
      <w:sdt>
        <w:sdtPr>
          <w:alias w:val="To edit, see citavi.com/edit"/>
          <w:tag w:val="CitaviPlaceholder#d1975cb6-587e-4df1-9f45-32a3917f9a92"/>
          <w:id w:val="-510220127"/>
          <w:placeholder>
            <w:docPart w:val="DefaultPlaceholder_-1854013440"/>
          </w:placeholder>
        </w:sdtPr>
        <w:sdtEndPr/>
        <w:sdtContent>
          <w:r w:rsidR="00C9546C">
            <w:rPr>
              <w:noProof/>
            </w:rPr>
            <w:fldChar w:fldCharType="begin"/>
          </w:r>
          <w:r w:rsidR="00983130">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wZGM2MmQwLTMwZTItNGYyZi1iNmZiLWJhNThhNDFhMmU0OSIsIlJhbmdlTGVuZ3RoIjo0MCwiUmVmZXJlbmNlSWQiOiI0NWNhMzg4My03YTJiLTRhMWYtOWZjNS1iZWQ3OWI0MDhhYW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gwIiwiU3RhcnRQYWdlIjp7IiRpZCI6IjUiLCIkdHlwZSI6IlN3aXNzQWNhZGVtaWMuUGFnZU51bWJlciwgU3dpc3NBY2FkZW1pYyIsIklzRnVsbHlOdW1lcmljIjp0cnVlLCJOdW1iZXIiOjM4MCwiTnVtYmVyaW5nVHlwZSI6MCwiTnVtZXJhbFN5c3RlbSI6MCwiT3JpZ2luYWxTdHJpbmciOiIzODAiLCJQcmV0dHlTdHJpbmciOiIzODA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}</w:instrText>
          </w:r>
          <w:r w:rsidR="00C9546C">
            <w:rPr>
              <w:noProof/>
            </w:rPr>
            <w:fldChar w:fldCharType="separate"/>
          </w:r>
          <w:r w:rsidR="00E31C1E">
            <w:rPr>
              <w:noProof/>
            </w:rPr>
            <w:t>(Adamopoulou &amp; Moussiades, 2020, p. 380)</w:t>
          </w:r>
          <w:r w:rsidR="00C9546C">
            <w:rPr>
              <w:noProof/>
            </w:rPr>
            <w:fldChar w:fldCharType="end"/>
          </w:r>
        </w:sdtContent>
      </w:sdt>
    </w:p>
    <w:p w14:paraId="646AF2CE" w14:textId="1361DB4E" w:rsidR="002C6354" w:rsidRDefault="00107297" w:rsidP="005708E6">
      <w:pPr>
        <w:pStyle w:val="Folgeabsatz"/>
      </w:pPr>
      <w:r>
        <w:t xml:space="preserve">The response generation component generates a response that is as close to human language as possible. </w:t>
      </w:r>
      <w:r w:rsidR="001E102A">
        <w:t xml:space="preserve">There are generally three approaches to do this: rule-based, retrieval-based and the utilization of a generative model. </w:t>
      </w:r>
      <w:r w:rsidR="00565104">
        <w:t>As the name suggests, the rule-based approach makes use of a hand-written, predefined set of rules to generate a response</w:t>
      </w:r>
      <w:r w:rsidR="006341B4">
        <w:t xml:space="preserve"> and thus </w:t>
      </w:r>
      <w:r w:rsidR="00565104">
        <w:t>suffers from the limitations mentioned in the previous section</w:t>
      </w:r>
      <w:r w:rsidR="00104FCC">
        <w:t xml:space="preserve">. </w:t>
      </w:r>
      <w:r w:rsidR="00B5780A">
        <w:t>In case of the retrieval method, the user’s utterances can be thought of as a query and the goal is to retrieve an appropriate response from a corpus of</w:t>
      </w:r>
      <w:r w:rsidR="00B33882">
        <w:t xml:space="preserve"> </w:t>
      </w:r>
      <w:r w:rsidR="00B5780A">
        <w:t>conversations</w:t>
      </w:r>
      <w:r w:rsidR="005B15AA">
        <w:t xml:space="preserve"> </w:t>
      </w:r>
      <w:sdt>
        <w:sdtPr>
          <w:alias w:val="To edit, see citavi.com/edit"/>
          <w:tag w:val="CitaviPlaceholder#8981c64a-e5ed-4637-91c5-6405009b713f"/>
          <w:id w:val="-118694396"/>
          <w:placeholder>
            <w:docPart w:val="DefaultPlaceholder_-1854013440"/>
          </w:placeholder>
        </w:sdtPr>
        <w:sdtEndPr/>
        <w:sdtContent>
          <w:r w:rsidR="003226BC">
            <w:rPr>
              <w:noProof/>
            </w:rPr>
            <w:fldChar w:fldCharType="begin"/>
          </w:r>
          <w:r w:rsidR="00983130">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NWJkYmQ0LTM3ZWQtNDJjZC1iNzM3LWFhNjczMDNiMTIxMiIsIlJhbmdlTGVuZ3RoIjozMywiUmVmZXJlbmNlSWQiOiI3ODNjNGYwNC04ODNlLTQxZWMtYThlYi01YmVhN2ExOWFlZj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lYi5zdGFuZm9yZC5lZHUvfmp1cmFmc2t5L3NscDMvIiwiVXJpU3RyaW5nIjoiaHR0cHM6Ly93ZWIuc3RhbmZvcmQuZWR1L35qdXJhZnNreS9zbHAz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}</w:instrText>
          </w:r>
          <w:r w:rsidR="003226BC">
            <w:rPr>
              <w:noProof/>
            </w:rPr>
            <w:fldChar w:fldCharType="separate"/>
          </w:r>
          <w:r w:rsidR="00E31C1E">
            <w:rPr>
              <w:noProof/>
            </w:rPr>
            <w:t>(Jurafsky &amp; Martin, 2021, p. 530)</w:t>
          </w:r>
          <w:r w:rsidR="003226BC">
            <w:rPr>
              <w:noProof/>
            </w:rPr>
            <w:fldChar w:fldCharType="end"/>
          </w:r>
        </w:sdtContent>
      </w:sdt>
      <w:r w:rsidR="00B5780A">
        <w:t>.</w:t>
      </w:r>
      <w:r w:rsidR="005B15AA">
        <w:t xml:space="preserve"> </w:t>
      </w:r>
      <w:r w:rsidR="00B5780A">
        <w:t>Another possibility lies in the combination of information retrieval and machine reading comprehension</w:t>
      </w:r>
      <w:r w:rsidR="005B15AA">
        <w:t xml:space="preserve"> as done by </w:t>
      </w:r>
      <w:sdt>
        <w:sdtPr>
          <w:alias w:val="To edit, see citavi.com/edit"/>
          <w:tag w:val="CitaviPlaceholder#98952e40-69ce-41a9-9bc9-516f3da263d2"/>
          <w:id w:val="-1525634661"/>
          <w:placeholder>
            <w:docPart w:val="DefaultPlaceholder_-1854013440"/>
          </w:placeholder>
        </w:sdtPr>
        <w:sdtEndPr/>
        <w:sdtContent>
          <w:r w:rsidR="003226BC">
            <w:rPr>
              <w:noProof/>
            </w:rPr>
            <w:fldChar w:fldCharType="begin"/>
          </w:r>
          <w:r w:rsidR="0022525D">
            <w:rPr>
              <w:noProof/>
            </w:rPr>
            <w:instrText>ADDIN CitaviPlaceholder{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aHR0cDovL2FjbHdlYi5vcmcvYW50aG9sb2d5L04xOS00IiwiVXJpU3RyaW5nIjoiaHR0cDovL2FjbHdlYi5vcmcvYW50aG9sb2d5L04xOS00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i0xM1QxMzowMDoxMyIsIk1vZGlmaWVkQnkiOiJfUGFzY2giLCJJZCI6ImQwMmEzZjM0LTQ4NzctNDQyNi05ZDUzLWZjMDJiYTcyNTFiNiIsIk1vZGlmaWVkT24iOiIyMDIyLTAyLTEzVDEzOjAwOjEz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g2NTMvdjEvTjE5LTQwMTMiLCJVcmlTdHJpbmciOiJodHRwczovL2RvaS5vcmcvMTAuMTg2NTMvdjEvTjE5LTQwMTM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}</w:instrText>
          </w:r>
          <w:r w:rsidR="003226BC">
            <w:rPr>
              <w:noProof/>
            </w:rPr>
            <w:fldChar w:fldCharType="separate"/>
          </w:r>
          <w:r w:rsidR="00E31C1E">
            <w:rPr>
              <w:noProof/>
            </w:rPr>
            <w:t>Yang, W. et al.</w:t>
          </w:r>
          <w:r w:rsidR="003226BC">
            <w:rPr>
              <w:noProof/>
            </w:rPr>
            <w:fldChar w:fldCharType="end"/>
          </w:r>
        </w:sdtContent>
      </w:sdt>
      <w:r w:rsidR="003226BC">
        <w:t xml:space="preserve"> </w:t>
      </w:r>
      <w:sdt>
        <w:sdtPr>
          <w:alias w:val="To edit, see citavi.com/edit"/>
          <w:tag w:val="CitaviPlaceholder#7be2b2e6-08b2-403d-9090-4a80049cb0e1"/>
          <w:id w:val="-1963805069"/>
          <w:placeholder>
            <w:docPart w:val="DefaultPlaceholder_-1854013440"/>
          </w:placeholder>
        </w:sdtPr>
        <w:sdtEndPr/>
        <w:sdtContent>
          <w:r w:rsidR="003226BC">
            <w:rPr>
              <w:noProof/>
            </w:rPr>
            <w:fldChar w:fldCharType="begin"/>
          </w:r>
          <w:r w:rsidR="003226BC">
            <w:rPr>
              <w:noProof/>
            </w:rPr>
            <w:instrText>ADDIN CitaviPlaceholder{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mh0dHA6Ly9hY2x3ZWIub3JnL2FudGhvbG9neS9OMTktNCIsIlVyaVN0cmluZyI6Imh0dHA6Ly9hY2x3ZWIub3JnL2FudGhvbG9neS9OMTktN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ItMDItMTNUMTM6MDA6MTMiLCJNb2RpZmllZEJ5IjoiX1Bhc2NoIiwiSWQiOiJkMDJhM2YzNC00ODc3LTQ0MjYtOWQ1My1mYzAyYmE3MjUxYjYiLCJNb2RpZmllZE9uIjoiMjAyMi0wMi0xM1QxMzowMDoxMy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4NjUzL3YxL04xOS00MDEzIiwiVXJpU3RyaW5nIjoiaHR0cHM6Ly9kb2kub3JnLzEwLjE4NjUzL3YxL04xOS00MDEz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}</w:instrText>
          </w:r>
          <w:r w:rsidR="003226BC">
            <w:rPr>
              <w:noProof/>
            </w:rPr>
            <w:fldChar w:fldCharType="separate"/>
          </w:r>
          <w:r w:rsidR="00E31C1E">
            <w:rPr>
              <w:noProof/>
            </w:rPr>
            <w:t>(2019)</w:t>
          </w:r>
          <w:r w:rsidR="003226BC">
            <w:rPr>
              <w:noProof/>
            </w:rPr>
            <w:fldChar w:fldCharType="end"/>
          </w:r>
        </w:sdtContent>
      </w:sdt>
      <w:r w:rsidR="003226BC">
        <w:t xml:space="preserve"> and </w:t>
      </w:r>
      <w:sdt>
        <w:sdtPr>
          <w:alias w:val="To edit, see citavi.com/edit"/>
          <w:tag w:val="CitaviPlaceholder#7ef05a8c-5002-44ec-afc7-5e80bc64a360"/>
          <w:id w:val="1728874380"/>
          <w:placeholder>
            <w:docPart w:val="DefaultPlaceholder_-1854013440"/>
          </w:placeholder>
        </w:sdtPr>
        <w:sdtEndPr/>
        <w:sdtContent>
          <w:r w:rsidR="003226BC">
            <w:rPr>
              <w:noProof/>
            </w:rPr>
            <w:fldChar w:fldCharType="begin"/>
          </w:r>
          <w:r w:rsidR="00E31C1E">
            <w:rPr>
              <w:noProof/>
            </w:rPr>
            <w:instrText>ADDIN CitaviPlaceholder{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YXJ4aXYub3JnL3BkZi8xNzA0LjAwMDUxdjIiLCJVcmlTdHJpbmciOiJodHRwOi8vYXJ4aXYub3JnL3BkZi8xNzA0LjAwMDUxdj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xM1QxMzo1MToyOSIsIk1vZGlmaWVkQnkiOiJfUGFzY2giLCJJZCI6IjdmNzEzZGQ2LTNjZWYtNDU5Yy1iMjJmLTBkZmRmMGZiOTlkYSIsIk1vZGlmaWVkT24iOiIyMDIyLTAzLTEzVDEzOjUxOjI5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cwNC4wMDA1MXYyIiwiVXJpU3RyaW5nIjoiaHR0cHM6Ly9hcnhpdi5vcmcvcGRmLzE3MDQuMDAwNTF2Mi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y0xM1QxMzo1MToyOSIsIk1vZGlmaWVkQnkiOiJfUGFzY2giLCJJZCI6IjA1NWMzYjIwLThiZTQtNDNhMy1iNzZmLTRhMTU5MzYxMDE5NSIsIk1vZGlmaWVkT24iOiIyMDIyLTAzLTEzVDEzOjUxOjI5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cwNC4wMDA1MXYyIiwiVXJpU3RyaW5nIjoiaHR0cDovL2FyeGl2Lm9yZy9hYnMvMTcwNC4wMDA1M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}</w:instrText>
          </w:r>
          <w:r w:rsidR="003226BC">
            <w:rPr>
              <w:noProof/>
            </w:rPr>
            <w:fldChar w:fldCharType="separate"/>
          </w:r>
          <w:r w:rsidR="00E31C1E">
            <w:rPr>
              <w:noProof/>
            </w:rPr>
            <w:t>Chen et al.</w:t>
          </w:r>
          <w:r w:rsidR="003226BC">
            <w:rPr>
              <w:noProof/>
            </w:rPr>
            <w:fldChar w:fldCharType="end"/>
          </w:r>
        </w:sdtContent>
      </w:sdt>
      <w:r w:rsidR="003226BC">
        <w:t xml:space="preserve"> </w:t>
      </w:r>
      <w:sdt>
        <w:sdtPr>
          <w:alias w:val="To edit, see citavi.com/edit"/>
          <w:tag w:val="CitaviPlaceholder#e35a6a88-d7ab-44f6-ba6c-681c26330025"/>
          <w:id w:val="-1622522555"/>
          <w:placeholder>
            <w:docPart w:val="DefaultPlaceholder_-1854013440"/>
          </w:placeholder>
        </w:sdtPr>
        <w:sdtEndPr/>
        <w:sdtContent>
          <w:r w:rsidR="003226BC">
            <w:rPr>
              <w:noProof/>
            </w:rPr>
            <w:fldChar w:fldCharType="begin"/>
          </w:r>
          <w:r w:rsidR="00E31C1E">
            <w:rPr>
              <w:noProof/>
            </w:rPr>
            <w:instrText>ADDIN CitaviPlaceholder{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2FyeGl2Lm9yZy9wZGYvMTcwNC4wMDA1MXYyIiwiVXJpU3RyaW5nIjoiaHR0cDovL2FyeGl2Lm9yZy9wZGYvMTcwNC4wMDA1MXY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TNUMTM6NTE6MjkiLCJNb2RpZmllZEJ5IjoiX1Bhc2NoIiwiSWQiOiI3ZjcxM2RkNi0zY2VmLTQ1OWMtYjIyZi0wZGZkZjBmYjk5ZGEiLCJNb2RpZmllZE9uIjoiMjAyMi0wMy0xM1QxMzo1MToyO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3MDQuMDAwNTF2MiIsIlVyaVN0cmluZyI6Imh0dHBzOi8vYXJ4aXYub3JnL3BkZi8xNzA0LjAwMDUxdjIucGRm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TNUMTM6NTE6MjkiLCJNb2RpZmllZEJ5IjoiX1Bhc2NoIiwiSWQiOiIwNTVjM2IyMC04YmU0LTQzYTMtYjc2Zi00YTE1OTM2MTAxOTUiLCJNb2RpZmllZE9uIjoiMjAyMi0wMy0xM1QxMzo1MToyOS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E3MDQuMDAwNTF2MiIsIlVyaVN0cmluZyI6Imh0dHA6Ly9hcnhpdi5vcmcvYWJzLzE3MDQuMDAwNTF2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}</w:instrText>
          </w:r>
          <w:r w:rsidR="003226BC">
            <w:rPr>
              <w:noProof/>
            </w:rPr>
            <w:fldChar w:fldCharType="separate"/>
          </w:r>
          <w:r w:rsidR="00E31C1E">
            <w:rPr>
              <w:noProof/>
            </w:rPr>
            <w:t>(2017)</w:t>
          </w:r>
          <w:r w:rsidR="003226BC">
            <w:rPr>
              <w:noProof/>
            </w:rPr>
            <w:fldChar w:fldCharType="end"/>
          </w:r>
        </w:sdtContent>
      </w:sdt>
      <w:r w:rsidR="003226BC">
        <w:t xml:space="preserve">. </w:t>
      </w:r>
      <w:r w:rsidR="005B15AA">
        <w:t xml:space="preserve">Such approaches first retrieve relevant documents from an external knowledge source like Wikipedia and a so-called reader component then </w:t>
      </w:r>
      <w:r w:rsidR="00102E8C">
        <w:t>extracts</w:t>
      </w:r>
      <w:r w:rsidR="00BC6934">
        <w:t xml:space="preserve"> </w:t>
      </w:r>
      <w:r w:rsidR="00102E8C">
        <w:t xml:space="preserve">candidate </w:t>
      </w:r>
      <w:r w:rsidR="00BC6934">
        <w:t xml:space="preserve">answer spans from those articles. </w:t>
      </w:r>
      <w:r w:rsidR="00102E8C">
        <w:t xml:space="preserve">The task of answer span extraction is commonly referred to </w:t>
      </w:r>
      <w:r w:rsidR="00DD373B">
        <w:t xml:space="preserve">as </w:t>
      </w:r>
      <w:r w:rsidR="00102E8C" w:rsidRPr="00DD373B">
        <w:t xml:space="preserve">question answering </w:t>
      </w:r>
      <w:r w:rsidR="00102E8C">
        <w:t xml:space="preserve">in literature. </w:t>
      </w:r>
      <w:sdt>
        <w:sdtPr>
          <w:alias w:val="To edit, see citavi.com/edit"/>
          <w:tag w:val="CitaviPlaceholder#9c38f25b-6d68-4ae1-ae57-47aca3c22f31"/>
          <w:id w:val="-229541994"/>
          <w:placeholder>
            <w:docPart w:val="DefaultPlaceholder_-1854013440"/>
          </w:placeholder>
        </w:sdtPr>
        <w:sdtEndPr/>
        <w:sdtContent>
          <w:r w:rsidR="003226BC">
            <w:rPr>
              <w:noProof/>
            </w:rPr>
            <w:fldChar w:fldCharType="begin"/>
          </w:r>
          <w:r w:rsidR="00983130">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}</w:instrText>
          </w:r>
          <w:r w:rsidR="003226BC">
            <w:rPr>
              <w:noProof/>
            </w:rPr>
            <w:fldChar w:fldCharType="separate"/>
          </w:r>
          <w:r w:rsidR="00E31C1E">
            <w:rPr>
              <w:noProof/>
            </w:rPr>
            <w:t>(Adamopoulou &amp; Moussiades, 2020, pp. 378–379)</w:t>
          </w:r>
          <w:r w:rsidR="003226BC">
            <w:rPr>
              <w:noProof/>
            </w:rPr>
            <w:fldChar w:fldCharType="end"/>
          </w:r>
        </w:sdtContent>
      </w:sdt>
    </w:p>
    <w:p w14:paraId="0957B8DB" w14:textId="4F8C8893" w:rsidR="00527891" w:rsidRDefault="005D07C7" w:rsidP="00527891">
      <w:pPr>
        <w:pStyle w:val="berschrift3"/>
      </w:pPr>
      <w:bookmarkStart w:id="12" w:name="_Toc98674033"/>
      <w:r>
        <w:t>Application in the Cooking Domain</w:t>
      </w:r>
      <w:bookmarkEnd w:id="12"/>
    </w:p>
    <w:p w14:paraId="68B1091B" w14:textId="7F60B55B" w:rsidR="002139C3" w:rsidRDefault="00A956DA" w:rsidP="002139C3">
      <w:r>
        <w:t xml:space="preserve">In past research, the kitchen has been </w:t>
      </w:r>
      <w:r w:rsidR="00DD373B">
        <w:t>considered</w:t>
      </w:r>
      <w:r>
        <w:t xml:space="preserve"> a fertile context for </w:t>
      </w:r>
      <w:r w:rsidR="00662F5B">
        <w:t>CAs</w:t>
      </w:r>
      <w:r>
        <w:t xml:space="preserve">, as traditional search methods are unavailable or rather inconvenient due to users multitasking and having their hands occupied </w:t>
      </w:r>
      <w:sdt>
        <w:sdtPr>
          <w:alias w:val="To edit, see citavi.com/edit"/>
          <w:tag w:val="CitaviPlaceholder#e40e654b-1078-4a3d-b29d-5bca936a5d19"/>
          <w:id w:val="839039519"/>
          <w:placeholder>
            <w:docPart w:val="DefaultPlaceholder_-1854013440"/>
          </w:placeholder>
        </w:sdtPr>
        <w:sdtEndPr/>
        <w:sdtContent>
          <w:r>
            <w:rPr>
              <w:noProof/>
            </w:rPr>
            <w:fldChar w:fldCharType="begin"/>
          </w:r>
          <w:r w:rsidR="00E31C1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hYzU2NTZmLTczNmUtNGMxMS05YWQ4LTJhYjYwYzU1NjQzZiIsIlJhbmdlU3RhcnQiOjIwLCJSYW5nZUxlbmd0aCI6MjcsIlJlZmVyZW5jZUlkIjoiMzU0ZTNhYWYtNDBjNS00ZDc3LTg0N2ItOGYyYjdiNTIzNjgw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Q1LzMzNDM0MTMuMzM3Nzk2NyIsIlVyaVN0cmluZyI6Imh0dHBzOi8vZG9pLm9yZy8xMC4xMTQ1LzMzNDM0MTMuMzM3Nzk2N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xLTExLTAyVDA4OjEwOjI5IiwiTW9kaWZpZWRCeSI6Il9QYXNjaCIsIklkIjoiM2Y2MjIwOTItYWNmMi00ZTg4LThjNDMtNTkzNmJjM2E1ODYwIiwiTW9kaWZpZWRPbiI6IjIwMjEtMTEtMDJUMDg6MTA6Mjk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2RsLmFjbS5vcmcvZG9pL3Byb2NlZWRpbmdzLzEwLjExNDUvMzM0MzQxMyIsIlVyaVN0cmluZyI6Imh0dHBzOi8vZGwuYWNtLm9yZy9kb2kvcHJvY2VlZGluZ3MvMTAuMTE0NS8zMzQzNDE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}</w:instrText>
          </w:r>
          <w:r>
            <w:rPr>
              <w:noProof/>
            </w:rPr>
            <w:fldChar w:fldCharType="separate"/>
          </w:r>
          <w:r w:rsidR="00E31C1E">
            <w:rPr>
              <w:noProof/>
            </w:rPr>
            <w:t>(Angara et al., 2017; Barko-Sherif et al., 2020; Frummet et al., 2021)</w:t>
          </w:r>
          <w:r>
            <w:rPr>
              <w:noProof/>
            </w:rPr>
            <w:fldChar w:fldCharType="end"/>
          </w:r>
        </w:sdtContent>
      </w:sdt>
      <w:r w:rsidR="00130DBC">
        <w:t xml:space="preserve">. </w:t>
      </w:r>
      <w:r w:rsidR="00045FAB">
        <w:t>In addition</w:t>
      </w:r>
      <w:r w:rsidR="00130DBC">
        <w:t xml:space="preserve">, it has been argued that assistance in the kitchen could potentially lower barriers to healthier cooking and thus improve people’s nutrition </w:t>
      </w:r>
      <w:sdt>
        <w:sdtPr>
          <w:alias w:val="To edit, see citavi.com/edit"/>
          <w:tag w:val="CitaviPlaceholder#0f6f369c-fec8-40a8-a748-46b7ad70d4eb"/>
          <w:id w:val="-1871605993"/>
          <w:placeholder>
            <w:docPart w:val="EA698AD601C94E9F8524BADA12348E8E"/>
          </w:placeholder>
        </w:sdtPr>
        <w:sdtEndPr/>
        <w:sdtContent>
          <w:r w:rsidR="00270C3A" w:rsidRPr="004E56BE">
            <w:rPr>
              <w:noProof/>
            </w:rPr>
            <w:fldChar w:fldCharType="begin"/>
          </w:r>
          <w:r w:rsidR="00E31C1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1NTcxYjVmLTg0MDktNDFlNy1hNWY1LTljNTY5MGI0MzhlMiIsIlJhbmdlU3RhcnQiOjQ3LCJSYW5nZUxlbmd0aCI6MjcsIlJlZmVyZW5jZUlkIjoiZTQ3Y2JiNDktYmNhMS00NmQyLWI2ZGMtMTM4MGRmNzA4NmU2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A6Ly9kbC5hY20ub3JnL2NpdGF0aW9uLmNmbT9kb2lkPTE3MTk5NzAiLCJVcmlTdHJpbmciOiJodHRwOi8vZGwuYWNtLm9yZy9jaXRhdGlvbi5jZm0/ZG9pZD0xNzE5OTcw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1VDA5OjUyOjE4IiwiTW9kaWZpZWRCeSI6Il9QYXNjaCIsIklkIjoiZWRkOTcxMTktZWFmZS00ZWQzLTljODYtMTA3ODU3ZGU0NmRkIiwiTW9kaWZpZWRPbiI6IjIwMjItMDItMTVUMDk6NTI6MTg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Q1LzE3MTk5NzAuMTcyMDAyMSIsIlVyaVN0cmluZyI6Imh0dHBzOi8vZG9pLm9yZy8xMC4xMTQ1LzE3MTk5NzAuMTcyMDAy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}</w:instrText>
          </w:r>
          <w:r w:rsidR="00270C3A" w:rsidRPr="004E56BE">
            <w:rPr>
              <w:noProof/>
            </w:rPr>
            <w:fldChar w:fldCharType="separate"/>
          </w:r>
          <w:r w:rsidR="00E31C1E">
            <w:rPr>
              <w:noProof/>
            </w:rPr>
            <w:t xml:space="preserve">(Elsweiler et al., </w:t>
          </w:r>
          <w:r w:rsidR="00E31C1E">
            <w:rPr>
              <w:noProof/>
            </w:rPr>
            <w:lastRenderedPageBreak/>
            <w:t>2015; Elsweiler et al., 2017; Freyne &amp; Berkovsky, 2010)</w:t>
          </w:r>
          <w:r w:rsidR="00270C3A" w:rsidRPr="004E56BE">
            <w:rPr>
              <w:noProof/>
            </w:rPr>
            <w:fldChar w:fldCharType="end"/>
          </w:r>
        </w:sdtContent>
      </w:sdt>
      <w:r w:rsidR="00270C3A">
        <w:t>.</w:t>
      </w:r>
      <w:r w:rsidR="00753E6C">
        <w:t xml:space="preserve"> </w:t>
      </w:r>
      <w:r w:rsidR="00045FAB">
        <w:t>Lastly</w:t>
      </w:r>
      <w:r w:rsidR="00753E6C">
        <w:t xml:space="preserve">, the placement of general domain smart speakers like Amazon’s Echo </w:t>
      </w:r>
      <w:r w:rsidR="0089096C">
        <w:t xml:space="preserve">in the kitchen </w:t>
      </w:r>
      <w:r w:rsidR="00753E6C">
        <w:t xml:space="preserve">is widespread and </w:t>
      </w:r>
      <w:r w:rsidR="00662F5B">
        <w:t xml:space="preserve">they </w:t>
      </w:r>
      <w:r w:rsidR="00753E6C">
        <w:t xml:space="preserve">are often used for cooking related requests, like </w:t>
      </w:r>
      <w:r w:rsidR="0089096C">
        <w:t xml:space="preserve">setting a timer, getting recipe suggestions or requesting recipe instructions </w:t>
      </w:r>
      <w:sdt>
        <w:sdtPr>
          <w:alias w:val="To edit, see citavi.com/edit"/>
          <w:tag w:val="CitaviPlaceholder#40018aa0-4982-4f5e-b5c0-800c9fe43054"/>
          <w:id w:val="1034626056"/>
          <w:placeholder>
            <w:docPart w:val="DefaultPlaceholder_-1854013440"/>
          </w:placeholder>
        </w:sdtPr>
        <w:sdtEndPr/>
        <w:sdtContent>
          <w:r w:rsidR="00753E6C">
            <w:rPr>
              <w:noProof/>
            </w:rPr>
            <w:fldChar w:fldCharType="begin"/>
          </w:r>
          <w:r w:rsidR="0089096C">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4NzFjMjdhLWUwNDUtNGQ0OC05MmYyLTU2OTA1YjFmM2Y5YSIsIlJhbmdlU3RhcnQiOjE0LCJSYW5nZUxlbmd0aCI6MzQsIlJlZmVyZW5jZUlkIjoiOTcyZDE0NjUtZTdmMC00YjQ4LTkxNmItNTk2NzI0ZTI0M2I2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ciLCJTdGFydFBhZ2UiOnsiJGlkIjoiNSIsIiR0eXBlIjoiU3dpc3NBY2FkZW1pYy5QYWdlTnVtYmVyLCBTd2lzc0FjYWRlbWljIiwiSXNGdWxseU51bWVyaWMiOnRydWUsIk51bWJlciI6NywiTnVtYmVyaW5nVHlwZSI6MCwiTnVtZXJhbFN5c3RlbSI6MCwiT3JpZ2luYWxTdHJpbmciOiI3IiwiUHJldHR5U3RyaW5nIjoiNy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aHR0cHM6Ly93d3cuYmxvZy5nb29nbGUvcHJvZHVjdHMvYXNzaXN0YW50L2hlcmVzLWhvdy1nb29nbGUtYXNzaXN0YW50LWJlY2FtZS1tb3JlLWhlbHBmdWwtMjAxOC8iLCJVcmlTdHJpbmciOiJodHRwczovL3d3dy5ibG9nLmdvb2dsZS9wcm9kdWN0cy9hc3Npc3RhbnQvaGVyZXMtaG93LWdvb2dsZS1hc3Npc3RhbnQtYmVjYW1lLW1vcmUtaGVscGZ1bC0yMDE4L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}</w:instrText>
          </w:r>
          <w:r w:rsidR="00753E6C">
            <w:rPr>
              <w:noProof/>
            </w:rPr>
            <w:fldChar w:fldCharType="separate"/>
          </w:r>
          <w:r w:rsidR="00E31C1E">
            <w:rPr>
              <w:noProof/>
            </w:rPr>
            <w:t>(Huffman, 2019; Kinsella &amp; Mutchler, 2020, p. 7)</w:t>
          </w:r>
          <w:r w:rsidR="00753E6C">
            <w:rPr>
              <w:noProof/>
            </w:rPr>
            <w:fldChar w:fldCharType="end"/>
          </w:r>
        </w:sdtContent>
      </w:sdt>
      <w:r w:rsidR="0089096C">
        <w:t xml:space="preserve">. </w:t>
      </w:r>
      <w:r w:rsidR="00270C3A">
        <w:t xml:space="preserve">For example, </w:t>
      </w:r>
      <w:r w:rsidR="00270C3A" w:rsidRPr="004E56BE">
        <w:t xml:space="preserve">Google Home Devices were used for more than 16 million recipes during 2018th Christmas season, passing one million on Christmas day alone </w:t>
      </w:r>
      <w:sdt>
        <w:sdtPr>
          <w:alias w:val="To edit, see citavi.com/edit"/>
          <w:tag w:val="CitaviPlaceholder#c3870cc4-a1e5-46d1-9ada-545e44b43f09"/>
          <w:id w:val="1041020228"/>
          <w:placeholder>
            <w:docPart w:val="9A92E121D0114377B6D609B216D34459"/>
          </w:placeholder>
        </w:sdtPr>
        <w:sdtEndPr/>
        <w:sdtContent>
          <w:r w:rsidR="00270C3A" w:rsidRPr="004E56BE">
            <w:rPr>
              <w:noProof/>
            </w:rPr>
            <w:fldChar w:fldCharType="begin"/>
          </w:r>
          <w:r w:rsidR="00270C3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mJsb2cuZ29vZ2xlL3Byb2R1Y3RzL2Fzc2lzdGFudC9oZXJlcy1ob3ctZ29vZ2xlLWFzc2lzdGFudC1iZWNhbWUtbW9yZS1oZWxwZnVsLTIwMTgvIiwiVXJpU3RyaW5nIjoiaHR0cHM6Ly93d3cuYmxvZy5nb29nbGUvcHJvZHVjdHMvYXNzaXN0YW50L2hlcmVzLWhvdy1nb29nbGUtYXNzaXN0YW50LWJlY2FtZS1tb3JlLWhlbHBmdWwtMjAxOC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}</w:instrText>
          </w:r>
          <w:r w:rsidR="00270C3A" w:rsidRPr="004E56BE">
            <w:rPr>
              <w:noProof/>
            </w:rPr>
            <w:fldChar w:fldCharType="separate"/>
          </w:r>
          <w:r w:rsidR="00E31C1E">
            <w:rPr>
              <w:noProof/>
            </w:rPr>
            <w:t>(Huffman, 2019)</w:t>
          </w:r>
          <w:r w:rsidR="00270C3A" w:rsidRPr="004E56BE">
            <w:rPr>
              <w:noProof/>
            </w:rPr>
            <w:fldChar w:fldCharType="end"/>
          </w:r>
        </w:sdtContent>
      </w:sdt>
      <w:r w:rsidR="00270C3A" w:rsidRPr="004E56BE">
        <w:t>.</w:t>
      </w:r>
    </w:p>
    <w:p w14:paraId="0AD2AD5A" w14:textId="53AF5AA9" w:rsidR="00047656" w:rsidRDefault="00047656" w:rsidP="00047656">
      <w:pPr>
        <w:pStyle w:val="Folgeabsatz"/>
      </w:pPr>
      <w:r>
        <w:t xml:space="preserve">Despite these arguments pro CAs for the kitchen, </w:t>
      </w:r>
      <w:r w:rsidR="00667D01">
        <w:t xml:space="preserve">the research in that direction is rather sparse. </w:t>
      </w:r>
      <w:sdt>
        <w:sdtPr>
          <w:alias w:val="To edit, see citavi.com/edit"/>
          <w:tag w:val="CitaviPlaceholder#0ec3ed91-7e53-4801-a636-b1091aeac310"/>
          <w:id w:val="-1604103486"/>
          <w:placeholder>
            <w:docPart w:val="DefaultPlaceholder_-1854013440"/>
          </w:placeholder>
        </w:sdtPr>
        <w:sdtEndPr/>
        <w:sdtContent>
          <w:r w:rsidR="00667D01">
            <w:rPr>
              <w:noProof/>
            </w:rPr>
            <w:fldChar w:fldCharType="begin"/>
          </w:r>
          <w:r w:rsidR="00667D01">
            <w:rPr>
              <w:noProof/>
            </w:rPr>
            <w:instrText>ADDIN CitaviPlaceholder{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hd2VuIiwiTGFzdE5hbWUiOiJDaHUiLCJQcm90ZWN0ZWQiOmZhbHNlLCJTZXgiOjAsIkNyZWF0ZWRCeSI6Il9QYXNjaCIsIkNyZWF0ZWRPbiI6IjIwMjItMDItMTBUMTk6MzE6MzEiLCJNb2RpZmllZEJ5IjoiX1Bhc2NoIiwiSWQiOiIzYjE0MTQ5Ny1iNzFkLTQwNjMtYTMxNi0xMWJlNDE3NzZjYjYiLCJNb2RpZmllZE9uIjoiMjAyMi0wMi0xMFQxOTozMTozMSIsIlByb2plY3QiOnsiJGlkIjoiNSIsIiR0eXBlIjoiU3dpc3NBY2FkZW1pYy5DaXRhdmkuUHJvamVjdCwgU3dpc3NBY2FkZW1pYy5DaXRhdmkifX1dLCJDaXRhdGlvbktleVVwZGF0ZVR5cGUiOjAsIkNvbGxhYm9yYXRvcnMiOltdLCJEb2kiOiIxMC4xMTA5L0lDQkFTRTUzODQ5LjIwMjEuMDAxMzY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TEwOS9JQ0JBU0U1Mzg0OS4yMDIxLjAwMTM2IiwiVXJpU3RyaW5nIjoiaHR0cHM6Ly9kb2kub3JnLzEwLjExMDkvSUNCQVNFNTM4NDkuMjAyMS4wMDEzN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BUMTk6MzE6MzEiLCJNb2RpZmllZEJ5IjoiX1Bhc2NoIiwiSWQiOiI0ODdmMjk2NC04ZTBkLTQ5ODUtOGNmNy0xZTIxZGJlYjI3OTIiLCJNb2RpZmllZE9uIjoiMjAyMi0wMi0xMFQxOTozMTozMSIsIlByb2plY3QiOnsiJHJlZiI6IjUifX0s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pZWVleHBsb3JlLmllZWUub3JnL2RvY3VtZW50Lzk2OTYwMzgvIiwiVXJpU3RyaW5nIjoiaHR0cHM6Ly9pZWVleHBsb3JlLmllZWUub3JnL2RvY3VtZW50Lzk2OTYwMzgv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}</w:instrText>
          </w:r>
          <w:r w:rsidR="00667D01">
            <w:rPr>
              <w:noProof/>
            </w:rPr>
            <w:fldChar w:fldCharType="separate"/>
          </w:r>
          <w:r w:rsidR="00E31C1E">
            <w:rPr>
              <w:noProof/>
            </w:rPr>
            <w:t>Chu</w:t>
          </w:r>
          <w:r w:rsidR="00667D01">
            <w:rPr>
              <w:noProof/>
            </w:rPr>
            <w:fldChar w:fldCharType="end"/>
          </w:r>
        </w:sdtContent>
      </w:sdt>
      <w:r w:rsidR="00667D01">
        <w:t xml:space="preserve"> </w:t>
      </w:r>
      <w:sdt>
        <w:sdtPr>
          <w:alias w:val="To edit, see citavi.com/edit"/>
          <w:tag w:val="CitaviPlaceholder#94c1398f-3c7d-4564-a0a0-61ea9c9aec01"/>
          <w:id w:val="-89389808"/>
          <w:placeholder>
            <w:docPart w:val="DefaultPlaceholder_-1854013440"/>
          </w:placeholder>
        </w:sdtPr>
        <w:sdtEndPr/>
        <w:sdtContent>
          <w:r w:rsidR="00667D01">
            <w:rPr>
              <w:noProof/>
            </w:rPr>
            <w:fldChar w:fldCharType="begin"/>
          </w:r>
          <w:r w:rsidR="00667D01">
            <w:rPr>
              <w:noProof/>
            </w:rPr>
            <w:instrText>ADDIN CitaviPlaceholder{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aWF3ZW4iLCJMYXN0TmFtZSI6IkNodSIsIlByb3RlY3RlZCI6ZmFsc2UsIlNleCI6MCwiQ3JlYXRlZEJ5IjoiX1Bhc2NoIiwiQ3JlYXRlZE9uIjoiMjAyMi0wMi0xMFQxOTozMTozMSIsIk1vZGlmaWVkQnkiOiJfUGFzY2giLCJJZCI6IjNiMTQxNDk3LWI3MWQtNDA2My1hMzE2LTExYmU0MTc3NmNiNiIsIk1vZGlmaWVkT24iOiIyMDIyLTAyLTEwVDE5OjMxOjMxIiwiUHJvamVjdCI6eyIkaWQiOiI1IiwiJHR5cGUiOiJTd2lzc0FjYWRlbWljLkNpdGF2aS5Qcm9qZWN0LCBTd2lzc0FjYWRlbWljLkNpdGF2aSJ9fV0sIkNpdGF0aW9uS2V5VXBkYXRlVHlwZSI6MCwiQ29sbGFib3JhdG9ycyI6W10sIkRvaSI6IjEwLjExMDkvSUNCQVNFNTM4NDkuMjAyMS4wMDEzNi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xMTA5L0lDQkFTRTUzODQ5LjIwMjEuMDAxMzYiLCJVcmlTdHJpbmciOiJodHRwczovL2RvaS5vcmcvMTAuMTEwOS9JQ0JBU0U1Mzg0OS4yMDIxLjAwMTM2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FQxOTozMTozMSIsIk1vZGlmaWVkQnkiOiJfUGFzY2giLCJJZCI6IjQ4N2YyOTY0LThlMGQtNDk4NS04Y2Y3LTFlMjFkYmViMjc5MiIsIk1vZGlmaWVkT24iOiIyMDIyLTAyLTEwVDE5OjMxOjMxIiwiUHJvamVjdCI6eyIkcmVmIjoiNSJ9fSx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llZWV4cGxvcmUuaWVlZS5vcmcvZG9jdW1lbnQvOTY5NjAzOC8iLCJVcmlTdHJpbmciOiJodHRwczovL2llZWV4cGxvcmUuaWVlZS5vcmcvZG9jdW1lbnQvOTY5NjAzOC8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}</w:instrText>
          </w:r>
          <w:r w:rsidR="00667D01">
            <w:rPr>
              <w:noProof/>
            </w:rPr>
            <w:fldChar w:fldCharType="separate"/>
          </w:r>
          <w:r w:rsidR="00E31C1E">
            <w:rPr>
              <w:noProof/>
            </w:rPr>
            <w:t>(2021)</w:t>
          </w:r>
          <w:r w:rsidR="00667D01">
            <w:rPr>
              <w:noProof/>
            </w:rPr>
            <w:fldChar w:fldCharType="end"/>
          </w:r>
        </w:sdtContent>
      </w:sdt>
      <w:r w:rsidR="00667D01">
        <w:t xml:space="preserve"> </w:t>
      </w:r>
      <w:r>
        <w:t xml:space="preserve">proposed </w:t>
      </w:r>
      <w:proofErr w:type="spellStart"/>
      <w:r>
        <w:t>RecipeBot</w:t>
      </w:r>
      <w:proofErr w:type="spellEnd"/>
      <w:r w:rsidR="00667D01">
        <w:t xml:space="preserve">, a conversational agent that recommends recipes based on user </w:t>
      </w:r>
      <w:r w:rsidR="007E7B24">
        <w:t>requests</w:t>
      </w:r>
      <w:r w:rsidR="00667D01">
        <w:t xml:space="preserve"> about aspects like the region, type</w:t>
      </w:r>
      <w:r w:rsidR="004C7C8D">
        <w:t>,</w:t>
      </w:r>
      <w:r w:rsidR="00667D01">
        <w:t xml:space="preserve"> or ingredients. It accepts voice-based or textual requests. These request</w:t>
      </w:r>
      <w:r w:rsidR="009F343E">
        <w:t xml:space="preserve">s run through tasks like intent detection and named entity recognition to extract relevant information. This information is then sent to a database to receive an appropriate response. </w:t>
      </w:r>
    </w:p>
    <w:p w14:paraId="47E07764" w14:textId="0C6640D9" w:rsidR="00527891" w:rsidRDefault="009F343E" w:rsidP="00966A11">
      <w:pPr>
        <w:pStyle w:val="Folgeabsatz"/>
      </w:pPr>
      <w:r>
        <w:t xml:space="preserve">A more sophisticated </w:t>
      </w:r>
      <w:r w:rsidR="007E7B24">
        <w:t>CA for the kitchen</w:t>
      </w:r>
      <w:r w:rsidR="005D11D0">
        <w:t xml:space="preserve"> is </w:t>
      </w:r>
      <w:r w:rsidR="005D11D0" w:rsidRPr="000D696C">
        <w:t xml:space="preserve">Foodie </w:t>
      </w:r>
      <w:proofErr w:type="spellStart"/>
      <w:r w:rsidR="005D11D0" w:rsidRPr="000D696C">
        <w:t>Fooderson</w:t>
      </w:r>
      <w:proofErr w:type="spellEnd"/>
      <w:r w:rsidR="000D696C">
        <w:t xml:space="preserve"> and was proposed by </w:t>
      </w:r>
      <w:sdt>
        <w:sdtPr>
          <w:alias w:val="To edit, see citavi.com/edit"/>
          <w:tag w:val="CitaviPlaceholder#5beb5d4a-1d60-4a65-b0df-0eb2a7e18e9e"/>
          <w:id w:val="-2055383084"/>
          <w:placeholder>
            <w:docPart w:val="DefaultPlaceholder_-1854013440"/>
          </w:placeholder>
        </w:sdtPr>
        <w:sdtContent>
          <w:r w:rsidR="000D696C">
            <w:rPr>
              <w:noProof/>
            </w:rPr>
            <w:fldChar w:fldCharType="begin"/>
          </w:r>
          <w:r w:rsidR="000D696C">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iNmE4N2RjLTk4YTQtNGJjMi04YmFjLTU5OWVlMDEyM2U1NyIsIlJhbmdlTGVuZ3RoIjoyMSwiUmVmZXJlbmNlSWQiOiI5OTI3NzNmMi1hZGJkLTRkMjktYTIwMy1jOWVkZWI4NDI4M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}</w:instrText>
          </w:r>
          <w:r w:rsidR="000D696C">
            <w:rPr>
              <w:noProof/>
            </w:rPr>
            <w:fldChar w:fldCharType="separate"/>
          </w:r>
          <w:r w:rsidR="00E31C1E">
            <w:rPr>
              <w:noProof/>
            </w:rPr>
            <w:t>(Angara et al., 2017)</w:t>
          </w:r>
          <w:r w:rsidR="000D696C">
            <w:rPr>
              <w:noProof/>
            </w:rPr>
            <w:fldChar w:fldCharType="end"/>
          </w:r>
        </w:sdtContent>
      </w:sdt>
      <w:r w:rsidR="007E7B24" w:rsidRPr="007E7B24">
        <w:t>.</w:t>
      </w:r>
      <w:r w:rsidR="007E7B24">
        <w:t xml:space="preserve"> Foodie </w:t>
      </w:r>
      <w:proofErr w:type="spellStart"/>
      <w:r w:rsidR="007E7B24">
        <w:t>Fooderson</w:t>
      </w:r>
      <w:proofErr w:type="spellEnd"/>
      <w:r w:rsidR="007E7B24">
        <w:t xml:space="preserve"> </w:t>
      </w:r>
      <w:r w:rsidR="009C5E31">
        <w:t>provides personalized recipe suggestions as it</w:t>
      </w:r>
      <w:r w:rsidR="007E7B24">
        <w:t xml:space="preserve"> store</w:t>
      </w:r>
      <w:r w:rsidR="009C5E31">
        <w:t>s</w:t>
      </w:r>
      <w:r w:rsidR="007E7B24">
        <w:t xml:space="preserve"> user preferences</w:t>
      </w:r>
      <w:r w:rsidR="009C5E31">
        <w:t xml:space="preserve"> such as allergies or dietary goals </w:t>
      </w:r>
      <w:r w:rsidR="007E7B24">
        <w:t>in a personal context sphere</w:t>
      </w:r>
      <w:r w:rsidR="009C5E31">
        <w:t>. It uses IBM Watson</w:t>
      </w:r>
      <w:r w:rsidR="000D696C">
        <w:t>’</w:t>
      </w:r>
      <w:r w:rsidR="009C5E31">
        <w:t>s conversational services to design the structure of conversations between the system and the users as a workspace and consists of the three building blocks intents, entities, and dialog. Just as seen before, the intent block is for classifying the user</w:t>
      </w:r>
      <w:r w:rsidR="000D696C">
        <w:t>’</w:t>
      </w:r>
      <w:r w:rsidR="009C5E31">
        <w:t xml:space="preserve">s intent and </w:t>
      </w:r>
      <w:r w:rsidR="000D696C">
        <w:t>the entities block</w:t>
      </w:r>
      <w:r w:rsidR="009C5E31">
        <w:t xml:space="preserve"> for information extraction, </w:t>
      </w:r>
      <w:r w:rsidR="00221AD4">
        <w:t xml:space="preserve">more precisely for keyword identification. </w:t>
      </w:r>
      <w:r w:rsidR="00E0586D">
        <w:t xml:space="preserve">The dialog block provides the structure for the flow of the conversation in the form of nodes and edges. Based on information from the intent and entity block, specific nodes are triggered which then defines the response of the system. </w:t>
      </w:r>
    </w:p>
    <w:p w14:paraId="1E7ECDA7" w14:textId="7D902D7D" w:rsidR="0099203E" w:rsidRDefault="00127643" w:rsidP="009C7AB0">
      <w:pPr>
        <w:pStyle w:val="Folgeabsatz"/>
      </w:pPr>
      <w:r w:rsidRPr="000D696C">
        <w:t>Crucial</w:t>
      </w:r>
      <w:r w:rsidR="000D696C">
        <w:t xml:space="preserve"> </w:t>
      </w:r>
      <w:r w:rsidRPr="000D696C">
        <w:t xml:space="preserve">work </w:t>
      </w:r>
      <w:r w:rsidR="000D1250" w:rsidRPr="000D696C">
        <w:t>for the</w:t>
      </w:r>
      <w:r w:rsidRPr="000D696C">
        <w:t xml:space="preserve"> future development of CAs for the kitchen was done by </w:t>
      </w:r>
      <w:sdt>
        <w:sdtPr>
          <w:alias w:val="To edit, see citavi.com/edit"/>
          <w:tag w:val="CitaviPlaceholder#16d304c7-db75-45bd-95be-224009149c23"/>
          <w:id w:val="1224331468"/>
          <w:placeholder>
            <w:docPart w:val="DefaultPlaceholder_-1854013440"/>
          </w:placeholder>
        </w:sdtPr>
        <w:sdtEndPr/>
        <w:sdtContent>
          <w:r w:rsidRPr="000D696C">
            <w:rPr>
              <w:noProof/>
            </w:rPr>
            <w:fldChar w:fldCharType="begin"/>
          </w:r>
          <w:r w:rsidR="00E31C1E">
            <w:rPr>
              <w:noProof/>
            </w:rPr>
            <w:instrText>ADDIN CitaviPlaceholder{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YXJ4aXYub3JnL2Ficy8yMTEyLjA0Nzg4djIiLCJVcmlTdHJpbmciOiJodHRwOi8vYXJ4aXYub3JnL2Ficy8yMTEyLjA0Nzg4dj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yN1QxNjoxODoyNiIsIk1vZGlmaWVkQnkiOiJfUGFzY2giLCJJZCI6IjNjMTY1NWFlLTJhMDUtNDY4ZS1hOTdhLWJiNDMyNDMxZWNmNSIsIk1vZGlmaWVkT24iOiIyMDIxLTEyLTI3VDE2OjE4OjI2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jExMi4wNDc4OHYyIiwiVXJpU3RyaW5nIjoiaHR0cHM6Ly9hcnhpdi5vcmcvcGRmLzIxMTIuMDQ3ODh2Mi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yN1QxNjoxODoyNiIsIk1vZGlmaWVkQnkiOiJfUGFzY2giLCJJZCI6IjBjZDhjZmQ0LTFjZjAtNGFlMi05M2UzLWM4MzQ4ZmJmYWFhYiIsIk1vZGlmaWVkT24iOiIyMDIxLTEyLTI3VDE2OjE4OjI2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wZGYvMjExMi4wNDc4OHYyIiwiVXJpU3RyaW5nIjoiaHR0cDovL2FyeGl2Lm9yZy9wZGYvMjExMi4wNDc4OHY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}</w:instrText>
          </w:r>
          <w:r w:rsidRPr="000D696C">
            <w:rPr>
              <w:noProof/>
            </w:rPr>
            <w:fldChar w:fldCharType="separate"/>
          </w:r>
          <w:r w:rsidR="00E31C1E">
            <w:rPr>
              <w:noProof/>
            </w:rPr>
            <w:t>Frummet et al.</w:t>
          </w:r>
          <w:r w:rsidRPr="000D696C">
            <w:rPr>
              <w:noProof/>
            </w:rPr>
            <w:fldChar w:fldCharType="end"/>
          </w:r>
        </w:sdtContent>
      </w:sdt>
      <w:r w:rsidRPr="000D696C">
        <w:t xml:space="preserve"> </w:t>
      </w:r>
      <w:sdt>
        <w:sdtPr>
          <w:alias w:val="To edit, see citavi.com/edit"/>
          <w:tag w:val="CitaviPlaceholder#110f8b45-9ce8-46ea-963b-e1cac1357304"/>
          <w:id w:val="-1766679301"/>
          <w:placeholder>
            <w:docPart w:val="DefaultPlaceholder_-1854013440"/>
          </w:placeholder>
        </w:sdtPr>
        <w:sdtEndPr/>
        <w:sdtContent>
          <w:r w:rsidRPr="000D696C">
            <w:rPr>
              <w:noProof/>
            </w:rPr>
            <w:fldChar w:fldCharType="begin"/>
          </w:r>
          <w:r w:rsidR="00E31C1E">
            <w:rPr>
              <w:noProof/>
            </w:rPr>
            <w:instrText>ADDIN CitaviPlaceholder{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hYnMvMjExMi4wNDc4OHYyIiwiVXJpU3RyaW5nIjoiaHR0cDovL2FyeGl2Lm9yZy9hYnMvMjExMi4wNDc4OHY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jdUMTY6MTg6MjYiLCJNb2RpZmllZEJ5IjoiX1Bhc2NoIiwiSWQiOiIzYzE2NTVhZS0yYTA1LTQ2OGUtYTk3YS1iYjQzMjQzMWVjZjUiLCJNb2RpZmllZE9uIjoiMjAyMS0xMi0yN1QxNjoxODoyN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IxMTIuMDQ3ODh2MiIsIlVyaVN0cmluZyI6Imh0dHBzOi8vYXJ4aXYub3JnL3BkZi8yMTEyLjA0Nzg4djI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jdUMTY6MTg6MjYiLCJNb2RpZmllZEJ5IjoiX1Bhc2NoIiwiSWQiOiIwY2Q4Y2ZkNC0xY2YwLTRhZTItOTNlMy1jODM0OGZiZmFhYWIiLCJNb2RpZmllZE9uIjoiMjAyMS0xMi0yN1QxNjoxODoyNi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cGRmLzIxMTIuMDQ3ODh2MiIsIlVyaVN0cmluZyI6Imh0dHA6Ly9hcnhpdi5vcmcvcGRmLzIxMTIuMDQ3ODh2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IxKSJ9XX0sIlRhZyI6IkNpdGF2aVBsYWNlaG9sZGVyIzExMGY4YjQ1LTljZTgtNDZlYS05NjNiLWUxY2FjMTM1NzMwNCIsIlRleHQiOiIoMjAyMSkiLCJXQUlWZXJzaW9uIjoiNi41LjAuMCJ9}</w:instrText>
          </w:r>
          <w:r w:rsidRPr="000D696C">
            <w:rPr>
              <w:noProof/>
            </w:rPr>
            <w:fldChar w:fldCharType="separate"/>
          </w:r>
          <w:r w:rsidR="00E31C1E">
            <w:rPr>
              <w:noProof/>
            </w:rPr>
            <w:t>(2021)</w:t>
          </w:r>
          <w:r w:rsidRPr="000D696C">
            <w:rPr>
              <w:noProof/>
            </w:rPr>
            <w:fldChar w:fldCharType="end"/>
          </w:r>
        </w:sdtContent>
      </w:sdt>
      <w:r w:rsidR="009069E6" w:rsidRPr="000D696C">
        <w:t>.</w:t>
      </w:r>
      <w:r w:rsidR="009069E6">
        <w:t xml:space="preserve"> </w:t>
      </w:r>
      <w:r w:rsidR="000D696C">
        <w:t>The researchers</w:t>
      </w:r>
      <w:r w:rsidR="00330901">
        <w:t xml:space="preserve"> </w:t>
      </w:r>
      <w:r>
        <w:t xml:space="preserve">conducted an in-situ study in order to “understand information needs arising in a home cooking context as well as how they are verbally communicated to an assistant” </w:t>
      </w:r>
      <w:sdt>
        <w:sdtPr>
          <w:alias w:val="To edit, see citavi.com/edit"/>
          <w:tag w:val="CitaviPlaceholder#c15f9a3b-68c2-4edd-8064-414cb3c2aaf4"/>
          <w:id w:val="-2043359774"/>
          <w:placeholder>
            <w:docPart w:val="DefaultPlaceholder_-1854013440"/>
          </w:placeholder>
        </w:sdtPr>
        <w:sdtEndPr/>
        <w:sdtContent>
          <w:r>
            <w:rPr>
              <w:noProof/>
            </w:rPr>
            <w:fldChar w:fldCharType="begin"/>
          </w:r>
          <w:r w:rsidR="00E31C1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NTgwNTFlLTA2OTAtNDJiNC1hYTUzLWNiNTZmZWI1NGViYSIsIlJhbmdlTGVuZ3RoIjoyOCwiUmVmZXJlbmNlSWQiOiI2ZDZhOGQ3Yy0xZjgyLTQxNDItODk3NS01NjE4OGY5NzQ5N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hcnhpdi5vcmcvYWJzLzIxMTIuMDQ3ODh2MiIsIlVyaVN0cmluZyI6Imh0dHA6Ly9hcnhpdi5vcmcvYWJzLzIxMTIuMDQ3ODh2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yLTI3VDE2OjE4OjI2IiwiTW9kaWZpZWRCeSI6Il9QYXNjaCIsIklkIjoiM2MxNjU1YWUtMmEwNS00NjhlLWE5N2EtYmI0MzI0MzFlY2Y1IiwiTW9kaWZpZWRPbiI6IjIwMjEtMTItMjdUMTY6MTg6MjY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yMTEyLjA0Nzg4djIiLCJVcmlTdHJpbmciOiJodHRwczovL2FyeGl2Lm9yZy9wZGYvMjExMi4wNDc4OHYyLnBkZ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I3VDE2OjE4OjI2IiwiTW9kaWZpZWRCeSI6Il9QYXNjaCIsIklkIjoiMGNkOGNmZDQtMWNmMC00YWUyLTkzZTMtYzgzNDhmYmZhYWFiIiwiTW9kaWZpZWRPbiI6IjIwMjEtMTItMjdUMTY6MTg6MjY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Oi8vYXJ4aXYub3JnL3BkZi8yMTEyLjA0Nzg4djIiLCJVcmlTdHJpbmciOiJodHRwOi8vYXJ4aXYub3JnL3BkZi8yMTEyLjA0Nzg4djI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}</w:instrText>
          </w:r>
          <w:r>
            <w:rPr>
              <w:noProof/>
            </w:rPr>
            <w:fldChar w:fldCharType="separate"/>
          </w:r>
          <w:r w:rsidR="00E31C1E">
            <w:rPr>
              <w:noProof/>
            </w:rPr>
            <w:t>(Frummet et al., 2021, p. 1)</w:t>
          </w:r>
          <w:r>
            <w:rPr>
              <w:noProof/>
            </w:rPr>
            <w:fldChar w:fldCharType="end"/>
          </w:r>
        </w:sdtContent>
      </w:sdt>
      <w:r w:rsidR="009069E6">
        <w:t>. Based on this, the researchers identified a variet</w:t>
      </w:r>
      <w:r w:rsidR="00330901">
        <w:t xml:space="preserve">y of different information needs and provide a detailed hierarchical taxonomy. As part of their work, they also created the </w:t>
      </w:r>
      <w:proofErr w:type="spellStart"/>
      <w:r w:rsidR="00330901" w:rsidRPr="006F5C79">
        <w:rPr>
          <w:i/>
          <w:iCs/>
        </w:rPr>
        <w:t>Cookversational</w:t>
      </w:r>
      <w:proofErr w:type="spellEnd"/>
      <w:r w:rsidR="006F5C79" w:rsidRPr="006F5C79">
        <w:rPr>
          <w:i/>
          <w:iCs/>
        </w:rPr>
        <w:t xml:space="preserve"> </w:t>
      </w:r>
      <w:r w:rsidR="00330901" w:rsidRPr="006F5C79">
        <w:rPr>
          <w:i/>
          <w:iCs/>
        </w:rPr>
        <w:t>Search</w:t>
      </w:r>
      <w:r w:rsidR="00330901">
        <w:t xml:space="preserve"> dataset, </w:t>
      </w:r>
      <w:r w:rsidR="000D696C">
        <w:t xml:space="preserve">which is </w:t>
      </w:r>
      <w:r w:rsidR="00330901">
        <w:t>discussed in</w:t>
      </w:r>
      <w:r w:rsidR="000D696C">
        <w:t xml:space="preserve"> more detail in section </w:t>
      </w:r>
      <w:r w:rsidR="000D696C">
        <w:fldChar w:fldCharType="begin"/>
      </w:r>
      <w:r w:rsidR="000D696C">
        <w:instrText xml:space="preserve"> REF _Ref98831656 \r \h </w:instrText>
      </w:r>
      <w:r w:rsidR="000D696C">
        <w:fldChar w:fldCharType="separate"/>
      </w:r>
      <w:r w:rsidR="000D696C">
        <w:t>2.</w:t>
      </w:r>
      <w:r w:rsidR="000D696C">
        <w:t>4</w:t>
      </w:r>
      <w:r w:rsidR="000D696C">
        <w:t>.2</w:t>
      </w:r>
      <w:r w:rsidR="000D696C">
        <w:fldChar w:fldCharType="end"/>
      </w:r>
      <w:r w:rsidR="00330901">
        <w:t xml:space="preserve">. </w:t>
      </w:r>
      <w:r w:rsidR="008A4313">
        <w:t>Furthermore, they use this dataset</w:t>
      </w:r>
      <w:r w:rsidR="009069E6">
        <w:t>,</w:t>
      </w:r>
      <w:r w:rsidR="008A4313">
        <w:t xml:space="preserve"> to </w:t>
      </w:r>
      <w:r w:rsidR="00C808C9">
        <w:t>investigate the feasibility</w:t>
      </w:r>
      <w:r w:rsidR="008A4313">
        <w:t xml:space="preserve"> </w:t>
      </w:r>
      <w:r w:rsidR="00C808C9">
        <w:t>of classifying</w:t>
      </w:r>
      <w:r w:rsidR="008A4313">
        <w:t xml:space="preserve"> information needs based </w:t>
      </w:r>
      <w:r w:rsidR="00C808C9">
        <w:t>the</w:t>
      </w:r>
      <w:r w:rsidR="008A4313">
        <w:t xml:space="preserve"> user utterance</w:t>
      </w:r>
      <w:r w:rsidR="00C808C9">
        <w:t>s</w:t>
      </w:r>
      <w:r w:rsidR="008A4313">
        <w:t>.</w:t>
      </w:r>
      <w:r w:rsidR="0099203E">
        <w:t xml:space="preserve"> Several baseline classifiers and BERT models</w:t>
      </w:r>
      <w:r w:rsidR="000D696C">
        <w:t xml:space="preserve"> </w:t>
      </w:r>
      <w:r w:rsidR="0099203E">
        <w:t xml:space="preserve">were applied, with the BERT models generally giving better results. The results indicate the feasibility of predicting such </w:t>
      </w:r>
      <w:r w:rsidR="0099203E">
        <w:lastRenderedPageBreak/>
        <w:t xml:space="preserve">information needs automatically, but the researchers </w:t>
      </w:r>
      <w:r w:rsidR="00F8746F">
        <w:t>emphasize the necessity for further improvements, e.g., through better inclusion of context</w:t>
      </w:r>
      <w:r w:rsidR="000D696C">
        <w:t xml:space="preserve"> in the form of</w:t>
      </w:r>
      <w:r w:rsidR="00F8746F">
        <w:t xml:space="preserve"> conversation</w:t>
      </w:r>
      <w:r w:rsidR="000D696C">
        <w:t>al</w:t>
      </w:r>
      <w:r w:rsidR="00F8746F">
        <w:t xml:space="preserve"> history</w:t>
      </w:r>
      <w:r w:rsidR="0099203E">
        <w:t xml:space="preserve">. </w:t>
      </w:r>
    </w:p>
    <w:p w14:paraId="226A56DD" w14:textId="27399D65" w:rsidR="006463F9" w:rsidRDefault="00E55088" w:rsidP="00E652C2">
      <w:pPr>
        <w:pStyle w:val="Folgeabsatz"/>
      </w:pPr>
      <w:sdt>
        <w:sdtPr>
          <w:alias w:val="To edit, see citavi.com/edit"/>
          <w:tag w:val="CitaviPlaceholder#a980a375-5fdb-4284-a7ce-1c5ff9604719"/>
          <w:id w:val="1946421548"/>
          <w:placeholder>
            <w:docPart w:val="DefaultPlaceholder_-1854013440"/>
          </w:placeholder>
        </w:sdtPr>
        <w:sdtEndPr/>
        <w:sdtContent>
          <w:r w:rsidR="006F49BC">
            <w:rPr>
              <w:noProof/>
            </w:rPr>
            <w:fldChar w:fldCharType="begin"/>
          </w:r>
          <w:r w:rsidR="00E31C1E">
            <w:rPr>
              <w:noProof/>
            </w:rPr>
            <w:instrText>ADDIN CitaviPlaceholder{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Q1LzMzNDM0MTMuMzM3Nzk2NyIsIlVyaVN0cmluZyI6Imh0dHBzOi8vZG9pLm9yZy8xMC4xMTQ1LzMzNDM0MTMuMzM3Nzk2N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xLTExLTAyVDA4OjEwOjI5IiwiTW9kaWZpZWRCeSI6Il9QYXNjaCIsIklkIjoiM2Y2MjIwOTItYWNmMi00ZTg4LThjNDMtNTkzNmJjM2E1ODYwIiwiTW9kaWZpZWRPbiI6IjIwMjEtMTEtMDJUMDg6MTA6Mjk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2RsLmFjbS5vcmcvZG9pL3Byb2NlZWRpbmdzLzEwLjExNDUvMzM0MzQxMyIsIlVyaVN0cmluZyI6Imh0dHBzOi8vZGwuYWNtLm9yZy9kb2kvcHJvY2VlZGluZ3MvMTAuMTE0NS8zMzQzNDE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}</w:instrText>
          </w:r>
          <w:r w:rsidR="006F49BC">
            <w:rPr>
              <w:noProof/>
            </w:rPr>
            <w:fldChar w:fldCharType="separate"/>
          </w:r>
          <w:r w:rsidR="00E31C1E">
            <w:rPr>
              <w:noProof/>
            </w:rPr>
            <w:t>Barko-Sherif et al.</w:t>
          </w:r>
          <w:r w:rsidR="006F49BC">
            <w:rPr>
              <w:noProof/>
            </w:rPr>
            <w:fldChar w:fldCharType="end"/>
          </w:r>
        </w:sdtContent>
      </w:sdt>
      <w:r w:rsidR="006F49BC">
        <w:t xml:space="preserve"> </w:t>
      </w:r>
      <w:sdt>
        <w:sdtPr>
          <w:alias w:val="To edit, see citavi.com/edit"/>
          <w:tag w:val="CitaviPlaceholder#f4a32e30-d365-4c72-924a-ebaf3237c2f4"/>
          <w:id w:val="-1637028089"/>
          <w:placeholder>
            <w:docPart w:val="DefaultPlaceholder_-1854013440"/>
          </w:placeholder>
        </w:sdtPr>
        <w:sdtEndPr/>
        <w:sdtContent>
          <w:r w:rsidR="006F49BC">
            <w:rPr>
              <w:noProof/>
            </w:rPr>
            <w:fldChar w:fldCharType="begin"/>
          </w:r>
          <w:r w:rsidR="00E31C1E">
            <w:rPr>
              <w:noProof/>
            </w:rPr>
            <w:instrText>ADDIN CitaviPlaceholder{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0NS8zMzQzNDEzLjMzNzc5NjciLCJVcmlTdHJpbmciOiJodHRwczovL2RvaS5vcmcvMTAuMTE0NS8zMzQzNDEzLjMzNzc5Nj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S0xMS0wMlQwODoxMDoyOSIsIk1vZGlmaWVkQnkiOiJfUGFzY2giLCJJZCI6IjNmNjIyMDkyLWFjZjItNGU4OC04YzQzLTU5MzZiYzNhNTg2MCIsIk1vZGlmaWVkT24iOiIyMDIxLTExLTAyVDA4OjEwOjI5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kbC5hY20ub3JnL2RvaS9wcm9jZWVkaW5ncy8xMC4xMTQ1LzMzNDM0MTMiLCJVcmlTdHJpbmciOiJodHRwczovL2RsLmFjbS5vcmcvZG9pL3Byb2NlZWRpbmdzLzEwLjExNDUvMzM0MzQxM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}</w:instrText>
          </w:r>
          <w:r w:rsidR="006F49BC">
            <w:rPr>
              <w:noProof/>
            </w:rPr>
            <w:fldChar w:fldCharType="separate"/>
          </w:r>
          <w:r w:rsidR="00E31C1E">
            <w:rPr>
              <w:noProof/>
            </w:rPr>
            <w:t>(2020)</w:t>
          </w:r>
          <w:r w:rsidR="006F49BC">
            <w:rPr>
              <w:noProof/>
            </w:rPr>
            <w:fldChar w:fldCharType="end"/>
          </w:r>
        </w:sdtContent>
      </w:sdt>
      <w:r w:rsidR="006F49BC">
        <w:t xml:space="preserve"> </w:t>
      </w:r>
      <w:r w:rsidR="00331F19">
        <w:t>also provide pivotal work for the development of future CAs for the kitchen. In particular, they investigate</w:t>
      </w:r>
      <w:r w:rsidR="00EC3563">
        <w:t>d</w:t>
      </w:r>
      <w:r w:rsidR="00331F19">
        <w:t xml:space="preserve"> the interaction between humans and a CA for recipe recommendation, using the wizard of oz method. </w:t>
      </w:r>
      <w:r w:rsidR="006463F9">
        <w:t xml:space="preserve">They show that although the conversational interaction with such an agent can be diverse, </w:t>
      </w:r>
      <w:r w:rsidR="00946498">
        <w:t xml:space="preserve">their proposed framework that models the conversational flow, proves very solid, and many conversations from the study followed it, which is encouraging for the future development of such </w:t>
      </w:r>
      <w:r w:rsidR="009B5CF0">
        <w:t>CAs</w:t>
      </w:r>
      <w:r w:rsidR="00946498">
        <w:t xml:space="preserve">. </w:t>
      </w:r>
    </w:p>
    <w:p w14:paraId="0AF9D5ED" w14:textId="1008BA23" w:rsidR="00B85B4A" w:rsidRPr="00B85B4A" w:rsidRDefault="007A0B40" w:rsidP="00B85B4A">
      <w:pPr>
        <w:pStyle w:val="berschrift2"/>
      </w:pPr>
      <w:bookmarkStart w:id="13" w:name="_Toc98674034"/>
      <w:r>
        <w:t>Language Processing with Deep Neural Networks</w:t>
      </w:r>
      <w:bookmarkEnd w:id="13"/>
    </w:p>
    <w:p w14:paraId="24A77411" w14:textId="2626351A" w:rsidR="006B50D9" w:rsidRDefault="009D008A" w:rsidP="009D008A">
      <w:r>
        <w:t xml:space="preserve">This chapter covers </w:t>
      </w:r>
      <w:r w:rsidR="00A93E4E">
        <w:t>the basics</w:t>
      </w:r>
      <w:r>
        <w:t xml:space="preserve"> </w:t>
      </w:r>
      <w:r w:rsidR="00A93E4E">
        <w:t xml:space="preserve">that are relevant for understanding the processing of natural language with deep neural networks. </w:t>
      </w:r>
      <w:r w:rsidR="00A93E4E" w:rsidRPr="000C5894">
        <w:t xml:space="preserve">Section 2.2.1 </w:t>
      </w:r>
      <w:r w:rsidRPr="000C5894">
        <w:t xml:space="preserve">starts </w:t>
      </w:r>
      <w:r w:rsidR="00A93E4E" w:rsidRPr="000C5894">
        <w:t xml:space="preserve">with the idea to represent text in a </w:t>
      </w:r>
      <w:r w:rsidR="002377AC" w:rsidRPr="000C5894">
        <w:t xml:space="preserve">more </w:t>
      </w:r>
      <w:r w:rsidR="00A93E4E" w:rsidRPr="000C5894">
        <w:t>machine-readable</w:t>
      </w:r>
      <w:r w:rsidR="002377AC" w:rsidRPr="000C5894">
        <w:t xml:space="preserve"> </w:t>
      </w:r>
      <w:r w:rsidR="00A93E4E" w:rsidRPr="000C5894">
        <w:t>form</w:t>
      </w:r>
      <w:r w:rsidR="00B538F2" w:rsidRPr="000C5894">
        <w:t xml:space="preserve">, so that </w:t>
      </w:r>
      <w:r w:rsidR="009D31D5" w:rsidRPr="000C5894">
        <w:t>artificial</w:t>
      </w:r>
      <w:r w:rsidR="00B538F2" w:rsidRPr="000C5894">
        <w:t xml:space="preserve"> neural networks </w:t>
      </w:r>
      <w:r w:rsidR="009D31D5" w:rsidRPr="000C5894">
        <w:t xml:space="preserve">(ANN) </w:t>
      </w:r>
      <w:r w:rsidR="00B538F2" w:rsidRPr="000C5894">
        <w:t>can process it more efficiently.</w:t>
      </w:r>
      <w:r w:rsidR="009D31D5" w:rsidRPr="000C5894">
        <w:t xml:space="preserve"> What ANN are and how they work is addressed in section 2.2.2. The following sections present </w:t>
      </w:r>
      <w:r w:rsidR="006B50D9" w:rsidRPr="000C5894">
        <w:t>various</w:t>
      </w:r>
      <w:r w:rsidR="009D31D5" w:rsidRPr="000C5894">
        <w:t xml:space="preserve"> network architectures that </w:t>
      </w:r>
      <w:r w:rsidR="006B50D9" w:rsidRPr="000C5894">
        <w:t>emerged for processing sequential dat</w:t>
      </w:r>
      <w:r w:rsidR="00464625" w:rsidRPr="000C5894">
        <w:t>a</w:t>
      </w:r>
      <w:r w:rsidR="006B50D9" w:rsidRPr="000C5894">
        <w:t xml:space="preserve">, ranging from recurrent neural networks and the more optimized long short-term memory neural networks </w:t>
      </w:r>
      <w:r w:rsidR="00464625" w:rsidRPr="000C5894">
        <w:t xml:space="preserve">in section 2.2.3 </w:t>
      </w:r>
      <w:r w:rsidR="006B50D9" w:rsidRPr="000C5894">
        <w:t xml:space="preserve">to the encoder-decoder </w:t>
      </w:r>
      <w:r w:rsidR="00464625" w:rsidRPr="000C5894">
        <w:t xml:space="preserve">architecture in section 2.2.5 </w:t>
      </w:r>
      <w:r w:rsidR="006B50D9" w:rsidRPr="000C5894">
        <w:t>to the recently popular trans</w:t>
      </w:r>
      <w:r w:rsidR="00553CD9" w:rsidRPr="000C5894">
        <w:t>former architecture</w:t>
      </w:r>
      <w:r w:rsidR="00464625" w:rsidRPr="000C5894">
        <w:t xml:space="preserve"> with its attention mechanism in section 2.2.5 and 2.2.6, respectively</w:t>
      </w:r>
      <w:r w:rsidR="00553CD9" w:rsidRPr="000C5894">
        <w:t xml:space="preserve">. </w:t>
      </w:r>
      <w:r w:rsidR="00112961" w:rsidRPr="000C5894">
        <w:t>The technique of transferring gained knowledge from one task to another is highly relevant for current deep learning models and is therefore also covered in section 2.2.7.</w:t>
      </w:r>
      <w:r w:rsidR="00112961">
        <w:t xml:space="preserve"> </w:t>
      </w:r>
    </w:p>
    <w:p w14:paraId="07F87534" w14:textId="0098B4A5" w:rsidR="00100E0D" w:rsidRDefault="00100E0D" w:rsidP="00100E0D">
      <w:pPr>
        <w:pStyle w:val="berschrift3"/>
      </w:pPr>
      <w:bookmarkStart w:id="14" w:name="_Toc98674035"/>
      <w:r>
        <w:lastRenderedPageBreak/>
        <w:t>Word Embeddings</w:t>
      </w:r>
      <w:bookmarkEnd w:id="14"/>
    </w:p>
    <w:p w14:paraId="77E49890" w14:textId="77777777" w:rsidR="00380723" w:rsidRDefault="00380723" w:rsidP="00380723">
      <w:pPr>
        <w:pStyle w:val="Abbildung"/>
        <w:keepNext/>
      </w:pPr>
      <w:r>
        <w:drawing>
          <wp:inline distT="0" distB="0" distL="0" distR="0" wp14:anchorId="1633B59A" wp14:editId="34BEE2DD">
            <wp:extent cx="3152775" cy="1490551"/>
            <wp:effectExtent l="19050" t="19050" r="9525" b="14605"/>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161962" cy="1494895"/>
                    </a:xfrm>
                    <a:prstGeom prst="rect">
                      <a:avLst/>
                    </a:prstGeom>
                    <a:ln>
                      <a:solidFill>
                        <a:schemeClr val="tx1"/>
                      </a:solidFill>
                    </a:ln>
                  </pic:spPr>
                </pic:pic>
              </a:graphicData>
            </a:graphic>
          </wp:inline>
        </w:drawing>
      </w:r>
    </w:p>
    <w:p w14:paraId="7D56C786" w14:textId="0093291D" w:rsidR="00380723" w:rsidRPr="00380723" w:rsidRDefault="00380723" w:rsidP="00380723">
      <w:pPr>
        <w:pStyle w:val="Beschriftung"/>
      </w:pPr>
      <w:r>
        <w:t xml:space="preserve">Figure </w:t>
      </w:r>
      <w:r>
        <w:fldChar w:fldCharType="begin"/>
      </w:r>
      <w:r>
        <w:instrText xml:space="preserve"> SEQ Figure \* ARABIC </w:instrText>
      </w:r>
      <w:r>
        <w:fldChar w:fldCharType="separate"/>
      </w:r>
      <w:r w:rsidR="0082066D">
        <w:rPr>
          <w:noProof/>
        </w:rPr>
        <w:t>2</w:t>
      </w:r>
      <w:r>
        <w:fldChar w:fldCharType="end"/>
      </w:r>
      <w:r>
        <w:t xml:space="preserve">: </w:t>
      </w:r>
      <w:r w:rsidR="006A6E2A">
        <w:t>Two-dimensional projection of word embeddings. Note</w:t>
      </w:r>
      <w:r w:rsidR="00D47EEF">
        <w:t>,</w:t>
      </w:r>
      <w:r w:rsidR="006A6E2A">
        <w:t xml:space="preserve"> how similar words are nearby in space</w:t>
      </w:r>
      <w:r w:rsidR="00B02F7D">
        <w:t>.</w:t>
      </w:r>
      <w:r w:rsidR="006A6E2A">
        <w:t xml:space="preserve"> </w:t>
      </w:r>
      <w:r>
        <w:t xml:space="preserve">(Taken from </w:t>
      </w:r>
      <w:sdt>
        <w:sdtPr>
          <w:alias w:val="To edit, see citavi.com/edit"/>
          <w:tag w:val="CitaviPlaceholder#498f554c-6204-411e-a07d-2bff2e5c555f"/>
          <w:id w:val="290720665"/>
          <w:placeholder>
            <w:docPart w:val="DefaultPlaceholder_-1854013440"/>
          </w:placeholder>
        </w:sdtPr>
        <w:sdtEndPr/>
        <w:sdtContent>
          <w:r w:rsidR="00442310">
            <w:rPr>
              <w:noProof/>
            </w:rPr>
            <w:fldChar w:fldCharType="begin"/>
          </w:r>
          <w:r w:rsidR="00044781">
            <w:rPr>
              <w:noProof/>
            </w:rPr>
            <w:instrText>ADDIN CitaviPlaceholder{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czovL3dlYi5zdGFuZm9yZC5lZHUvfmp1cmFmc2t5L3NscDMvIiwiVXJpU3RyaW5nIjoiaHR0cHM6Ly93ZWIuc3RhbmZvcmQuZWR1L35qdXJhZnNreS9zbHAzL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}</w:instrText>
          </w:r>
          <w:r w:rsidR="00442310">
            <w:rPr>
              <w:noProof/>
            </w:rPr>
            <w:fldChar w:fldCharType="separate"/>
          </w:r>
          <w:r w:rsidR="00E31C1E">
            <w:rPr>
              <w:noProof/>
            </w:rPr>
            <w:t>Jurafsky and Martin</w:t>
          </w:r>
          <w:r w:rsidR="00442310">
            <w:rPr>
              <w:noProof/>
            </w:rPr>
            <w:fldChar w:fldCharType="end"/>
          </w:r>
        </w:sdtContent>
      </w:sdt>
      <w:r w:rsidR="00442310">
        <w:t xml:space="preserve"> </w:t>
      </w:r>
      <w:sdt>
        <w:sdtPr>
          <w:alias w:val="To edit, see citavi.com/edit"/>
          <w:tag w:val="CitaviPlaceholder#9b0f2820-0787-4e93-83d5-694b5212832b"/>
          <w:id w:val="-504816612"/>
          <w:placeholder>
            <w:docPart w:val="DefaultPlaceholder_-1854013440"/>
          </w:placeholder>
        </w:sdtPr>
        <w:sdtEndPr/>
        <w:sdtContent>
          <w:r w:rsidR="00442310">
            <w:rPr>
              <w:noProof/>
            </w:rPr>
            <w:fldChar w:fldCharType="begin"/>
          </w:r>
          <w:r w:rsidR="00044781">
            <w:rPr>
              <w:noProof/>
            </w:rPr>
            <w:instrText>ADDIN CitaviPlaceholder{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lYi5zdGFuZm9yZC5lZHUvfmp1cmFmc2t5L3NscDMvIiwiVXJpU3RyaW5nIjoiaHR0cHM6Ly93ZWIuc3RhbmZvcmQuZWR1L35qdXJhZnNreS9zbHAz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}</w:instrText>
          </w:r>
          <w:r w:rsidR="00442310">
            <w:rPr>
              <w:noProof/>
            </w:rPr>
            <w:fldChar w:fldCharType="separate"/>
          </w:r>
          <w:r w:rsidR="00E31C1E">
            <w:rPr>
              <w:noProof/>
            </w:rPr>
            <w:t>(2021, p. 107)</w:t>
          </w:r>
          <w:r w:rsidR="00442310">
            <w:rPr>
              <w:noProof/>
            </w:rPr>
            <w:fldChar w:fldCharType="end"/>
          </w:r>
        </w:sdtContent>
      </w:sdt>
      <w:r w:rsidR="00442310">
        <w:t xml:space="preserve"> </w:t>
      </w:r>
      <w:r>
        <w:t xml:space="preserve">as a simplified representation of </w:t>
      </w:r>
      <w:sdt>
        <w:sdtPr>
          <w:alias w:val="To edit, see citavi.com/edit"/>
          <w:tag w:val="CitaviPlaceholder#1b7fb75e-f849-4631-8d74-d41178dec998"/>
          <w:id w:val="-1953006904"/>
          <w:placeholder>
            <w:docPart w:val="DefaultPlaceholder_-1854013440"/>
          </w:placeholder>
        </w:sdtPr>
        <w:sdtEndPr/>
        <w:sdtContent>
          <w:r w:rsidR="00442310">
            <w:rPr>
              <w:noProof/>
            </w:rPr>
            <w:fldChar w:fldCharType="begin"/>
          </w:r>
          <w:r w:rsidR="00044781">
            <w:rPr>
              <w:noProof/>
            </w:rPr>
            <w:instrText>ADDIN CitaviPlaceholder{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ODY1My92MS9OMTYtMTA4MiIsIlVyaVN0cmluZyI6Imh0dHBzOi8vZG9pLm9yZy8xMC4xODY1My92MS9OMTYtMTA4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}</w:instrText>
          </w:r>
          <w:r w:rsidR="00442310">
            <w:rPr>
              <w:noProof/>
            </w:rPr>
            <w:fldChar w:fldCharType="separate"/>
          </w:r>
          <w:r w:rsidR="00E31C1E">
            <w:rPr>
              <w:noProof/>
            </w:rPr>
            <w:t>Li et al.</w:t>
          </w:r>
          <w:r w:rsidR="00442310">
            <w:rPr>
              <w:noProof/>
            </w:rPr>
            <w:fldChar w:fldCharType="end"/>
          </w:r>
        </w:sdtContent>
      </w:sdt>
      <w:r w:rsidR="00442310">
        <w:t xml:space="preserve"> </w:t>
      </w:r>
      <w:sdt>
        <w:sdtPr>
          <w:alias w:val="To edit, see citavi.com/edit"/>
          <w:tag w:val="CitaviPlaceholder#8c39bc20-ecd9-42c5-a80a-4e49929b8227"/>
          <w:id w:val="-1860195594"/>
          <w:placeholder>
            <w:docPart w:val="DefaultPlaceholder_-1854013440"/>
          </w:placeholder>
        </w:sdtPr>
        <w:sdtEndPr/>
        <w:sdtContent>
          <w:r w:rsidR="00442310">
            <w:rPr>
              <w:noProof/>
            </w:rPr>
            <w:fldChar w:fldCharType="begin"/>
          </w:r>
          <w:r w:rsidR="00044781">
            <w:rPr>
              <w:noProof/>
            </w:rPr>
            <w:instrText>ADDIN CitaviPlaceholder{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4NjUzL3YxL04xNi0xMDgyIiwiVXJpU3RyaW5nIjoiaHR0cHM6Ly9kb2kub3JnLzEwLjE4NjUzL3YxL04xNi0xMDg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}</w:instrText>
          </w:r>
          <w:r w:rsidR="00442310">
            <w:rPr>
              <w:noProof/>
            </w:rPr>
            <w:fldChar w:fldCharType="separate"/>
          </w:r>
          <w:r w:rsidR="00E31C1E">
            <w:rPr>
              <w:noProof/>
            </w:rPr>
            <w:t>(2016)</w:t>
          </w:r>
          <w:r w:rsidR="00442310">
            <w:rPr>
              <w:noProof/>
            </w:rPr>
            <w:fldChar w:fldCharType="end"/>
          </w:r>
        </w:sdtContent>
      </w:sdt>
      <w:r w:rsidR="00442310">
        <w:t>)</w:t>
      </w:r>
    </w:p>
    <w:p w14:paraId="0770D865" w14:textId="1AE5B6F5" w:rsidR="00136C96" w:rsidRDefault="00362CAC" w:rsidP="00EF2124">
      <w:r>
        <w:t xml:space="preserve">In order for computers to be able to deal with text and process it efficiently, it needs to be presented in a different way. </w:t>
      </w:r>
      <w:r w:rsidR="00CA2E72">
        <w:t>The representation should reflect the mean</w:t>
      </w:r>
      <w:r w:rsidR="00576E5E">
        <w:t>ing of the text and the individual words as well as possible</w:t>
      </w:r>
      <w:r w:rsidR="00FF71CB">
        <w:t>,</w:t>
      </w:r>
      <w:r w:rsidR="00576E5E">
        <w:t xml:space="preserve"> and similar words should have a similar representation. </w:t>
      </w:r>
      <w:r w:rsidR="00BB1A92">
        <w:t>The</w:t>
      </w:r>
      <w:r w:rsidR="00D948BF">
        <w:t xml:space="preserve"> solution to capture the meaning of words</w:t>
      </w:r>
      <w:r w:rsidR="00BB1A92">
        <w:t xml:space="preserve"> that still exists to this day, stems</w:t>
      </w:r>
      <w:r w:rsidR="00D948BF">
        <w:t xml:space="preserve"> from </w:t>
      </w:r>
      <w:r w:rsidR="007846DF">
        <w:t>the so-called</w:t>
      </w:r>
      <w:r w:rsidR="00D948BF">
        <w:t xml:space="preserve"> distributional hypothesis, formulated by several linguists </w:t>
      </w:r>
      <w:r w:rsidR="00BB1A92">
        <w:t xml:space="preserve">in the 1950s </w:t>
      </w:r>
      <w:sdt>
        <w:sdtPr>
          <w:alias w:val="To edit, see citavi.com/edit"/>
          <w:tag w:val="CitaviPlaceholder#b01f550a-ba40-4cb7-829d-be3a878c1a18"/>
          <w:id w:val="-307711391"/>
          <w:placeholder>
            <w:docPart w:val="DefaultPlaceholder_-1854013440"/>
          </w:placeholder>
        </w:sdtPr>
        <w:sdtEndPr/>
        <w:sdtContent>
          <w:r w:rsidR="00EF2124">
            <w:rPr>
              <w:noProof/>
            </w:rPr>
            <w:fldChar w:fldCharType="begin"/>
          </w:r>
          <w:r w:rsidR="0004478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iZTk0YTcxLWY3ZTUtNGVkOC04M2VlLTQ3ZjJjMzk0YmJlMiIsIlJhbmdlTGVuZ3RoIjoxMiwiUmVmZXJlbmNlSWQiOiI3ZDUwOTg3Mi04YWZjLTRkMjQtYmRiMS01YTc4N2Y2ZjBlNj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obiIsIkxhc3ROYW1lIjoiRmlydGgiLCJNaWRkbGVOYW1lIjoiUi4iLCJQcm90ZWN0ZWQiOmZhbHNlLCJTZXgiOjIsIkNyZWF0ZWRCeSI6Il9QYXNjaCIsIkNyZWF0ZWRPbiI6IjIwMjItMDMtMDVUMDk6MTk6NTgiLCJNb2RpZmllZEJ5IjoiX1Bhc2NoIiwiSWQiOiI4ODNhMmNjYS04NTc2LTQyZWItOGViMC1mYWNmOWMyMTc5MDUiLCJNb2RpZmllZE9uIjoiMjAyMi0wMy0wNVQwOToxOTo1OC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ODAvMDA0Mzc5NTYuMTk1NC4xMTY1OTUyMCIsIlVyaVN0cmluZyI6Imh0dHBzOi8vZG9pLm9yZy8xMC4xMDgwLzAwNDM3OTU2LjE5NTQuMTE2NTk1Mj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EyMS8xLjE5MDY2NzQiLCJVcmlTdHJpbmciOiJodHRwczovL2RvaS5vcmcvMTAuMTEyMS8xLjE5MDY2NzQ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}</w:instrText>
          </w:r>
          <w:r w:rsidR="00EF2124">
            <w:rPr>
              <w:noProof/>
            </w:rPr>
            <w:fldChar w:fldCharType="separate"/>
          </w:r>
          <w:r w:rsidR="00E31C1E">
            <w:rPr>
              <w:noProof/>
            </w:rPr>
            <w:t>(Firth, 1957; Harris, 1954; Joos, 1950)</w:t>
          </w:r>
          <w:r w:rsidR="00EF2124">
            <w:rPr>
              <w:noProof/>
            </w:rPr>
            <w:fldChar w:fldCharType="end"/>
          </w:r>
        </w:sdtContent>
      </w:sdt>
      <w:r w:rsidR="00BB1A92">
        <w:t xml:space="preserve">. </w:t>
      </w:r>
      <w:r w:rsidR="00136C96">
        <w:t xml:space="preserve">The assertion here is that the meaning of words is </w:t>
      </w:r>
      <w:r w:rsidR="00EF2124">
        <w:t>given by their context, i.e., words that occur in similar contexts tend to have similar meaning.</w:t>
      </w:r>
      <w:r w:rsidR="00791B2A">
        <w:t xml:space="preserve"> </w:t>
      </w:r>
      <w:r w:rsidR="0058115F">
        <w:t xml:space="preserve">The instantiation of this hypothesis </w:t>
      </w:r>
      <w:r w:rsidR="007846DF">
        <w:t xml:space="preserve">is what is known as </w:t>
      </w:r>
      <w:r w:rsidR="007846DF" w:rsidRPr="007846DF">
        <w:rPr>
          <w:i/>
          <w:iCs/>
        </w:rPr>
        <w:t>word embeddings</w:t>
      </w:r>
      <w:r w:rsidR="000C5894">
        <w:t xml:space="preserve"> – in simple words</w:t>
      </w:r>
      <w:r w:rsidR="007846DF">
        <w:t xml:space="preserve"> vectors of numbers that capture the meaning of words</w:t>
      </w:r>
      <w:r w:rsidR="00BE582C">
        <w:t xml:space="preserve">. </w:t>
      </w:r>
      <w:r w:rsidR="000E201A">
        <w:t xml:space="preserve">An example of what embeddings </w:t>
      </w:r>
      <w:r w:rsidR="006A6E2A">
        <w:t xml:space="preserve">can </w:t>
      </w:r>
      <w:r w:rsidR="000E201A">
        <w:t xml:space="preserve">look like in </w:t>
      </w:r>
      <w:r w:rsidR="007E43F4">
        <w:t>two</w:t>
      </w:r>
      <w:r w:rsidR="000E201A">
        <w:t>-dimensional space is given in</w:t>
      </w:r>
      <w:r w:rsidR="00D47EEF">
        <w:t xml:space="preserve"> </w:t>
      </w:r>
      <w:r w:rsidR="003847A8">
        <w:t xml:space="preserve">Figure 2. </w:t>
      </w:r>
    </w:p>
    <w:p w14:paraId="4F0B7E66" w14:textId="1B17CCE6" w:rsidR="00336980" w:rsidRPr="00336980" w:rsidRDefault="00336980" w:rsidP="00336980">
      <w:pPr>
        <w:pStyle w:val="Folgeabsatz"/>
        <w:ind w:firstLine="0"/>
      </w:pPr>
      <w:sdt>
        <w:sdtPr>
          <w:alias w:val="To edit, see citavi.com/edit"/>
          <w:tag w:val="CitaviPlaceholder#cfcc7e93-ae95-4547-a12d-add18b85448c"/>
          <w:id w:val="1206684590"/>
          <w:placeholder>
            <w:docPart w:val="DefaultPlaceholder_-1854013440"/>
          </w:placeholder>
        </w:sdt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lYi5zdGFuZm9yZC5lZHUvfmp1cmFmc2t5L3NscDMvIiwiVXJpU3RyaW5nIjoiaHR0cHM6Ly93ZWIuc3RhbmZvcmQuZWR1L35qdXJhZnNreS9zbHAz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}</w:instrText>
          </w:r>
          <w:r>
            <w:rPr>
              <w:noProof/>
            </w:rPr>
            <w:fldChar w:fldCharType="separate"/>
          </w:r>
          <w:r w:rsidR="00E31C1E">
            <w:rPr>
              <w:noProof/>
            </w:rPr>
            <w:t>(Jurafsky &amp; Martin, 2021, pp. 106–107)</w:t>
          </w:r>
          <w:r>
            <w:rPr>
              <w:noProof/>
            </w:rPr>
            <w:fldChar w:fldCharType="end"/>
          </w:r>
        </w:sdtContent>
      </w:sdt>
    </w:p>
    <w:p w14:paraId="148C499A" w14:textId="6C0056E9" w:rsidR="009150E7" w:rsidRPr="009150E7" w:rsidRDefault="009150E7" w:rsidP="009150E7">
      <w:pPr>
        <w:pStyle w:val="Zwischenberschriftnichtnummeriert"/>
      </w:pPr>
      <w:r>
        <w:t>Context-free Embeddings</w:t>
      </w:r>
    </w:p>
    <w:p w14:paraId="788C1B67" w14:textId="72C450C8" w:rsidR="009150E7" w:rsidRDefault="00D11E72" w:rsidP="009150E7">
      <w:pPr>
        <w:pStyle w:val="Folgeabsatz"/>
        <w:ind w:firstLine="0"/>
      </w:pPr>
      <w:r>
        <w:t>One of the simplest approaches is to create a so-called term-term matrix, where each row and each column represents a single word of the vocabulary and each cell of holds information about how often the row and column word</w:t>
      </w:r>
      <w:r w:rsidR="006A5AC3">
        <w:t xml:space="preserve">s appear together in close proximity in the text corpus. </w:t>
      </w:r>
      <w:r w:rsidR="00826E68">
        <w:t xml:space="preserve">Each row then corresponds to the </w:t>
      </w:r>
      <w:r w:rsidR="008D7DF9">
        <w:t>embedding</w:t>
      </w:r>
      <w:r w:rsidR="00826E68">
        <w:t xml:space="preserve"> for the word it is labelled with</w:t>
      </w:r>
      <w:r w:rsidR="008D7DF9">
        <w:t>, which leads to the vector length being equal to the vocabulary size</w:t>
      </w:r>
      <w:r w:rsidR="00826E68">
        <w:t>. As the number of words in the vocabulary is generally quite high and most of the words do not co-occur in the corpus, this results in long, sparse vectors</w:t>
      </w:r>
      <w:r w:rsidR="006B68F2">
        <w:t xml:space="preserve"> with most entries being zero</w:t>
      </w:r>
      <w:r w:rsidR="00826E68">
        <w:t>.</w:t>
      </w:r>
      <w:r w:rsidR="009150E7">
        <w:t xml:space="preserve"> </w:t>
      </w:r>
      <w:sdt>
        <w:sdtPr>
          <w:alias w:val="To edit, see citavi.com/edit"/>
          <w:tag w:val="CitaviPlaceholder#d02c7d8f-3dc6-4097-9672-8340a4bc8fa0"/>
          <w:id w:val="2101135696"/>
          <w:placeholder>
            <w:docPart w:val="DefaultPlaceholder_-1854013440"/>
          </w:placeholder>
        </w:sdtPr>
        <w:sdtEndPr/>
        <w:sdtContent>
          <w:r w:rsidR="006B68F2">
            <w:rPr>
              <w:noProof/>
            </w:rPr>
            <w:fldChar w:fldCharType="begin"/>
          </w:r>
          <w:r w:rsidR="006B68F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lYi5zdGFuZm9yZC5lZHUvfmp1cmFmc2t5L3NscDMvIiwiVXJpU3RyaW5nIjoiaHR0cHM6Ly93ZWIuc3RhbmZvcmQuZWR1L35qdXJhZnNreS9zbHAz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}</w:instrText>
          </w:r>
          <w:r w:rsidR="006B68F2">
            <w:rPr>
              <w:noProof/>
            </w:rPr>
            <w:fldChar w:fldCharType="separate"/>
          </w:r>
          <w:r w:rsidR="00E31C1E">
            <w:rPr>
              <w:noProof/>
            </w:rPr>
            <w:t>(Jurafsky &amp; Martin, 2021, pp. 110–111)</w:t>
          </w:r>
          <w:r w:rsidR="006B68F2">
            <w:rPr>
              <w:noProof/>
            </w:rPr>
            <w:fldChar w:fldCharType="end"/>
          </w:r>
        </w:sdtContent>
      </w:sdt>
    </w:p>
    <w:p w14:paraId="4E8C844B" w14:textId="34CD9234" w:rsidR="009150E7" w:rsidRDefault="008D7DF9" w:rsidP="009150E7">
      <w:pPr>
        <w:pStyle w:val="Folgeabsatz"/>
      </w:pPr>
      <w:r>
        <w:t xml:space="preserve">More sophisticated algorithms arose that narrow down the embedding dimension, </w:t>
      </w:r>
      <w:r w:rsidR="00347C3C">
        <w:t xml:space="preserve">including </w:t>
      </w:r>
      <w:proofErr w:type="spellStart"/>
      <w:r w:rsidR="00347C3C">
        <w:t>GloVe</w:t>
      </w:r>
      <w:proofErr w:type="spellEnd"/>
      <w:r w:rsidR="00A029C3">
        <w:t xml:space="preserve"> </w:t>
      </w:r>
      <w:sdt>
        <w:sdtPr>
          <w:alias w:val="To edit, see citavi.com/edit"/>
          <w:tag w:val="CitaviPlaceholder#00ba4634-b087-4f66-a6a2-dc3e69ed9d01"/>
          <w:id w:val="1072389928"/>
          <w:placeholder>
            <w:docPart w:val="DefaultPlaceholder_-1854013440"/>
          </w:placeholder>
        </w:sdtPr>
        <w:sdtEndPr/>
        <w:sdtContent>
          <w:r w:rsidR="00A029C3">
            <w:rPr>
              <w:noProof/>
            </w:rPr>
            <w:fldChar w:fldCharType="begin"/>
          </w:r>
          <w:r w:rsidR="0004478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3YWFkNmZmLTBiNTMtNDY2Mi04MTAxLThjNzZiMDYzMDY4ZSIsIlJhbmdlTGVuZ3RoIjoyNSwiUmVmZXJlbmNlSWQiOiJkYWI3YzQyZS1kZDQyLTRiZmQtYTFhZi0zMzFkMTY1ZTUwNm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MxMTUvdjEvRDE0LTExNjIiLCJVcmlTdHJpbmciOiJodHRwczovL2RvaS5vcmcvMTAuMzExNS92MS9EMTQtMTE2M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IwVDExOjAxOjUyIiwiTW9kaWZpZWRCeSI6Il9QYXNjaCIsIklkIjoiZGVjMDQ0YTktNWQwMS00NzI2LWExNGUtMDdjYjBkZGE1YWNlIiwiTW9kaWZpZWRPbiI6IjIwMjItMDItMjBUMTE6MDE6NTI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YWNsd2ViLm9yZy9hbnRob2xvZ3kvRDE0LTEiLCJVcmlTdHJpbmciOiJodHRwOi8vYWNsd2ViLm9yZy9hbnRob2xvZ3kvRDE0LT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}</w:instrText>
          </w:r>
          <w:r w:rsidR="00A029C3">
            <w:rPr>
              <w:noProof/>
            </w:rPr>
            <w:fldChar w:fldCharType="separate"/>
          </w:r>
          <w:r w:rsidR="00E31C1E">
            <w:rPr>
              <w:noProof/>
            </w:rPr>
            <w:t>(Pennington et al., 2014)</w:t>
          </w:r>
          <w:r w:rsidR="00A029C3">
            <w:rPr>
              <w:noProof/>
            </w:rPr>
            <w:fldChar w:fldCharType="end"/>
          </w:r>
        </w:sdtContent>
      </w:sdt>
      <w:r w:rsidR="00A029C3">
        <w:t xml:space="preserve"> </w:t>
      </w:r>
      <w:r w:rsidR="00B453E4">
        <w:t>and</w:t>
      </w:r>
      <w:r w:rsidR="00347C3C">
        <w:t xml:space="preserve"> Word2Ve</w:t>
      </w:r>
      <w:r w:rsidR="00B453E4">
        <w:t>c</w:t>
      </w:r>
      <w:r w:rsidR="00A029C3">
        <w:t xml:space="preserve"> </w:t>
      </w:r>
      <w:sdt>
        <w:sdtPr>
          <w:alias w:val="To edit, see citavi.com/edit"/>
          <w:tag w:val="CitaviPlaceholder#6ac5f077-2d47-4df3-8b84-3d5b2f83bc3f"/>
          <w:id w:val="1669211122"/>
          <w:placeholder>
            <w:docPart w:val="DefaultPlaceholder_-1854013440"/>
          </w:placeholder>
        </w:sdtPr>
        <w:sdtEndPr/>
        <w:sdtContent>
          <w:r w:rsidR="00A029C3">
            <w:rPr>
              <w:noProof/>
            </w:rPr>
            <w:fldChar w:fldCharType="begin"/>
          </w:r>
          <w:r w:rsidR="0004478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YXJ4aXYub3JnL3BkZi8xMzAxLjM3ODF2MyIsIlVyaVN0cmluZyI6Imh0dHA6Ly9hcnhpdi5vcmcvcGRmLzEzMDEuMzc4MXYz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ItMjBUMTE6MDU6NTQiLCJNb2RpZmllZEJ5IjoiX1Bhc2NoIiwiSWQiOiI4MTEwNmNhZi1iNmIxLTQxY2QtOGQ1MC0yYmI0NDNhNWY2Y2QiLCJNb2RpZmllZE9uIjoiMjAyMi0wMi0yMFQxMTowNTo1N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YWJzLzEzMDEuMzc4MXYzIiwiVXJpU3RyaW5nIjoiaHR0cDovL2FyeGl2Lm9yZy9hYnMvMTMwMS4zNzgxdjM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i0yMFQxMTowNTo1NCIsIk1vZGlmaWVkQnkiOiJfUGFzY2giLCJJZCI6IjdiZmI2ODQxLTE0ZDAtNGVlYS04OWIyLTljMDZjM2M2YjE1OCIsIk1vZGlmaWVkT24iOiIyMDIyLTAyLTIwVDExOjA1OjU0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MwMS4zNzgxdjMiLCJVcmlTdHJpbmciOiJodHRwczovL2FyeGl2Lm9yZy9wZGYvMTMwMS4zNzgxdjMucGRm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}</w:instrText>
          </w:r>
          <w:r w:rsidR="00A029C3">
            <w:rPr>
              <w:noProof/>
            </w:rPr>
            <w:fldChar w:fldCharType="separate"/>
          </w:r>
          <w:r w:rsidR="00E31C1E">
            <w:rPr>
              <w:noProof/>
            </w:rPr>
            <w:t xml:space="preserve">(Mikolov, Chen et al., 2013; </w:t>
          </w:r>
          <w:r w:rsidR="00E31C1E">
            <w:rPr>
              <w:noProof/>
            </w:rPr>
            <w:lastRenderedPageBreak/>
            <w:t>Mikolov, Sutskever et al., 2013)</w:t>
          </w:r>
          <w:r w:rsidR="00A029C3">
            <w:rPr>
              <w:noProof/>
            </w:rPr>
            <w:fldChar w:fldCharType="end"/>
          </w:r>
        </w:sdtContent>
      </w:sdt>
      <w:r w:rsidR="00B453E4">
        <w:t xml:space="preserve">. </w:t>
      </w:r>
      <w:r>
        <w:t xml:space="preserve">Although this results in dense vectors, which tend to capture </w:t>
      </w:r>
      <w:r w:rsidR="00367EC6">
        <w:t>the meaning</w:t>
      </w:r>
      <w:r>
        <w:t xml:space="preserve"> of words </w:t>
      </w:r>
      <w:r w:rsidR="00367EC6">
        <w:t>quite well,</w:t>
      </w:r>
      <w:r>
        <w:t xml:space="preserve"> such approaches have one major limitation</w:t>
      </w:r>
      <w:r w:rsidR="00367EC6">
        <w:t xml:space="preserve">: </w:t>
      </w:r>
      <w:r w:rsidR="00347C3C">
        <w:t xml:space="preserve">they are static, </w:t>
      </w:r>
      <w:r w:rsidR="00F70493">
        <w:t xml:space="preserve">which means </w:t>
      </w:r>
      <w:r w:rsidR="00347C3C">
        <w:t xml:space="preserve">they have </w:t>
      </w:r>
      <w:r w:rsidR="00291D99">
        <w:t xml:space="preserve">a fixed </w:t>
      </w:r>
      <w:r w:rsidR="00347C3C">
        <w:t>embedding for a word even though it can have different meanings</w:t>
      </w:r>
      <w:r w:rsidR="00F70493">
        <w:t xml:space="preserve">, such as the word “tie” in the sequences “game ended in a tie” </w:t>
      </w:r>
      <w:r w:rsidR="00064A8F">
        <w:t>and</w:t>
      </w:r>
      <w:r w:rsidR="00F70493">
        <w:t xml:space="preserve"> “tie my hair back”.</w:t>
      </w:r>
      <w:r w:rsidR="00B453E4">
        <w:t xml:space="preserve"> </w:t>
      </w:r>
    </w:p>
    <w:p w14:paraId="3FE1CA19" w14:textId="3A5E7F46" w:rsidR="009150E7" w:rsidRDefault="009150E7" w:rsidP="009150E7">
      <w:pPr>
        <w:pStyle w:val="Zwischenberschriftnichtnummeriert"/>
      </w:pPr>
      <w:r>
        <w:t>Contextual Embeddings</w:t>
      </w:r>
    </w:p>
    <w:p w14:paraId="1847BEB6" w14:textId="4901FF20" w:rsidR="006C3C64" w:rsidRDefault="002D398F" w:rsidP="006C3C64">
      <w:r>
        <w:t>The solution for this is contextual embeddings</w:t>
      </w:r>
      <w:r w:rsidR="00021C80">
        <w:t xml:space="preserve">, which have made significant progress, especially with the introduction of </w:t>
      </w:r>
      <w:r w:rsidR="00021C80" w:rsidRPr="00021C80">
        <w:rPr>
          <w:i/>
          <w:iCs/>
        </w:rPr>
        <w:t>Embeddings from Language Models</w:t>
      </w:r>
      <w:r w:rsidR="00307A0A">
        <w:rPr>
          <w:i/>
          <w:iCs/>
        </w:rPr>
        <w:t xml:space="preserve">, </w:t>
      </w:r>
      <w:r w:rsidR="00307A0A" w:rsidRPr="001D1744">
        <w:t>short</w:t>
      </w:r>
      <w:r w:rsidR="00307A0A">
        <w:rPr>
          <w:i/>
          <w:iCs/>
        </w:rPr>
        <w:t xml:space="preserve"> </w:t>
      </w:r>
      <w:proofErr w:type="spellStart"/>
      <w:r w:rsidR="00021C80" w:rsidRPr="00021C80">
        <w:rPr>
          <w:i/>
          <w:iCs/>
        </w:rPr>
        <w:t>ELMo</w:t>
      </w:r>
      <w:proofErr w:type="spellEnd"/>
      <w:r w:rsidR="00A12D06" w:rsidRPr="00A12D06">
        <w:t xml:space="preserve">, by </w:t>
      </w:r>
      <w:sdt>
        <w:sdtPr>
          <w:alias w:val="To edit, see citavi.com/edit"/>
          <w:tag w:val="CitaviPlaceholder#fed6f2f9-34de-4bc7-b071-2c1dd459e90c"/>
          <w:id w:val="1108386940"/>
          <w:placeholder>
            <w:docPart w:val="DefaultPlaceholder_-1854013440"/>
          </w:placeholder>
        </w:sdtPr>
        <w:sdtContent>
          <w:r w:rsidR="00A12D06" w:rsidRPr="00A12D06">
            <w:rPr>
              <w:noProof/>
            </w:rPr>
            <w:fldChar w:fldCharType="begin"/>
          </w:r>
          <w:r w:rsidR="00A12D06" w:rsidRPr="00A12D06">
            <w:rPr>
              <w:noProof/>
            </w:rPr>
            <w:instrText>ADDIN CitaviPlaceholder{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gwMi4wNTM2NXYyIiwiVXJpU3RyaW5nIjoiaHR0cHM6Ly9hcnhpdi5vcmcvcGRmLzE4MDIuMDUzNjV2Mi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S0yNVQyMToxOTowMCIsIk1vZGlmaWVkQnkiOiJfUGFzY2giLCJJZCI6ImMwZTI0NTM3LTU3YWQtNGM1MS05NjhlLTQ2ZDFmOTc2NTA0MSIsIk1vZGlmaWVkT24iOiIyMDIxLTExLTI1VDIxOjE5OjAw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gwMi4wNTM2NXYyIiwiVXJpU3RyaW5nIjoiaHR0cDovL2FyeGl2Lm9yZy9hYnMvMTgwMi4wNTM2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EtMjVUMjE6MTk6MDAiLCJNb2RpZmllZEJ5IjoiX1Bhc2NoIiwiSWQiOiJlOWNmNDQxZC02ZTVhLTQzZGUtYmNhNy1lN2Y1YTQ4ODI1OTEiLCJNb2RpZmllZE9uIjoiMjAyMS0xMS0yNVQyMToxOTowM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hcnhpdi5vcmcvcGRmLzE4MDIuMDUzNjV2MiIsIlVyaVN0cmluZyI6Imh0dHA6Ly9hcnhpdi5vcmcvcGRmLzE4MDIuMDUzNjV2M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}</w:instrText>
          </w:r>
          <w:r w:rsidR="00A12D06" w:rsidRPr="00A12D06">
            <w:rPr>
              <w:noProof/>
            </w:rPr>
            <w:fldChar w:fldCharType="separate"/>
          </w:r>
          <w:r w:rsidR="00E31C1E">
            <w:rPr>
              <w:noProof/>
            </w:rPr>
            <w:t>Peters et al.</w:t>
          </w:r>
          <w:r w:rsidR="00A12D06" w:rsidRPr="00A12D06">
            <w:rPr>
              <w:noProof/>
            </w:rPr>
            <w:fldChar w:fldCharType="end"/>
          </w:r>
        </w:sdtContent>
      </w:sdt>
      <w:r w:rsidR="00A12D06" w:rsidRPr="00A12D06">
        <w:t xml:space="preserve"> </w:t>
      </w:r>
      <w:sdt>
        <w:sdtPr>
          <w:alias w:val="To edit, see citavi.com/edit"/>
          <w:tag w:val="CitaviPlaceholder#ded95ac1-04ec-4a3a-aaad-d0e20d8b4e5e"/>
          <w:id w:val="-963104935"/>
          <w:placeholder>
            <w:docPart w:val="DefaultPlaceholder_-1854013440"/>
          </w:placeholder>
        </w:sdtPr>
        <w:sdtContent>
          <w:r w:rsidR="00A12D06" w:rsidRPr="00A12D06">
            <w:rPr>
              <w:noProof/>
            </w:rPr>
            <w:fldChar w:fldCharType="begin"/>
          </w:r>
          <w:r w:rsidR="00A12D06" w:rsidRPr="00A12D06">
            <w:rPr>
              <w:noProof/>
            </w:rPr>
            <w:instrText>ADDIN CitaviPlaceholder{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4MDIuMDUzNjV2MiIsIlVyaVN0cmluZyI6Imh0dHBzOi8vYXJ4aXYub3JnL3BkZi8xODAyLjA1MzY1djIucGRm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EtMjVUMjE6MTk6MDAiLCJNb2RpZmllZEJ5IjoiX1Bhc2NoIiwiSWQiOiJjMGUyNDUzNy01N2FkLTRjNTEtOTY4ZS00NmQxZjk3NjUwNDEiLCJNb2RpZmllZE9uIjoiMjAyMS0xMS0yNVQyMToxOTowM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E4MDIuMDUzNjV2MiIsIlVyaVN0cmluZyI6Imh0dHA6Ly9hcnhpdi5vcmcvYWJzLzE4MDIuMDUzNjV2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xLTI1VDIxOjE5OjAwIiwiTW9kaWZpZWRCeSI6Il9QYXNjaCIsIklkIjoiZTljZjQ0MWQtNmU1YS00M2RlLWJjYTctZTdmNWE0ODgyNTkxIiwiTW9kaWZpZWRPbiI6IjIwMjEtMTEtMjVUMjE6MTk6MDA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JodHRwOi8vYXJ4aXYub3JnL3BkZi8xODAyLjA1MzY1djIiLCJVcmlTdHJpbmciOiJodHRwOi8vYXJ4aXYub3JnL3BkZi8xODAyLjA1MzY1djI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}</w:instrText>
          </w:r>
          <w:r w:rsidR="00A12D06" w:rsidRPr="00A12D06">
            <w:rPr>
              <w:noProof/>
            </w:rPr>
            <w:fldChar w:fldCharType="separate"/>
          </w:r>
          <w:r w:rsidR="00E31C1E">
            <w:rPr>
              <w:noProof/>
            </w:rPr>
            <w:t>(2018)</w:t>
          </w:r>
          <w:r w:rsidR="00A12D06" w:rsidRPr="00A12D06">
            <w:rPr>
              <w:noProof/>
            </w:rPr>
            <w:fldChar w:fldCharType="end"/>
          </w:r>
        </w:sdtContent>
      </w:sdt>
      <w:r w:rsidR="00021C80" w:rsidRPr="00A12D06">
        <w:t xml:space="preserve">. </w:t>
      </w:r>
      <w:r w:rsidR="004F5E39">
        <w:t xml:space="preserve">Instead of assigning a fixed embedding for each word, </w:t>
      </w:r>
      <w:proofErr w:type="spellStart"/>
      <w:r w:rsidR="004F5E39">
        <w:t>ELMo</w:t>
      </w:r>
      <w:proofErr w:type="spellEnd"/>
      <w:r w:rsidR="004F5E39">
        <w:t xml:space="preserve"> looks at the other words of the sequence in order to encode a word’s </w:t>
      </w:r>
      <w:r w:rsidR="001D1744">
        <w:t>meaning</w:t>
      </w:r>
      <w:r w:rsidR="004F5E39">
        <w:t xml:space="preserve"> into </w:t>
      </w:r>
      <w:r w:rsidR="001D1744">
        <w:t>an</w:t>
      </w:r>
      <w:r w:rsidR="004F5E39">
        <w:t xml:space="preserve"> embedding and can thus distinguish the word “tie” in the two sequences above. </w:t>
      </w:r>
      <w:r w:rsidR="00064213">
        <w:t xml:space="preserve">To </w:t>
      </w:r>
      <w:r w:rsidR="00621CA5">
        <w:t>do this,</w:t>
      </w:r>
      <w:r w:rsidR="00B5445D">
        <w:t xml:space="preserve"> </w:t>
      </w:r>
      <w:r w:rsidR="00064213">
        <w:t xml:space="preserve">the authors </w:t>
      </w:r>
      <w:r w:rsidR="00040A75">
        <w:t xml:space="preserve">concatenated two independently trained </w:t>
      </w:r>
      <w:r w:rsidR="00064213">
        <w:t>LSTM</w:t>
      </w:r>
      <w:r w:rsidR="00040A75">
        <w:t>s</w:t>
      </w:r>
      <w:r w:rsidR="002D17F6">
        <w:t xml:space="preserve"> </w:t>
      </w:r>
      <w:r w:rsidR="00064213">
        <w:t>(</w:t>
      </w:r>
      <w:r w:rsidR="00064213" w:rsidRPr="002D17F6">
        <w:t xml:space="preserve">see section </w:t>
      </w:r>
      <w:r w:rsidR="002D17F6">
        <w:t xml:space="preserve">2.2.3) </w:t>
      </w:r>
      <w:r w:rsidR="00040A75">
        <w:t>which were trained on</w:t>
      </w:r>
      <w:r w:rsidR="00B5445D">
        <w:t xml:space="preserve"> </w:t>
      </w:r>
      <w:r w:rsidR="002D17F6">
        <w:t xml:space="preserve">the task of </w:t>
      </w:r>
      <w:r w:rsidR="00B5445D">
        <w:t>language modelling (predict</w:t>
      </w:r>
      <w:r w:rsidR="002D17F6">
        <w:t>ing</w:t>
      </w:r>
      <w:r w:rsidR="00B5445D">
        <w:t xml:space="preserve"> next word </w:t>
      </w:r>
      <w:r w:rsidR="002D17F6">
        <w:t xml:space="preserve">in a sequence </w:t>
      </w:r>
      <w:r w:rsidR="00B5445D">
        <w:t>given previous words) and backward</w:t>
      </w:r>
      <w:r w:rsidR="009B3CB4">
        <w:t>s</w:t>
      </w:r>
      <w:r w:rsidR="00B5445D">
        <w:t xml:space="preserve"> language modelling (predict preceding word</w:t>
      </w:r>
      <w:r w:rsidR="002D17F6">
        <w:t xml:space="preserve"> of a sequence</w:t>
      </w:r>
      <w:r w:rsidR="00B5445D">
        <w:t xml:space="preserve"> given posterior words)</w:t>
      </w:r>
      <w:r w:rsidR="00040A75">
        <w:t xml:space="preserve">, </w:t>
      </w:r>
      <w:r w:rsidR="008E6090">
        <w:t>respectively</w:t>
      </w:r>
      <w:r w:rsidR="00B5445D">
        <w:t>.</w:t>
      </w:r>
      <w:r w:rsidR="00621CA5">
        <w:t xml:space="preserve"> The contextualized embedding of a word is then created by extracting the hidden state for each layer </w:t>
      </w:r>
      <w:r w:rsidR="00C84AE1">
        <w:t xml:space="preserve">and </w:t>
      </w:r>
      <w:r w:rsidR="00621CA5">
        <w:t xml:space="preserve">calculating the weighted sum of </w:t>
      </w:r>
      <w:r w:rsidR="00C84AE1">
        <w:t xml:space="preserve">them. </w:t>
      </w:r>
    </w:p>
    <w:p w14:paraId="32083295" w14:textId="77777777" w:rsidR="006C3C64" w:rsidRDefault="006C3C64" w:rsidP="006C3C64"/>
    <w:p w14:paraId="359EF0B2" w14:textId="136C04FE" w:rsidR="00DB6B1D" w:rsidRDefault="002C5D1A" w:rsidP="006C3C64">
      <w:r w:rsidRPr="000E1CB7">
        <w:t>In the following chapters, textual input into neural network</w:t>
      </w:r>
      <w:r w:rsidR="001D20BB" w:rsidRPr="000E1CB7">
        <w:t>s</w:t>
      </w:r>
      <w:r w:rsidRPr="000E1CB7">
        <w:t xml:space="preserve"> always refers to the corresponding embeddings</w:t>
      </w:r>
      <w:r w:rsidR="000C5894" w:rsidRPr="000E1CB7">
        <w:t xml:space="preserve"> rather than</w:t>
      </w:r>
      <w:r w:rsidRPr="000E1CB7">
        <w:t xml:space="preserve"> text in its “human readable” form.</w:t>
      </w:r>
      <w:r>
        <w:t xml:space="preserve"> </w:t>
      </w:r>
    </w:p>
    <w:p w14:paraId="0C32BFE9" w14:textId="714E98F8" w:rsidR="00A11AE2" w:rsidRDefault="00E84B6C" w:rsidP="00A11AE2">
      <w:pPr>
        <w:pStyle w:val="berschrift3"/>
      </w:pPr>
      <w:bookmarkStart w:id="15" w:name="_Toc98674036"/>
      <w:r>
        <w:lastRenderedPageBreak/>
        <w:t>Artificial Neural Networks</w:t>
      </w:r>
      <w:bookmarkEnd w:id="15"/>
    </w:p>
    <w:p w14:paraId="36493C9D" w14:textId="77777777" w:rsidR="002F3132" w:rsidRDefault="002F3132" w:rsidP="002F3132">
      <w:pPr>
        <w:pStyle w:val="Abbildung"/>
        <w:keepNext/>
      </w:pPr>
      <w:r>
        <w:drawing>
          <wp:inline distT="0" distB="0" distL="0" distR="0" wp14:anchorId="2EF09894" wp14:editId="0B5EFAEA">
            <wp:extent cx="4287328" cy="2835193"/>
            <wp:effectExtent l="0" t="0" r="0" b="381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294437" cy="2839894"/>
                    </a:xfrm>
                    <a:prstGeom prst="rect">
                      <a:avLst/>
                    </a:prstGeom>
                  </pic:spPr>
                </pic:pic>
              </a:graphicData>
            </a:graphic>
          </wp:inline>
        </w:drawing>
      </w:r>
    </w:p>
    <w:p w14:paraId="1BA813B8" w14:textId="2FAE0F55" w:rsidR="002F3132" w:rsidRDefault="002F3132" w:rsidP="00252E8D">
      <w:pPr>
        <w:pStyle w:val="Beschriftung"/>
      </w:pPr>
      <w:r>
        <w:t xml:space="preserve">Figure </w:t>
      </w:r>
      <w:r>
        <w:fldChar w:fldCharType="begin"/>
      </w:r>
      <w:r>
        <w:instrText xml:space="preserve"> SEQ Figure \* ARABIC </w:instrText>
      </w:r>
      <w:r>
        <w:fldChar w:fldCharType="separate"/>
      </w:r>
      <w:r w:rsidR="0082066D">
        <w:rPr>
          <w:noProof/>
        </w:rPr>
        <w:t>3</w:t>
      </w:r>
      <w:r>
        <w:fldChar w:fldCharType="end"/>
      </w:r>
      <w:r>
        <w:t>: Deep neural network with three hidden layers. Arrows indicate the direction of the information flow</w:t>
      </w:r>
      <w:r w:rsidR="00B02F7D">
        <w:t>.</w:t>
      </w:r>
      <w:r w:rsidR="001F7A96">
        <w:t xml:space="preserve"> </w:t>
      </w:r>
      <w:r>
        <w:t>(</w:t>
      </w:r>
      <w:r w:rsidR="001F7A96">
        <w:t>T</w:t>
      </w:r>
      <w:r>
        <w:t xml:space="preserve">aken from </w:t>
      </w:r>
      <w:sdt>
        <w:sdtPr>
          <w:alias w:val="To edit, see citavi.com/edit"/>
          <w:tag w:val="CitaviPlaceholder#ffac21b9-3727-4191-96c1-32eaa500a98e"/>
          <w:id w:val="-105968390"/>
          <w:placeholder>
            <w:docPart w:val="DefaultPlaceholder_-1854013440"/>
          </w:placeholder>
        </w:sdtPr>
        <w:sdtEndPr/>
        <w:sdtContent>
          <w:r>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mlibS5jb20vY2xvdWQvbGVhcm4vbmV1cmFsLW5ldHdvcmtzIiwiVXJpU3RyaW5nIjoiaHR0cHM6Ly93d3cuaWJtLmNvbS9jbG91ZC9sZWFybi9uZXVyYWwtbmV0d29ya3M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}</w:instrText>
          </w:r>
          <w:r>
            <w:rPr>
              <w:noProof/>
            </w:rPr>
            <w:fldChar w:fldCharType="separate"/>
          </w:r>
          <w:r w:rsidR="00E31C1E">
            <w:rPr>
              <w:noProof/>
            </w:rPr>
            <w:t>IBM Cloud Education</w:t>
          </w:r>
          <w:r>
            <w:rPr>
              <w:noProof/>
            </w:rPr>
            <w:fldChar w:fldCharType="end"/>
          </w:r>
        </w:sdtContent>
      </w:sdt>
      <w:r>
        <w:t xml:space="preserve"> </w:t>
      </w:r>
      <w:sdt>
        <w:sdtPr>
          <w:alias w:val="To edit, see citavi.com/edit"/>
          <w:tag w:val="CitaviPlaceholder#db23e19b-e5c1-4895-8785-9d87f672902a"/>
          <w:id w:val="844364485"/>
          <w:placeholder>
            <w:docPart w:val="DefaultPlaceholder_-1854013440"/>
          </w:placeholder>
        </w:sdtPr>
        <w:sdtEndPr/>
        <w:sdtContent>
          <w:r>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pYm0uY29tL2Nsb3VkL2xlYXJuL25ldXJhbC1uZXR3b3JrcyIsIlVyaVN0cmluZyI6Imh0dHBzOi8vd3d3LmlibS5jb20vY2xvdWQvbGVhcm4vbmV1cmFsLW5ldHdvcmtz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}</w:instrText>
          </w:r>
          <w:r>
            <w:rPr>
              <w:noProof/>
            </w:rPr>
            <w:fldChar w:fldCharType="separate"/>
          </w:r>
          <w:r w:rsidR="00E31C1E">
            <w:rPr>
              <w:noProof/>
            </w:rPr>
            <w:t>(2020a)</w:t>
          </w:r>
          <w:r>
            <w:rPr>
              <w:noProof/>
            </w:rPr>
            <w:fldChar w:fldCharType="end"/>
          </w:r>
        </w:sdtContent>
      </w:sdt>
      <w:r>
        <w:t>)</w:t>
      </w:r>
    </w:p>
    <w:p w14:paraId="06DC84FD" w14:textId="6208B9F9" w:rsidR="00B02714" w:rsidRDefault="00B126C7" w:rsidP="00C6522C">
      <w:r>
        <w:t>Artificial neural networks (ANNs) are mimics of the human brain, allowing computers to learn patterns from data.</w:t>
      </w:r>
      <w:r w:rsidR="00B315DB">
        <w:t xml:space="preserve"> The typical ANN consists of three parts: one input layer, one output layer, and at least one hidden layer. ANN</w:t>
      </w:r>
      <w:r w:rsidR="00EA5D89">
        <w:t>s</w:t>
      </w:r>
      <w:r w:rsidR="00B315DB">
        <w:t xml:space="preserve"> with more than one hidden layer </w:t>
      </w:r>
      <w:r w:rsidR="00807909">
        <w:t>are referred to as deep neural networks</w:t>
      </w:r>
      <w:r w:rsidR="00EA5D89">
        <w:t xml:space="preserve"> (DNNs)</w:t>
      </w:r>
      <w:r w:rsidR="00A143DA">
        <w:t xml:space="preserve">. </w:t>
      </w:r>
      <w:r w:rsidR="00B315DB">
        <w:t>Each layer consists of nodes, so-called neurons.</w:t>
      </w:r>
      <w:r w:rsidR="00EA5D89">
        <w:t xml:space="preserve"> </w:t>
      </w:r>
      <w:r w:rsidR="00181E3D">
        <w:t xml:space="preserve">In the simplest case, </w:t>
      </w:r>
      <w:r w:rsidR="00C6522C">
        <w:t xml:space="preserve">each neuron of </w:t>
      </w:r>
      <w:r w:rsidR="005A2C8F">
        <w:t>a</w:t>
      </w:r>
      <w:r w:rsidR="00C6522C">
        <w:t xml:space="preserve"> layer is connected with each neuron of the following layer </w:t>
      </w:r>
      <w:r w:rsidR="00181E3D">
        <w:t>without any backward jump</w:t>
      </w:r>
      <w:r w:rsidR="00181E3D" w:rsidRPr="007822FC">
        <w:t>s,</w:t>
      </w:r>
      <w:r w:rsidR="00181E3D">
        <w:t xml:space="preserve"> which is referred to as feed-forward neural network, as the </w:t>
      </w:r>
      <w:r w:rsidR="00FB5611">
        <w:t xml:space="preserve">output of the neurons from one layer is always fed forward and is the input for the </w:t>
      </w:r>
      <w:r w:rsidR="009962BC">
        <w:t xml:space="preserve">neurons of the </w:t>
      </w:r>
      <w:r w:rsidR="00FB5611">
        <w:t>next layer</w:t>
      </w:r>
      <w:r w:rsidR="00181E3D">
        <w:t xml:space="preserve">. </w:t>
      </w:r>
      <w:r w:rsidR="00C6522C">
        <w:t xml:space="preserve">An example for a deep feed-forward neural network with </w:t>
      </w:r>
      <w:r w:rsidR="00B96BB2">
        <w:t>three</w:t>
      </w:r>
      <w:r w:rsidR="00C6522C">
        <w:t xml:space="preserve"> hidden layers is given </w:t>
      </w:r>
      <w:r w:rsidR="00C6522C" w:rsidRPr="00B96BB2">
        <w:t xml:space="preserve">in </w:t>
      </w:r>
      <w:r w:rsidR="00B96BB2">
        <w:t>F</w:t>
      </w:r>
      <w:r w:rsidR="00C6522C" w:rsidRPr="00B96BB2">
        <w:t xml:space="preserve">igure </w:t>
      </w:r>
      <w:r w:rsidR="00B96BB2">
        <w:t>3</w:t>
      </w:r>
      <w:r w:rsidR="00C6522C" w:rsidRPr="00B96BB2">
        <w:t>.</w:t>
      </w:r>
      <w:r w:rsidR="00C6522C">
        <w:t xml:space="preserve"> </w:t>
      </w:r>
    </w:p>
    <w:p w14:paraId="25E694E2" w14:textId="77777777" w:rsidR="00E31C1E" w:rsidRDefault="009A677E" w:rsidP="00E31C1E">
      <w:pPr>
        <w:pStyle w:val="Abbildung"/>
        <w:keepNext/>
      </w:pPr>
      <w:r>
        <w:lastRenderedPageBreak/>
        <w:drawing>
          <wp:inline distT="0" distB="0" distL="0" distR="0" wp14:anchorId="50B9B9CE" wp14:editId="329BF964">
            <wp:extent cx="5179104" cy="3154484"/>
            <wp:effectExtent l="0" t="0" r="2540" b="8255"/>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212896" cy="3175066"/>
                    </a:xfrm>
                    <a:prstGeom prst="rect">
                      <a:avLst/>
                    </a:prstGeom>
                  </pic:spPr>
                </pic:pic>
              </a:graphicData>
            </a:graphic>
          </wp:inline>
        </w:drawing>
      </w:r>
    </w:p>
    <w:p w14:paraId="4A145FD2" w14:textId="59FFE8F8" w:rsidR="009A677E" w:rsidRPr="009A677E" w:rsidRDefault="00E31C1E" w:rsidP="00E31C1E">
      <w:pPr>
        <w:pStyle w:val="Beschriftung"/>
      </w:pPr>
      <w:r>
        <w:t xml:space="preserve">Figure </w:t>
      </w:r>
      <w:r>
        <w:fldChar w:fldCharType="begin"/>
      </w:r>
      <w:r>
        <w:instrText xml:space="preserve"> SEQ Figure \* ARABIC </w:instrText>
      </w:r>
      <w:r>
        <w:fldChar w:fldCharType="separate"/>
      </w:r>
      <w:r w:rsidR="0082066D">
        <w:rPr>
          <w:noProof/>
        </w:rPr>
        <w:t>4</w:t>
      </w:r>
      <w:r>
        <w:fldChar w:fldCharType="end"/>
      </w:r>
      <w:r>
        <w:t xml:space="preserve">: </w:t>
      </w:r>
      <w:r>
        <w:t>Commonly used activation functions</w:t>
      </w:r>
      <w:r w:rsidR="009E40EC">
        <w:t>.</w:t>
      </w:r>
      <w:r>
        <w:t xml:space="preserve"> (Taken from </w:t>
      </w:r>
      <w:sdt>
        <w:sdtPr>
          <w:alias w:val="To edit, see citavi.com/edit"/>
          <w:tag w:val="CitaviPlaceholder#38d97553-9a0c-4eb7-83ff-1861a66e62ba"/>
          <w:id w:val="1162749663"/>
          <w:placeholder>
            <w:docPart w:val="0649411A0714455D81F369A55EC2BDFE"/>
          </w:placeholder>
        </w:sdtPr>
        <w:sdtContent>
          <w:r>
            <w:rPr>
              <w:noProof/>
            </w:rPr>
            <w:fldChar w:fldCharType="begin"/>
          </w:r>
          <w:r>
            <w:rPr>
              <w:noProof/>
            </w:rPr>
            <w:instrText>ADDIN CitaviPlaceholder{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DovL2FyeGl2Lm9yZy9hYnMvMTcwNi4wNTkzM3YxIiwiVXJpU3RyaW5nIjoiaHR0cDovL2FyeGl2Lm9yZy9hYnMvMTcwNi4wNTkzM3Yx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zLTEwVDEzOjA5OjA3IiwiTW9kaWZpZWRCeSI6Il9QYXNjaCIsIklkIjoiYWI4YWQ2M2MtODU3OS00OTJjLWFkYTAtZjcyMGQ4MGUzOTA1IiwiTW9kaWZpZWRPbiI6IjIwMjItMDMtMTBUMTM6MDk6MDc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3BkZi8xNzA2LjA1OTMzdjEiLCJVcmlTdHJpbmciOiJodHRwOi8vYXJ4aXYub3JnL3BkZi8xNzA2LjA1OTMzdj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}</w:instrText>
          </w:r>
          <w:r>
            <w:rPr>
              <w:noProof/>
            </w:rPr>
            <w:fldChar w:fldCharType="separate"/>
          </w:r>
          <w:r>
            <w:rPr>
              <w:noProof/>
            </w:rPr>
            <w:t>Roffo</w:t>
          </w:r>
          <w:r>
            <w:rPr>
              <w:noProof/>
            </w:rPr>
            <w:fldChar w:fldCharType="end"/>
          </w:r>
        </w:sdtContent>
      </w:sdt>
      <w:r>
        <w:t xml:space="preserve"> </w:t>
      </w:r>
      <w:sdt>
        <w:sdtPr>
          <w:alias w:val="To edit, see citavi.com/edit"/>
          <w:tag w:val="CitaviPlaceholder#94ce58ce-62ea-4d58-835c-cb1981fdfa35"/>
          <w:id w:val="620494591"/>
          <w:placeholder>
            <w:docPart w:val="0649411A0714455D81F369A55EC2BDFE"/>
          </w:placeholder>
        </w:sdtPr>
        <w:sdtContent>
          <w:r>
            <w:rPr>
              <w:noProof/>
            </w:rPr>
            <w:fldChar w:fldCharType="begin"/>
          </w:r>
          <w:r>
            <w:rPr>
              <w:noProof/>
            </w:rPr>
            <w:instrText>ADDIN CitaviPlaceholder{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YXJ4aXYub3JnL2Ficy8xNzA2LjA1OTMzdjEiLCJVcmlTdHJpbmciOiJodHRwOi8vYXJ4aXYub3JnL2Ficy8xNzA2LjA1OTMzdjE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y0xMFQxMzowOTowNyIsIk1vZGlmaWVkQnkiOiJfUGFzY2giLCJJZCI6IjM5OTJhMTA4LWI0NjMtNDA0ZS04NWM4LWYzN2RlZjllNjliNiIsIk1vZGlmaWVkT24iOiIyMDIyLTAzLTEwVDEzOjA5OjA3IiwiUHJvamVjdCI6eyIkcmVmIjoiOC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cwNi4wNTkzM3YxIiwiVXJpU3RyaW5nIjoiaHR0cHM6Ly9hcnhpdi5vcmcvcGRmLzE3MDYuMDU5MzN2MS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y0xMFQxMzowOTowNyIsIk1vZGlmaWVkQnkiOiJfUGFzY2giLCJJZCI6ImFiOGFkNjNjLTg1NzktNDkyYy1hZGEwLWY3MjBkODBlMzkwNSIsIk1vZGlmaWVkT24iOiIyMDIyLTAzLTEwVDEzOjA5OjA3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wZGYvMTcwNi4wNTkzM3YxIiwiVXJpU3RyaW5nIjoiaHR0cDovL2FyeGl2Lm9yZy9wZGYvMTcwNi4wNTkzM3Yx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}</w:instrText>
          </w:r>
          <w:r>
            <w:rPr>
              <w:noProof/>
            </w:rPr>
            <w:fldChar w:fldCharType="separate"/>
          </w:r>
          <w:r>
            <w:rPr>
              <w:noProof/>
            </w:rPr>
            <w:t>(2017, p. 40)</w:t>
          </w:r>
          <w:r>
            <w:rPr>
              <w:noProof/>
            </w:rPr>
            <w:fldChar w:fldCharType="end"/>
          </w:r>
        </w:sdtContent>
      </w:sdt>
      <w:r>
        <w:t>)</w:t>
      </w:r>
    </w:p>
    <w:p w14:paraId="452AEA78" w14:textId="013257AC" w:rsidR="00EB6572" w:rsidRDefault="00B017F2" w:rsidP="007062DC">
      <w:pPr>
        <w:pStyle w:val="Folgeabsatz"/>
        <w:ind w:firstLine="0"/>
      </w:pPr>
      <w:r>
        <w:t>Each n</w:t>
      </w:r>
      <w:r w:rsidR="00AD4EC3">
        <w:t>euron take</w:t>
      </w:r>
      <w:r>
        <w:t>s</w:t>
      </w:r>
      <w:r w:rsidR="00AD4EC3">
        <w:t xml:space="preserve"> a single or multiple numeric values</w:t>
      </w:r>
      <w:r w:rsidR="00EB6572">
        <w:t xml:space="preserve"> </w:t>
      </w:r>
      <m:oMath>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oMath>
      <w:r w:rsidR="00AD4EC3">
        <w:t xml:space="preserve"> as input, each of which has a weight </w:t>
      </w:r>
      <m:oMath>
        <m:r>
          <w:rPr>
            <w:rFonts w:ascii="Cambria Math" w:hAnsi="Cambria Math"/>
          </w:rPr>
          <m:t>w</m:t>
        </m:r>
      </m:oMath>
      <w:r w:rsidR="00EB6572">
        <w:t xml:space="preserve"> </w:t>
      </w:r>
      <w:r w:rsidR="00AD4EC3">
        <w:t xml:space="preserve">assigned to it that can be seen as the importance </w:t>
      </w:r>
      <w:r w:rsidR="00886C8C">
        <w:t>of the given input for the output that the neuron will compute.</w:t>
      </w:r>
      <w:r>
        <w:t xml:space="preserve"> </w:t>
      </w:r>
      <w:r w:rsidR="00D470F2">
        <w:t xml:space="preserve">In order to calculate the output </w:t>
      </w:r>
      <m:oMath>
        <m:r>
          <w:rPr>
            <w:rFonts w:ascii="Cambria Math" w:hAnsi="Cambria Math"/>
          </w:rPr>
          <m:t>y</m:t>
        </m:r>
      </m:oMath>
      <w:r w:rsidR="00E10B44">
        <w:t xml:space="preserve"> </w:t>
      </w:r>
      <w:r w:rsidR="001F0F1E">
        <w:t>of a neuron</w:t>
      </w:r>
      <w:r w:rsidR="00D470F2">
        <w:t xml:space="preserve">, a bias </w:t>
      </w:r>
      <m:oMath>
        <m:r>
          <w:rPr>
            <w:rFonts w:ascii="Cambria Math" w:hAnsi="Cambria Math"/>
          </w:rPr>
          <m:t>b</m:t>
        </m:r>
      </m:oMath>
      <w:r w:rsidR="00D470F2">
        <w:t xml:space="preserve"> is added to the sum of the weighted inputs and the result is then fed through a so-called activation function </w:t>
      </w:r>
      <m:oMath>
        <m:r>
          <w:rPr>
            <w:rFonts w:ascii="Cambria Math" w:hAnsi="Cambria Math"/>
          </w:rPr>
          <m:t>f</m:t>
        </m:r>
      </m:oMath>
      <w:r w:rsidR="00286D08">
        <w:t>. The output of a single neuron can thus be determined by the following equation:</w:t>
      </w:r>
    </w:p>
    <w:p w14:paraId="3C44E606" w14:textId="5B35D2D3" w:rsidR="00E10B44" w:rsidRDefault="00D470F2" w:rsidP="00E10B44">
      <w:pPr>
        <w:pStyle w:val="Folgeabsatz"/>
      </w:pPr>
      <m:oMathPara>
        <m:oMath>
          <m:r>
            <w:rPr>
              <w:rFonts w:ascii="Cambria Math" w:hAnsi="Cambria Math"/>
            </w:rPr>
            <m:t>y=f(</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x</m:t>
                  </m:r>
                </m:e>
                <m:sub>
                  <m:r>
                    <w:rPr>
                      <w:rFonts w:ascii="Cambria Math" w:hAnsi="Cambria Math"/>
                    </w:rPr>
                    <m:t>i</m:t>
                  </m:r>
                </m:sub>
              </m:sSub>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b</m:t>
              </m:r>
            </m:e>
          </m:nary>
          <m:r>
            <w:rPr>
              <w:rFonts w:ascii="Cambria Math" w:hAnsi="Cambria Math"/>
            </w:rPr>
            <m:t>)</m:t>
          </m:r>
        </m:oMath>
      </m:oMathPara>
    </w:p>
    <w:p w14:paraId="7BC77BC1" w14:textId="1ACF48DF" w:rsidR="009A677E" w:rsidRDefault="0065158F" w:rsidP="001F2D78">
      <w:pPr>
        <w:pStyle w:val="Folgeabsatz"/>
        <w:ind w:firstLine="0"/>
      </w:pPr>
      <w:r>
        <w:t xml:space="preserve">The activation </w:t>
      </w:r>
      <w:r w:rsidR="00A910AF">
        <w:t>function determines the degree of activation of the neuron.</w:t>
      </w:r>
      <w:r w:rsidR="0033076C">
        <w:t xml:space="preserve"> The choice </w:t>
      </w:r>
      <w:r w:rsidR="00EC0862">
        <w:t xml:space="preserve">of </w:t>
      </w:r>
      <w:r w:rsidR="005C562C">
        <w:t xml:space="preserve">the </w:t>
      </w:r>
      <w:r w:rsidR="0033076C">
        <w:t>activation function depends on the problem that needs to be solved. Generally speaking, non-linear activation functions are used, as linear activation function</w:t>
      </w:r>
      <w:r w:rsidR="00EC0862">
        <w:t>s</w:t>
      </w:r>
      <w:r w:rsidR="0033076C">
        <w:t xml:space="preserve"> would </w:t>
      </w:r>
      <w:r w:rsidR="00EC0862">
        <w:t xml:space="preserve">result in unrestricted outputs tending towards infinity, which leads to the fact that the neural network would be nothing more than a linear classifier and could no longer </w:t>
      </w:r>
      <w:r w:rsidR="00F20F33">
        <w:t>model complex, non-linear problems</w:t>
      </w:r>
      <w:r w:rsidR="00EC0862">
        <w:t xml:space="preserve">. </w:t>
      </w:r>
      <w:r w:rsidR="009757B3">
        <w:t xml:space="preserve">Some commonly used activation functions are illustrated in </w:t>
      </w:r>
      <w:r w:rsidR="00005A4F">
        <w:t>Figure 5</w:t>
      </w:r>
      <w:r w:rsidR="009757B3">
        <w:t>.</w:t>
      </w:r>
      <w:r w:rsidR="009A677E">
        <w:t xml:space="preserve"> </w:t>
      </w:r>
      <w:r w:rsidR="004A1B27">
        <w:t xml:space="preserve">The bias is an individual numeric value for each neuron. It </w:t>
      </w:r>
      <w:r w:rsidR="007062DC">
        <w:t xml:space="preserve">allows the activation function to be shifted and thus is crucial </w:t>
      </w:r>
      <w:r w:rsidR="004A1B27">
        <w:t>for successful learning</w:t>
      </w:r>
      <w:r w:rsidR="00BC7EE9">
        <w:t xml:space="preserve"> of the neural network</w:t>
      </w:r>
      <w:r w:rsidR="004A1B27">
        <w:t xml:space="preserve">. </w:t>
      </w:r>
      <w:r w:rsidR="00C756E8">
        <w:t xml:space="preserve">The weights and biases in </w:t>
      </w:r>
      <w:r w:rsidR="00BC7EE9">
        <w:t xml:space="preserve">ANNs </w:t>
      </w:r>
      <w:r w:rsidR="00C756E8">
        <w:t xml:space="preserve">are typically </w:t>
      </w:r>
      <w:r w:rsidR="00C41922">
        <w:t xml:space="preserve">randomly initialized or initialized to zero, respectively and then gradually adjusted when training the network. </w:t>
      </w:r>
    </w:p>
    <w:p w14:paraId="3C42ACD2" w14:textId="6C369373" w:rsidR="004A1B27" w:rsidRDefault="00DB64D7" w:rsidP="0079411A">
      <w:pPr>
        <w:pStyle w:val="Zwischenberschriftnichtnummeriert"/>
      </w:pPr>
      <w:r>
        <w:t>Training Artificial Neural Networks</w:t>
      </w:r>
    </w:p>
    <w:p w14:paraId="10E852F1" w14:textId="4345AE1D" w:rsidR="00BC7EE9" w:rsidRDefault="004A1B27" w:rsidP="00BC7EE9">
      <w:r>
        <w:lastRenderedPageBreak/>
        <w:t xml:space="preserve">Training </w:t>
      </w:r>
      <w:r w:rsidR="00684F9E">
        <w:t>ANNs</w:t>
      </w:r>
      <w:r>
        <w:t xml:space="preserve"> </w:t>
      </w:r>
      <w:r w:rsidR="00684F9E">
        <w:t>in simple terms is the process of</w:t>
      </w:r>
      <w:r>
        <w:t xml:space="preserve"> finding the </w:t>
      </w:r>
      <w:r w:rsidR="001F6858">
        <w:t>appropriate</w:t>
      </w:r>
      <w:r>
        <w:t xml:space="preserve"> </w:t>
      </w:r>
      <w:r w:rsidR="00805CDB">
        <w:t xml:space="preserve">values for the </w:t>
      </w:r>
      <w:r>
        <w:t xml:space="preserve">weights </w:t>
      </w:r>
      <w:r w:rsidR="00805CDB">
        <w:t xml:space="preserve">and biases in order to map </w:t>
      </w:r>
      <w:r w:rsidR="00977E70">
        <w:t>a set of</w:t>
      </w:r>
      <w:r w:rsidR="00805CDB">
        <w:t xml:space="preserve"> inp</w:t>
      </w:r>
      <w:r w:rsidR="00977E70">
        <w:t>uts to a set of</w:t>
      </w:r>
      <w:r w:rsidR="00805CDB">
        <w:t xml:space="preserve"> </w:t>
      </w:r>
      <w:r w:rsidR="00684F9E">
        <w:t xml:space="preserve">desired </w:t>
      </w:r>
      <w:r w:rsidR="00805CDB">
        <w:t>output</w:t>
      </w:r>
      <w:r w:rsidR="00977E70">
        <w:t>s</w:t>
      </w:r>
      <w:r w:rsidR="00805CDB">
        <w:t>.</w:t>
      </w:r>
      <w:r w:rsidR="00A53F3B">
        <w:t xml:space="preserve"> </w:t>
      </w:r>
      <w:r w:rsidR="00805CDB">
        <w:t xml:space="preserve">The </w:t>
      </w:r>
      <w:r w:rsidR="005A789D">
        <w:t>most common</w:t>
      </w:r>
      <w:r w:rsidR="00C41C00">
        <w:t xml:space="preserve"> algorithm</w:t>
      </w:r>
      <w:r w:rsidR="005A789D">
        <w:t xml:space="preserve"> for training neural networks </w:t>
      </w:r>
      <w:r w:rsidR="00C41C00">
        <w:t xml:space="preserve">is </w:t>
      </w:r>
      <w:r w:rsidR="00C41C00" w:rsidRPr="00C41C00">
        <w:rPr>
          <w:i/>
          <w:iCs/>
        </w:rPr>
        <w:t>error back-propagation</w:t>
      </w:r>
      <w:r w:rsidR="005A789D">
        <w:t xml:space="preserve"> and was introduced by </w:t>
      </w:r>
      <w:sdt>
        <w:sdtPr>
          <w:alias w:val="To edit, see citavi.com/edit"/>
          <w:tag w:val="CitaviPlaceholder#2577c390-077d-4a66-aead-9654db480343"/>
          <w:id w:val="1151336694"/>
          <w:placeholder>
            <w:docPart w:val="DefaultPlaceholder_-1854013440"/>
          </w:placeholder>
        </w:sdtPr>
        <w:sdtEndPr/>
        <w:sdtContent>
          <w:r w:rsidR="005A789D">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2VlNDdiYzMzLThjZDEtNGNhMC05YWI1LWQ5ZWE5YTkyYjU4YSIsIkVudHJpZXMiOlt7IiRpZCI6IjIiLCIkdHlwZSI6IlN3aXNzQWNhZGVtaWMuQ2l0YXZpLkNpdGF0aW9ucy5Xb3JkUGxhY2Vob2xkZXJFbnRyeSwgU3dpc3NBY2FkZW1pYy5DaXRhdmkiLCJJZCI6ImJkYjU5M2RhLTZkYWEtNDgwOS05Njc5LTcxNTQ4ZDNhMTgwYiIsIlJhbmdlTGVuZ3RoIjoxNiwiUmVmZXJlbmNlSWQiOiJkNzcyODQyNC1jMjBlLTQwNzgtYTljOS0wYWE5ZDBhZWIwMTk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}</w:instrText>
          </w:r>
          <w:r w:rsidR="005A789D">
            <w:rPr>
              <w:noProof/>
            </w:rPr>
            <w:fldChar w:fldCharType="separate"/>
          </w:r>
          <w:r w:rsidR="00E31C1E">
            <w:rPr>
              <w:noProof/>
            </w:rPr>
            <w:t>Rumelhart et al.</w:t>
          </w:r>
          <w:r w:rsidR="005A789D">
            <w:rPr>
              <w:noProof/>
            </w:rPr>
            <w:fldChar w:fldCharType="end"/>
          </w:r>
        </w:sdtContent>
      </w:sdt>
      <w:r w:rsidR="005A789D">
        <w:t xml:space="preserve"> </w:t>
      </w:r>
      <w:sdt>
        <w:sdtPr>
          <w:alias w:val="To edit, see citavi.com/edit"/>
          <w:tag w:val="CitaviPlaceholder#ee47bc33-8cd1-4ca0-9ab5-d9ea9a92b58a"/>
          <w:id w:val="-2097082757"/>
          <w:placeholder>
            <w:docPart w:val="DefaultPlaceholder_-1854013440"/>
          </w:placeholder>
        </w:sdtPr>
        <w:sdtEndPr/>
        <w:sdtContent>
          <w:r w:rsidR="005A789D" w:rsidRPr="004C7E7F">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zI1NzdjMzkwLTA3N2QtNGE2Ni1hZWFkLTk2NTRkYjQ4MDM0MyIsIkVudHJpZXMiOlt7IiRpZCI6IjIiLCIkdHlwZSI6IlN3aXNzQWNhZGVtaWMuQ2l0YXZpLkNpdGF0aW9ucy5Xb3JkUGxhY2Vob2xkZXJFbnRyeSwgU3dpc3NBY2FkZW1pYy5DaXRhdmkiLCJJZCI6ImZlMmE3YWMwLTE0MjEtNDIxZi1iMzU1LThhMzNiM2NhYzgyMCIsIlJhbmdlTGVuZ3RoIjo2LCJSZWZlcmVuY2VJZCI6ImQ3NzI4NDI0LWMyMGUtNDA3OC1hOWM5LTBhYTlkMGFlYjAx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}</w:instrText>
          </w:r>
          <w:r w:rsidR="005A789D" w:rsidRPr="004C7E7F">
            <w:rPr>
              <w:noProof/>
            </w:rPr>
            <w:fldChar w:fldCharType="separate"/>
          </w:r>
          <w:r w:rsidR="00E31C1E">
            <w:rPr>
              <w:noProof/>
            </w:rPr>
            <w:t>(1985)</w:t>
          </w:r>
          <w:r w:rsidR="005A789D" w:rsidRPr="004C7E7F">
            <w:rPr>
              <w:noProof/>
            </w:rPr>
            <w:fldChar w:fldCharType="end"/>
          </w:r>
        </w:sdtContent>
      </w:sdt>
      <w:r w:rsidR="005A789D" w:rsidRPr="004C7E7F">
        <w:t xml:space="preserve">. </w:t>
      </w:r>
    </w:p>
    <w:p w14:paraId="70DBE148" w14:textId="31981F73" w:rsidR="003563FF" w:rsidRDefault="00BC7EE9" w:rsidP="003563FF">
      <w:pPr>
        <w:pStyle w:val="Folgeabsatz"/>
      </w:pPr>
      <w:r>
        <w:t>When training</w:t>
      </w:r>
      <w:r w:rsidR="009A77F3">
        <w:t xml:space="preserve"> an</w:t>
      </w:r>
      <w:r>
        <w:t xml:space="preserve"> ANN, </w:t>
      </w:r>
      <w:r w:rsidR="00BF253D">
        <w:t xml:space="preserve">the </w:t>
      </w:r>
      <w:r>
        <w:t xml:space="preserve">training data is </w:t>
      </w:r>
      <w:r w:rsidR="00195059">
        <w:t xml:space="preserve">first </w:t>
      </w:r>
      <w:r>
        <w:t xml:space="preserve">passed forward through the network, starting from the input layer to the hidden layers </w:t>
      </w:r>
      <w:r w:rsidR="001007CE">
        <w:t>and lastly to the neurons</w:t>
      </w:r>
      <w:r>
        <w:t xml:space="preserve"> </w:t>
      </w:r>
      <w:r w:rsidR="001007CE">
        <w:t xml:space="preserve">of the </w:t>
      </w:r>
      <w:r>
        <w:t>output layer</w:t>
      </w:r>
      <w:r w:rsidR="001007CE">
        <w:t xml:space="preserve"> which then produce the final output </w:t>
      </w:r>
      <w:r w:rsidR="00DD315B">
        <w:t xml:space="preserve">predictions </w:t>
      </w:r>
      <w:r w:rsidR="001007CE">
        <w:t>of the network</w:t>
      </w:r>
      <w:r w:rsidR="00DD315B">
        <w:t xml:space="preserve">. Subsequently, these predictions are compared to the ground truth for the input and the </w:t>
      </w:r>
      <w:r w:rsidR="00BF253D">
        <w:t>error</w:t>
      </w:r>
      <w:r w:rsidR="00DD315B">
        <w:t xml:space="preserve"> between them is calculated with a loss function. </w:t>
      </w:r>
      <w:r w:rsidR="00BF253D">
        <w:t>This error is then back propagated through the network and informs each neuron about the</w:t>
      </w:r>
      <w:r w:rsidR="00C5187E">
        <w:t>ir parameter distance to the ground truth value</w:t>
      </w:r>
      <w:r w:rsidR="00DA3684">
        <w:t xml:space="preserve">, thus </w:t>
      </w:r>
      <w:r w:rsidR="00C5187E">
        <w:t xml:space="preserve">allowing the </w:t>
      </w:r>
      <w:r w:rsidR="00DA3684">
        <w:t>adjustment</w:t>
      </w:r>
      <w:r w:rsidR="00C5187E">
        <w:t xml:space="preserve"> of their weights and biases.</w:t>
      </w:r>
      <w:r w:rsidR="00063750">
        <w:t xml:space="preserve"> </w:t>
      </w:r>
      <w:r w:rsidR="00D3114A">
        <w:t>As t</w:t>
      </w:r>
      <w:r w:rsidR="00063750">
        <w:t xml:space="preserve">he goal </w:t>
      </w:r>
      <w:r w:rsidR="00B1425E">
        <w:t>of training a neural network is to adjust its parameters so that the output of the loss function is minimized</w:t>
      </w:r>
      <w:r w:rsidR="00D3114A">
        <w:t>, it can be considered a</w:t>
      </w:r>
      <w:r w:rsidR="00B1425E">
        <w:t>n optimization problem</w:t>
      </w:r>
      <w:r w:rsidR="00D3114A">
        <w:t>. The direction of less error can thus be determined with</w:t>
      </w:r>
      <w:r w:rsidR="00B1425E">
        <w:t xml:space="preserve"> </w:t>
      </w:r>
      <w:r w:rsidR="00A53F3B">
        <w:t>optimization algorithms</w:t>
      </w:r>
      <w:r w:rsidR="00D3114A">
        <w:t xml:space="preserve"> like</w:t>
      </w:r>
      <w:r w:rsidR="00A53F3B">
        <w:t xml:space="preserve"> </w:t>
      </w:r>
      <w:r w:rsidR="00A53F3B" w:rsidRPr="009608B1">
        <w:rPr>
          <w:i/>
          <w:iCs/>
        </w:rPr>
        <w:t>stochastic gradient descent</w:t>
      </w:r>
      <w:r w:rsidR="00D3114A">
        <w:t>.</w:t>
      </w:r>
      <w:r w:rsidR="003563FF">
        <w:t xml:space="preserve"> </w:t>
      </w:r>
      <w:sdt>
        <w:sdtPr>
          <w:alias w:val="To edit, see citavi.com/edit"/>
          <w:tag w:val="CitaviPlaceholder#c8a37d71-c9fb-4790-a010-c2b39090b4de"/>
          <w:id w:val="-475761810"/>
          <w:placeholder>
            <w:docPart w:val="DefaultPlaceholder_-1854013440"/>
          </w:placeholder>
        </w:sdtPr>
        <w:sdtContent>
          <w:r w:rsidR="003563FF">
            <w:rPr>
              <w:noProof/>
            </w:rPr>
            <w:fldChar w:fldCharType="begin"/>
          </w:r>
          <w:r w:rsidR="003563F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lYi5zdGFuZm9yZC5lZHUvfmp1cmFmc2t5L3NscDMvIiwiVXJpU3RyaW5nIjoiaHR0cHM6Ly93ZWIuc3RhbmZvcmQuZWR1L35qdXJhZnNreS9zbHAz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}</w:instrText>
          </w:r>
          <w:r w:rsidR="003563FF">
            <w:rPr>
              <w:noProof/>
            </w:rPr>
            <w:fldChar w:fldCharType="separate"/>
          </w:r>
          <w:r w:rsidR="00E31C1E">
            <w:rPr>
              <w:noProof/>
            </w:rPr>
            <w:t>(Jurafsky &amp; Martin, 2021, pp. 148–155)</w:t>
          </w:r>
          <w:r w:rsidR="003563FF">
            <w:rPr>
              <w:noProof/>
            </w:rPr>
            <w:fldChar w:fldCharType="end"/>
          </w:r>
        </w:sdtContent>
      </w:sdt>
    </w:p>
    <w:p w14:paraId="6FB2CC21" w14:textId="188ED798" w:rsidR="00DF5AA9" w:rsidRDefault="003B18E5" w:rsidP="00DF5AA9">
      <w:pPr>
        <w:pStyle w:val="berschrift3"/>
      </w:pPr>
      <w:bookmarkStart w:id="16" w:name="_Toc98674037"/>
      <w:r>
        <w:t>Recurrent Neural Networks</w:t>
      </w:r>
      <w:bookmarkEnd w:id="16"/>
    </w:p>
    <w:p w14:paraId="793AD3ED" w14:textId="77777777" w:rsidR="0053279B" w:rsidRDefault="0053279B" w:rsidP="0053279B">
      <w:pPr>
        <w:pStyle w:val="Abbildung"/>
        <w:keepNext/>
      </w:pPr>
      <w:r>
        <w:drawing>
          <wp:inline distT="0" distB="0" distL="0" distR="0" wp14:anchorId="1B41DBE0" wp14:editId="06CCC047">
            <wp:extent cx="4667250" cy="2497470"/>
            <wp:effectExtent l="0" t="0" r="0" b="0"/>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682348" cy="2505549"/>
                    </a:xfrm>
                    <a:prstGeom prst="rect">
                      <a:avLst/>
                    </a:prstGeom>
                  </pic:spPr>
                </pic:pic>
              </a:graphicData>
            </a:graphic>
          </wp:inline>
        </w:drawing>
      </w:r>
    </w:p>
    <w:p w14:paraId="3AF1AF2C" w14:textId="58D39FDB" w:rsidR="0053279B" w:rsidRPr="0053279B" w:rsidRDefault="0053279B" w:rsidP="0053279B">
      <w:pPr>
        <w:pStyle w:val="Beschriftung"/>
      </w:pPr>
      <w:r>
        <w:t xml:space="preserve">Figure </w:t>
      </w:r>
      <w:r>
        <w:fldChar w:fldCharType="begin"/>
      </w:r>
      <w:r>
        <w:instrText xml:space="preserve"> SEQ Figure \* ARABIC </w:instrText>
      </w:r>
      <w:r>
        <w:fldChar w:fldCharType="separate"/>
      </w:r>
      <w:r w:rsidR="0082066D">
        <w:rPr>
          <w:noProof/>
        </w:rPr>
        <w:t>5</w:t>
      </w:r>
      <w:r>
        <w:fldChar w:fldCharType="end"/>
      </w:r>
      <w:r>
        <w:t xml:space="preserve">: </w:t>
      </w:r>
      <w:r w:rsidR="00E31C1E">
        <w:t>Structure of a RNN when unrolled</w:t>
      </w:r>
      <w:r w:rsidR="009E40EC">
        <w:t>.</w:t>
      </w:r>
      <w:r w:rsidR="00E31C1E">
        <w:t xml:space="preserve"> </w:t>
      </w:r>
      <w:r>
        <w:t xml:space="preserve">(Taken from </w:t>
      </w:r>
      <w:sdt>
        <w:sdtPr>
          <w:alias w:val="To edit, see citavi.com/edit"/>
          <w:tag w:val="CitaviPlaceholder#c815bfe0-7866-4220-8a50-8b968534190e"/>
          <w:id w:val="-1942757227"/>
          <w:placeholder>
            <w:docPart w:val="DefaultPlaceholder_-1854013440"/>
          </w:placeholder>
        </w:sdtPr>
        <w:sdtEndPr/>
        <w:sdtContent>
          <w:r>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2U3MGNiODRiLTlhMTYtNDg4ZC05NTUyLTIxYTAyODQ0MjIzYiIsIkVudHJpZXMiOlt7IiRpZCI6IjIiLCIkdHlwZSI6IlN3aXNzQWNhZGVtaWMuQ2l0YXZpLkNpdGF0aW9ucy5Xb3JkUGxhY2Vob2xkZXJFbnRyeSwgU3dpc3NBY2FkZW1pYy5DaXRhdmkiLCJJZCI6IjM3N2M5MmYyLTYyZjctNGYyMi04ZTdjLWE0YmMwYTcwMDQ4ZiIsIlJhbmdlTGVuZ3RoIjoxOSwiUmVmZXJlbmNlSWQiOiJjM2QwNDYyNC1iNmRmLTRiNTAtODUwNy03MWVmNWRmYzYzODA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xhc3ROYW1lIjoiSUJNIENsb3VkIEVkdWNhdGlvbiIsIlByb3RlY3RlZCI6ZmFsc2UsIlNleCI6MCwiQ3JlYXRlZEJ5IjoiX1Bhc2NoIiwiQ3JlYXRlZE9uIjoiMjAyMi0wMy0xMFQxOTozNzozMiIsIk1vZGlmaWVkQnkiOiJfUGFzY2giLCJJZCI6IjcyNzUxNTMyLTQ1MjYtNGI5Ni1iMzhjLTJhOGZmMTRhY2M3NCIsIk1vZGlmaWVkT24iOiIyMDIyLTAzLTEwVDE5OjM3OjMy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pYm0uY29tL2Nsb3VkL2xlYXJuL3JlY3VycmVudC1uZXVyYWwtbmV0d29ya3MiLCJVcmlTdHJpbmciOiJodHRwczovL3d3dy5pYm0uY29tL2Nsb3VkL2xlYXJuL3JlY3VycmVudC1uZXVyYWwtbmV0d29ya3M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}</w:instrText>
          </w:r>
          <w:r>
            <w:rPr>
              <w:noProof/>
            </w:rPr>
            <w:fldChar w:fldCharType="separate"/>
          </w:r>
          <w:r w:rsidR="00E31C1E">
            <w:rPr>
              <w:noProof/>
            </w:rPr>
            <w:t>IBM Cloud Education</w:t>
          </w:r>
          <w:r>
            <w:rPr>
              <w:noProof/>
            </w:rPr>
            <w:fldChar w:fldCharType="end"/>
          </w:r>
        </w:sdtContent>
      </w:sdt>
      <w:r>
        <w:t xml:space="preserve"> </w:t>
      </w:r>
      <w:sdt>
        <w:sdtPr>
          <w:alias w:val="To edit, see citavi.com/edit"/>
          <w:tag w:val="CitaviPlaceholder#e70cb84b-9a16-488d-9552-21a02844223b"/>
          <w:id w:val="-1665310050"/>
          <w:placeholder>
            <w:docPart w:val="DefaultPlaceholder_-1854013440"/>
          </w:placeholder>
        </w:sdtPr>
        <w:sdtEndPr/>
        <w:sdtContent>
          <w:r>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2M4MTViZmUwLTc4NjYtNDIyMC04YTUwLThiOTY4NTM0MTkwZSIsIkVudHJpZXMiOlt7IiRpZCI6IjIiLCIkdHlwZSI6IlN3aXNzQWNhZGVtaWMuQ2l0YXZpLkNpdGF0aW9ucy5Xb3JkUGxhY2Vob2xkZXJFbnRyeSwgU3dpc3NBY2FkZW1pYy5DaXRhdmkiLCJJZCI6IjM3ZmZkYmYwLTgyN2ItNDNjYi1iYmEyLTllZjA5NDM5NWQ0NCIsIlJhbmdlTGVuZ3RoIjo3LCJSZWZlcmVuY2VJZCI6ImMzZDA0NjI0LWI2ZGYtNGI1MC04NTA3LTcxZWY1ZGZjNjM4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lCTSBDbG91ZCBFZHVjYXRpb24iLCJQcm90ZWN0ZWQiOmZhbHNlLCJTZXgiOjAsIkNyZWF0ZWRCeSI6Il9QYXNjaCIsIkNyZWF0ZWRPbiI6IjIwMjItMDMtMTBUMTk6Mzc6MzIiLCJNb2RpZmllZEJ5IjoiX1Bhc2NoIiwiSWQiOiI3Mjc1MTUzMi00NTI2LTRiOTYtYjM4Yy0yYThmZjE0YWNjNzQiLCJNb2RpZmllZE9uIjoiMjAyMi0wMy0xMFQxOTozNzozMi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cuaWJtLmNvbS9jbG91ZC9sZWFybi9yZWN1cnJlbnQtbmV1cmFsLW5ldHdvcmtzIiwiVXJpU3RyaW5nIjoiaHR0cHM6Ly93d3cuaWJtLmNvbS9jbG91ZC9sZWFybi9yZWN1cnJlbnQtbmV1cmFsLW5ldHdvcmtz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}</w:instrText>
          </w:r>
          <w:r>
            <w:rPr>
              <w:noProof/>
            </w:rPr>
            <w:fldChar w:fldCharType="separate"/>
          </w:r>
          <w:r w:rsidR="00E31C1E">
            <w:rPr>
              <w:noProof/>
            </w:rPr>
            <w:t>(2020b)</w:t>
          </w:r>
          <w:r>
            <w:rPr>
              <w:noProof/>
            </w:rPr>
            <w:fldChar w:fldCharType="end"/>
          </w:r>
        </w:sdtContent>
      </w:sdt>
      <w:r>
        <w:t>)</w:t>
      </w:r>
    </w:p>
    <w:p w14:paraId="69A1A2E6" w14:textId="1769A53B" w:rsidR="004B1F7E" w:rsidRDefault="00551FE9" w:rsidP="00551FE9">
      <w:r>
        <w:t>R</w:t>
      </w:r>
      <w:r w:rsidR="000425F7">
        <w:t>ecurrent neural network</w:t>
      </w:r>
      <w:r>
        <w:t>s</w:t>
      </w:r>
      <w:r w:rsidR="000425F7">
        <w:t xml:space="preserve"> (RNNs) </w:t>
      </w:r>
      <w:r>
        <w:t>are</w:t>
      </w:r>
      <w:r w:rsidR="000425F7">
        <w:t xml:space="preserve"> specific </w:t>
      </w:r>
      <w:r>
        <w:t>types of ANNs</w:t>
      </w:r>
      <w:r w:rsidR="000425F7">
        <w:t>.</w:t>
      </w:r>
      <w:r>
        <w:t xml:space="preserve"> Compared to traditional ANNs</w:t>
      </w:r>
      <w:r w:rsidR="00A41205">
        <w:t>,</w:t>
      </w:r>
      <w:r>
        <w:t xml:space="preserve"> they have connections between </w:t>
      </w:r>
      <w:r w:rsidR="008F7C08">
        <w:t xml:space="preserve">neurons of one layer to neurons of the same or previous layers, which gives them a kind of memory, as </w:t>
      </w:r>
      <w:r w:rsidR="005E76CF">
        <w:t>these cycles</w:t>
      </w:r>
      <w:r w:rsidR="008F7C08">
        <w:t xml:space="preserve"> enable them to use information from previous inputs to influence the current input and output.</w:t>
      </w:r>
      <w:r w:rsidR="00B02F7D">
        <w:t xml:space="preserve"> </w:t>
      </w:r>
      <w:r w:rsidR="0006783D">
        <w:t xml:space="preserve">This </w:t>
      </w:r>
      <w:r w:rsidR="0006783D">
        <w:lastRenderedPageBreak/>
        <w:t xml:space="preserve">property is particularly </w:t>
      </w:r>
      <w:r w:rsidR="00983304">
        <w:t xml:space="preserve">useful </w:t>
      </w:r>
      <w:r w:rsidR="0006783D">
        <w:t>when dealing</w:t>
      </w:r>
      <w:r w:rsidR="00983304">
        <w:t xml:space="preserve"> </w:t>
      </w:r>
      <w:r w:rsidR="00D36D05">
        <w:t xml:space="preserve">with </w:t>
      </w:r>
      <w:r w:rsidR="00983304">
        <w:t>sequential data, including speech, which can be viewed as a sequence of words</w:t>
      </w:r>
      <w:r w:rsidR="0006783D">
        <w:t xml:space="preserve">, as RNNs no longer assume independence between individual inputs, and the output of the network </w:t>
      </w:r>
      <w:r w:rsidR="005E76CF">
        <w:t xml:space="preserve">now </w:t>
      </w:r>
      <w:r w:rsidR="0006783D">
        <w:t xml:space="preserve">rather depends on the prior elements within the sequence. </w:t>
      </w:r>
      <w:r w:rsidR="00CD4AA5" w:rsidRPr="00B02F7D">
        <w:t>Figure 5 illustrates</w:t>
      </w:r>
      <w:r w:rsidR="00CD4AA5">
        <w:t xml:space="preserve"> a RNN in its unrolled representations and shows that it becomes a feedforward </w:t>
      </w:r>
      <w:r w:rsidR="00B02F7D">
        <w:t>neural network</w:t>
      </w:r>
      <w:r w:rsidR="00CD4AA5">
        <w:t xml:space="preserve"> made of as many replicas of the original layer as necessary in order to process all time steps of a given sequence. Each of these replicas has the same parameters which is a</w:t>
      </w:r>
      <w:r w:rsidR="004B1F7E">
        <w:t xml:space="preserve">nother special feature of RNNs. The weights of those parameters are still adjusted via backpropagation and stochastic gradient descent, </w:t>
      </w:r>
      <w:r w:rsidR="005E76CF">
        <w:t xml:space="preserve">but unlike traditional ANNs, the </w:t>
      </w:r>
      <w:r w:rsidR="005E76CF" w:rsidRPr="00B02F7D">
        <w:rPr>
          <w:i/>
          <w:iCs/>
        </w:rPr>
        <w:t>backpropagation through time</w:t>
      </w:r>
      <w:r w:rsidR="005E76CF">
        <w:t xml:space="preserve"> algorithm is used, which sums up the errors at each time step. </w:t>
      </w:r>
      <w:r w:rsidR="002762E8">
        <w:t xml:space="preserve">For long sequences the gradients have to be passed back through many time steps, thus, RNNs tend to suffer from exploding (gradient is too large, creating an unstable model) or vanishing (gradient it too small and the network no longer learning) gradients. </w:t>
      </w:r>
      <w:sdt>
        <w:sdtPr>
          <w:alias w:val="To edit, see citavi.com/edit"/>
          <w:tag w:val="CitaviPlaceholder#598c3db6-ca5a-44e7-b37d-c006d7ea79e5"/>
          <w:id w:val="1045568601"/>
          <w:placeholder>
            <w:docPart w:val="DefaultPlaceholder_-1854013440"/>
          </w:placeholder>
        </w:sdtPr>
        <w:sdtContent>
          <w:r w:rsidR="001F179C">
            <w:rPr>
              <w:noProof/>
            </w:rPr>
            <w:fldChar w:fldCharType="begin"/>
          </w:r>
          <w:r w:rsidR="001F179C">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lYi5zdGFuZm9yZC5lZHUvfmp1cmFmc2t5L3NscDMvIiwiVXJpU3RyaW5nIjoiaHR0cHM6Ly93ZWIuc3RhbmZvcmQuZWR1L35qdXJhZnNreS9zbHAz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}</w:instrText>
          </w:r>
          <w:r w:rsidR="001F179C">
            <w:rPr>
              <w:noProof/>
            </w:rPr>
            <w:fldChar w:fldCharType="separate"/>
          </w:r>
          <w:r w:rsidR="001F179C">
            <w:rPr>
              <w:noProof/>
            </w:rPr>
            <w:t>(Jurafsky &amp; Martin, 2021, pp. 186–198)</w:t>
          </w:r>
          <w:r w:rsidR="001F179C">
            <w:rPr>
              <w:noProof/>
            </w:rPr>
            <w:fldChar w:fldCharType="end"/>
          </w:r>
        </w:sdtContent>
      </w:sdt>
    </w:p>
    <w:p w14:paraId="7E43042B" w14:textId="4D2AD5A2" w:rsidR="003B18E5" w:rsidRDefault="003B18E5" w:rsidP="003B18E5">
      <w:pPr>
        <w:pStyle w:val="Zwischenberschriftnichtnummeriert"/>
      </w:pPr>
      <w:r>
        <w:t>L</w:t>
      </w:r>
      <w:r w:rsidR="00942408">
        <w:t>ong Short-Term Memory</w:t>
      </w:r>
    </w:p>
    <w:p w14:paraId="555018E3" w14:textId="77777777" w:rsidR="00D87B96" w:rsidRDefault="00D87B96" w:rsidP="00D87B96">
      <w:pPr>
        <w:pStyle w:val="Abbildung"/>
        <w:keepNext/>
      </w:pPr>
      <w:r w:rsidRPr="0080711B">
        <w:drawing>
          <wp:inline distT="0" distB="0" distL="0" distR="0" wp14:anchorId="6DC263FE" wp14:editId="55830A66">
            <wp:extent cx="4564880" cy="2467850"/>
            <wp:effectExtent l="0" t="0" r="7620" b="889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598349" cy="2485944"/>
                    </a:xfrm>
                    <a:prstGeom prst="rect">
                      <a:avLst/>
                    </a:prstGeom>
                  </pic:spPr>
                </pic:pic>
              </a:graphicData>
            </a:graphic>
          </wp:inline>
        </w:drawing>
      </w:r>
    </w:p>
    <w:p w14:paraId="7F527540" w14:textId="27CAD2DB" w:rsidR="00D87B96" w:rsidRDefault="00D87B96" w:rsidP="00D87B96">
      <w:pPr>
        <w:pStyle w:val="Beschriftung"/>
      </w:pPr>
      <w:r>
        <w:t xml:space="preserve">Figure </w:t>
      </w:r>
      <w:r>
        <w:fldChar w:fldCharType="begin"/>
      </w:r>
      <w:r>
        <w:instrText xml:space="preserve"> SEQ Figure \* ARABIC </w:instrText>
      </w:r>
      <w:r>
        <w:fldChar w:fldCharType="separate"/>
      </w:r>
      <w:r w:rsidR="0082066D">
        <w:rPr>
          <w:noProof/>
        </w:rPr>
        <w:t>6</w:t>
      </w:r>
      <w:r>
        <w:fldChar w:fldCharType="end"/>
      </w:r>
      <w:r>
        <w:t xml:space="preserve">: </w:t>
      </w:r>
      <w:r w:rsidR="0047632F">
        <w:t>Structure of a single LSTM cell</w:t>
      </w:r>
      <w:r w:rsidR="00AC0E77">
        <w:t>.</w:t>
      </w:r>
      <w:r w:rsidR="0047632F">
        <w:t xml:space="preserve"> </w:t>
      </w:r>
      <w:r>
        <w:t xml:space="preserve">(Based on </w:t>
      </w:r>
      <w:sdt>
        <w:sdtPr>
          <w:alias w:val="To edit, see citavi.com/edit"/>
          <w:tag w:val="CitaviPlaceholder#86644e8d-17bc-4adc-ac63-b52c43c180a2"/>
          <w:id w:val="1241903913"/>
          <w:placeholder>
            <w:docPart w:val="DefaultPlaceholder_-1854013440"/>
          </w:placeholder>
        </w:sdtPr>
        <w:sdtEndPr/>
        <w:sdtContent>
          <w:r>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jb2xhaC5naXRodWIuaW8vcG9zdHMvMjAxNS0wOC1VbmRlcnN0YW5kaW5nLUxTVE1zLyIsIlVyaVN0cmluZyI6Imh0dHBzOi8vY29sYWguZ2l0aHViLmlvL3Bvc3RzLzIwMTUtMDgtVW5kZXJzdGFuZGluZy1MU1RNcy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}</w:instrText>
          </w:r>
          <w:r>
            <w:rPr>
              <w:noProof/>
            </w:rPr>
            <w:fldChar w:fldCharType="separate"/>
          </w:r>
          <w:r w:rsidR="00E31C1E">
            <w:rPr>
              <w:noProof/>
            </w:rPr>
            <w:t>Oinkina</w:t>
          </w:r>
          <w:r>
            <w:rPr>
              <w:noProof/>
            </w:rPr>
            <w:fldChar w:fldCharType="end"/>
          </w:r>
        </w:sdtContent>
      </w:sdt>
      <w:r>
        <w:t xml:space="preserve"> </w:t>
      </w:r>
      <w:sdt>
        <w:sdtPr>
          <w:alias w:val="To edit, see citavi.com/edit"/>
          <w:tag w:val="CitaviPlaceholder#601b65e1-699c-46b1-89cc-4d6ad72bd00b"/>
          <w:id w:val="-285195168"/>
          <w:placeholder>
            <w:docPart w:val="DefaultPlaceholder_-1854013440"/>
          </w:placeholder>
        </w:sdtPr>
        <w:sdtEndPr/>
        <w:sdtContent>
          <w:r>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NvbGFoLmdpdGh1Yi5pby9wb3N0cy8yMDE1LTA4LVVuZGVyc3RhbmRpbmctTFNUTXMvIiwiVXJpU3RyaW5nIjoiaHR0cHM6Ly9jb2xhaC5naXRodWIuaW8vcG9zdHMvMjAxNS0wOC1VbmRlcnN0YW5kaW5nLUxTVE1zL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}</w:instrText>
          </w:r>
          <w:r>
            <w:rPr>
              <w:noProof/>
            </w:rPr>
            <w:fldChar w:fldCharType="separate"/>
          </w:r>
          <w:r w:rsidR="00E31C1E">
            <w:rPr>
              <w:noProof/>
            </w:rPr>
            <w:t>(2015)</w:t>
          </w:r>
          <w:r>
            <w:rPr>
              <w:noProof/>
            </w:rPr>
            <w:fldChar w:fldCharType="end"/>
          </w:r>
        </w:sdtContent>
      </w:sdt>
      <w:r>
        <w:t>)</w:t>
      </w:r>
    </w:p>
    <w:p w14:paraId="77D7A585" w14:textId="6E0A3F78" w:rsidR="00353420" w:rsidRDefault="00942408" w:rsidP="00942408">
      <w:r>
        <w:t xml:space="preserve">Long short-term memory (LSTM) is </w:t>
      </w:r>
      <w:r w:rsidR="00B32C70">
        <w:t xml:space="preserve">a special RNN architecture </w:t>
      </w:r>
      <w:r w:rsidR="008B139B">
        <w:t>that</w:t>
      </w:r>
      <w:r w:rsidR="00B32C70">
        <w:t xml:space="preserve"> tackle</w:t>
      </w:r>
      <w:r w:rsidR="008B139B">
        <w:t>s</w:t>
      </w:r>
      <w:r w:rsidR="00B32C70">
        <w:t xml:space="preserve"> these gradient issues and was first introduced by </w:t>
      </w:r>
      <w:sdt>
        <w:sdtPr>
          <w:alias w:val="To edit, see citavi.com/edit"/>
          <w:tag w:val="CitaviPlaceholder#f7c1d3c7-0e0c-4f02-a482-f53c7e36da1a"/>
          <w:id w:val="-1366203070"/>
          <w:placeholder>
            <w:docPart w:val="DefaultPlaceholder_-1854013440"/>
          </w:placeholder>
        </w:sdtPr>
        <w:sdtEndPr/>
        <w:sdtContent>
          <w:r w:rsidR="00B32C70">
            <w:rPr>
              <w:noProof/>
            </w:rPr>
            <w:fldChar w:fldCharType="begin"/>
          </w:r>
          <w:r w:rsidR="00B32C70">
            <w:rPr>
              <w:noProof/>
            </w:rPr>
            <w:instrText>ADDIN CitaviPlaceholder{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}</w:instrText>
          </w:r>
          <w:r w:rsidR="00B32C70">
            <w:rPr>
              <w:noProof/>
            </w:rPr>
            <w:fldChar w:fldCharType="separate"/>
          </w:r>
          <w:r w:rsidR="00E31C1E">
            <w:rPr>
              <w:noProof/>
            </w:rPr>
            <w:t>Hochreiter and Schmidhuber</w:t>
          </w:r>
          <w:r w:rsidR="00B32C70">
            <w:rPr>
              <w:noProof/>
            </w:rPr>
            <w:fldChar w:fldCharType="end"/>
          </w:r>
        </w:sdtContent>
      </w:sdt>
      <w:r w:rsidR="00B32C70">
        <w:t xml:space="preserve"> </w:t>
      </w:r>
      <w:sdt>
        <w:sdtPr>
          <w:alias w:val="To edit, see citavi.com/edit"/>
          <w:tag w:val="CitaviPlaceholder#f00e76ac-ffc7-42b9-b78d-9f88ca65319c"/>
          <w:id w:val="525295180"/>
          <w:placeholder>
            <w:docPart w:val="DefaultPlaceholder_-1854013440"/>
          </w:placeholder>
        </w:sdtPr>
        <w:sdtEndPr/>
        <w:sdtContent>
          <w:r w:rsidR="00B32C70">
            <w:rPr>
              <w:noProof/>
            </w:rPr>
            <w:fldChar w:fldCharType="begin"/>
          </w:r>
          <w:r w:rsidR="00B32C70">
            <w:rPr>
              <w:noProof/>
            </w:rPr>
            <w:instrText>ADDIN CitaviPlaceholder{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}</w:instrText>
          </w:r>
          <w:r w:rsidR="00B32C70">
            <w:rPr>
              <w:noProof/>
            </w:rPr>
            <w:fldChar w:fldCharType="separate"/>
          </w:r>
          <w:r w:rsidR="00E31C1E">
            <w:rPr>
              <w:noProof/>
            </w:rPr>
            <w:t>(1997)</w:t>
          </w:r>
          <w:r w:rsidR="00B32C70">
            <w:rPr>
              <w:noProof/>
            </w:rPr>
            <w:fldChar w:fldCharType="end"/>
          </w:r>
        </w:sdtContent>
      </w:sdt>
      <w:r w:rsidR="00B32C70">
        <w:t xml:space="preserve">. </w:t>
      </w:r>
      <w:r w:rsidR="00353420">
        <w:t xml:space="preserve">As with traditional RNNs, LSTM can be represented as a chain of replicas, each of which is referred to as a cell in the following. The difference is that these LSTM cells not only contain one, but four network layers, </w:t>
      </w:r>
      <w:r w:rsidR="00543F18" w:rsidRPr="00AC0E77">
        <w:t xml:space="preserve">shown </w:t>
      </w:r>
      <w:r w:rsidR="00353420" w:rsidRPr="00AC0E77">
        <w:t xml:space="preserve">in </w:t>
      </w:r>
      <w:r w:rsidR="00AC0E77" w:rsidRPr="00AC0E77">
        <w:t>F</w:t>
      </w:r>
      <w:r w:rsidR="00353420" w:rsidRPr="00AC0E77">
        <w:t>igure 6.</w:t>
      </w:r>
      <w:r w:rsidR="00353420">
        <w:t xml:space="preserve"> </w:t>
      </w:r>
      <w:r w:rsidR="00241A1C">
        <w:t>In addition to the normal hidden state</w:t>
      </w:r>
      <w:r w:rsidR="00D8714C">
        <w:t xml:space="preserve"> </w:t>
      </w:r>
      <m:oMath>
        <m:r>
          <w:rPr>
            <w:rFonts w:ascii="Cambria Math" w:hAnsi="Cambria Math"/>
          </w:rPr>
          <m:t>h</m:t>
        </m:r>
      </m:oMath>
      <w:r w:rsidR="00241A1C">
        <w:t>, a LSTM cell also maintains a cell state</w:t>
      </w:r>
      <w:r w:rsidR="00D8714C">
        <w:t xml:space="preserve"> </w:t>
      </w:r>
      <m:oMath>
        <m:r>
          <w:rPr>
            <w:rFonts w:ascii="Cambria Math" w:hAnsi="Cambria Math"/>
          </w:rPr>
          <m:t>C</m:t>
        </m:r>
      </m:oMath>
      <w:r w:rsidR="00241A1C">
        <w:t xml:space="preserve"> at every time step, enabling it to remember certain </w:t>
      </w:r>
      <w:r w:rsidR="00241A1C">
        <w:lastRenderedPageBreak/>
        <w:t xml:space="preserve">information from the </w:t>
      </w:r>
      <w:r w:rsidR="00F02636">
        <w:t>input</w:t>
      </w:r>
      <w:r w:rsidR="00241A1C">
        <w:t xml:space="preserve"> sequence. The information flow is regulated by three gates, i.e., the input gate</w:t>
      </w:r>
      <w:r w:rsidR="00D8714C">
        <w:t xml:space="preserve"> </w:t>
      </w:r>
      <m:oMath>
        <m:sSub>
          <m:sSubPr>
            <m:ctrlPr>
              <w:rPr>
                <w:rFonts w:ascii="Cambria Math" w:hAnsi="Cambria Math"/>
                <w:i/>
              </w:rPr>
            </m:ctrlPr>
          </m:sSubPr>
          <m:e>
            <m:r>
              <w:rPr>
                <w:rFonts w:ascii="Cambria Math" w:hAnsi="Cambria Math"/>
              </w:rPr>
              <m:t>i</m:t>
            </m:r>
          </m:e>
          <m:sub>
            <m:r>
              <w:rPr>
                <w:rFonts w:ascii="Cambria Math" w:hAnsi="Cambria Math"/>
              </w:rPr>
              <m:t>t</m:t>
            </m:r>
          </m:sub>
        </m:sSub>
      </m:oMath>
      <w:r w:rsidR="00241A1C">
        <w:t>, the forget gate</w:t>
      </w:r>
      <w:r w:rsidR="00D8714C">
        <w:t xml:space="preserve"> </w:t>
      </w:r>
      <m:oMath>
        <m:sSub>
          <m:sSubPr>
            <m:ctrlPr>
              <w:rPr>
                <w:rFonts w:ascii="Cambria Math" w:hAnsi="Cambria Math"/>
                <w:i/>
              </w:rPr>
            </m:ctrlPr>
          </m:sSubPr>
          <m:e>
            <m:r>
              <w:rPr>
                <w:rFonts w:ascii="Cambria Math" w:hAnsi="Cambria Math"/>
              </w:rPr>
              <m:t>f</m:t>
            </m:r>
          </m:e>
          <m:sub>
            <m:r>
              <w:rPr>
                <w:rFonts w:ascii="Cambria Math" w:hAnsi="Cambria Math"/>
              </w:rPr>
              <m:t>t</m:t>
            </m:r>
          </m:sub>
        </m:sSub>
      </m:oMath>
      <w:r w:rsidR="00241A1C">
        <w:t>, and the output gate</w:t>
      </w:r>
      <w:r w:rsidR="00D8714C">
        <w:t xml:space="preserve"> </w:t>
      </w:r>
      <m:oMath>
        <m:sSub>
          <m:sSubPr>
            <m:ctrlPr>
              <w:rPr>
                <w:rFonts w:ascii="Cambria Math" w:hAnsi="Cambria Math"/>
                <w:i/>
              </w:rPr>
            </m:ctrlPr>
          </m:sSubPr>
          <m:e>
            <m:r>
              <w:rPr>
                <w:rFonts w:ascii="Cambria Math" w:hAnsi="Cambria Math"/>
              </w:rPr>
              <m:t>o</m:t>
            </m:r>
          </m:e>
          <m:sub>
            <m:r>
              <w:rPr>
                <w:rFonts w:ascii="Cambria Math" w:hAnsi="Cambria Math"/>
              </w:rPr>
              <m:t>t</m:t>
            </m:r>
          </m:sub>
        </m:sSub>
      </m:oMath>
      <w:r w:rsidR="00241A1C">
        <w:t>. They are all composed of a sigmoid neural network layer and a pointwise multiplication operation</w:t>
      </w:r>
      <w:r w:rsidR="00D8714C">
        <w:t xml:space="preserve"> </w:t>
      </w:r>
      <m:oMath>
        <m:r>
          <w:rPr>
            <w:rFonts w:ascii="Cambria Math" w:hAnsi="Cambria Math"/>
          </w:rPr>
          <m:t>*</m:t>
        </m:r>
      </m:oMath>
      <w:r w:rsidR="00D8714C">
        <w:t xml:space="preserve"> </w:t>
      </w:r>
      <w:r w:rsidR="00241A1C">
        <w:t>and enable information on the cell state to be added or removed. A single LSTM cell can then be described as</w:t>
      </w:r>
      <w:r w:rsidR="00D8714C">
        <w:t>:</w:t>
      </w:r>
    </w:p>
    <w:p w14:paraId="40AFE245" w14:textId="248DD935" w:rsidR="00261BC1" w:rsidRDefault="00E55088" w:rsidP="00261BC1">
      <w:pPr>
        <w:pStyle w:val="Folgeabsatz"/>
        <w:ind w:firstLine="0"/>
      </w:pPr>
      <m:oMathPara>
        <m:oMath>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 σ (</m:t>
          </m:r>
          <m:sSub>
            <m:sSubPr>
              <m:ctrlPr>
                <w:rPr>
                  <w:rFonts w:ascii="Cambria Math" w:hAnsi="Cambria Math"/>
                  <w:i/>
                </w:rPr>
              </m:ctrlPr>
            </m:sSubPr>
            <m:e>
              <m:r>
                <w:rPr>
                  <w:rFonts w:ascii="Cambria Math" w:hAnsi="Cambria Math"/>
                </w:rPr>
                <m:t>W</m:t>
              </m:r>
            </m:e>
            <m:sub>
              <m:r>
                <w:rPr>
                  <w:rFonts w:ascii="Cambria Math" w:hAnsi="Cambria Math"/>
                </w:rPr>
                <m:t>f</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f</m:t>
              </m:r>
            </m:sub>
          </m:sSub>
          <m:r>
            <w:rPr>
              <w:rFonts w:ascii="Cambria Math" w:hAnsi="Cambria Math"/>
            </w:rPr>
            <m:t>)</m:t>
          </m:r>
        </m:oMath>
      </m:oMathPara>
    </w:p>
    <w:p w14:paraId="24C2C28F" w14:textId="66B43D83" w:rsidR="00261BC1" w:rsidRPr="0047632F" w:rsidRDefault="00E55088" w:rsidP="00261BC1">
      <w:pPr>
        <w:pStyle w:val="Folgeabsatz"/>
        <w:ind w:firstLine="0"/>
      </w:pPr>
      <m:oMathPara>
        <m:oMath>
          <m:sSub>
            <m:sSubPr>
              <m:ctrlPr>
                <w:rPr>
                  <w:rFonts w:ascii="Cambria Math" w:hAnsi="Cambria Math"/>
                  <w:i/>
                </w:rPr>
              </m:ctrlPr>
            </m:sSubPr>
            <m:e>
              <m:r>
                <w:rPr>
                  <w:rFonts w:ascii="Cambria Math" w:hAnsi="Cambria Math"/>
                </w:rPr>
                <m:t>i</m:t>
              </m:r>
            </m:e>
            <m:sub>
              <m:r>
                <w:rPr>
                  <w:rFonts w:ascii="Cambria Math" w:hAnsi="Cambria Math"/>
                </w:rPr>
                <m:t>t</m:t>
              </m:r>
            </m:sub>
          </m:sSub>
          <m:r>
            <w:rPr>
              <w:rFonts w:ascii="Cambria Math" w:hAnsi="Cambria Math"/>
            </w:rPr>
            <m:t>= σ (</m:t>
          </m:r>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oMath>
      </m:oMathPara>
    </w:p>
    <w:p w14:paraId="2BA8CB2B" w14:textId="4DF76EE0" w:rsidR="0047632F" w:rsidRDefault="00E55088" w:rsidP="00261BC1">
      <w:pPr>
        <w:pStyle w:val="Folgeabsatz"/>
        <w:ind w:firstLine="0"/>
      </w:pPr>
      <m:oMathPara>
        <m:oMath>
          <m:sSub>
            <m:sSubPr>
              <m:ctrlPr>
                <w:rPr>
                  <w:rFonts w:ascii="Cambria Math" w:hAnsi="Cambria Math"/>
                  <w:i/>
                </w:rPr>
              </m:ctrlPr>
            </m:sSubPr>
            <m:e>
              <m:acc>
                <m:accPr>
                  <m:ctrlPr>
                    <w:rPr>
                      <w:rFonts w:ascii="Cambria Math" w:hAnsi="Cambria Math"/>
                      <w:i/>
                    </w:rPr>
                  </m:ctrlPr>
                </m:accPr>
                <m:e>
                  <m:r>
                    <w:rPr>
                      <w:rFonts w:ascii="Cambria Math" w:hAnsi="Cambria Math"/>
                    </w:rPr>
                    <m:t>C</m:t>
                  </m:r>
                </m:e>
              </m:acc>
            </m:e>
            <m:sub>
              <m:r>
                <w:rPr>
                  <w:rFonts w:ascii="Cambria Math" w:hAnsi="Cambria Math"/>
                </w:rPr>
                <m:t>t</m:t>
              </m:r>
            </m:sub>
          </m:sSub>
          <m:r>
            <w:rPr>
              <w:rFonts w:ascii="Cambria Math" w:hAnsi="Cambria Math"/>
            </w:rPr>
            <m:t xml:space="preserve">= </m:t>
          </m:r>
          <m:r>
            <w:rPr>
              <w:rFonts w:ascii="Cambria Math" w:hAnsi="Cambria Math"/>
            </w:rPr>
            <m:t>tanh</m:t>
          </m:r>
          <m:r>
            <w:rPr>
              <w:rFonts w:ascii="Cambria Math" w:hAnsi="Cambria Math"/>
            </w:rPr>
            <m:t xml:space="preserve"> </m:t>
          </m:r>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C</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C</m:t>
              </m:r>
            </m:sub>
          </m:sSub>
          <m:r>
            <w:rPr>
              <w:rFonts w:ascii="Cambria Math" w:hAnsi="Cambria Math"/>
            </w:rPr>
            <m:t>)</m:t>
          </m:r>
        </m:oMath>
      </m:oMathPara>
    </w:p>
    <w:p w14:paraId="26E8B6B7" w14:textId="763133D1" w:rsidR="0047632F" w:rsidRDefault="00E55088" w:rsidP="00261BC1">
      <w:pPr>
        <w:pStyle w:val="Folgeabsatz"/>
        <w:ind w:firstLine="0"/>
      </w:pPr>
      <m:oMathPara>
        <m:oMath>
          <m:sSub>
            <m:sSubPr>
              <m:ctrlPr>
                <w:rPr>
                  <w:rFonts w:ascii="Cambria Math" w:hAnsi="Cambria Math"/>
                  <w:i/>
                </w:rPr>
              </m:ctrlPr>
            </m:sSubPr>
            <m:e>
              <m:r>
                <w:rPr>
                  <w:rFonts w:ascii="Cambria Math" w:hAnsi="Cambria Math"/>
                </w:rPr>
                <m:t>C</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t</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C</m:t>
                  </m:r>
                </m:e>
              </m:acc>
            </m:e>
            <m:sub>
              <m:r>
                <w:rPr>
                  <w:rFonts w:ascii="Cambria Math" w:hAnsi="Cambria Math"/>
                </w:rPr>
                <m:t>t</m:t>
              </m:r>
            </m:sub>
          </m:sSub>
        </m:oMath>
      </m:oMathPara>
    </w:p>
    <w:p w14:paraId="16BDC047" w14:textId="6D67F91C" w:rsidR="0047632F" w:rsidRDefault="00E55088" w:rsidP="00261BC1">
      <w:pPr>
        <w:pStyle w:val="Folgeabsatz"/>
        <w:ind w:firstLine="0"/>
      </w:pPr>
      <m:oMathPara>
        <m:oMath>
          <m:sSub>
            <m:sSubPr>
              <m:ctrlPr>
                <w:rPr>
                  <w:rFonts w:ascii="Cambria Math" w:hAnsi="Cambria Math"/>
                  <w:i/>
                </w:rPr>
              </m:ctrlPr>
            </m:sSubPr>
            <m:e>
              <m:r>
                <w:rPr>
                  <w:rFonts w:ascii="Cambria Math" w:hAnsi="Cambria Math"/>
                </w:rPr>
                <m:t>o</m:t>
              </m:r>
            </m:e>
            <m:sub>
              <m:r>
                <w:rPr>
                  <w:rFonts w:ascii="Cambria Math" w:hAnsi="Cambria Math"/>
                </w:rPr>
                <m:t>t</m:t>
              </m:r>
            </m:sub>
          </m:sSub>
          <m:r>
            <w:rPr>
              <w:rFonts w:ascii="Cambria Math" w:hAnsi="Cambria Math"/>
            </w:rPr>
            <m:t>= σ (</m:t>
          </m:r>
          <m:sSub>
            <m:sSubPr>
              <m:ctrlPr>
                <w:rPr>
                  <w:rFonts w:ascii="Cambria Math" w:hAnsi="Cambria Math"/>
                  <w:i/>
                </w:rPr>
              </m:ctrlPr>
            </m:sSubPr>
            <m:e>
              <m:r>
                <w:rPr>
                  <w:rFonts w:ascii="Cambria Math" w:hAnsi="Cambria Math"/>
                </w:rPr>
                <m:t>W</m:t>
              </m:r>
            </m:e>
            <m:sub>
              <m:r>
                <w:rPr>
                  <w:rFonts w:ascii="Cambria Math" w:hAnsi="Cambria Math"/>
                </w:rPr>
                <m:t>o</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o</m:t>
              </m:r>
            </m:sub>
          </m:sSub>
          <m:r>
            <w:rPr>
              <w:rFonts w:ascii="Cambria Math" w:hAnsi="Cambria Math"/>
            </w:rPr>
            <m:t>)</m:t>
          </m:r>
        </m:oMath>
      </m:oMathPara>
    </w:p>
    <w:p w14:paraId="1AF286D8" w14:textId="2283AB86" w:rsidR="0047632F" w:rsidRPr="000B706B" w:rsidRDefault="00E55088" w:rsidP="00261BC1">
      <w:pPr>
        <w:pStyle w:val="Folgeabsatz"/>
        <w:ind w:firstLine="0"/>
        <w:rPr>
          <w:i/>
        </w:rPr>
      </w:pPr>
      <m:oMathPara>
        <m:oMath>
          <m:sSub>
            <m:sSubPr>
              <m:ctrlPr>
                <w:rPr>
                  <w:rFonts w:ascii="Cambria Math" w:hAnsi="Cambria Math"/>
                  <w:i/>
                </w:rPr>
              </m:ctrlPr>
            </m:sSubPr>
            <m:e>
              <m:r>
                <w:rPr>
                  <w:rFonts w:ascii="Cambria Math" w:hAnsi="Cambria Math"/>
                </w:rPr>
                <m:t>h</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o</m:t>
              </m:r>
            </m:e>
            <m:sub>
              <m:r>
                <w:rPr>
                  <w:rFonts w:ascii="Cambria Math" w:hAnsi="Cambria Math"/>
                </w:rPr>
                <m:t>t</m:t>
              </m:r>
            </m:sub>
          </m:sSub>
          <m:r>
            <w:rPr>
              <w:rFonts w:ascii="Cambria Math" w:hAnsi="Cambria Math"/>
            </w:rPr>
            <m:t>*tanh⁡(</m:t>
          </m:r>
          <m:sSub>
            <m:sSubPr>
              <m:ctrlPr>
                <w:rPr>
                  <w:rFonts w:ascii="Cambria Math" w:hAnsi="Cambria Math"/>
                  <w:i/>
                </w:rPr>
              </m:ctrlPr>
            </m:sSubPr>
            <m:e>
              <m:r>
                <w:rPr>
                  <w:rFonts w:ascii="Cambria Math" w:hAnsi="Cambria Math"/>
                </w:rPr>
                <m:t>C</m:t>
              </m:r>
            </m:e>
            <m:sub>
              <m:r>
                <w:rPr>
                  <w:rFonts w:ascii="Cambria Math" w:hAnsi="Cambria Math"/>
                </w:rPr>
                <m:t>t</m:t>
              </m:r>
            </m:sub>
          </m:sSub>
          <m:r>
            <w:rPr>
              <w:rFonts w:ascii="Cambria Math" w:hAnsi="Cambria Math"/>
            </w:rPr>
            <m:t>)</m:t>
          </m:r>
        </m:oMath>
      </m:oMathPara>
    </w:p>
    <w:p w14:paraId="53C18529" w14:textId="22F8ED04" w:rsidR="00D8714C" w:rsidRDefault="00D8714C" w:rsidP="001F7D0C">
      <w:pPr>
        <w:pStyle w:val="Folgeabsatz"/>
        <w:ind w:firstLine="0"/>
      </w:pPr>
      <w:r>
        <w:t>w</w:t>
      </w:r>
      <w:r w:rsidRPr="00D8714C">
        <w:t xml:space="preserve">her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D8714C">
        <w:t xml:space="preserve"> </w:t>
      </w:r>
      <w:r>
        <w:t>denotes</w:t>
      </w:r>
      <w:r w:rsidRPr="00D8714C">
        <w:t xml:space="preserve"> the input vector at time </w:t>
      </w:r>
      <w:r w:rsidR="002F0637">
        <w:t>step</w:t>
      </w:r>
      <w:r w:rsidRPr="00D8714C">
        <w:t xml:space="preserve"> </w:t>
      </w:r>
      <m:oMath>
        <m:r>
          <w:rPr>
            <w:rFonts w:ascii="Cambria Math" w:hAnsi="Cambria Math"/>
          </w:rPr>
          <m:t>t</m:t>
        </m:r>
      </m:oMath>
      <w:r w:rsidR="002F0637">
        <w:t xml:space="preserve">. </w:t>
      </w:r>
      <m:oMath>
        <m:acc>
          <m:accPr>
            <m:ctrlPr>
              <w:rPr>
                <w:rFonts w:ascii="Cambria Math" w:hAnsi="Cambria Math"/>
                <w:i/>
              </w:rPr>
            </m:ctrlPr>
          </m:accPr>
          <m:e>
            <m:r>
              <w:rPr>
                <w:rFonts w:ascii="Cambria Math" w:hAnsi="Cambria Math"/>
              </w:rPr>
              <m:t>C</m:t>
            </m:r>
          </m:e>
        </m:acc>
      </m:oMath>
      <w:r w:rsidRPr="00D8714C">
        <w:t xml:space="preserve"> </w:t>
      </w:r>
      <w:r w:rsidR="002F0637">
        <w:t xml:space="preserve">can be seen as a supportive gate that computes how much to write to the cell state </w:t>
      </w:r>
      <m:oMath>
        <m:r>
          <w:rPr>
            <w:rFonts w:ascii="Cambria Math" w:hAnsi="Cambria Math"/>
          </w:rPr>
          <m:t>C</m:t>
        </m:r>
      </m:oMath>
      <w:r w:rsidR="002F0637">
        <w:t>.</w:t>
      </w:r>
      <w:r w:rsidR="00193006">
        <w:t xml:space="preserve"> </w:t>
      </w:r>
      <m:oMath>
        <m:sSub>
          <m:sSubPr>
            <m:ctrlPr>
              <w:rPr>
                <w:rFonts w:ascii="Cambria Math" w:hAnsi="Cambria Math"/>
                <w:i/>
              </w:rPr>
            </m:ctrlPr>
          </m:sSubPr>
          <m:e>
            <m:r>
              <w:rPr>
                <w:rFonts w:ascii="Cambria Math" w:hAnsi="Cambria Math"/>
              </w:rPr>
              <m:t>W</m:t>
            </m:r>
          </m:e>
          <m:sub>
            <m:r>
              <w:rPr>
                <w:rFonts w:ascii="Cambria Math" w:hAnsi="Cambria Math"/>
              </w:rPr>
              <m:t>f</m:t>
            </m:r>
          </m:sub>
        </m:sSub>
      </m:oMath>
      <w:r w:rsidR="003C027B">
        <w:t xml:space="preserve">, </w:t>
      </w:r>
      <m:oMath>
        <m:sSub>
          <m:sSubPr>
            <m:ctrlPr>
              <w:rPr>
                <w:rFonts w:ascii="Cambria Math" w:hAnsi="Cambria Math"/>
                <w:i/>
              </w:rPr>
            </m:ctrlPr>
          </m:sSubPr>
          <m:e>
            <m:r>
              <w:rPr>
                <w:rFonts w:ascii="Cambria Math" w:hAnsi="Cambria Math"/>
              </w:rPr>
              <m:t>W</m:t>
            </m:r>
          </m:e>
          <m:sub>
            <m:r>
              <w:rPr>
                <w:rFonts w:ascii="Cambria Math" w:hAnsi="Cambria Math"/>
              </w:rPr>
              <m:t>i</m:t>
            </m:r>
          </m:sub>
        </m:sSub>
      </m:oMath>
      <w:r w:rsidR="003C027B">
        <w:t xml:space="preserve">, </w:t>
      </w:r>
      <m:oMath>
        <m:sSub>
          <m:sSubPr>
            <m:ctrlPr>
              <w:rPr>
                <w:rFonts w:ascii="Cambria Math" w:hAnsi="Cambria Math"/>
                <w:i/>
              </w:rPr>
            </m:ctrlPr>
          </m:sSubPr>
          <m:e>
            <m:r>
              <w:rPr>
                <w:rFonts w:ascii="Cambria Math" w:hAnsi="Cambria Math"/>
              </w:rPr>
              <m:t>W</m:t>
            </m:r>
          </m:e>
          <m:sub>
            <m:r>
              <w:rPr>
                <w:rFonts w:ascii="Cambria Math" w:hAnsi="Cambria Math"/>
              </w:rPr>
              <m:t>C</m:t>
            </m:r>
          </m:sub>
        </m:sSub>
      </m:oMath>
      <w:r w:rsidR="003C027B">
        <w:t xml:space="preserve">, </w:t>
      </w:r>
      <m:oMath>
        <m:sSub>
          <m:sSubPr>
            <m:ctrlPr>
              <w:rPr>
                <w:rFonts w:ascii="Cambria Math" w:hAnsi="Cambria Math"/>
                <w:i/>
              </w:rPr>
            </m:ctrlPr>
          </m:sSubPr>
          <m:e>
            <m:r>
              <w:rPr>
                <w:rFonts w:ascii="Cambria Math" w:hAnsi="Cambria Math"/>
              </w:rPr>
              <m:t>W</m:t>
            </m:r>
          </m:e>
          <m:sub>
            <m:r>
              <w:rPr>
                <w:rFonts w:ascii="Cambria Math" w:hAnsi="Cambria Math"/>
              </w:rPr>
              <m:t>o</m:t>
            </m:r>
          </m:sub>
        </m:sSub>
      </m:oMath>
      <w:r w:rsidR="003C027B">
        <w:t xml:space="preserve"> and </w:t>
      </w:r>
      <m:oMath>
        <m:sSub>
          <m:sSubPr>
            <m:ctrlPr>
              <w:rPr>
                <w:rFonts w:ascii="Cambria Math" w:hAnsi="Cambria Math"/>
                <w:i/>
              </w:rPr>
            </m:ctrlPr>
          </m:sSubPr>
          <m:e>
            <m:r>
              <w:rPr>
                <w:rFonts w:ascii="Cambria Math" w:hAnsi="Cambria Math"/>
              </w:rPr>
              <m:t>b</m:t>
            </m:r>
          </m:e>
          <m:sub>
            <m:r>
              <w:rPr>
                <w:rFonts w:ascii="Cambria Math" w:hAnsi="Cambria Math"/>
              </w:rPr>
              <m:t>f</m:t>
            </m:r>
          </m:sub>
        </m:sSub>
      </m:oMath>
      <w:r w:rsidR="003C027B">
        <w:t>,</w:t>
      </w:r>
      <w:r w:rsidR="003C027B" w:rsidRPr="003C027B">
        <w:rPr>
          <w:rFonts w:ascii="Cambria Math" w:hAnsi="Cambria Math"/>
          <w:i/>
        </w:rPr>
        <w:t xml:space="preserve">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rsidR="003C027B">
        <w:rPr>
          <w:rFonts w:ascii="Cambria Math" w:hAnsi="Cambria Math"/>
          <w:i/>
        </w:rPr>
        <w:t xml:space="preserve">, </w:t>
      </w:r>
      <m:oMath>
        <m:sSub>
          <m:sSubPr>
            <m:ctrlPr>
              <w:rPr>
                <w:rFonts w:ascii="Cambria Math" w:hAnsi="Cambria Math"/>
                <w:i/>
              </w:rPr>
            </m:ctrlPr>
          </m:sSubPr>
          <m:e>
            <m:r>
              <w:rPr>
                <w:rFonts w:ascii="Cambria Math" w:hAnsi="Cambria Math"/>
              </w:rPr>
              <m:t>b</m:t>
            </m:r>
          </m:e>
          <m:sub>
            <m:r>
              <w:rPr>
                <w:rFonts w:ascii="Cambria Math" w:hAnsi="Cambria Math"/>
              </w:rPr>
              <m:t>C</m:t>
            </m:r>
          </m:sub>
        </m:sSub>
      </m:oMath>
      <w:r w:rsidR="003C027B">
        <w:rPr>
          <w:rFonts w:ascii="Cambria Math" w:hAnsi="Cambria Math"/>
          <w:i/>
        </w:rPr>
        <w:t xml:space="preserve">, </w:t>
      </w:r>
      <m:oMath>
        <m:sSub>
          <m:sSubPr>
            <m:ctrlPr>
              <w:rPr>
                <w:rFonts w:ascii="Cambria Math" w:hAnsi="Cambria Math"/>
                <w:i/>
              </w:rPr>
            </m:ctrlPr>
          </m:sSubPr>
          <m:e>
            <m:r>
              <w:rPr>
                <w:rFonts w:ascii="Cambria Math" w:hAnsi="Cambria Math"/>
              </w:rPr>
              <m:t>b</m:t>
            </m:r>
          </m:e>
          <m:sub>
            <m:r>
              <w:rPr>
                <w:rFonts w:ascii="Cambria Math" w:hAnsi="Cambria Math"/>
              </w:rPr>
              <m:t>o</m:t>
            </m:r>
          </m:sub>
        </m:sSub>
      </m:oMath>
      <w:r w:rsidR="003C027B">
        <w:rPr>
          <w:rFonts w:ascii="Cambria Math" w:hAnsi="Cambria Math"/>
          <w:i/>
        </w:rPr>
        <w:t xml:space="preserve"> </w:t>
      </w:r>
      <w:r w:rsidR="003C027B" w:rsidRPr="002F0637">
        <w:rPr>
          <w:rFonts w:ascii="Cambria Math" w:hAnsi="Cambria Math"/>
          <w:iCs/>
        </w:rPr>
        <w:t>are</w:t>
      </w:r>
      <w:r w:rsidR="002F0637">
        <w:rPr>
          <w:rFonts w:ascii="Cambria Math" w:hAnsi="Cambria Math"/>
          <w:iCs/>
        </w:rPr>
        <w:t xml:space="preserve"> respectively</w:t>
      </w:r>
      <w:r w:rsidR="003C027B" w:rsidRPr="002F0637">
        <w:rPr>
          <w:rFonts w:ascii="Cambria Math" w:hAnsi="Cambria Math"/>
          <w:iCs/>
        </w:rPr>
        <w:t xml:space="preserve"> the weight matrices and bias vector</w:t>
      </w:r>
      <w:r w:rsidR="002F0637" w:rsidRPr="002F0637">
        <w:rPr>
          <w:rFonts w:ascii="Cambria Math" w:hAnsi="Cambria Math"/>
          <w:iCs/>
        </w:rPr>
        <w:t xml:space="preserve">s to compute forget, input, output, </w:t>
      </w:r>
      <w:r w:rsidR="002F0637">
        <w:rPr>
          <w:rFonts w:ascii="Cambria Math" w:hAnsi="Cambria Math"/>
          <w:iCs/>
        </w:rPr>
        <w:t xml:space="preserve">and </w:t>
      </w:r>
      <w:r w:rsidR="002F0637" w:rsidRPr="002F0637">
        <w:rPr>
          <w:rFonts w:ascii="Cambria Math" w:hAnsi="Cambria Math"/>
          <w:iCs/>
        </w:rPr>
        <w:t>candidate gate vectors</w:t>
      </w:r>
      <w:r w:rsidR="002F0637">
        <w:rPr>
          <w:rFonts w:ascii="Cambria Math" w:hAnsi="Cambria Math"/>
          <w:iCs/>
        </w:rPr>
        <w:t xml:space="preserve">, and are learned during training. The sigmoid function is denoted as </w:t>
      </w:r>
      <m:oMath>
        <m:r>
          <w:rPr>
            <w:rFonts w:ascii="Cambria Math" w:hAnsi="Cambria Math"/>
          </w:rPr>
          <m:t>σ</m:t>
        </m:r>
      </m:oMath>
      <w:r w:rsidR="002F0637">
        <w:rPr>
          <w:rFonts w:ascii="Cambria Math" w:hAnsi="Cambria Math"/>
          <w:iCs/>
        </w:rPr>
        <w:t>.</w:t>
      </w:r>
      <w:r w:rsidR="001F7D0C">
        <w:t xml:space="preserve"> </w:t>
      </w:r>
      <w:r w:rsidR="00193006">
        <w:t xml:space="preserve">While the cycles in </w:t>
      </w:r>
      <w:r w:rsidR="00C133F5">
        <w:t xml:space="preserve">traditional </w:t>
      </w:r>
      <w:r w:rsidR="00193006">
        <w:t>RNNs let</w:t>
      </w:r>
      <w:r w:rsidR="00EB21E9">
        <w:t xml:space="preserve"> </w:t>
      </w:r>
      <w:r w:rsidR="00193006">
        <w:t>them maintain some sort of memory, they tend to struggle with long-term dependencies in the input sequence</w:t>
      </w:r>
      <w:r w:rsidR="00C133F5">
        <w:t>, which is not the case for the more</w:t>
      </w:r>
      <w:r w:rsidR="00193006">
        <w:t xml:space="preserve"> sophisticated LSTM </w:t>
      </w:r>
      <w:r w:rsidR="00C133F5">
        <w:t>as their architecture was specifically</w:t>
      </w:r>
      <w:r w:rsidR="00193006">
        <w:t xml:space="preserve"> designed</w:t>
      </w:r>
      <w:r w:rsidR="00C133F5">
        <w:t xml:space="preserve"> to learn them.</w:t>
      </w:r>
      <w:r w:rsidR="001F7D0C">
        <w:t xml:space="preserve"> </w:t>
      </w:r>
      <w:sdt>
        <w:sdtPr>
          <w:alias w:val="To edit, see citavi.com/edit"/>
          <w:tag w:val="CitaviPlaceholder#27eda22b-556e-46c8-8984-61d6b7fd8c05"/>
          <w:id w:val="706225334"/>
          <w:placeholder>
            <w:docPart w:val="DefaultPlaceholder_-1854013440"/>
          </w:placeholder>
        </w:sdtPr>
        <w:sdtContent>
          <w:r w:rsidR="006B0094">
            <w:rPr>
              <w:noProof/>
            </w:rPr>
            <w:fldChar w:fldCharType="begin"/>
          </w:r>
          <w:r w:rsidR="006B0094">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lYi5zdGFuZm9yZC5lZHUvfmp1cmFmc2t5L3NscDMvIiwiVXJpU3RyaW5nIjoiaHR0cHM6Ly93ZWIuc3RhbmZvcmQuZWR1L35qdXJhZnNreS9zbHAz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}</w:instrText>
          </w:r>
          <w:r w:rsidR="006B0094">
            <w:rPr>
              <w:noProof/>
            </w:rPr>
            <w:fldChar w:fldCharType="separate"/>
          </w:r>
          <w:r w:rsidR="006B0094">
            <w:rPr>
              <w:noProof/>
            </w:rPr>
            <w:t>(Jurafsky &amp; Martin, 2021, pp. 196–200)</w:t>
          </w:r>
          <w:r w:rsidR="006B0094">
            <w:rPr>
              <w:noProof/>
            </w:rPr>
            <w:fldChar w:fldCharType="end"/>
          </w:r>
        </w:sdtContent>
      </w:sdt>
    </w:p>
    <w:p w14:paraId="43379D0A" w14:textId="58DA53FC" w:rsidR="00F2508A" w:rsidRDefault="00F2508A" w:rsidP="00F2508A">
      <w:pPr>
        <w:pStyle w:val="berschrift3"/>
      </w:pPr>
      <w:bookmarkStart w:id="17" w:name="_Toc98674038"/>
      <w:r>
        <w:t>Encoder-</w:t>
      </w:r>
      <w:r w:rsidR="003C7411">
        <w:t>d</w:t>
      </w:r>
      <w:r>
        <w:t>ecoder</w:t>
      </w:r>
      <w:bookmarkEnd w:id="17"/>
    </w:p>
    <w:p w14:paraId="5B64F54B" w14:textId="77777777" w:rsidR="00041BC0" w:rsidRDefault="00005444" w:rsidP="00041BC0">
      <w:pPr>
        <w:pStyle w:val="Abbildung"/>
        <w:keepNext/>
      </w:pPr>
      <w:r>
        <w:drawing>
          <wp:inline distT="0" distB="0" distL="0" distR="0" wp14:anchorId="278B0F27" wp14:editId="00BE6742">
            <wp:extent cx="5399405" cy="770153"/>
            <wp:effectExtent l="0" t="0" r="0" b="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399405" cy="770153"/>
                    </a:xfrm>
                    <a:prstGeom prst="rect">
                      <a:avLst/>
                    </a:prstGeom>
                  </pic:spPr>
                </pic:pic>
              </a:graphicData>
            </a:graphic>
          </wp:inline>
        </w:drawing>
      </w:r>
    </w:p>
    <w:p w14:paraId="4BFA9206" w14:textId="62ED75DB" w:rsidR="00962E8A" w:rsidRDefault="00041BC0" w:rsidP="00041BC0">
      <w:pPr>
        <w:pStyle w:val="Beschriftung"/>
      </w:pPr>
      <w:r>
        <w:t xml:space="preserve">Figure </w:t>
      </w:r>
      <w:r w:rsidR="00B96493">
        <w:fldChar w:fldCharType="begin"/>
      </w:r>
      <w:r w:rsidR="00B96493">
        <w:instrText xml:space="preserve"> SEQ Figure \* ARABIC </w:instrText>
      </w:r>
      <w:r w:rsidR="00B96493">
        <w:fldChar w:fldCharType="separate"/>
      </w:r>
      <w:r w:rsidR="0082066D">
        <w:rPr>
          <w:noProof/>
        </w:rPr>
        <w:t>7</w:t>
      </w:r>
      <w:r w:rsidR="00B96493">
        <w:fldChar w:fldCharType="end"/>
      </w:r>
      <w:r>
        <w:t xml:space="preserve">: </w:t>
      </w:r>
      <w:r w:rsidR="009646D2">
        <w:t>E</w:t>
      </w:r>
      <w:r>
        <w:t>ncoder-</w:t>
      </w:r>
      <w:r w:rsidR="009646D2">
        <w:t>d</w:t>
      </w:r>
      <w:r>
        <w:t>ecoder</w:t>
      </w:r>
      <w:r w:rsidR="009646D2">
        <w:t xml:space="preserve"> architecture</w:t>
      </w:r>
      <w:r w:rsidR="00370EC7">
        <w:t>.</w:t>
      </w:r>
      <w:r w:rsidR="009646D2">
        <w:t xml:space="preserve"> </w:t>
      </w:r>
      <w:r w:rsidR="009646D2" w:rsidRPr="00513728">
        <w:t>(</w:t>
      </w:r>
      <w:r w:rsidR="00370EC7" w:rsidRPr="00513728">
        <w:t>T</w:t>
      </w:r>
      <w:r w:rsidR="009646D2" w:rsidRPr="00513728">
        <w:t xml:space="preserve">aken from </w:t>
      </w:r>
      <w:sdt>
        <w:sdtPr>
          <w:alias w:val="To edit, see citavi.com/edit"/>
          <w:tag w:val="CitaviPlaceholder#af09a6d3-0eb4-4d32-af68-bb0d03d54b5c"/>
          <w:id w:val="749473415"/>
          <w:placeholder>
            <w:docPart w:val="DefaultPlaceholder_-1854013440"/>
          </w:placeholder>
        </w:sdtPr>
        <w:sdtEndPr/>
        <w:sdtContent>
          <w:r w:rsidR="009646D2" w:rsidRPr="00513728">
            <w:rPr>
              <w:noProof/>
            </w:rPr>
            <w:fldChar w:fldCharType="begin"/>
          </w:r>
          <w:r w:rsidR="00E31C1E" w:rsidRPr="00513728">
            <w:rPr>
              <w:noProof/>
            </w:rPr>
            <w:instrText>ADDIN CitaviPlaceholder{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hcnhpdi5vcmcvcGRmLzIxMDYuMTEzNDJ2MiIsIlVyaVN0cmluZyI6Imh0dHA6Ly9hcnhpdi5vcmcvcGRmLzIxMDYuMTEzNDJ2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A5OjUxOjEyIiwiTW9kaWZpZWRCeSI6Il9QYXNjaCIsIklkIjoiYzJkMDMxODktYzc2YS00ZTgxLTkwOGYtYjU0OWQ2NTEzZGYwIiwiTW9kaWZpZWRPbiI6IjIwMjItMDMtMDNUMDk6NTE6MTI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yMTA2LjExMzQydjIiLCJVcmlTdHJpbmciOiJodHRwOi8vYXJ4aXYub3JnL2Ficy8yMTA2LjExMzQy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y0wM1QwOTo1MToxMiIsIk1vZGlmaWVkQnkiOiJfUGFzY2giLCJJZCI6IjdhZDA3NmJhLWM1MDgtNDA4ZS04MTE3LTRhZmNjMmNhYzkwOSIsIk1vZGlmaWVkT24iOiIyMDIyLTAzLTAzVDA5OjUxOjEy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jEwNi4xMTM0MnYyIiwiVXJpU3RyaW5nIjoiaHR0cHM6Ly9hcnhpdi5vcmcvcGRmLzIxMDYuMTEzNDJ2Mi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}</w:instrText>
          </w:r>
          <w:r w:rsidR="009646D2" w:rsidRPr="00513728">
            <w:rPr>
              <w:noProof/>
            </w:rPr>
            <w:fldChar w:fldCharType="separate"/>
          </w:r>
          <w:r w:rsidR="00E31C1E" w:rsidRPr="00513728">
            <w:rPr>
              <w:noProof/>
            </w:rPr>
            <w:t>Zhang et al.</w:t>
          </w:r>
          <w:r w:rsidR="009646D2" w:rsidRPr="00513728">
            <w:rPr>
              <w:noProof/>
            </w:rPr>
            <w:fldChar w:fldCharType="end"/>
          </w:r>
        </w:sdtContent>
      </w:sdt>
      <w:r w:rsidR="009646D2" w:rsidRPr="00513728">
        <w:t xml:space="preserve"> </w:t>
      </w:r>
      <w:sdt>
        <w:sdtPr>
          <w:alias w:val="To edit, see citavi.com/edit"/>
          <w:tag w:val="CitaviPlaceholder#cd76257c-6e3f-4772-9522-5646be4cdda3"/>
          <w:id w:val="1375738658"/>
          <w:placeholder>
            <w:docPart w:val="DefaultPlaceholder_-1854013440"/>
          </w:placeholder>
        </w:sdtPr>
        <w:sdtEndPr/>
        <w:sdtContent>
          <w:r w:rsidR="009646D2" w:rsidRPr="00513728">
            <w:rPr>
              <w:noProof/>
            </w:rPr>
            <w:fldChar w:fldCharType="begin"/>
          </w:r>
          <w:r w:rsidR="00513728" w:rsidRPr="00513728">
            <w:rPr>
              <w:noProof/>
            </w:rPr>
            <w:instrText>ADDIN CitaviPlaceholder{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3BkZi8yMTA2LjExMzQydjIiLCJVcmlTdHJpbmciOiJodHRwOi8vYXJ4aXYub3JnL3BkZi8yMTA2LjExMzQy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wOTo1MToxMiIsIk1vZGlmaWVkQnkiOiJfUGFzY2giLCJJZCI6ImMyZDAzMTg5LWM3NmEtNGU4MS05MDhmLWI1NDlkNjUxM2RmMCIsIk1vZGlmaWVkT24iOiIyMDIyLTAzLTAzVDA5OjUxOjEy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jEwNi4xMTM0MnYyIiwiVXJpU3RyaW5nIjoiaHR0cDovL2FyeGl2Lm9yZy9hYnMvMjEwNi4xMTM0Mn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DNUMDk6NTE6MTIiLCJNb2RpZmllZEJ5IjoiX1Bhc2NoIiwiSWQiOiI3YWQwNzZiYS1jNTA4LTQwOGUtODExNy00YWZjYzJjYWM5MDkiLCJNb2RpZmllZE9uIjoiMjAyMi0wMy0wM1QwOTo1MToxMi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IxMDYuMTEzNDJ2MiIsIlVyaVN0cmluZyI6Imh0dHBzOi8vYXJ4aXYub3JnL3BkZi8yMTA2LjExMzQydjIucGRm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}</w:instrText>
          </w:r>
          <w:r w:rsidR="009646D2" w:rsidRPr="00513728">
            <w:rPr>
              <w:noProof/>
            </w:rPr>
            <w:fldChar w:fldCharType="separate"/>
          </w:r>
          <w:r w:rsidR="00513728" w:rsidRPr="00513728">
            <w:rPr>
              <w:noProof/>
            </w:rPr>
            <w:t>(2021, p. 378)</w:t>
          </w:r>
          <w:r w:rsidR="009646D2" w:rsidRPr="00513728">
            <w:rPr>
              <w:noProof/>
            </w:rPr>
            <w:fldChar w:fldCharType="end"/>
          </w:r>
        </w:sdtContent>
      </w:sdt>
      <w:r w:rsidR="009646D2" w:rsidRPr="00513728">
        <w:t>)</w:t>
      </w:r>
    </w:p>
    <w:p w14:paraId="612CA467" w14:textId="766694CA" w:rsidR="00991D5D" w:rsidRDefault="00041BC0" w:rsidP="00991D5D">
      <w:r>
        <w:t>E</w:t>
      </w:r>
      <w:r w:rsidR="00991D5D">
        <w:t>ncoder-decoder</w:t>
      </w:r>
      <w:r w:rsidR="00370EC7">
        <w:t xml:space="preserve"> </w:t>
      </w:r>
      <w:r w:rsidR="00991D5D">
        <w:t>is a specific neural network architecture that was proposed</w:t>
      </w:r>
      <w:r w:rsidR="00370EC7">
        <w:t xml:space="preserve"> by </w:t>
      </w:r>
      <w:sdt>
        <w:sdtPr>
          <w:alias w:val="To edit, see citavi.com/edit"/>
          <w:tag w:val="CitaviPlaceholder#955dd0c6-fbcf-4f32-9c61-3e439de748ff"/>
          <w:id w:val="-563027977"/>
          <w:placeholder>
            <w:docPart w:val="DefaultPlaceholder_-1854013440"/>
          </w:placeholder>
        </w:sdtPr>
        <w:sdtContent>
          <w:r w:rsidR="00370EC7">
            <w:rPr>
              <w:noProof/>
            </w:rPr>
            <w:fldChar w:fldCharType="begin"/>
          </w:r>
          <w:r w:rsidR="00370EC7">
            <w:rPr>
              <w:noProof/>
            </w:rPr>
            <w:instrText>ADDIN CitaviPlaceholder{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}</w:instrText>
          </w:r>
          <w:r w:rsidR="00370EC7">
            <w:rPr>
              <w:noProof/>
            </w:rPr>
            <w:fldChar w:fldCharType="separate"/>
          </w:r>
          <w:r w:rsidR="00370EC7">
            <w:rPr>
              <w:noProof/>
            </w:rPr>
            <w:t>Sutskever et al.</w:t>
          </w:r>
          <w:r w:rsidR="00370EC7">
            <w:rPr>
              <w:noProof/>
            </w:rPr>
            <w:fldChar w:fldCharType="end"/>
          </w:r>
        </w:sdtContent>
      </w:sdt>
      <w:r w:rsidR="00370EC7">
        <w:t xml:space="preserve"> </w:t>
      </w:r>
      <w:sdt>
        <w:sdtPr>
          <w:alias w:val="To edit, see citavi.com/edit"/>
          <w:tag w:val="CitaviPlaceholder#bb557077-a961-45ba-a2f2-73923a62546b"/>
          <w:id w:val="36170590"/>
          <w:placeholder>
            <w:docPart w:val="DefaultPlaceholder_-1854013440"/>
          </w:placeholder>
        </w:sdtPr>
        <w:sdtContent>
          <w:r w:rsidR="00370EC7">
            <w:rPr>
              <w:noProof/>
            </w:rPr>
            <w:fldChar w:fldCharType="begin"/>
          </w:r>
          <w:r w:rsidR="00370EC7">
            <w:rPr>
              <w:noProof/>
            </w:rPr>
            <w:instrText>ADDIN CitaviPlaceholder{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}</w:instrText>
          </w:r>
          <w:r w:rsidR="00370EC7">
            <w:rPr>
              <w:noProof/>
            </w:rPr>
            <w:fldChar w:fldCharType="separate"/>
          </w:r>
          <w:r w:rsidR="00370EC7">
            <w:rPr>
              <w:noProof/>
            </w:rPr>
            <w:t>(2014)</w:t>
          </w:r>
          <w:r w:rsidR="00370EC7">
            <w:rPr>
              <w:noProof/>
            </w:rPr>
            <w:fldChar w:fldCharType="end"/>
          </w:r>
        </w:sdtContent>
      </w:sdt>
      <w:r w:rsidR="00991D5D">
        <w:t xml:space="preserve"> to tackle sequence-to-sequence problems. The power of this architecture lies in its ability to map sequences of variable-length to each other, which was previously not possible with the existing neural network architectures. Since human language can be viewed as a sequence of words, the encoder-decoder architecture is very well suited for this</w:t>
      </w:r>
      <w:r w:rsidR="00B037D9">
        <w:t xml:space="preserve"> and is used, for example, in </w:t>
      </w:r>
      <w:r w:rsidR="00991D5D">
        <w:t xml:space="preserve">text summarization </w:t>
      </w:r>
      <w:sdt>
        <w:sdtPr>
          <w:alias w:val="To edit, see citavi.com/edit"/>
          <w:tag w:val="CitaviPlaceholder#318a798c-4b06-45d9-b079-8afc4cdc2ac5"/>
          <w:id w:val="-1804077520"/>
          <w:placeholder>
            <w:docPart w:val="DefaultPlaceholder_-1854013440"/>
          </w:placeholder>
        </w:sdtPr>
        <w:sdtEndPr/>
        <w:sdtContent>
          <w:r w:rsidR="00B037D9">
            <w:rPr>
              <w:noProof/>
            </w:rPr>
            <w:fldChar w:fldCharType="begin"/>
          </w:r>
          <w:r w:rsidR="0091524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2OTEyNTVjLTdiOTItNDQ0NC1iY2EwLTBmOWUzM2U4NTIxOSIsIlJhbmdlTGVuZ3RoIjoyNCwiUmVmZXJlbmNlSWQiOiJhNWNmNzQ5Yy1hNWRkLTQ1MTQtODc4My0wMzgwOGU0NzEzZG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}</w:instrText>
          </w:r>
          <w:r w:rsidR="00B037D9">
            <w:rPr>
              <w:noProof/>
            </w:rPr>
            <w:fldChar w:fldCharType="separate"/>
          </w:r>
          <w:r w:rsidR="00E31C1E">
            <w:rPr>
              <w:noProof/>
            </w:rPr>
            <w:t>(Nallapati et al., 2016)</w:t>
          </w:r>
          <w:r w:rsidR="00B037D9">
            <w:rPr>
              <w:noProof/>
            </w:rPr>
            <w:fldChar w:fldCharType="end"/>
          </w:r>
        </w:sdtContent>
      </w:sdt>
      <w:r w:rsidR="00991D5D">
        <w:t>, machine translation</w:t>
      </w:r>
      <w:r w:rsidR="00B037D9">
        <w:t xml:space="preserve"> </w:t>
      </w:r>
      <w:sdt>
        <w:sdtPr>
          <w:alias w:val="To edit, see citavi.com/edit"/>
          <w:tag w:val="CitaviPlaceholder#6afbb21e-6fb7-45c4-90c0-9a3e543c7a0c"/>
          <w:id w:val="1691564837"/>
          <w:placeholder>
            <w:docPart w:val="DefaultPlaceholder_-1854013440"/>
          </w:placeholder>
        </w:sdtPr>
        <w:sdtEndPr/>
        <w:sdtContent>
          <w:r w:rsidR="00B037D9">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}</w:instrText>
          </w:r>
          <w:r w:rsidR="00B037D9">
            <w:rPr>
              <w:noProof/>
            </w:rPr>
            <w:fldChar w:fldCharType="separate"/>
          </w:r>
          <w:r w:rsidR="00E31C1E">
            <w:rPr>
              <w:noProof/>
            </w:rPr>
            <w:t>(Wu et al., 2016)</w:t>
          </w:r>
          <w:r w:rsidR="00B037D9">
            <w:rPr>
              <w:noProof/>
            </w:rPr>
            <w:fldChar w:fldCharType="end"/>
          </w:r>
        </w:sdtContent>
      </w:sdt>
      <w:r w:rsidR="00991D5D">
        <w:t xml:space="preserve">, speech recognition </w:t>
      </w:r>
      <w:sdt>
        <w:sdtPr>
          <w:alias w:val="To edit, see citavi.com/edit"/>
          <w:tag w:val="CitaviPlaceholder#c5aa1a9e-5cd1-4d54-a584-fe11d6d32a08"/>
          <w:id w:val="-2064631808"/>
          <w:placeholder>
            <w:docPart w:val="DefaultPlaceholder_-1854013440"/>
          </w:placeholder>
        </w:sdtPr>
        <w:sdtEndPr/>
        <w:sdtContent>
          <w:r w:rsidR="00B037D9">
            <w:rPr>
              <w:noProof/>
            </w:rPr>
            <w:fldChar w:fldCharType="begin"/>
          </w:r>
          <w:r w:rsidR="0091524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yNzA4ZWViLTJhMGUtNDQ5Zi04NTE3LWZiOTUwMmNmNzE2NyIsIlJhbmdlTGVuZ3RoIjoyMywiUmVmZXJlbmNlSWQiOiJlOTIzMzZkYi01ODkwLTRmMjctODVjYS0wOGEzOWQwNWM3N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EwOS9JQ0FTU1AuMjAxNi43NDcyNjE4IiwiVXJpU3RyaW5nIjoiaHR0cHM6Ly9kb2kub3JnLzEwLjExMDkvSUNBU1NQLjIwMTYuNzQ3MjYxO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zLTAzVDEwOjA1OjM2IiwiTW9kaWZpZWRCeSI6Il9QYXNjaCIsIklkIjoiYWUyNDNjNDgtZjJmNS00YzYwLTgwYWItYzE3ZGZmMzI3NDVmIiwiTW9kaWZpZWRPbiI6IjIwMjItMDMtMDNUMTA6MDU6MzY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aWVlZXhwbG9yZS5pZWVlLm9yZy9kb2N1bWVudC83NDcyNjE4LyIsIlVyaVN0cmluZyI6Imh0dHA6Ly9pZWVleHBsb3JlLmllZWUub3JnL2RvY3VtZW50Lzc0NzI2MTgv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}</w:instrText>
          </w:r>
          <w:r w:rsidR="00B037D9">
            <w:rPr>
              <w:noProof/>
            </w:rPr>
            <w:fldChar w:fldCharType="separate"/>
          </w:r>
          <w:r w:rsidR="00E31C1E">
            <w:rPr>
              <w:noProof/>
            </w:rPr>
            <w:t>(Bahdanau et al., 2016)</w:t>
          </w:r>
          <w:r w:rsidR="00B037D9">
            <w:rPr>
              <w:noProof/>
            </w:rPr>
            <w:fldChar w:fldCharType="end"/>
          </w:r>
        </w:sdtContent>
      </w:sdt>
      <w:r w:rsidR="00991D5D">
        <w:t xml:space="preserve"> or video </w:t>
      </w:r>
      <w:r w:rsidR="00B037D9">
        <w:t xml:space="preserve">captioning </w:t>
      </w:r>
      <w:sdt>
        <w:sdtPr>
          <w:alias w:val="To edit, see citavi.com/edit"/>
          <w:tag w:val="CitaviPlaceholder#e1114951-0c07-488a-94ed-f84c01b0270c"/>
          <w:id w:val="-1621215993"/>
          <w:placeholder>
            <w:docPart w:val="DefaultPlaceholder_-1854013440"/>
          </w:placeholder>
        </w:sdtPr>
        <w:sdtEndPr/>
        <w:sdtContent>
          <w:r w:rsidR="00B037D9">
            <w:rPr>
              <w:noProof/>
            </w:rPr>
            <w:fldChar w:fldCharType="begin"/>
          </w:r>
          <w:r w:rsidR="0091524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jMTExOWJkLWI2ZjQtNDM2Zi05Y2VkLTNkY2U3OTU5ZGU1MyIsIlJhbmdlTGVuZ3RoIjoyNiwiUmVmZXJlbmNlSWQiOiIwNDI4Y2Q4OS1mMmI3LTQwMzktYTIyMy05ZDA1MDc0ZjE0NW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}</w:instrText>
          </w:r>
          <w:r w:rsidR="00B037D9">
            <w:rPr>
              <w:noProof/>
            </w:rPr>
            <w:fldChar w:fldCharType="separate"/>
          </w:r>
          <w:r w:rsidR="00E31C1E">
            <w:rPr>
              <w:noProof/>
            </w:rPr>
            <w:t>(Venugopalan et al., 2015)</w:t>
          </w:r>
          <w:r w:rsidR="00B037D9">
            <w:rPr>
              <w:noProof/>
            </w:rPr>
            <w:fldChar w:fldCharType="end"/>
          </w:r>
        </w:sdtContent>
      </w:sdt>
      <w:r w:rsidR="00991D5D">
        <w:t xml:space="preserve">. </w:t>
      </w:r>
    </w:p>
    <w:p w14:paraId="0A7911C2" w14:textId="77777777" w:rsidR="0082066D" w:rsidRDefault="0082066D" w:rsidP="0082066D">
      <w:pPr>
        <w:pStyle w:val="Abbildung"/>
        <w:keepNext/>
      </w:pPr>
      <w:r>
        <w:lastRenderedPageBreak/>
        <w:drawing>
          <wp:inline distT="0" distB="0" distL="0" distR="0" wp14:anchorId="3E04EF22" wp14:editId="540519ED">
            <wp:extent cx="4580626" cy="1360235"/>
            <wp:effectExtent l="0" t="0" r="0" b="0"/>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613535" cy="1370007"/>
                    </a:xfrm>
                    <a:prstGeom prst="rect">
                      <a:avLst/>
                    </a:prstGeom>
                  </pic:spPr>
                </pic:pic>
              </a:graphicData>
            </a:graphic>
          </wp:inline>
        </w:drawing>
      </w:r>
    </w:p>
    <w:p w14:paraId="34B91E16" w14:textId="78EBAA5C" w:rsidR="009646D2" w:rsidRDefault="0082066D" w:rsidP="0082066D">
      <w:pPr>
        <w:pStyle w:val="Beschriftung"/>
      </w:pPr>
      <w:r>
        <w:t xml:space="preserve">Figure </w:t>
      </w:r>
      <w:r>
        <w:fldChar w:fldCharType="begin"/>
      </w:r>
      <w:r>
        <w:instrText xml:space="preserve"> SEQ Figure \* ARABIC </w:instrText>
      </w:r>
      <w:r>
        <w:fldChar w:fldCharType="separate"/>
      </w:r>
      <w:r>
        <w:rPr>
          <w:noProof/>
        </w:rPr>
        <w:t>8</w:t>
      </w:r>
      <w:r>
        <w:fldChar w:fldCharType="end"/>
      </w:r>
      <w:r>
        <w:t>:</w:t>
      </w:r>
      <w:r w:rsidRPr="0082066D">
        <w:t xml:space="preserve"> </w:t>
      </w:r>
      <w:r>
        <w:t>Machine translation represented as a sequence-to-sequence learning problem with a RNN encoder and a RNN decoder. (</w:t>
      </w:r>
      <w:r w:rsidRPr="005C672B">
        <w:t xml:space="preserve">Taken from </w:t>
      </w:r>
      <w:sdt>
        <w:sdtPr>
          <w:alias w:val="To edit, see citavi.com/edit"/>
          <w:tag w:val="CitaviPlaceholder#df11e055-613e-48f9-8ea8-a0209388062a"/>
          <w:id w:val="1515030849"/>
          <w:placeholder>
            <w:docPart w:val="7D246B650E1A437FA0D6B8B74712350D"/>
          </w:placeholder>
        </w:sdtPr>
        <w:sdtContent>
          <w:r w:rsidRPr="005C672B">
            <w:rPr>
              <w:noProof/>
            </w:rPr>
            <w:fldChar w:fldCharType="begin"/>
          </w:r>
          <w:r w:rsidRPr="005C672B">
            <w:rPr>
              <w:noProof/>
            </w:rPr>
            <w:instrText>ADDIN CitaviPlaceholder{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hcnhpdi5vcmcvcGRmLzIxMDYuMTEzNDJ2MiIsIlVyaVN0cmluZyI6Imh0dHA6Ly9hcnhpdi5vcmcvcGRmLzIxMDYuMTEzNDJ2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A5OjUxOjEyIiwiTW9kaWZpZWRCeSI6Il9QYXNjaCIsIklkIjoiYzJkMDMxODktYzc2YS00ZTgxLTkwOGYtYjU0OWQ2NTEzZGYwIiwiTW9kaWZpZWRPbiI6IjIwMjItMDMtMDNUMDk6NTE6MTI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yMTA2LjExMzQydjIiLCJVcmlTdHJpbmciOiJodHRwOi8vYXJ4aXYub3JnL2Ficy8yMTA2LjExMzQy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y0wM1QwOTo1MToxMiIsIk1vZGlmaWVkQnkiOiJfUGFzY2giLCJJZCI6IjdhZDA3NmJhLWM1MDgtNDA4ZS04MTE3LTRhZmNjMmNhYzkwOSIsIk1vZGlmaWVkT24iOiIyMDIyLTAzLTAzVDA5OjUxOjEy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jEwNi4xMTM0MnYyIiwiVXJpU3RyaW5nIjoiaHR0cHM6Ly9hcnhpdi5vcmcvcGRmLzIxMDYuMTEzNDJ2Mi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}</w:instrText>
          </w:r>
          <w:r w:rsidRPr="005C672B">
            <w:rPr>
              <w:noProof/>
            </w:rPr>
            <w:fldChar w:fldCharType="separate"/>
          </w:r>
          <w:r w:rsidRPr="005C672B">
            <w:rPr>
              <w:noProof/>
            </w:rPr>
            <w:t>Zhang et al.</w:t>
          </w:r>
          <w:r w:rsidRPr="005C672B">
            <w:rPr>
              <w:noProof/>
            </w:rPr>
            <w:fldChar w:fldCharType="end"/>
          </w:r>
        </w:sdtContent>
      </w:sdt>
      <w:r w:rsidRPr="005C672B">
        <w:t xml:space="preserve"> </w:t>
      </w:r>
      <w:sdt>
        <w:sdtPr>
          <w:alias w:val="To edit, see citavi.com/edit"/>
          <w:tag w:val="CitaviPlaceholder#1deefc2d-e746-4b3f-a330-a1efb2442327"/>
          <w:id w:val="-51541850"/>
          <w:placeholder>
            <w:docPart w:val="7D246B650E1A437FA0D6B8B74712350D"/>
          </w:placeholder>
        </w:sdtPr>
        <w:sdtContent>
          <w:r w:rsidRPr="005C672B">
            <w:rPr>
              <w:noProof/>
            </w:rPr>
            <w:fldChar w:fldCharType="begin"/>
          </w:r>
          <w:r w:rsidRPr="005C672B">
            <w:rPr>
              <w:noProof/>
            </w:rPr>
            <w:instrText>ADDIN CitaviPlaceholder{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3BkZi8yMTA2LjExMzQydjIiLCJVcmlTdHJpbmciOiJodHRwOi8vYXJ4aXYub3JnL3BkZi8yMTA2LjExMzQy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wOTo1MToxMiIsIk1vZGlmaWVkQnkiOiJfUGFzY2giLCJJZCI6ImMyZDAzMTg5LWM3NmEtNGU4MS05MDhmLWI1NDlkNjUxM2RmMCIsIk1vZGlmaWVkT24iOiIyMDIyLTAzLTAzVDA5OjUxOjEy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jEwNi4xMTM0MnYyIiwiVXJpU3RyaW5nIjoiaHR0cDovL2FyeGl2Lm9yZy9hYnMvMjEwNi4xMTM0Mn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DNUMDk6NTE6MTIiLCJNb2RpZmllZEJ5IjoiX1Bhc2NoIiwiSWQiOiI3YWQwNzZiYS1jNTA4LTQwOGUtODExNy00YWZjYzJjYWM5MDkiLCJNb2RpZmllZE9uIjoiMjAyMi0wMy0wM1QwOTo1MToxMi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IxMDYuMTEzNDJ2MiIsIlVyaVN0cmluZyI6Imh0dHBzOi8vYXJ4aXYub3JnL3BkZi8yMTA2LjExMzQydjIucGRm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}</w:instrText>
          </w:r>
          <w:r w:rsidRPr="005C672B">
            <w:rPr>
              <w:noProof/>
            </w:rPr>
            <w:fldChar w:fldCharType="separate"/>
          </w:r>
          <w:r w:rsidRPr="005C672B">
            <w:rPr>
              <w:noProof/>
            </w:rPr>
            <w:t>(2021, p. 380)</w:t>
          </w:r>
          <w:r w:rsidRPr="005C672B">
            <w:rPr>
              <w:noProof/>
            </w:rPr>
            <w:fldChar w:fldCharType="end"/>
          </w:r>
        </w:sdtContent>
      </w:sdt>
      <w:r w:rsidRPr="005C672B">
        <w:t>)</w:t>
      </w:r>
    </w:p>
    <w:p w14:paraId="086AFA9F" w14:textId="03A3712E" w:rsidR="00991D5D" w:rsidRPr="008E505D" w:rsidRDefault="00991D5D" w:rsidP="00F649EE">
      <w:pPr>
        <w:pStyle w:val="Folgeabsatz"/>
        <w:ind w:firstLine="0"/>
        <w:rPr>
          <w:color w:val="BFBFBF" w:themeColor="background1" w:themeShade="BF"/>
        </w:rPr>
      </w:pPr>
      <w:r>
        <w:t>The architecture consists of two major components</w:t>
      </w:r>
      <w:r w:rsidR="00005444">
        <w:t xml:space="preserve">, illustrated in </w:t>
      </w:r>
      <w:r w:rsidR="00370EC7">
        <w:t xml:space="preserve">Figure </w:t>
      </w:r>
      <w:r w:rsidR="00DF0D82">
        <w:t>7.</w:t>
      </w:r>
      <w:r>
        <w:t xml:space="preserve"> The first one is the encoder, which </w:t>
      </w:r>
      <w:r w:rsidR="003E066D">
        <w:t>processes every item of the variable-length input sequence and captures it into a single,</w:t>
      </w:r>
      <w:r w:rsidR="004764DB">
        <w:t xml:space="preserve"> </w:t>
      </w:r>
      <w:r>
        <w:t>fixed dimensional representation vector, also known as context vector, which acts as the final hidden state of the encoder. This context vector</w:t>
      </w:r>
      <w:r w:rsidR="00370EC7">
        <w:t xml:space="preserve"> (denoted as “State” in Figure 7)</w:t>
      </w:r>
      <w:r>
        <w:t xml:space="preserve"> is subsequently fed into the second component, the decoder, which then generates a variable-length output sequence. </w:t>
      </w:r>
      <w:r w:rsidR="00A376AF">
        <w:t>As t</w:t>
      </w:r>
      <w:r>
        <w:t xml:space="preserve">he Encoder and decoder blocks are typically implemented with </w:t>
      </w:r>
      <w:r w:rsidR="00D949DC">
        <w:t>a RNN</w:t>
      </w:r>
      <w:r w:rsidR="009646D2">
        <w:t xml:space="preserve"> </w:t>
      </w:r>
      <w:r>
        <w:t>architecture, especially LSTM, the</w:t>
      </w:r>
      <w:r w:rsidR="00A376AF">
        <w:t xml:space="preserve"> </w:t>
      </w:r>
      <w:r w:rsidR="00D13A3E">
        <w:t xml:space="preserve">input processing of </w:t>
      </w:r>
      <w:r w:rsidR="00395B0C">
        <w:t xml:space="preserve">the encoder and the output generation of the decoder </w:t>
      </w:r>
      <w:r>
        <w:t xml:space="preserve">is done step by step in an auto-regressive manner, meaning that </w:t>
      </w:r>
      <w:r w:rsidR="00395B0C">
        <w:t>they</w:t>
      </w:r>
      <w:r>
        <w:t xml:space="preserve"> use information from previous steps </w:t>
      </w:r>
      <w:r w:rsidR="00541D65">
        <w:t xml:space="preserve">in order </w:t>
      </w:r>
      <w:r>
        <w:t xml:space="preserve">to </w:t>
      </w:r>
      <w:r w:rsidR="00395B0C">
        <w:t>output the hidden state and predicted word, respectively</w:t>
      </w:r>
      <w:r>
        <w:t xml:space="preserve"> (</w:t>
      </w:r>
      <w:r w:rsidR="00541D65">
        <w:t>see Figure 8</w:t>
      </w:r>
      <w:r w:rsidRPr="009A3A21">
        <w:rPr>
          <w:color w:val="000000" w:themeColor="text1"/>
        </w:rPr>
        <w:t>).</w:t>
      </w:r>
      <w:r w:rsidR="00F77615" w:rsidRPr="009A3A21">
        <w:rPr>
          <w:color w:val="000000" w:themeColor="text1"/>
        </w:rPr>
        <w:t xml:space="preserve"> </w:t>
      </w:r>
      <w:r w:rsidRPr="009A3A21">
        <w:rPr>
          <w:color w:val="000000" w:themeColor="text1"/>
        </w:rPr>
        <w:t xml:space="preserve">While the </w:t>
      </w:r>
      <w:r w:rsidR="009A3A21" w:rsidRPr="009A3A21">
        <w:rPr>
          <w:color w:val="000000" w:themeColor="text1"/>
        </w:rPr>
        <w:t xml:space="preserve">default </w:t>
      </w:r>
      <w:r w:rsidRPr="009A3A21">
        <w:rPr>
          <w:color w:val="000000" w:themeColor="text1"/>
        </w:rPr>
        <w:t>encoder-decoder architecture works fine for short input sequences, it struggles with longer ones, because it’s difficult for the encoder to compress all the contextual information of the long sequence into a</w:t>
      </w:r>
      <w:r w:rsidR="00CD3A58">
        <w:rPr>
          <w:color w:val="000000" w:themeColor="text1"/>
        </w:rPr>
        <w:t xml:space="preserve"> single</w:t>
      </w:r>
      <w:r w:rsidRPr="009A3A21">
        <w:rPr>
          <w:color w:val="000000" w:themeColor="text1"/>
        </w:rPr>
        <w:t xml:space="preserve"> fixed</w:t>
      </w:r>
      <w:r w:rsidR="00F7510E">
        <w:rPr>
          <w:color w:val="000000" w:themeColor="text1"/>
        </w:rPr>
        <w:t>-</w:t>
      </w:r>
      <w:r w:rsidRPr="009A3A21">
        <w:rPr>
          <w:color w:val="000000" w:themeColor="text1"/>
        </w:rPr>
        <w:t xml:space="preserve">size vector, which thus motivates optimization by means of </w:t>
      </w:r>
      <w:r w:rsidR="0005120C" w:rsidRPr="0005120C">
        <w:rPr>
          <w:i/>
          <w:iCs/>
          <w:color w:val="000000" w:themeColor="text1"/>
        </w:rPr>
        <w:t>attention</w:t>
      </w:r>
      <w:r w:rsidR="0005120C">
        <w:rPr>
          <w:color w:val="000000" w:themeColor="text1"/>
        </w:rPr>
        <w:t>.</w:t>
      </w:r>
      <w:r w:rsidRPr="009A3A21">
        <w:rPr>
          <w:color w:val="000000" w:themeColor="text1"/>
        </w:rPr>
        <w:t xml:space="preserve"> </w:t>
      </w:r>
      <w:sdt>
        <w:sdtPr>
          <w:rPr>
            <w:color w:val="000000" w:themeColor="text1"/>
          </w:rPr>
          <w:alias w:val="To edit, see citavi.com/edit"/>
          <w:tag w:val="CitaviPlaceholder#6db75349-f052-4a7e-a5a8-166d5515d672"/>
          <w:id w:val="-599264528"/>
          <w:placeholder>
            <w:docPart w:val="DefaultPlaceholder_-1854013440"/>
          </w:placeholder>
        </w:sdtPr>
        <w:sdtContent>
          <w:r w:rsidR="00D949DC">
            <w:rPr>
              <w:noProof/>
              <w:color w:val="000000" w:themeColor="text1"/>
            </w:rPr>
            <w:fldChar w:fldCharType="begin"/>
          </w:r>
          <w:r w:rsidR="00D949DC">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2NjQ1MTRlLTlmYzMtNDc0OS04ZDIxLThkYWRhNmI4MjVlYyIsIlJhbmdlTGVuZ3RoIjozMywiUmVmZXJlbmNlSWQiOiI4ZGI1ZjgxOC04ZTg5LTQ5MDQtYTI0OC05NTEyNTg1OGFmMT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wZGYvMjEwNi4xMTM0MnYyIiwiVXJpU3RyaW5nIjoiaHR0cDovL2FyeGl2Lm9yZy9wZGYvMjEwNi4xMTM0Mn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DNUMDk6NTE6MTIiLCJNb2RpZmllZEJ5IjoiX1Bhc2NoIiwiSWQiOiJjMmQwMzE4OS1jNzZhLTRlODEtOTA4Zi1iNTQ5ZDY1MTNkZjAiLCJNb2RpZmllZE9uIjoiMjAyMi0wMy0wM1QwOTo1MToxMi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IxMDYuMTEzNDJ2MiIsIlVyaVN0cmluZyI6Imh0dHA6Ly9hcnhpdi5vcmcvYWJzLzIxMDYuMTEzNDJ2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AzVDA5OjUxOjEyIiwiTW9kaWZpZWRCeSI6Il9QYXNjaCIsIklkIjoiN2FkMDc2YmEtYzUwOC00MDhlLTgxMTctNGFmY2MyY2FjOTA5IiwiTW9kaWZpZWRPbiI6IjIwMjItMDMtMDNUMDk6NTE6MTI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yMTA2LjExMzQydjIiLCJVcmlTdHJpbmciOiJodHRwczovL2FyeGl2Lm9yZy9wZGYvMjEwNi4xMTM0MnYyLnBkZ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}</w:instrText>
          </w:r>
          <w:r w:rsidR="00D949DC">
            <w:rPr>
              <w:noProof/>
              <w:color w:val="000000" w:themeColor="text1"/>
            </w:rPr>
            <w:fldChar w:fldCharType="separate"/>
          </w:r>
          <w:r w:rsidR="00D949DC">
            <w:rPr>
              <w:noProof/>
              <w:color w:val="000000" w:themeColor="text1"/>
            </w:rPr>
            <w:t>(Zhang et al., 2021, Chapter 9.7)</w:t>
          </w:r>
          <w:r w:rsidR="00D949DC">
            <w:rPr>
              <w:noProof/>
              <w:color w:val="000000" w:themeColor="text1"/>
            </w:rPr>
            <w:fldChar w:fldCharType="end"/>
          </w:r>
        </w:sdtContent>
      </w:sdt>
    </w:p>
    <w:p w14:paraId="35023251" w14:textId="081572E0" w:rsidR="003C641A" w:rsidRDefault="003C641A" w:rsidP="003C641A">
      <w:pPr>
        <w:pStyle w:val="berschrift3"/>
      </w:pPr>
      <w:bookmarkStart w:id="18" w:name="_Toc98674039"/>
      <w:r>
        <w:lastRenderedPageBreak/>
        <w:t>Attention</w:t>
      </w:r>
      <w:bookmarkEnd w:id="18"/>
    </w:p>
    <w:p w14:paraId="749CAFC5" w14:textId="77777777" w:rsidR="00B96493" w:rsidRDefault="00B96493" w:rsidP="00B96493">
      <w:pPr>
        <w:pStyle w:val="Abbildung"/>
        <w:keepNext/>
      </w:pPr>
      <w:r>
        <w:drawing>
          <wp:inline distT="0" distB="0" distL="0" distR="0" wp14:anchorId="07206AEC" wp14:editId="6148BB6A">
            <wp:extent cx="2426961" cy="2524527"/>
            <wp:effectExtent l="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458123" cy="2556942"/>
                    </a:xfrm>
                    <a:prstGeom prst="rect">
                      <a:avLst/>
                    </a:prstGeom>
                  </pic:spPr>
                </pic:pic>
              </a:graphicData>
            </a:graphic>
          </wp:inline>
        </w:drawing>
      </w:r>
    </w:p>
    <w:p w14:paraId="39E4B7D8" w14:textId="72FB60D6" w:rsidR="00B96493" w:rsidRPr="00B96493" w:rsidRDefault="00B96493" w:rsidP="00B96493">
      <w:pPr>
        <w:pStyle w:val="Beschriftung"/>
      </w:pPr>
      <w:r>
        <w:t xml:space="preserve">Figure </w:t>
      </w:r>
      <w:r>
        <w:fldChar w:fldCharType="begin"/>
      </w:r>
      <w:r>
        <w:instrText xml:space="preserve"> SEQ Figure \* ARABIC </w:instrText>
      </w:r>
      <w:r>
        <w:fldChar w:fldCharType="separate"/>
      </w:r>
      <w:r w:rsidR="00AE187E">
        <w:rPr>
          <w:noProof/>
        </w:rPr>
        <w:t>9</w:t>
      </w:r>
      <w:r>
        <w:fldChar w:fldCharType="end"/>
      </w:r>
      <w:r>
        <w:t>:</w:t>
      </w:r>
      <w:r w:rsidR="00861E81">
        <w:t xml:space="preserve"> </w:t>
      </w:r>
      <w:r w:rsidR="00767E63">
        <w:t xml:space="preserve">Attention visualized </w:t>
      </w:r>
      <w:r w:rsidR="00A4519B">
        <w:t>in practical use with</w:t>
      </w:r>
      <w:r w:rsidR="00767E63">
        <w:t xml:space="preserve"> machine translation. X-axis and y-axis correspond to the words in the source sentence (English) and generated translation (French), respectively. </w:t>
      </w:r>
      <w:r w:rsidR="003B01C8">
        <w:t>Pixels indicate the focus of attention in grayscale</w:t>
      </w:r>
      <w:r w:rsidR="00D349A1">
        <w:t>.</w:t>
      </w:r>
      <w:r w:rsidR="00304304">
        <w:t xml:space="preserve"> </w:t>
      </w:r>
      <w:r w:rsidR="00304304" w:rsidRPr="008D29BE">
        <w:t xml:space="preserve">(Taken from </w:t>
      </w:r>
      <w:sdt>
        <w:sdtPr>
          <w:alias w:val="To edit, see citavi.com/edit"/>
          <w:tag w:val="CitaviPlaceholder#7dc75efb-86d4-4040-b386-d96b81ba6988"/>
          <w:id w:val="-1895803799"/>
          <w:placeholder>
            <w:docPart w:val="DefaultPlaceholder_-1854013440"/>
          </w:placeholder>
        </w:sdtPr>
        <w:sdtEndPr/>
        <w:sdtContent>
          <w:r w:rsidR="00304304" w:rsidRPr="008D29BE">
            <w:rPr>
              <w:noProof/>
            </w:rPr>
            <w:fldChar w:fldCharType="begin"/>
          </w:r>
          <w:r w:rsidR="00E31C1E" w:rsidRPr="008D29BE">
            <w:rPr>
              <w:noProof/>
            </w:rPr>
            <w:instrText>ADDIN CitaviPlaceholder{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QwOS4wNDczdjciLCJVcmlTdHJpbmciOiJodHRwczovL2FyeGl2Lm9yZy9wZGYvMTQwOS4wNDczdjcucGRm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DNUMTM6MDg6NTgiLCJNb2RpZmllZEJ5IjoiX1Bhc2NoIiwiSWQiOiI5ZmEzNjlhZC1jMDJlLTRmNGMtODRlYS1iMmJjMTYyOWQ2MjAiLCJNb2RpZmllZE9uIjoiMjAyMi0wMy0wM1QxMzowODo1O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hcnhpdi5vcmcvcGRmLzE0MDkuMDQ3M3Y3IiwiVXJpU3RyaW5nIjoiaHR0cDovL2FyeGl2Lm9yZy9wZGYvMTQwOS4wNDczdjc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xMzowODo1OCIsIk1vZGlmaWVkQnkiOiJfUGFzY2giLCJJZCI6IjBiMDM1ZGE2LWQ3NTMtNDdjOC05ZGY0LTYxZjVmNTYwYzY5YiIsIk1vZGlmaWVkT24iOiIyMDIyLTAzLTAzVDEzOjA4OjU4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hYnMvMTQwOS4wNDczdjciLCJVcmlTdHJpbmciOiJodHRwOi8vYXJ4aXYub3JnL2Ficy8xNDA5LjA0NzN2N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}</w:instrText>
          </w:r>
          <w:r w:rsidR="00304304" w:rsidRPr="008D29BE">
            <w:rPr>
              <w:noProof/>
            </w:rPr>
            <w:fldChar w:fldCharType="separate"/>
          </w:r>
          <w:r w:rsidR="00E31C1E" w:rsidRPr="008D29BE">
            <w:rPr>
              <w:noProof/>
            </w:rPr>
            <w:t>Bahdanau et al.</w:t>
          </w:r>
          <w:r w:rsidR="00304304" w:rsidRPr="008D29BE">
            <w:rPr>
              <w:noProof/>
            </w:rPr>
            <w:fldChar w:fldCharType="end"/>
          </w:r>
        </w:sdtContent>
      </w:sdt>
      <w:r w:rsidR="00304304" w:rsidRPr="008D29BE">
        <w:t xml:space="preserve"> </w:t>
      </w:r>
      <w:sdt>
        <w:sdtPr>
          <w:alias w:val="To edit, see citavi.com/edit"/>
          <w:tag w:val="CitaviPlaceholder#d043e441-aea0-47dc-9683-7b1b144e9896"/>
          <w:id w:val="1313295199"/>
          <w:placeholder>
            <w:docPart w:val="DefaultPlaceholder_-1854013440"/>
          </w:placeholder>
        </w:sdtPr>
        <w:sdtEndPr/>
        <w:sdtContent>
          <w:r w:rsidR="00304304" w:rsidRPr="008D29BE">
            <w:rPr>
              <w:noProof/>
            </w:rPr>
            <w:fldChar w:fldCharType="begin"/>
          </w:r>
          <w:r w:rsidR="008D29BE" w:rsidRPr="008D29BE">
            <w:rPr>
              <w:noProof/>
            </w:rPr>
            <w:instrText>ADDIN CitaviPlaceholder{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NDA5LjA0NzN2NyIsIlVyaVN0cmluZyI6Imh0dHBzOi8vYXJ4aXYub3JnL3BkZi8xNDA5LjA0NzN2Ny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y0wM1QxMzowODo1OCIsIk1vZGlmaWVkQnkiOiJfUGFzY2giLCJJZCI6IjlmYTM2OWFkLWMwMmUtNGY0Yy04NGVhLWIyYmMxNjI5ZDYyMCIsIk1vZGlmaWVkT24iOiIyMDIyLTAzLTAzVDEzOjA4OjU4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wZGYvMTQwOS4wNDczdjciLCJVcmlTdHJpbmciOiJodHRwOi8vYXJ4aXYub3JnL3BkZi8xNDA5LjA0NzN2N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EzOjA4OjU4IiwiTW9kaWZpZWRCeSI6Il9QYXNjaCIsIklkIjoiMGIwMzVkYTYtZDc1My00N2M4LTlkZjQtNjFmNWY1NjBjNjliIiwiTW9kaWZpZWRPbiI6IjIwMjItMDMtMDNUMTM6MDg6NTg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Oi8vYXJ4aXYub3JnL2Ficy8xNDA5LjA0NzN2NyIsIlVyaVN0cmluZyI6Imh0dHA6Ly9hcnhpdi5vcmcvYWJzLzE0MDkuMDQ3M3Y3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}</w:instrText>
          </w:r>
          <w:r w:rsidR="00304304" w:rsidRPr="008D29BE">
            <w:rPr>
              <w:noProof/>
            </w:rPr>
            <w:fldChar w:fldCharType="separate"/>
          </w:r>
          <w:r w:rsidR="008D29BE" w:rsidRPr="008D29BE">
            <w:rPr>
              <w:noProof/>
            </w:rPr>
            <w:t>(2014, p. 6)</w:t>
          </w:r>
          <w:r w:rsidR="00304304" w:rsidRPr="008D29BE">
            <w:rPr>
              <w:noProof/>
            </w:rPr>
            <w:fldChar w:fldCharType="end"/>
          </w:r>
        </w:sdtContent>
      </w:sdt>
      <w:r w:rsidR="00304304" w:rsidRPr="008D29BE">
        <w:t>)</w:t>
      </w:r>
    </w:p>
    <w:p w14:paraId="2D4707C0" w14:textId="1B4D19DE" w:rsidR="00A4519B" w:rsidRDefault="00767E63" w:rsidP="005D79E5">
      <w:pPr>
        <w:pStyle w:val="Folgeabsatz"/>
        <w:ind w:firstLine="0"/>
      </w:pPr>
      <w:r>
        <w:t xml:space="preserve">Attention was introduced and refined by </w:t>
      </w:r>
      <w:sdt>
        <w:sdtPr>
          <w:alias w:val="To edit, see citavi.com/edit"/>
          <w:tag w:val="CitaviPlaceholder#46909739-7f9a-4767-b5da-68523b424a46"/>
          <w:id w:val="-613202855"/>
          <w:placeholder>
            <w:docPart w:val="68FC2C7BDADF43EFA78AAEDF5428D07F"/>
          </w:placeholder>
        </w:sdtPr>
        <w:sdtEndPr/>
        <w:sdtContent>
          <w:r>
            <w:rPr>
              <w:noProof/>
            </w:rPr>
            <w:fldChar w:fldCharType="begin"/>
          </w:r>
          <w:r w:rsidR="00E31C1E">
            <w:rPr>
              <w:noProof/>
            </w:rPr>
            <w:instrText>ADDIN CitaviPlaceholder{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QwOS4wNDczdjciLCJVcmlTdHJpbmciOiJodHRwczovL2FyeGl2Lm9yZy9wZGYvMTQwOS4wNDczdjcucGRm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DNUMTM6MDg6NTgiLCJNb2RpZmllZEJ5IjoiX1Bhc2NoIiwiSWQiOiI5ZmEzNjlhZC1jMDJlLTRmNGMtODRlYS1iMmJjMTYyOWQ2MjAiLCJNb2RpZmllZE9uIjoiMjAyMi0wMy0wM1QxMzowODo1O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hcnhpdi5vcmcvcGRmLzE0MDkuMDQ3M3Y3IiwiVXJpU3RyaW5nIjoiaHR0cDovL2FyeGl2Lm9yZy9wZGYvMTQwOS4wNDczdjc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xMzowODo1OCIsIk1vZGlmaWVkQnkiOiJfUGFzY2giLCJJZCI6IjBiMDM1ZGE2LWQ3NTMtNDdjOC05ZGY0LTYxZjVmNTYwYzY5YiIsIk1vZGlmaWVkT24iOiIyMDIyLTAzLTAzVDEzOjA4OjU4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hYnMvMTQwOS4wNDczdjciLCJVcmlTdHJpbmciOiJodHRwOi8vYXJ4aXYub3JnL2Ficy8xNDA5LjA0NzN2N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}</w:instrText>
          </w:r>
          <w:r>
            <w:rPr>
              <w:noProof/>
            </w:rPr>
            <w:fldChar w:fldCharType="separate"/>
          </w:r>
          <w:r w:rsidR="00E31C1E">
            <w:rPr>
              <w:noProof/>
            </w:rPr>
            <w:t>Bahdanau et al.</w:t>
          </w:r>
          <w:r>
            <w:rPr>
              <w:noProof/>
            </w:rPr>
            <w:fldChar w:fldCharType="end"/>
          </w:r>
        </w:sdtContent>
      </w:sdt>
      <w:r>
        <w:t xml:space="preserve"> </w:t>
      </w:r>
      <w:sdt>
        <w:sdtPr>
          <w:alias w:val="To edit, see citavi.com/edit"/>
          <w:tag w:val="CitaviPlaceholder#8ceae6eb-a0de-4d7f-8b65-6951a561d79a"/>
          <w:id w:val="1632978742"/>
          <w:placeholder>
            <w:docPart w:val="68FC2C7BDADF43EFA78AAEDF5428D07F"/>
          </w:placeholder>
        </w:sdtPr>
        <w:sdtEndPr/>
        <w:sdtContent>
          <w:r>
            <w:rPr>
              <w:noProof/>
            </w:rPr>
            <w:fldChar w:fldCharType="begin"/>
          </w:r>
          <w:r w:rsidR="00E31C1E">
            <w:rPr>
              <w:noProof/>
            </w:rPr>
            <w:instrText>ADDIN CitaviPlaceholder{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0MDkuMDQ3M3Y3IiwiVXJpU3RyaW5nIjoiaHR0cHM6Ly9hcnhpdi5vcmcvcGRmLzE0MDkuMDQ3M3Y3LnBkZ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zLTAzVDEzOjA4OjU4IiwiTW9kaWZpZWRCeSI6Il9QYXNjaCIsIklkIjoiOWZhMzY5YWQtYzAyZS00ZjRjLTg0ZWEtYjJiYzE2MjlkNjIwIiwiTW9kaWZpZWRPbiI6IjIwMjItMDMtMDNUMTM6MDg6NTg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YXJ4aXYub3JnL3BkZi8xNDA5LjA0NzN2NyIsIlVyaVN0cmluZyI6Imh0dHA6Ly9hcnhpdi5vcmcvcGRmLzE0MDkuMDQ3M3Y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DNUMTM6MDg6NTgiLCJNb2RpZmllZEJ5IjoiX1Bhc2NoIiwiSWQiOiIwYjAzNWRhNi1kNzUzLTQ3YzgtOWRmNC02MWY1ZjU2MGM2OWIiLCJNb2RpZmllZE9uIjoiMjAyMi0wMy0wM1QxMzowODo1OC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YWJzLzE0MDkuMDQ3M3Y3IiwiVXJpU3RyaW5nIjoiaHR0cDovL2FyeGl2Lm9yZy9hYnMvMTQwOS4wNDczdjc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}</w:instrText>
          </w:r>
          <w:r>
            <w:rPr>
              <w:noProof/>
            </w:rPr>
            <w:fldChar w:fldCharType="separate"/>
          </w:r>
          <w:r w:rsidR="00E31C1E">
            <w:rPr>
              <w:noProof/>
            </w:rPr>
            <w:t>(2014)</w:t>
          </w:r>
          <w:r>
            <w:rPr>
              <w:noProof/>
            </w:rPr>
            <w:fldChar w:fldCharType="end"/>
          </w:r>
        </w:sdtContent>
      </w:sdt>
      <w:r>
        <w:t xml:space="preserve"> and </w:t>
      </w:r>
      <w:sdt>
        <w:sdtPr>
          <w:alias w:val="To edit, see citavi.com/edit"/>
          <w:tag w:val="CitaviPlaceholder#c044923f-1c67-4f02-8778-dc859aa28052"/>
          <w:id w:val="960458717"/>
          <w:placeholder>
            <w:docPart w:val="68FC2C7BDADF43EFA78AAEDF5428D07F"/>
          </w:placeholder>
        </w:sdtPr>
        <w:sdtEndPr/>
        <w:sdtContent>
          <w:r>
            <w:rPr>
              <w:noProof/>
            </w:rPr>
            <w:fldChar w:fldCharType="begin"/>
          </w:r>
          <w:r w:rsidR="00E31C1E">
            <w:rPr>
              <w:noProof/>
            </w:rPr>
            <w:instrText>ADDIN CitaviPlaceholder{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hYnMvMTUwOC4wNDAyNXY1IiwiVXJpU3RyaW5nIjoiaHR0cDovL2FyeGl2Lm9yZy9hYnMvMTUwOC4wNDAyNXY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DNUMTM6MDc6MzAiLCJNb2RpZmllZEJ5IjoiX1Bhc2NoIiwiSWQiOiI5NTVmNGQwYi1iYTZjLTQwYzItYmJmMS04MDEwNDhkNGY3OTEiLCJNb2RpZmllZE9uIjoiMjAyMi0wMy0wM1QxMzowNzozM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E1MDguMDQwMjV2NSIsIlVyaVN0cmluZyI6Imh0dHBzOi8vYXJ4aXYub3JnL3BkZi8xNTA4LjA0MDI1djU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DNUMTM6MDc6MzAiLCJNb2RpZmllZEJ5IjoiX1Bhc2NoIiwiSWQiOiI5ZjkwNWU1NS1mYzJhLTQwNDktYTgxYS0wNTQxNzI0ZWJjNzUiLCJNb2RpZmllZE9uIjoiMjAyMi0wMy0wM1QxMzowNzozMC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cGRmLzE1MDguMDQwMjV2NSIsIlVyaVN0cmluZyI6Imh0dHA6Ly9hcnhpdi5vcmcvcGRmLzE1MDguMDQwMjV2N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}</w:instrText>
          </w:r>
          <w:r>
            <w:rPr>
              <w:noProof/>
            </w:rPr>
            <w:fldChar w:fldCharType="separate"/>
          </w:r>
          <w:r w:rsidR="00E31C1E">
            <w:rPr>
              <w:noProof/>
            </w:rPr>
            <w:t>Luong et al.</w:t>
          </w:r>
          <w:r>
            <w:rPr>
              <w:noProof/>
            </w:rPr>
            <w:fldChar w:fldCharType="end"/>
          </w:r>
        </w:sdtContent>
      </w:sdt>
      <w:r>
        <w:t xml:space="preserve"> </w:t>
      </w:r>
      <w:sdt>
        <w:sdtPr>
          <w:alias w:val="To edit, see citavi.com/edit"/>
          <w:tag w:val="CitaviPlaceholder#9f4c79da-8c9c-48ee-99ba-ac5bcb94bb02"/>
          <w:id w:val="-1185202139"/>
          <w:placeholder>
            <w:docPart w:val="68FC2C7BDADF43EFA78AAEDF5428D07F"/>
          </w:placeholder>
        </w:sdtPr>
        <w:sdtEndPr/>
        <w:sdtContent>
          <w:r>
            <w:rPr>
              <w:noProof/>
            </w:rPr>
            <w:fldChar w:fldCharType="begin"/>
          </w:r>
          <w:r w:rsidR="00E31C1E">
            <w:rPr>
              <w:noProof/>
            </w:rPr>
            <w:instrText>ADDIN CitaviPlaceholder{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A6Ly9hcnhpdi5vcmcvYWJzLzE1MDguMDQwMjV2NSIsIlVyaVN0cmluZyI6Imh0dHA6Ly9hcnhpdi5vcmcvYWJzLzE1MDguMDQwMjV2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AzVDEzOjA3OjMwIiwiTW9kaWZpZWRCeSI6Il9QYXNjaCIsIklkIjoiOTU1ZjRkMGItYmE2Yy00MGMyLWJiZjEtODAxMDQ4ZDRmNzkxIiwiTW9kaWZpZWRPbiI6IjIwMjItMDMtMDNUMTM6MDc6MzA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xNTA4LjA0MDI1djUiLCJVcmlTdHJpbmciOiJodHRwczovL2FyeGl2Lm9yZy9wZGYvMTUwOC4wNDAyNXY1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zLTAzVDEzOjA3OjMwIiwiTW9kaWZpZWRCeSI6Il9QYXNjaCIsIklkIjoiOWY5MDVlNTUtZmMyYS00MDQ5LWE4MWEtMDU0MTcyNGViYzc1IiwiTW9kaWZpZWRPbiI6IjIwMjItMDMtMDNUMTM6MDc6MzA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3BkZi8xNTA4LjA0MDI1djUiLCJVcmlTdHJpbmciOiJodHRwOi8vYXJ4aXYub3JnL3BkZi8xNTA4LjA0MDI1djU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E1KSJ9XX0sIlRhZyI6IkNpdGF2aVBsYWNlaG9sZGVyIzlmNGM3OWRhLThjOWMtNDhlZS05OWJhLWFjNWJjYjk0YmIwMiIsIlRleHQiOiIoMjAxNSkiLCJXQUlWZXJzaW9uIjoiNi41LjAuMCJ9}</w:instrText>
          </w:r>
          <w:r>
            <w:rPr>
              <w:noProof/>
            </w:rPr>
            <w:fldChar w:fldCharType="separate"/>
          </w:r>
          <w:r w:rsidR="00E31C1E">
            <w:rPr>
              <w:noProof/>
            </w:rPr>
            <w:t>(2015)</w:t>
          </w:r>
          <w:r>
            <w:rPr>
              <w:noProof/>
            </w:rPr>
            <w:fldChar w:fldCharType="end"/>
          </w:r>
        </w:sdtContent>
      </w:sdt>
      <w:r>
        <w:t>, respectively. It</w:t>
      </w:r>
      <w:r w:rsidR="005D79E5">
        <w:t xml:space="preserve"> is a technique that allows </w:t>
      </w:r>
      <w:r w:rsidR="009C1145">
        <w:t>sequence-to-sequence</w:t>
      </w:r>
      <w:r w:rsidR="005D79E5">
        <w:t xml:space="preserve"> models </w:t>
      </w:r>
      <w:r w:rsidR="009C1145">
        <w:t xml:space="preserve">to better deal with long input sequences, as it enables the network to </w:t>
      </w:r>
      <w:r w:rsidR="005D79E5">
        <w:t>focus</w:t>
      </w:r>
      <w:r w:rsidR="009C1145">
        <w:t xml:space="preserve"> only</w:t>
      </w:r>
      <w:r w:rsidR="005D79E5">
        <w:t xml:space="preserve"> on certain parts of the input sequence</w:t>
      </w:r>
      <w:r w:rsidR="00DB6874">
        <w:t xml:space="preserve"> as needed</w:t>
      </w:r>
      <w:r w:rsidR="00434F58">
        <w:t xml:space="preserve">. Thus, </w:t>
      </w:r>
      <w:r w:rsidR="009C1145">
        <w:t xml:space="preserve">the model can keep track of all inputs that </w:t>
      </w:r>
      <w:r w:rsidR="00434F58">
        <w:t>are believed to be crucial for determining the output.</w:t>
      </w:r>
      <w:r>
        <w:t xml:space="preserve"> </w:t>
      </w:r>
      <w:r w:rsidRPr="008D29BE">
        <w:t xml:space="preserve">Figure </w:t>
      </w:r>
      <w:r w:rsidR="008D29BE">
        <w:t>10</w:t>
      </w:r>
      <w:r w:rsidR="000D1B57">
        <w:t xml:space="preserve"> </w:t>
      </w:r>
      <w:r w:rsidR="00A4519B">
        <w:t>illustrates the impact of attention in practical use with machine translation</w:t>
      </w:r>
      <w:r w:rsidR="00522C5C">
        <w:t>.</w:t>
      </w:r>
      <w:r w:rsidR="00A4519B">
        <w:t xml:space="preserve"> To correctly translate the English sequence “European Economic Area” into French, the order of the words needs to be reversed. </w:t>
      </w:r>
      <w:r w:rsidR="00522C5C">
        <w:t xml:space="preserve">By paying attention to </w:t>
      </w:r>
      <w:r w:rsidR="003B01C8">
        <w:t xml:space="preserve">the </w:t>
      </w:r>
      <w:r w:rsidR="00522C5C">
        <w:t>respective</w:t>
      </w:r>
      <w:r w:rsidR="003B01C8">
        <w:t xml:space="preserve"> </w:t>
      </w:r>
      <w:r w:rsidR="00522C5C">
        <w:t>proper</w:t>
      </w:r>
      <w:r w:rsidR="003B01C8">
        <w:t xml:space="preserve"> </w:t>
      </w:r>
      <w:r w:rsidR="00522C5C">
        <w:t xml:space="preserve">input words, the model </w:t>
      </w:r>
      <w:r w:rsidR="003B01C8">
        <w:t xml:space="preserve">is able to generate the desired output. </w:t>
      </w:r>
    </w:p>
    <w:p w14:paraId="7A29B204" w14:textId="1ED23870" w:rsidR="00C95793" w:rsidRDefault="00455159" w:rsidP="00C95793">
      <w:pPr>
        <w:pStyle w:val="Folgeabsatz"/>
      </w:pPr>
      <w:r>
        <w:t>In order to integrate attention into an encoder-decoder model, two aspects need to be changed. On the one hand, the encoder not only passes its last hidden state (the context vector) to the decoder, but</w:t>
      </w:r>
      <w:r w:rsidR="00B96493">
        <w:t xml:space="preserve"> </w:t>
      </w:r>
      <w:r>
        <w:t xml:space="preserve">all of its hidden states that were output when processing the input sequence step by step. Note that each of these hidden states </w:t>
      </w:r>
      <w:r w:rsidR="003304D4">
        <w:t xml:space="preserve">is specifically associated with a particular word of the input sequence, namely the word that was being processed at the time. </w:t>
      </w:r>
      <w:r>
        <w:t xml:space="preserve">The decoder, on the other hand, </w:t>
      </w:r>
      <w:r w:rsidR="00B67415">
        <w:t xml:space="preserve">assigns a score to these </w:t>
      </w:r>
      <w:r w:rsidR="008D29BE">
        <w:t xml:space="preserve">handed over </w:t>
      </w:r>
      <w:r w:rsidR="00B67415">
        <w:t>hidden states</w:t>
      </w:r>
      <w:r w:rsidR="008D29BE">
        <w:t xml:space="preserve"> </w:t>
      </w:r>
      <w:r w:rsidR="00B67415">
        <w:t xml:space="preserve">and multiplies it </w:t>
      </w:r>
      <w:r w:rsidR="00422B00">
        <w:t>by</w:t>
      </w:r>
      <w:r w:rsidR="00B67415">
        <w:t xml:space="preserve"> its softmax</w:t>
      </w:r>
      <w:r w:rsidR="008C2208">
        <w:t>ed</w:t>
      </w:r>
      <w:r w:rsidR="00B96493">
        <w:t xml:space="preserve"> score</w:t>
      </w:r>
      <w:r w:rsidR="00B67415">
        <w:t xml:space="preserve"> </w:t>
      </w:r>
      <w:r w:rsidR="008C2208">
        <w:t>to boost the hidden states with high, and tone down the hidden states with low scores.</w:t>
      </w:r>
      <w:r w:rsidR="00B67415">
        <w:t xml:space="preserve"> </w:t>
      </w:r>
      <w:r w:rsidR="00BC5081">
        <w:t>The scoring is done for each step of the decoder.</w:t>
      </w:r>
      <w:r w:rsidR="00861E81">
        <w:t xml:space="preserve"> </w:t>
      </w:r>
      <w:sdt>
        <w:sdtPr>
          <w:alias w:val="To edit, see citavi.com/edit"/>
          <w:tag w:val="CitaviPlaceholder#2c509167-1e8b-4e06-9663-7ad37a682c8f"/>
          <w:id w:val="1798870861"/>
          <w:placeholder>
            <w:docPart w:val="DefaultPlaceholder_-1854013440"/>
          </w:placeholder>
        </w:sdtPr>
        <w:sdtEndPr/>
        <w:sdtContent>
          <w:r w:rsidR="007D0BE8">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phbGFtbWFyLmdpdGh1Yi5pby92aXN1YWxpemluZy1uZXVyYWwtbWFjaGluZS10cmFuc2xhdGlvbi1tZWNoYW5pY3Mtb2Ytc2VxMnNlcS1tb2RlbHMtd2l0aC1hdHRlbnRpb24vIiwiVXJpU3RyaW5nIjoiaHR0cHM6Ly9qYWxhbW1hci5naXRodWIuaW8vdmlzdWFsaXppbmctbmV1cmFsLW1hY2hpbmUtdHJhbnNsYXRpb24tbWVjaGFuaWNzLW9mLXNlcTJzZXEtbW9kZWxzLXdpdGgtYXR0ZW50aW9uL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}</w:instrText>
          </w:r>
          <w:r w:rsidR="007D0BE8">
            <w:rPr>
              <w:noProof/>
            </w:rPr>
            <w:fldChar w:fldCharType="separate"/>
          </w:r>
          <w:r w:rsidR="00E31C1E">
            <w:rPr>
              <w:noProof/>
            </w:rPr>
            <w:t>(Alammar, 2018b)</w:t>
          </w:r>
          <w:r w:rsidR="007D0BE8">
            <w:rPr>
              <w:noProof/>
            </w:rPr>
            <w:fldChar w:fldCharType="end"/>
          </w:r>
        </w:sdtContent>
      </w:sdt>
    </w:p>
    <w:p w14:paraId="28521A6A" w14:textId="2936B2C2" w:rsidR="00F11147" w:rsidRDefault="00CA55AA" w:rsidP="009D53A4">
      <w:pPr>
        <w:pStyle w:val="Folgeabsatz"/>
      </w:pPr>
      <w:r>
        <w:lastRenderedPageBreak/>
        <w:t>A more</w:t>
      </w:r>
      <w:r w:rsidR="00C05894">
        <w:t xml:space="preserve"> recent </w:t>
      </w:r>
      <w:r w:rsidR="008D29BE">
        <w:t>version</w:t>
      </w:r>
      <w:r w:rsidR="00C05894">
        <w:t xml:space="preserve"> of attention </w:t>
      </w:r>
      <w:r>
        <w:t>is</w:t>
      </w:r>
      <w:r w:rsidR="00C05894">
        <w:t xml:space="preserve"> self-attention</w:t>
      </w:r>
      <w:r>
        <w:t xml:space="preserve">. </w:t>
      </w:r>
      <w:r w:rsidR="00073FC9">
        <w:t>Self-attention</w:t>
      </w:r>
      <w:r w:rsidR="003C3D21">
        <w:t xml:space="preserve"> </w:t>
      </w:r>
      <w:r w:rsidR="00FE5AEE">
        <w:t xml:space="preserve">has been proposed in several papers, </w:t>
      </w:r>
      <w:r w:rsidR="009D53A4">
        <w:t>where</w:t>
      </w:r>
      <w:r w:rsidR="00FE5AEE">
        <w:t xml:space="preserve"> it is sometimes </w:t>
      </w:r>
      <w:r w:rsidR="009D53A4">
        <w:t xml:space="preserve">also </w:t>
      </w:r>
      <w:r w:rsidR="00FE5AEE">
        <w:t xml:space="preserve">referred to as intra-attention </w:t>
      </w:r>
      <w:sdt>
        <w:sdtPr>
          <w:alias w:val="To edit, see citavi.com/edit"/>
          <w:tag w:val="CitaviPlaceholder#31546456-babe-4c99-9a77-89b6421f2d11"/>
          <w:id w:val="-1796661468"/>
          <w:placeholder>
            <w:docPart w:val="DefaultPlaceholder_-1854013440"/>
          </w:placeholder>
        </w:sdtPr>
        <w:sdtEndPr/>
        <w:sdtContent>
          <w:r w:rsidR="0028162C">
            <w:rPr>
              <w:noProof/>
            </w:rPr>
            <w:fldChar w:fldCharType="begin"/>
          </w:r>
          <w:r w:rsidR="00E31C1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MjZlZDZjLTU3NmUtNDUxMC1iZDFiLTM0ZTk5YWY4MGMyOSIsIlJhbmdlU3RhcnQiOjc5LCJSYW5nZUxlbmd0aCI6MjMsIlJlZmVyZW5jZUlkIjoiM2ZhZDA4NGEtMzVjYi00MDlhLWJmOGUtZDQ0N2QwNWFjZWJjIiwiUmVmZXJlbmNlIjp7IiRpZCI6IjMiLCIkdHlwZSI6IlN3aXNzQWNhZGVtaWMuQ2l0YXZpLlJlZmVyZW5jZSwgU3dpc3NBY2FkZW1pYy5DaXRhdmkiLCJBYnN0cmFjdENvbXBsZXhpdHkiOjAsIkFic3RyYWN0U291cmNlVGV4dEZvcm1hdCI6MCwiQXJ4aXZJZCI6IjE3MDYuMDM3NjJ2NSIsIkF1dGhvcnMiOlt7IiRpZCI6IjQ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UifX0seyIkaWQiOiI4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3MDYuMDM3NjJ2NSIsIlVyaVN0cmluZyI6Imh0dHBzOi8vYXJ4aXYub3JnL3BkZi8xNzA2LjAzNzYydjU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DhUMTM6NDg6MzgiLCJNb2RpZmllZEJ5IjoiX1Bhc2NoIiwiSWQiOiJmNTU3ZWE4OC1jZmZlLTRkNDItOGQ5Mi1hYzVjMjdjMzdlMWEiLCJNb2RpZmllZE9uIjoiMjAyMS0xMi0wOFQxMzo0ODozO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cGRmLzE3MDYuMDM3NjJ2NSIsIlVyaVN0cmluZyI6Imh0dHA6Ly9hcnhpdi5vcmcvcGRmLzE3MDYuMDM3NjJ2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A4VDEzOjQ4OjM4IiwiTW9kaWZpZWRCeSI6Il9QYXNjaCIsIklkIjoiODczYzc4YTMtOTczYS00YTY4LWIyMjktNjg3Y2EwMTdiNTRiIiwiTW9kaWZpZWRPbiI6IjIwMjEtMTItMDhUMTM6NDg6Mzg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2Ficy8xNzA2LjAzNzYydjUiLCJVcmlTdHJpbmciOiJodHRwOi8vYXJ4aXYub3JnL2Ficy8xNzA2LjAzNzYydjU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mh0dHA6Ly9hcnhpdi5vcmcvcGRmLzE2MDEuMDY3MzN2NyIsIlVyaVN0cmluZyI6Imh0dHA6Ly9hcnhpdi5vcmcvcGRmLzE2MDEuMDY3MzN2Ny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}</w:instrText>
          </w:r>
          <w:r w:rsidR="0028162C">
            <w:rPr>
              <w:noProof/>
            </w:rPr>
            <w:fldChar w:fldCharType="separate"/>
          </w:r>
          <w:r w:rsidR="00E31C1E">
            <w:rPr>
              <w:noProof/>
            </w:rPr>
            <w:t>(Cheng et al., 2016; Lin et al., 2017; Parikh et al., 2016; Paulus et al., 2017; Vaswani et al., 2017)</w:t>
          </w:r>
          <w:r w:rsidR="0028162C">
            <w:rPr>
              <w:noProof/>
            </w:rPr>
            <w:fldChar w:fldCharType="end"/>
          </w:r>
        </w:sdtContent>
      </w:sdt>
      <w:r w:rsidR="00FE5AEE">
        <w:t xml:space="preserve">. It </w:t>
      </w:r>
      <w:r w:rsidR="00073FC9">
        <w:t xml:space="preserve">differs from the standard attention mechanism in that it applies attention within the same sequence, rather than across two different sequences. </w:t>
      </w:r>
      <w:r w:rsidR="009B7CD5">
        <w:t xml:space="preserve">When processing each word of the input sequence, attention is paid to other input words </w:t>
      </w:r>
      <w:r w:rsidR="00D165F6">
        <w:t xml:space="preserve">that are assumed to </w:t>
      </w:r>
      <w:r w:rsidR="00072CC7">
        <w:t>be relevant for “understanding” the current word</w:t>
      </w:r>
      <w:r w:rsidR="00D165F6">
        <w:t>.</w:t>
      </w:r>
      <w:r w:rsidR="00072CC7">
        <w:t xml:space="preserve"> Roughly speaking, self-attention is a mechanism to enrich the currently processed word with contextual information from its environment</w:t>
      </w:r>
      <w:r w:rsidR="00213C80">
        <w:t>, which is particularly useful when facing disambiguation or for the resolution of coreferences and pronouns</w:t>
      </w:r>
      <w:r w:rsidR="00072CC7">
        <w:t>.</w:t>
      </w:r>
      <w:r w:rsidR="009D53A4">
        <w:t xml:space="preserve"> </w:t>
      </w:r>
      <w:r w:rsidR="00F11147">
        <w:t>A deeper insight into the inner workings of self-attention and also multi-head self-attention</w:t>
      </w:r>
      <w:r w:rsidR="0061545A">
        <w:t xml:space="preserve"> </w:t>
      </w:r>
      <w:r>
        <w:t xml:space="preserve">in the context of the famous Transformer architecture </w:t>
      </w:r>
      <w:r w:rsidR="0061545A">
        <w:t xml:space="preserve">is given </w:t>
      </w:r>
      <w:r w:rsidR="0070559B">
        <w:t xml:space="preserve">in </w:t>
      </w:r>
      <w:r w:rsidR="0061545A">
        <w:t>the next section</w:t>
      </w:r>
      <w:r w:rsidR="00D53ADD">
        <w:t xml:space="preserve">. </w:t>
      </w:r>
    </w:p>
    <w:p w14:paraId="529AC793" w14:textId="3F191A38" w:rsidR="00F626A8" w:rsidRDefault="00F626A8" w:rsidP="00F626A8">
      <w:pPr>
        <w:pStyle w:val="berschrift3"/>
      </w:pPr>
      <w:bookmarkStart w:id="19" w:name="_Toc98674040"/>
      <w:r>
        <w:t>Transformers</w:t>
      </w:r>
      <w:bookmarkEnd w:id="19"/>
    </w:p>
    <w:p w14:paraId="3BCED9D3" w14:textId="77777777" w:rsidR="00517CE0" w:rsidRDefault="00F1106A" w:rsidP="00517CE0">
      <w:pPr>
        <w:pStyle w:val="Abbildung"/>
        <w:keepNext/>
      </w:pPr>
      <w:r>
        <w:drawing>
          <wp:inline distT="0" distB="0" distL="0" distR="0" wp14:anchorId="11E5B2E8" wp14:editId="62C1431B">
            <wp:extent cx="2981325" cy="4160506"/>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991712" cy="4175001"/>
                    </a:xfrm>
                    <a:prstGeom prst="rect">
                      <a:avLst/>
                    </a:prstGeom>
                  </pic:spPr>
                </pic:pic>
              </a:graphicData>
            </a:graphic>
          </wp:inline>
        </w:drawing>
      </w:r>
    </w:p>
    <w:p w14:paraId="410FA864" w14:textId="1ADAF280" w:rsidR="00F1106A" w:rsidRDefault="00517CE0" w:rsidP="00517CE0">
      <w:pPr>
        <w:pStyle w:val="Beschriftung"/>
      </w:pPr>
      <w:r>
        <w:t xml:space="preserve">Figure </w:t>
      </w:r>
      <w:r>
        <w:fldChar w:fldCharType="begin"/>
      </w:r>
      <w:r>
        <w:instrText xml:space="preserve"> SEQ Figure \* ARABIC </w:instrText>
      </w:r>
      <w:r>
        <w:fldChar w:fldCharType="separate"/>
      </w:r>
      <w:r w:rsidR="00220ACC">
        <w:rPr>
          <w:noProof/>
        </w:rPr>
        <w:t>10</w:t>
      </w:r>
      <w:r>
        <w:fldChar w:fldCharType="end"/>
      </w:r>
      <w:r>
        <w:t>: Transformer architecture</w:t>
      </w:r>
      <w:r w:rsidR="003B5B79">
        <w:t xml:space="preserve"> </w:t>
      </w:r>
      <w:r>
        <w:t xml:space="preserve">(Taken from </w:t>
      </w:r>
      <w:sdt>
        <w:sdtPr>
          <w:alias w:val="To edit, see citavi.com/edit"/>
          <w:tag w:val="CitaviPlaceholder#a83b7273-12be-4181-87f2-547f893a1bc1"/>
          <w:id w:val="2069453697"/>
          <w:placeholder>
            <w:docPart w:val="DefaultPlaceholder_-1854013440"/>
          </w:placeholder>
        </w:sdtPr>
        <w:sdtEndPr/>
        <w:sdtContent>
          <w:r w:rsidR="00586F37">
            <w:rPr>
              <w:noProof/>
            </w:rPr>
            <w:fldChar w:fldCharType="begin"/>
          </w:r>
          <w:r w:rsidR="00E31C1E">
            <w:rPr>
              <w:noProof/>
            </w:rPr>
            <w:instrText>ADDIN CitaviPlaceholder{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UifX0seyIkaWQiOiI4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3MDYuMDM3NjJ2NSIsIlVyaVN0cmluZyI6Imh0dHBzOi8vYXJ4aXYub3JnL3BkZi8xNzA2LjAzNzYydjU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DhUMTM6NDg6MzgiLCJNb2RpZmllZEJ5IjoiX1Bhc2NoIiwiSWQiOiJmNTU3ZWE4OC1jZmZlLTRkNDItOGQ5Mi1hYzVjMjdjMzdlMWEiLCJNb2RpZmllZE9uIjoiMjAyMS0xMi0wOFQxMzo0ODozO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cGRmLzE3MDYuMDM3NjJ2NSIsIlVyaVN0cmluZyI6Imh0dHA6Ly9hcnhpdi5vcmcvcGRmLzE3MDYuMDM3NjJ2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A4VDEzOjQ4OjM4IiwiTW9kaWZpZWRCeSI6Il9QYXNjaCIsIklkIjoiODczYzc4YTMtOTczYS00YTY4LWIyMjktNjg3Y2EwMTdiNTRiIiwiTW9kaWZpZWRPbiI6IjIwMjEtMTItMDhUMTM6NDg6Mzg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2Ficy8xNzA2LjAzNzYydjUiLCJVcmlTdHJpbmciOiJodHRwOi8vYXJ4aXYub3JnL2Ficy8xNzA2LjAzNzYydjU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}</w:instrText>
          </w:r>
          <w:r w:rsidR="00586F37">
            <w:rPr>
              <w:noProof/>
            </w:rPr>
            <w:fldChar w:fldCharType="separate"/>
          </w:r>
          <w:r w:rsidR="00E31C1E">
            <w:rPr>
              <w:noProof/>
            </w:rPr>
            <w:t>Vaswani et al.</w:t>
          </w:r>
          <w:r w:rsidR="00586F37">
            <w:rPr>
              <w:noProof/>
            </w:rPr>
            <w:fldChar w:fldCharType="end"/>
          </w:r>
        </w:sdtContent>
      </w:sdt>
      <w:r w:rsidR="00586F37">
        <w:t xml:space="preserve"> </w:t>
      </w:r>
      <w:sdt>
        <w:sdtPr>
          <w:alias w:val="To edit, see citavi.com/edit"/>
          <w:tag w:val="CitaviPlaceholder#65974406-1a0f-410f-acc3-4475c8602ecb"/>
          <w:id w:val="-2006966791"/>
          <w:placeholder>
            <w:docPart w:val="DefaultPlaceholder_-1854013440"/>
          </w:placeholder>
        </w:sdtPr>
        <w:sdtEndPr/>
        <w:sdtContent>
          <w:r w:rsidR="00586F37">
            <w:rPr>
              <w:noProof/>
            </w:rPr>
            <w:fldChar w:fldCharType="begin"/>
          </w:r>
          <w:r w:rsidR="00E31C1E">
            <w:rPr>
              <w:noProof/>
            </w:rPr>
            <w:instrText>ADDIN CitaviPlaceholder{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cwNi4wMzc2MnY1IiwiVXJpU3RyaW5nIjoiaHR0cHM6Ly9hcnhpdi5vcmcvcGRmLzE3MDYuMDM3NjJ2NS5wZG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wOFQxMzo0ODozOCIsIk1vZGlmaWVkQnkiOiJfUGFzY2giLCJJZCI6ImY1NTdlYTg4LWNmZmUtNGQ0Mi04ZDkyLWFjNWMyN2MzN2UxYSIsIk1vZGlmaWVkT24iOiIyMDIxLTEyLTA4VDEzOjQ4OjM4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aHR0cDovL2FyeGl2Lm9yZy9wZGYvMTcwNi4wMzc2MnY1IiwiVXJpU3RyaW5nIjoiaHR0cDovL2FyeGl2Lm9yZy9wZGYvMTcwNi4wMzc2MnY1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}</w:instrText>
          </w:r>
          <w:r w:rsidR="00586F37">
            <w:rPr>
              <w:noProof/>
            </w:rPr>
            <w:fldChar w:fldCharType="separate"/>
          </w:r>
          <w:r w:rsidR="00E31C1E">
            <w:rPr>
              <w:noProof/>
            </w:rPr>
            <w:t>(2017, p. 3)</w:t>
          </w:r>
          <w:r w:rsidR="00586F37">
            <w:rPr>
              <w:noProof/>
            </w:rPr>
            <w:fldChar w:fldCharType="end"/>
          </w:r>
        </w:sdtContent>
      </w:sdt>
      <w:r>
        <w:t>)</w:t>
      </w:r>
    </w:p>
    <w:p w14:paraId="2012D2B4" w14:textId="087834B7" w:rsidR="00041112" w:rsidRDefault="006320C7" w:rsidP="00041112">
      <w:pPr>
        <w:pStyle w:val="Folgeabsatz"/>
        <w:ind w:firstLine="0"/>
      </w:pPr>
      <w:r>
        <w:t>The Transforme</w:t>
      </w:r>
      <w:r w:rsidR="00B83C23">
        <w:t>r</w:t>
      </w:r>
      <w:r w:rsidR="00FA4352">
        <w:t xml:space="preserve"> </w:t>
      </w:r>
      <w:r w:rsidR="009173BF">
        <w:t xml:space="preserve">was proposed in the well-known “Attention is All You Need” paper </w:t>
      </w:r>
      <w:r>
        <w:t xml:space="preserve">by </w:t>
      </w:r>
      <w:sdt>
        <w:sdtPr>
          <w:alias w:val="To edit, see citavi.com/edit"/>
          <w:tag w:val="CitaviPlaceholder#6161ca62-0f6a-48eb-9270-e83b243672a0"/>
          <w:id w:val="-922716211"/>
          <w:placeholder>
            <w:docPart w:val="DefaultPlaceholder_-1854013440"/>
          </w:placeholder>
        </w:sdtPr>
        <w:sdtEndPr/>
        <w:sdtContent>
          <w:r w:rsidR="009173BF">
            <w:rPr>
              <w:noProof/>
            </w:rPr>
            <w:fldChar w:fldCharType="begin"/>
          </w:r>
          <w:r w:rsidR="00E31C1E">
            <w:rPr>
              <w:noProof/>
            </w:rPr>
            <w:instrText>ADDIN CitaviPlaceholder{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UifX0seyIkaWQiOiI4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3MDYuMDM3NjJ2NSIsIlVyaVN0cmluZyI6Imh0dHBzOi8vYXJ4aXYub3JnL3BkZi8xNzA2LjAzNzYydjU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DhUMTM6NDg6MzgiLCJNb2RpZmllZEJ5IjoiX1Bhc2NoIiwiSWQiOiJmNTU3ZWE4OC1jZmZlLTRkNDItOGQ5Mi1hYzVjMjdjMzdlMWEiLCJNb2RpZmllZE9uIjoiMjAyMS0xMi0wOFQxMzo0ODozO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cGRmLzE3MDYuMDM3NjJ2NSIsIlVyaVN0cmluZyI6Imh0dHA6Ly9hcnhpdi5vcmcvcGRmLzE3MDYuMDM3NjJ2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A4VDEzOjQ4OjM4IiwiTW9kaWZpZWRCeSI6Il9QYXNjaCIsIklkIjoiODczYzc4YTMtOTczYS00YTY4LWIyMjktNjg3Y2EwMTdiNTRiIiwiTW9kaWZpZWRPbiI6IjIwMjEtMTItMDhUMTM6NDg6Mzg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2Ficy8xNzA2LjAzNzYydjUiLCJVcmlTdHJpbmciOiJodHRwOi8vYXJ4aXYub3JnL2Ficy8xNzA2LjAzNzYydjU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}</w:instrText>
          </w:r>
          <w:r w:rsidR="009173BF">
            <w:rPr>
              <w:noProof/>
            </w:rPr>
            <w:fldChar w:fldCharType="separate"/>
          </w:r>
          <w:r w:rsidR="00E31C1E">
            <w:rPr>
              <w:noProof/>
            </w:rPr>
            <w:t>Vaswani et al.</w:t>
          </w:r>
          <w:r w:rsidR="009173BF">
            <w:rPr>
              <w:noProof/>
            </w:rPr>
            <w:fldChar w:fldCharType="end"/>
          </w:r>
        </w:sdtContent>
      </w:sdt>
      <w:r w:rsidR="009173BF">
        <w:t xml:space="preserve"> </w:t>
      </w:r>
      <w:sdt>
        <w:sdtPr>
          <w:alias w:val="To edit, see citavi.com/edit"/>
          <w:tag w:val="CitaviPlaceholder#b2120006-6612-4610-90ea-e782054c9b72"/>
          <w:id w:val="-1675024668"/>
          <w:placeholder>
            <w:docPart w:val="DefaultPlaceholder_-1854013440"/>
          </w:placeholder>
        </w:sdtPr>
        <w:sdtEndPr/>
        <w:sdtContent>
          <w:r w:rsidR="009173BF">
            <w:rPr>
              <w:noProof/>
            </w:rPr>
            <w:fldChar w:fldCharType="begin"/>
          </w:r>
          <w:r w:rsidR="00E31C1E">
            <w:rPr>
              <w:noProof/>
            </w:rPr>
            <w:instrText>ADDIN CitaviPlaceholder{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NzA2LjAzNzYydjUiLCJVcmlTdHJpbmciOiJodHRwczovL2FyeGl2Lm9yZy9wZGYvMTcwNi4wMzc2MnY1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A4VDEzOjQ4OjM4IiwiTW9kaWZpZWRCeSI6Il9QYXNjaCIsIklkIjoiZjU1N2VhODgtY2ZmZS00ZDQyLThkOTItYWM1YzI3YzM3ZTFhIiwiTW9kaWZpZWRPbiI6IjIwMjEtMTItMDhUMTM6NDg6Mzg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JodHRwOi8vYXJ4aXYub3JnL3BkZi8xNzA2LjAzNzYydjUiLCJVcmlTdHJpbmciOiJodHRwOi8vYXJ4aXYub3JnL3BkZi8xNzA2LjAzNzYydjU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}</w:instrText>
          </w:r>
          <w:r w:rsidR="009173BF">
            <w:rPr>
              <w:noProof/>
            </w:rPr>
            <w:fldChar w:fldCharType="separate"/>
          </w:r>
          <w:r w:rsidR="00E31C1E">
            <w:rPr>
              <w:noProof/>
            </w:rPr>
            <w:t>(2017)</w:t>
          </w:r>
          <w:r w:rsidR="009173BF">
            <w:rPr>
              <w:noProof/>
            </w:rPr>
            <w:fldChar w:fldCharType="end"/>
          </w:r>
        </w:sdtContent>
      </w:sdt>
      <w:r w:rsidR="009173BF">
        <w:t xml:space="preserve">. </w:t>
      </w:r>
      <w:r w:rsidR="00FE0487">
        <w:t xml:space="preserve">It is a </w:t>
      </w:r>
      <w:r w:rsidR="008A17DC">
        <w:t>special</w:t>
      </w:r>
      <w:r w:rsidR="00FE0487">
        <w:t xml:space="preserve"> network</w:t>
      </w:r>
      <w:r w:rsidR="008A17DC">
        <w:t xml:space="preserve"> architecture</w:t>
      </w:r>
      <w:r w:rsidR="00A75E3E">
        <w:t xml:space="preserve">, namely </w:t>
      </w:r>
      <w:r w:rsidR="008A17DC">
        <w:t xml:space="preserve">the first to be solely </w:t>
      </w:r>
      <w:r w:rsidR="008A17DC">
        <w:lastRenderedPageBreak/>
        <w:t>based</w:t>
      </w:r>
      <w:r w:rsidR="00FE0487">
        <w:t xml:space="preserve"> </w:t>
      </w:r>
      <w:r w:rsidR="008A17DC">
        <w:t xml:space="preserve">on the attention mechanism, </w:t>
      </w:r>
      <w:r w:rsidR="002461BA">
        <w:t>not</w:t>
      </w:r>
      <w:r w:rsidR="008A17DC">
        <w:t xml:space="preserve"> combining it with </w:t>
      </w:r>
      <w:r w:rsidR="002461BA">
        <w:t>recurrence nor convolution.</w:t>
      </w:r>
      <w:r w:rsidR="008A17DC">
        <w:t xml:space="preserve"> </w:t>
      </w:r>
      <w:r w:rsidR="00A75E3E">
        <w:t>Besides</w:t>
      </w:r>
      <w:r w:rsidR="000438EE">
        <w:t xml:space="preserve"> the fact that the Transfo</w:t>
      </w:r>
      <w:r w:rsidR="0061545A">
        <w:t>r</w:t>
      </w:r>
      <w:r w:rsidR="000438EE">
        <w:t>mer achieve</w:t>
      </w:r>
      <w:r w:rsidR="00691C52">
        <w:t>s</w:t>
      </w:r>
      <w:r w:rsidR="000438EE">
        <w:t xml:space="preserve"> superior performance </w:t>
      </w:r>
      <w:r w:rsidR="00A75E3E">
        <w:t>in</w:t>
      </w:r>
      <w:r w:rsidR="000438EE">
        <w:t xml:space="preserve"> machine translatio</w:t>
      </w:r>
      <w:r w:rsidR="00A75E3E">
        <w:t>n</w:t>
      </w:r>
      <w:r w:rsidR="000438EE">
        <w:t xml:space="preserve">, </w:t>
      </w:r>
      <w:r w:rsidR="00A75E3E">
        <w:t xml:space="preserve">it is above all the good parallelizability and the associated significant speed boost when training deep learning models that makes </w:t>
      </w:r>
      <w:r w:rsidR="008A17DC">
        <w:t>it</w:t>
      </w:r>
      <w:r w:rsidR="00A75E3E">
        <w:t xml:space="preserve"> stand out from</w:t>
      </w:r>
      <w:r w:rsidR="008A17DC">
        <w:t xml:space="preserve"> previous approaches</w:t>
      </w:r>
      <w:r w:rsidR="00A75E3E">
        <w:t xml:space="preserve">. </w:t>
      </w:r>
    </w:p>
    <w:p w14:paraId="31031B6E" w14:textId="6A5D25A3" w:rsidR="00041112" w:rsidRDefault="00041112" w:rsidP="00041112">
      <w:pPr>
        <w:pStyle w:val="Zwischenberschriftnichtnummeriert"/>
      </w:pPr>
      <w:r>
        <w:t>Architecture</w:t>
      </w:r>
    </w:p>
    <w:p w14:paraId="17E7915C" w14:textId="3FE2FFEA" w:rsidR="00832554" w:rsidRDefault="00566ED4" w:rsidP="00E23841">
      <w:pPr>
        <w:pStyle w:val="Folgeabsatz"/>
        <w:ind w:firstLine="0"/>
        <w:rPr>
          <w:lang w:val="en-US" w:eastAsia="en-US"/>
        </w:rPr>
      </w:pPr>
      <w:r>
        <w:t xml:space="preserve">Overall, </w:t>
      </w:r>
      <w:r w:rsidR="00CB641E">
        <w:t>the Transfo</w:t>
      </w:r>
      <w:r w:rsidR="0061545A">
        <w:t>r</w:t>
      </w:r>
      <w:r w:rsidR="00CB641E">
        <w:t>mer</w:t>
      </w:r>
      <w:r>
        <w:t xml:space="preserve"> follows the encoder-decoder architecture, as it consists of an encoding and decoding component,</w:t>
      </w:r>
      <w:r w:rsidR="0085480A">
        <w:t xml:space="preserve"> shown on the left and right side</w:t>
      </w:r>
      <w:r w:rsidRPr="00566ED4">
        <w:rPr>
          <w:highlight w:val="yellow"/>
        </w:rPr>
        <w:t xml:space="preserve"> in figure 4</w:t>
      </w:r>
      <w:r w:rsidR="0085480A">
        <w:t>, respectively.</w:t>
      </w:r>
      <w:r>
        <w:t xml:space="preserve"> </w:t>
      </w:r>
      <w:r w:rsidR="007D0BE8">
        <w:t xml:space="preserve">The encoding component is a stack of six encoders, and the decoding component a stack of six decoders. Each </w:t>
      </w:r>
      <w:r w:rsidR="00BD427C">
        <w:t>o</w:t>
      </w:r>
      <w:r w:rsidR="0057099C">
        <w:t xml:space="preserve">f the </w:t>
      </w:r>
      <w:r w:rsidR="00C32137">
        <w:t>encoder</w:t>
      </w:r>
      <w:r w:rsidR="00AB5EF3">
        <w:t>s</w:t>
      </w:r>
      <w:r w:rsidR="00C32137">
        <w:t xml:space="preserve"> </w:t>
      </w:r>
      <w:r w:rsidR="00AB5EF3">
        <w:t>can in turn be broken down into a multi-head self-attention sub-layer</w:t>
      </w:r>
      <w:r w:rsidR="00D77A77">
        <w:t xml:space="preserve"> (detailed </w:t>
      </w:r>
      <w:r w:rsidR="00D77A77" w:rsidRPr="00ED63FA">
        <w:t>explanation follows below)</w:t>
      </w:r>
      <w:r w:rsidR="00AB5EF3" w:rsidRPr="00ED63FA">
        <w:t xml:space="preserve"> and a </w:t>
      </w:r>
      <w:r w:rsidR="001A0FE0" w:rsidRPr="00ED63FA">
        <w:t xml:space="preserve">simple </w:t>
      </w:r>
      <w:r w:rsidR="00AB5EF3" w:rsidRPr="00ED63FA">
        <w:t>fully</w:t>
      </w:r>
      <w:r w:rsidR="00943421" w:rsidRPr="00ED63FA">
        <w:t xml:space="preserve"> </w:t>
      </w:r>
      <w:r w:rsidR="00AB5EF3" w:rsidRPr="00ED63FA">
        <w:t xml:space="preserve">connected feed-forward sub-layer. </w:t>
      </w:r>
      <w:r w:rsidR="0057099C" w:rsidRPr="00ED63FA">
        <w:t xml:space="preserve">Apart from an extra multi-head self-attention sub-layer, the </w:t>
      </w:r>
      <w:r w:rsidR="00395124" w:rsidRPr="00ED63FA">
        <w:t xml:space="preserve">decoders are built the same. </w:t>
      </w:r>
      <w:r w:rsidR="00E33136">
        <w:t xml:space="preserve">The additional layer of every decoder each accept the output of the last encoder of the encoder stack and use it to help the decoder focus on appropriate places in the input sequence. </w:t>
      </w:r>
      <w:r w:rsidR="002461BA" w:rsidRPr="00ED63FA">
        <w:t xml:space="preserve">Since </w:t>
      </w:r>
      <w:r w:rsidR="0085480A" w:rsidRPr="00ED63FA">
        <w:t>the</w:t>
      </w:r>
      <w:r w:rsidR="0085480A">
        <w:t xml:space="preserve"> architecture does not rely on </w:t>
      </w:r>
      <w:r w:rsidR="002461BA">
        <w:t>recurrence nor convolutions</w:t>
      </w:r>
      <w:r w:rsidR="0085480A">
        <w:t xml:space="preserve">, it </w:t>
      </w:r>
      <w:r w:rsidR="001A0FE0">
        <w:t>adds</w:t>
      </w:r>
      <w:r w:rsidR="0085480A">
        <w:t xml:space="preserve"> positional encodings that encode the necessary information about the position of the words </w:t>
      </w:r>
      <w:r w:rsidR="001A0FE0">
        <w:t xml:space="preserve">and distance to other words </w:t>
      </w:r>
      <w:r w:rsidR="0085480A">
        <w:t>in the input sequence</w:t>
      </w:r>
      <w:r w:rsidR="001A0FE0">
        <w:t xml:space="preserve"> to </w:t>
      </w:r>
      <w:r w:rsidR="00ED63FA">
        <w:t>the encoder and decoder inputs</w:t>
      </w:r>
      <w:r w:rsidR="0085480A">
        <w:t xml:space="preserve">. </w:t>
      </w:r>
      <w:r w:rsidR="00455009">
        <w:t xml:space="preserve">As can be seen in figure 4, there are </w:t>
      </w:r>
      <w:r w:rsidR="001A0FE0">
        <w:t xml:space="preserve">also </w:t>
      </w:r>
      <w:r w:rsidR="00455009">
        <w:t>shortcut connections</w:t>
      </w:r>
      <w:r w:rsidR="008D2F8E">
        <w:t xml:space="preserve"> </w:t>
      </w:r>
      <w:r w:rsidR="00455009">
        <w:t>for each sublayer</w:t>
      </w:r>
      <w:r w:rsidR="001A0FE0">
        <w:t xml:space="preserve"> in the encoders and decoders</w:t>
      </w:r>
      <w:r w:rsidR="00455009">
        <w:t xml:space="preserve"> to the next normalization layer</w:t>
      </w:r>
      <w:r w:rsidR="008D2F8E">
        <w:t xml:space="preserve">, which allow forward and backward passes of </w:t>
      </w:r>
      <w:r w:rsidR="008D2F8E" w:rsidRPr="00E23841">
        <w:t xml:space="preserve">information and are mechanisms to avoid the problem </w:t>
      </w:r>
      <w:r w:rsidR="0047452D">
        <w:t xml:space="preserve">of </w:t>
      </w:r>
      <w:r w:rsidR="008D2F8E" w:rsidRPr="00E23841">
        <w:t>vanishing and exploding gradients</w:t>
      </w:r>
      <w:r w:rsidR="00027432" w:rsidRPr="00E23841">
        <w:t>.</w:t>
      </w:r>
      <w:r w:rsidR="00E23841" w:rsidRPr="00E23841">
        <w:t xml:space="preserve"> </w:t>
      </w:r>
      <w:r w:rsidR="00D81F55">
        <w:t>Layer</w:t>
      </w:r>
      <w:r w:rsidR="00027432" w:rsidRPr="00E23841">
        <w:rPr>
          <w:lang w:val="en-US" w:eastAsia="en-US"/>
        </w:rPr>
        <w:t xml:space="preserve"> normalization, proposed by </w:t>
      </w:r>
      <w:sdt>
        <w:sdtPr>
          <w:rPr>
            <w:lang w:val="en-US" w:eastAsia="en-US"/>
          </w:rPr>
          <w:alias w:val="To edit, see citavi.com/edit"/>
          <w:tag w:val="CitaviPlaceholder#35b51c92-6e25-4815-a356-1d946e7402d9"/>
          <w:id w:val="-392814882"/>
          <w:placeholder>
            <w:docPart w:val="DefaultPlaceholder_-1854013440"/>
          </w:placeholder>
        </w:sdtPr>
        <w:sdtEndPr/>
        <w:sdtContent>
          <w:r w:rsidR="00027432" w:rsidRPr="00E23841">
            <w:rPr>
              <w:noProof/>
              <w:lang w:val="en-US" w:eastAsia="en-US"/>
            </w:rPr>
            <w:fldChar w:fldCharType="begin"/>
          </w:r>
          <w:r w:rsidR="00232C3D">
            <w:rPr>
              <w:noProof/>
              <w:lang w:val="en-US" w:eastAsia="en-US"/>
            </w:rPr>
            <w:instrText>ADDIN CitaviPlaceholder{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2MDcuMDY0NTB2MSIsIlVyaVN0cmluZyI6Imh0dHBzOi8vYXJ4aXYub3JnL3BkZi8xNjA3LjA2NDUwdjEucGRm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TJUMTA6MTU6MzEiLCJNb2RpZmllZEJ5IjoiX1Bhc2NoIiwiSWQiOiI5YzA5NGI5YS1kZmViLTRlMmMtODExMC03YTRiOGM3NjdiNzciLCJNb2RpZmllZE9uIjoiMjAyMi0wMy0xMlQxMDoxNTozMS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hcnhpdi5vcmcvYWJzLzE2MDcuMDY0NTB2MSIsIlVyaVN0cmluZyI6Imh0dHA6Ly9hcnhpdi5vcmcvYWJzLzE2MDcuMDY0NTB2M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EyVDEwOjE1OjMxIiwiTW9kaWZpZWRCeSI6Il9QYXNjaCIsIklkIjoiYWVjNjZjN2EtYjBmMi00MzEzLWE2MDEtYWYzYWJlMzhhZjFjIiwiTW9kaWZpZWRPbiI6IjIwMjItMDMtMTJUMTA6MTU6MzE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3BkZi8xNjA3LjA2NDUwdjEiLCJVcmlTdHJpbmciOiJodHRwOi8vYXJ4aXYub3JnL3BkZi8xNjA3LjA2NDUwdj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}</w:instrText>
          </w:r>
          <w:r w:rsidR="00027432" w:rsidRPr="00E23841">
            <w:rPr>
              <w:noProof/>
              <w:lang w:val="en-US" w:eastAsia="en-US"/>
            </w:rPr>
            <w:fldChar w:fldCharType="separate"/>
          </w:r>
          <w:r w:rsidR="00E31C1E">
            <w:rPr>
              <w:noProof/>
              <w:lang w:val="en-US" w:eastAsia="en-US"/>
            </w:rPr>
            <w:t>Ba et al.</w:t>
          </w:r>
          <w:r w:rsidR="00027432" w:rsidRPr="00E23841">
            <w:rPr>
              <w:noProof/>
              <w:lang w:val="en-US" w:eastAsia="en-US"/>
            </w:rPr>
            <w:fldChar w:fldCharType="end"/>
          </w:r>
        </w:sdtContent>
      </w:sdt>
      <w:r w:rsidR="00027432" w:rsidRPr="00E23841">
        <w:rPr>
          <w:lang w:val="en-US" w:eastAsia="en-US"/>
        </w:rPr>
        <w:t xml:space="preserve"> </w:t>
      </w:r>
      <w:sdt>
        <w:sdtPr>
          <w:rPr>
            <w:lang w:val="en-US" w:eastAsia="en-US"/>
          </w:rPr>
          <w:alias w:val="To edit, see citavi.com/edit"/>
          <w:tag w:val="CitaviPlaceholder#5c55f8e9-9e43-468a-95ab-7e316ca68cd4"/>
          <w:id w:val="-308859176"/>
          <w:placeholder>
            <w:docPart w:val="DefaultPlaceholder_-1854013440"/>
          </w:placeholder>
        </w:sdtPr>
        <w:sdtEndPr/>
        <w:sdtContent>
          <w:r w:rsidR="00027432" w:rsidRPr="00E23841">
            <w:rPr>
              <w:noProof/>
              <w:lang w:val="en-US" w:eastAsia="en-US"/>
            </w:rPr>
            <w:fldChar w:fldCharType="begin"/>
          </w:r>
          <w:r w:rsidR="00232C3D">
            <w:rPr>
              <w:noProof/>
              <w:lang w:val="en-US" w:eastAsia="en-US"/>
            </w:rPr>
            <w:instrText>ADDIN CitaviPlaceholder{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YwNy4wNjQ1MHYxIiwiVXJpU3RyaW5nIjoiaHR0cHM6Ly9hcnhpdi5vcmcvcGRmLzE2MDcuMDY0NTB2MS5wZG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y0xMlQxMDoxNTozMSIsIk1vZGlmaWVkQnkiOiJfUGFzY2giLCJJZCI6IjljMDk0YjlhLWRmZWItNGUyYy04MTEwLTdhNGI4Yzc2N2I3NyIsIk1vZGlmaWVkT24iOiIyMDIyLTAzLTEyVDEwOjE1OjMx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FyeGl2Lm9yZy9hYnMvMTYwNy4wNjQ1MHYxIiwiVXJpU3RyaW5nIjoiaHR0cDovL2FyeGl2Lm9yZy9hYnMvMTYwNy4wNjQ1MHY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TJUMTA6MTU6MzEiLCJNb2RpZmllZEJ5IjoiX1Bhc2NoIiwiSWQiOiJhZWM2NmM3YS1iMGYyLTQzMTMtYTYwMS1hZjNhYmUzOGFmMWMiLCJNb2RpZmllZE9uIjoiMjAyMi0wMy0xMlQxMDoxNTozMS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cGRmLzE2MDcuMDY0NTB2MSIsIlVyaVN0cmluZyI6Imh0dHA6Ly9hcnhpdi5vcmcvcGRmLzE2MDcuMDY0NTB2M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}</w:instrText>
          </w:r>
          <w:r w:rsidR="00027432" w:rsidRPr="00E23841">
            <w:rPr>
              <w:noProof/>
              <w:lang w:val="en-US" w:eastAsia="en-US"/>
            </w:rPr>
            <w:fldChar w:fldCharType="separate"/>
          </w:r>
          <w:r w:rsidR="00E31C1E">
            <w:rPr>
              <w:noProof/>
              <w:lang w:val="en-US" w:eastAsia="en-US"/>
            </w:rPr>
            <w:t>(2016)</w:t>
          </w:r>
          <w:r w:rsidR="00027432" w:rsidRPr="00E23841">
            <w:rPr>
              <w:noProof/>
              <w:lang w:val="en-US" w:eastAsia="en-US"/>
            </w:rPr>
            <w:fldChar w:fldCharType="end"/>
          </w:r>
        </w:sdtContent>
      </w:sdt>
      <w:r w:rsidR="00027432" w:rsidRPr="00E23841">
        <w:rPr>
          <w:lang w:val="en-US" w:eastAsia="en-US"/>
        </w:rPr>
        <w:t xml:space="preserve">, </w:t>
      </w:r>
      <w:r w:rsidR="00E23841" w:rsidRPr="00E23841">
        <w:rPr>
          <w:lang w:val="en-US" w:eastAsia="en-US"/>
        </w:rPr>
        <w:t xml:space="preserve">normalizes each feature of the activations to zero mean and unit variance. This is done to tackle the problem of covariate shift, which refers to the distribution shift of training and test data. </w:t>
      </w:r>
      <w:sdt>
        <w:sdtPr>
          <w:alias w:val="To edit, see citavi.com/edit"/>
          <w:tag w:val="CitaviPlaceholder#e06efa32-6c00-49d8-978c-b53741b41d9d"/>
          <w:id w:val="277156454"/>
          <w:placeholder>
            <w:docPart w:val="7DBB6D56EA814B88A34EFF20D80AC984"/>
          </w:placeholder>
        </w:sdtPr>
        <w:sdtEndPr/>
        <w:sdtContent>
          <w:r w:rsidR="00832554">
            <w:rPr>
              <w:noProof/>
            </w:rPr>
            <w:fldChar w:fldCharType="begin"/>
          </w:r>
          <w:r w:rsidR="00E31C1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phbGFtbWFyLmdpdGh1Yi5pby9pbGx1c3RyYXRlZC10cmFuc2Zvcm1lci8iLCJVcmlTdHJpbmciOiJodHRwczovL2phbGFtbWFyLmdpdGh1Yi5pby9pbGx1c3RyYXRlZC10cmFuc2Zvcm1lci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Y2x3ZWIub3JnL2FudGhvbG9neS9XMTgtMjUiLCJVcmlTdHJpbmciOiJodHRwOi8vYWNsd2ViLm9yZy9hbnRob2xvZ3kvVzE4LTI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y0wNFQxNjo0NjoyOCIsIk1vZGlmaWVkQnkiOiJfUGFzY2giLCJJZCI6ImE2ZDllYTI1LTk5M2MtNDRjZS1iOTc5LTMzMGJiMDQ3NjE1MSIsIk1vZGlmaWVkT24iOiIyMDIyLTAzLTA0VDE2OjQ2OjI4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g2NTMvdjEvVzE4LTI1MDkiLCJVcmlTdHJpbmciOiJodHRwczovL2RvaS5vcmcvMTAuMTg2NTMvdjEvVzE4LTI1MDk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}</w:instrText>
          </w:r>
          <w:r w:rsidR="00832554">
            <w:rPr>
              <w:noProof/>
            </w:rPr>
            <w:fldChar w:fldCharType="separate"/>
          </w:r>
          <w:r w:rsidR="00E31C1E">
            <w:rPr>
              <w:noProof/>
            </w:rPr>
            <w:t>(Alammar, 2018a; Rush, 2018; Vaswani et al., 2017)</w:t>
          </w:r>
          <w:r w:rsidR="00832554">
            <w:rPr>
              <w:noProof/>
            </w:rPr>
            <w:fldChar w:fldCharType="end"/>
          </w:r>
        </w:sdtContent>
      </w:sdt>
    </w:p>
    <w:p w14:paraId="51D73D76" w14:textId="65D0854C" w:rsidR="00355E59" w:rsidRPr="00041112" w:rsidRDefault="00355E59" w:rsidP="00041112">
      <w:pPr>
        <w:pStyle w:val="Zwischenberschriftnichtnummeriert"/>
        <w:rPr>
          <w:rStyle w:val="Fett"/>
          <w:b/>
          <w:bCs w:val="0"/>
        </w:rPr>
      </w:pPr>
      <w:r w:rsidRPr="00041112">
        <w:rPr>
          <w:rStyle w:val="Fett"/>
          <w:b/>
          <w:bCs w:val="0"/>
        </w:rPr>
        <w:t xml:space="preserve">Self-Attention </w:t>
      </w:r>
    </w:p>
    <w:p w14:paraId="096A2FCF" w14:textId="62AAE3F3" w:rsidR="009F4B1C" w:rsidRDefault="00BD1538" w:rsidP="00BD1538">
      <w:pPr>
        <w:pStyle w:val="Folgeabsatz"/>
        <w:ind w:firstLine="0"/>
      </w:pPr>
      <w:r>
        <w:t xml:space="preserve">The self-attention mechanism </w:t>
      </w:r>
      <w:r w:rsidR="004E7947">
        <w:t>of</w:t>
      </w:r>
      <w:r>
        <w:t xml:space="preserve"> the </w:t>
      </w:r>
      <w:r w:rsidR="00C13AF8">
        <w:t>T</w:t>
      </w:r>
      <w:r>
        <w:t>ransformer architecture</w:t>
      </w:r>
      <w:r w:rsidR="00EC11AD">
        <w:t xml:space="preserve">, which is more precisely referred to as </w:t>
      </w:r>
      <w:r w:rsidR="007008D7">
        <w:rPr>
          <w:i/>
          <w:iCs/>
        </w:rPr>
        <w:t>s</w:t>
      </w:r>
      <w:r w:rsidR="00EC11AD" w:rsidRPr="00BD04F5">
        <w:rPr>
          <w:i/>
          <w:iCs/>
        </w:rPr>
        <w:t xml:space="preserve">caled </w:t>
      </w:r>
      <w:r w:rsidR="007008D7">
        <w:rPr>
          <w:i/>
          <w:iCs/>
        </w:rPr>
        <w:t>d</w:t>
      </w:r>
      <w:r w:rsidR="00EC11AD" w:rsidRPr="00BD04F5">
        <w:rPr>
          <w:i/>
          <w:iCs/>
        </w:rPr>
        <w:t>ot</w:t>
      </w:r>
      <w:r w:rsidR="007008D7">
        <w:rPr>
          <w:i/>
          <w:iCs/>
        </w:rPr>
        <w:t>-p</w:t>
      </w:r>
      <w:r w:rsidR="00EC11AD" w:rsidRPr="00BD04F5">
        <w:rPr>
          <w:i/>
          <w:iCs/>
        </w:rPr>
        <w:t xml:space="preserve">roduct </w:t>
      </w:r>
      <w:r w:rsidR="007008D7">
        <w:rPr>
          <w:i/>
          <w:iCs/>
        </w:rPr>
        <w:t>a</w:t>
      </w:r>
      <w:r w:rsidR="00EC11AD" w:rsidRPr="00BD04F5">
        <w:rPr>
          <w:i/>
          <w:iCs/>
        </w:rPr>
        <w:t>ttention</w:t>
      </w:r>
      <w:r w:rsidR="00EC11AD">
        <w:t xml:space="preserve"> by</w:t>
      </w:r>
      <w:r w:rsidR="00F54D8B">
        <w:t xml:space="preserve"> </w:t>
      </w:r>
      <w:sdt>
        <w:sdtPr>
          <w:alias w:val="To edit, see citavi.com/edit"/>
          <w:tag w:val="CitaviPlaceholder#d703fa42-cba0-499f-bd9f-53701ef288b6"/>
          <w:id w:val="1046408511"/>
          <w:placeholder>
            <w:docPart w:val="DefaultPlaceholder_-1854013440"/>
          </w:placeholder>
        </w:sdtPr>
        <w:sdtEndPr/>
        <w:sdtContent>
          <w:r w:rsidR="00F54D8B">
            <w:rPr>
              <w:noProof/>
            </w:rPr>
            <w:fldChar w:fldCharType="begin"/>
          </w:r>
          <w:r w:rsidR="00E31C1E">
            <w:rPr>
              <w:noProof/>
            </w:rPr>
            <w:instrText>ADDIN CitaviPlaceholder{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UifX0seyIkaWQiOiI4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3MDYuMDM3NjJ2NSIsIlVyaVN0cmluZyI6Imh0dHBzOi8vYXJ4aXYub3JnL3BkZi8xNzA2LjAzNzYydjU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DhUMTM6NDg6MzgiLCJNb2RpZmllZEJ5IjoiX1Bhc2NoIiwiSWQiOiJmNTU3ZWE4OC1jZmZlLTRkNDItOGQ5Mi1hYzVjMjdjMzdlMWEiLCJNb2RpZmllZE9uIjoiMjAyMS0xMi0wOFQxMzo0ODozO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cGRmLzE3MDYuMDM3NjJ2NSIsIlVyaVN0cmluZyI6Imh0dHA6Ly9hcnhpdi5vcmcvcGRmLzE3MDYuMDM3NjJ2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A4VDEzOjQ4OjM4IiwiTW9kaWZpZWRCeSI6Il9QYXNjaCIsIklkIjoiODczYzc4YTMtOTczYS00YTY4LWIyMjktNjg3Y2EwMTdiNTRiIiwiTW9kaWZpZWRPbiI6IjIwMjEtMTItMDhUMTM6NDg6Mzg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2Ficy8xNzA2LjAzNzYydjUiLCJVcmlTdHJpbmciOiJodHRwOi8vYXJ4aXYub3JnL2Ficy8xNzA2LjAzNzYydjU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}</w:instrText>
          </w:r>
          <w:r w:rsidR="00F54D8B">
            <w:rPr>
              <w:noProof/>
            </w:rPr>
            <w:fldChar w:fldCharType="separate"/>
          </w:r>
          <w:r w:rsidR="00E31C1E">
            <w:rPr>
              <w:noProof/>
            </w:rPr>
            <w:t>Vaswani et al.</w:t>
          </w:r>
          <w:r w:rsidR="00F54D8B">
            <w:rPr>
              <w:noProof/>
            </w:rPr>
            <w:fldChar w:fldCharType="end"/>
          </w:r>
        </w:sdtContent>
      </w:sdt>
      <w:r w:rsidR="00F54D8B">
        <w:t xml:space="preserve"> </w:t>
      </w:r>
      <w:sdt>
        <w:sdtPr>
          <w:alias w:val="To edit, see citavi.com/edit"/>
          <w:tag w:val="CitaviPlaceholder#14da218e-faa3-4625-8e26-2c8119ba44f5"/>
          <w:id w:val="550580146"/>
          <w:placeholder>
            <w:docPart w:val="DefaultPlaceholder_-1854013440"/>
          </w:placeholder>
        </w:sdtPr>
        <w:sdtEndPr/>
        <w:sdtContent>
          <w:r w:rsidR="00F54D8B">
            <w:rPr>
              <w:noProof/>
            </w:rPr>
            <w:fldChar w:fldCharType="begin"/>
          </w:r>
          <w:r w:rsidR="00E31C1E">
            <w:rPr>
              <w:noProof/>
            </w:rPr>
            <w:instrText>ADDIN CitaviPlaceholder{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NzA2LjAzNzYydjUiLCJVcmlTdHJpbmciOiJodHRwczovL2FyeGl2Lm9yZy9wZGYvMTcwNi4wMzc2MnY1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A4VDEzOjQ4OjM4IiwiTW9kaWZpZWRCeSI6Il9QYXNjaCIsIklkIjoiZjU1N2VhODgtY2ZmZS00ZDQyLThkOTItYWM1YzI3YzM3ZTFhIiwiTW9kaWZpZWRPbiI6IjIwMjEtMTItMDhUMTM6NDg6Mzg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JodHRwOi8vYXJ4aXYub3JnL3BkZi8xNzA2LjAzNzYydjUiLCJVcmlTdHJpbmciOiJodHRwOi8vYXJ4aXYub3JnL3BkZi8xNzA2LjAzNzYydjU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}</w:instrText>
          </w:r>
          <w:r w:rsidR="00F54D8B">
            <w:rPr>
              <w:noProof/>
            </w:rPr>
            <w:fldChar w:fldCharType="separate"/>
          </w:r>
          <w:r w:rsidR="00E31C1E">
            <w:rPr>
              <w:noProof/>
            </w:rPr>
            <w:t>(2017)</w:t>
          </w:r>
          <w:r w:rsidR="00F54D8B">
            <w:rPr>
              <w:noProof/>
            </w:rPr>
            <w:fldChar w:fldCharType="end"/>
          </w:r>
        </w:sdtContent>
      </w:sdt>
      <w:r w:rsidR="00EC11AD">
        <w:t xml:space="preserve">, </w:t>
      </w:r>
      <w:r>
        <w:t>consists of six steps</w:t>
      </w:r>
      <w:r w:rsidR="0043793C">
        <w:t xml:space="preserve"> and </w:t>
      </w:r>
      <w:r w:rsidR="00EC11AD">
        <w:t xml:space="preserve">can be illustrated with the abstracted </w:t>
      </w:r>
      <w:r w:rsidR="004E7947">
        <w:t xml:space="preserve">concept of </w:t>
      </w:r>
      <w:r w:rsidR="00F54D8B" w:rsidRPr="00F54D8B">
        <w:rPr>
          <w:i/>
          <w:iCs/>
        </w:rPr>
        <w:t>q</w:t>
      </w:r>
      <w:r w:rsidR="00EC11AD" w:rsidRPr="00F54D8B">
        <w:rPr>
          <w:i/>
          <w:iCs/>
        </w:rPr>
        <w:t>uery</w:t>
      </w:r>
      <w:r w:rsidR="00EC11AD">
        <w:t>,</w:t>
      </w:r>
      <w:r w:rsidR="00F54D8B">
        <w:t xml:space="preserve"> </w:t>
      </w:r>
      <w:r w:rsidR="00F54D8B" w:rsidRPr="00F54D8B">
        <w:rPr>
          <w:i/>
          <w:iCs/>
        </w:rPr>
        <w:t>k</w:t>
      </w:r>
      <w:r w:rsidR="00EC11AD" w:rsidRPr="00F54D8B">
        <w:rPr>
          <w:i/>
          <w:iCs/>
        </w:rPr>
        <w:t>ey</w:t>
      </w:r>
      <w:r w:rsidR="00F54D8B">
        <w:rPr>
          <w:i/>
          <w:iCs/>
        </w:rPr>
        <w:t>,</w:t>
      </w:r>
      <w:r w:rsidR="00F54D8B">
        <w:t xml:space="preserve"> </w:t>
      </w:r>
      <w:r w:rsidR="00EC11AD">
        <w:t xml:space="preserve">and </w:t>
      </w:r>
      <w:r w:rsidR="00F54D8B" w:rsidRPr="00F54D8B">
        <w:rPr>
          <w:i/>
          <w:iCs/>
        </w:rPr>
        <w:t>v</w:t>
      </w:r>
      <w:r w:rsidR="00EC11AD" w:rsidRPr="00F54D8B">
        <w:rPr>
          <w:i/>
          <w:iCs/>
        </w:rPr>
        <w:t>alue</w:t>
      </w:r>
      <w:r w:rsidR="00EC11AD">
        <w:t xml:space="preserve"> vector</w:t>
      </w:r>
      <w:r w:rsidR="00F54D8B">
        <w:t>s.</w:t>
      </w:r>
      <w:r>
        <w:t xml:space="preserve"> </w:t>
      </w:r>
      <w:r w:rsidR="00027213">
        <w:t xml:space="preserve">In step </w:t>
      </w:r>
      <w:r w:rsidR="00951AAB">
        <w:t>one</w:t>
      </w:r>
      <w:r w:rsidR="00027213">
        <w:t xml:space="preserve">, these three vectors are </w:t>
      </w:r>
      <w:r w:rsidR="004E7947">
        <w:t xml:space="preserve">initially </w:t>
      </w:r>
      <w:r w:rsidR="00027213">
        <w:t xml:space="preserve">created by multiplying the embedding vector by three </w:t>
      </w:r>
      <w:r w:rsidR="005F3D69">
        <w:t xml:space="preserve">weight </w:t>
      </w:r>
      <w:r w:rsidR="00027213">
        <w:t xml:space="preserve">matrices that were learned </w:t>
      </w:r>
      <w:r w:rsidR="0053277E">
        <w:t>during the</w:t>
      </w:r>
      <w:r w:rsidR="00027213">
        <w:t xml:space="preserve"> training </w:t>
      </w:r>
      <w:r w:rsidR="0053277E">
        <w:t xml:space="preserve">of </w:t>
      </w:r>
      <w:r w:rsidR="00027213">
        <w:t>the network</w:t>
      </w:r>
      <w:r w:rsidR="00246CAF">
        <w:t xml:space="preserve"> (Note that only the first encoder starts with the original embeddings, all other encoders start with the output of the preceding encoder)</w:t>
      </w:r>
      <w:r w:rsidR="00027213">
        <w:t xml:space="preserve">. </w:t>
      </w:r>
      <w:r w:rsidR="009C7265">
        <w:t xml:space="preserve">In step </w:t>
      </w:r>
      <w:r w:rsidR="00951AAB">
        <w:t>two</w:t>
      </w:r>
      <w:r w:rsidR="009C7265">
        <w:t xml:space="preserve">, the </w:t>
      </w:r>
      <w:r w:rsidR="007008D7">
        <w:t>scaled dot-product attention</w:t>
      </w:r>
      <w:r w:rsidR="009C7265">
        <w:t xml:space="preserve"> score is </w:t>
      </w:r>
      <w:r w:rsidR="009C7265">
        <w:lastRenderedPageBreak/>
        <w:t xml:space="preserve">calculated for </w:t>
      </w:r>
      <w:r w:rsidR="0096782A">
        <w:t>every</w:t>
      </w:r>
      <w:r w:rsidR="009C7265">
        <w:t xml:space="preserve"> word of the input sequence by taking the dot product between the </w:t>
      </w:r>
      <w:r w:rsidR="009C7265" w:rsidRPr="00F54D8B">
        <w:t>query vector of the currently processed word and the respective key vector</w:t>
      </w:r>
      <w:r w:rsidR="0053277E" w:rsidRPr="00F54D8B">
        <w:t>s</w:t>
      </w:r>
      <w:r w:rsidR="009C7265">
        <w:t xml:space="preserve"> of the other words. </w:t>
      </w:r>
      <w:r w:rsidR="00A664DE">
        <w:t>The next two steps include the division of the calculated score by a fixed number (typically</w:t>
      </w:r>
      <w:r w:rsidR="0053277E">
        <w:t xml:space="preserve"> the square root of the </w:t>
      </w:r>
      <w:r w:rsidR="009F4B1C">
        <w:t>k</w:t>
      </w:r>
      <w:r w:rsidR="0053277E">
        <w:t>ey vector dimensio</w:t>
      </w:r>
      <w:r w:rsidR="009F4B1C">
        <w:t>n</w:t>
      </w:r>
      <w:r w:rsidR="00A664DE">
        <w:t>)</w:t>
      </w:r>
      <w:r w:rsidR="00584E9B">
        <w:t xml:space="preserve"> and feeding it through a </w:t>
      </w:r>
      <w:proofErr w:type="spellStart"/>
      <w:r w:rsidR="00584E9B">
        <w:t>softmax</w:t>
      </w:r>
      <w:proofErr w:type="spellEnd"/>
      <w:r w:rsidR="00584E9B">
        <w:t xml:space="preserve"> function to get more stable gradients and normalize the score, respectively. </w:t>
      </w:r>
      <w:r w:rsidR="007B4FDE">
        <w:t xml:space="preserve">The resulting </w:t>
      </w:r>
      <w:proofErr w:type="spellStart"/>
      <w:r w:rsidR="00951AAB">
        <w:t>softmax</w:t>
      </w:r>
      <w:proofErr w:type="spellEnd"/>
      <w:r w:rsidR="00951AAB">
        <w:t xml:space="preserve"> </w:t>
      </w:r>
      <w:r w:rsidR="007B4FDE">
        <w:t xml:space="preserve">score </w:t>
      </w:r>
      <w:r w:rsidR="00951AAB">
        <w:t xml:space="preserve">that is now assigned to each word in the input can </w:t>
      </w:r>
      <w:r w:rsidR="004E7947">
        <w:t xml:space="preserve">be seen as the weight that each input word has on grasping the actual meaning of the currently processed word. </w:t>
      </w:r>
      <w:r w:rsidR="000068DF">
        <w:t xml:space="preserve">In the fifth step, </w:t>
      </w:r>
      <w:r w:rsidR="00951AAB">
        <w:t>each value vector is multiplied by</w:t>
      </w:r>
      <w:r w:rsidR="00184011">
        <w:t xml:space="preserve"> its </w:t>
      </w:r>
      <w:proofErr w:type="spellStart"/>
      <w:r w:rsidR="00184011">
        <w:t>softmax</w:t>
      </w:r>
      <w:proofErr w:type="spellEnd"/>
      <w:r w:rsidR="00184011">
        <w:t xml:space="preserve"> score and </w:t>
      </w:r>
      <w:r w:rsidR="008A4A5A">
        <w:t>then all val</w:t>
      </w:r>
      <w:r w:rsidR="00184011">
        <w:t>ue vectors</w:t>
      </w:r>
      <w:r w:rsidR="008A4A5A">
        <w:t xml:space="preserve"> are summed</w:t>
      </w:r>
      <w:r w:rsidR="00184011">
        <w:t xml:space="preserve"> to produce the final output of the </w:t>
      </w:r>
      <w:r w:rsidR="007008D7">
        <w:t>scaled dot-product attention</w:t>
      </w:r>
      <w:r w:rsidR="00184011">
        <w:t xml:space="preserve"> layer, which is the contextualized embedding for the currently processed word.</w:t>
      </w:r>
      <w:r w:rsidR="00395124">
        <w:t xml:space="preserve"> Note that in the actual implementation, matrices are used for calculation, since they enable faster processing. </w:t>
      </w:r>
      <w:r w:rsidR="007E6DD5">
        <w:t xml:space="preserve">This means that all embeddings are packed into a single input matrix, with each row corresponding to a word of the input sequence. After calculating the key, value and query matrices, the output of the </w:t>
      </w:r>
      <w:r w:rsidR="007008D7">
        <w:t>scaled dot-product attention</w:t>
      </w:r>
      <w:r w:rsidR="007E6DD5">
        <w:t xml:space="preserve"> layer can be calculated with a shortened equation</w:t>
      </w:r>
      <w:r w:rsidR="009F4B1C">
        <w:t>:</w:t>
      </w:r>
    </w:p>
    <w:p w14:paraId="073F607D" w14:textId="61A7B28A" w:rsidR="007E6DD5" w:rsidRDefault="007E6DD5" w:rsidP="00BD1538">
      <w:pPr>
        <w:pStyle w:val="Folgeabsatz"/>
        <w:ind w:firstLine="0"/>
      </w:pPr>
      <m:oMathPara>
        <m:oMath>
          <m:r>
            <w:rPr>
              <w:rFonts w:ascii="Cambria Math" w:hAnsi="Cambria Math"/>
            </w:rPr>
            <m:t>Attention</m:t>
          </m:r>
          <m:d>
            <m:dPr>
              <m:ctrlPr>
                <w:rPr>
                  <w:rFonts w:ascii="Cambria Math" w:hAnsi="Cambria Math"/>
                  <w:i/>
                </w:rPr>
              </m:ctrlPr>
            </m:dPr>
            <m:e>
              <m:r>
                <w:rPr>
                  <w:rFonts w:ascii="Cambria Math" w:hAnsi="Cambria Math"/>
                </w:rPr>
                <m:t>Q, K, V</m:t>
              </m:r>
            </m:e>
          </m:d>
          <m:r>
            <w:rPr>
              <w:rFonts w:ascii="Cambria Math" w:hAnsi="Cambria Math"/>
            </w:rPr>
            <m:t>=softmax(</m:t>
          </m:r>
          <m:f>
            <m:fPr>
              <m:ctrlPr>
                <w:rPr>
                  <w:rFonts w:ascii="Cambria Math" w:hAnsi="Cambria Math"/>
                  <w:i/>
                </w:rPr>
              </m:ctrlPr>
            </m:fPr>
            <m:num>
              <m:r>
                <w:rPr>
                  <w:rFonts w:ascii="Cambria Math" w:hAnsi="Cambria Math"/>
                </w:rPr>
                <m:t>Q×</m:t>
              </m:r>
              <m:sSup>
                <m:sSupPr>
                  <m:ctrlPr>
                    <w:rPr>
                      <w:rFonts w:ascii="Cambria Math" w:hAnsi="Cambria Math"/>
                      <w:i/>
                    </w:rPr>
                  </m:ctrlPr>
                </m:sSupPr>
                <m:e>
                  <m:r>
                    <w:rPr>
                      <w:rFonts w:ascii="Cambria Math" w:hAnsi="Cambria Math"/>
                    </w:rPr>
                    <m:t>K</m:t>
                  </m:r>
                </m:e>
                <m:sup>
                  <m:r>
                    <w:rPr>
                      <w:rFonts w:ascii="Cambria Math" w:hAnsi="Cambria Math"/>
                    </w:rPr>
                    <m:t>T</m:t>
                  </m:r>
                </m:sup>
              </m:sSup>
            </m:num>
            <m:den>
              <m:rad>
                <m:radPr>
                  <m:degHide m:val="1"/>
                  <m:ctrlPr>
                    <w:rPr>
                      <w:rFonts w:ascii="Cambria Math" w:hAnsi="Cambria Math"/>
                      <w:i/>
                    </w:rPr>
                  </m:ctrlPr>
                </m:radPr>
                <m:deg/>
                <m:e>
                  <m:sSub>
                    <m:sSubPr>
                      <m:ctrlPr>
                        <w:rPr>
                          <w:rFonts w:ascii="Cambria Math" w:hAnsi="Cambria Math"/>
                          <w:i/>
                        </w:rPr>
                      </m:ctrlPr>
                    </m:sSubPr>
                    <m:e>
                      <m:r>
                        <w:rPr>
                          <w:rFonts w:ascii="Cambria Math" w:hAnsi="Cambria Math"/>
                        </w:rPr>
                        <m:t>d</m:t>
                      </m:r>
                    </m:e>
                    <m:sub>
                      <m:r>
                        <w:rPr>
                          <w:rFonts w:ascii="Cambria Math" w:hAnsi="Cambria Math"/>
                        </w:rPr>
                        <m:t>k</m:t>
                      </m:r>
                    </m:sub>
                  </m:sSub>
                </m:e>
              </m:rad>
            </m:den>
          </m:f>
          <m:r>
            <w:rPr>
              <w:rFonts w:ascii="Cambria Math" w:hAnsi="Cambria Math"/>
            </w:rPr>
            <m:t>)V</m:t>
          </m:r>
        </m:oMath>
      </m:oMathPara>
    </w:p>
    <w:p w14:paraId="4E6022F1" w14:textId="1123449B" w:rsidR="000068DF" w:rsidRDefault="009F4B1C" w:rsidP="00BD1538">
      <w:pPr>
        <w:pStyle w:val="Folgeabsatz"/>
        <w:ind w:firstLine="0"/>
      </w:pPr>
      <w:r>
        <w:t>w</w:t>
      </w:r>
      <w:r w:rsidR="007E6DD5">
        <w:t xml:space="preserve">here </w:t>
      </w:r>
      <m:oMath>
        <m:r>
          <w:rPr>
            <w:rFonts w:ascii="Cambria Math" w:hAnsi="Cambria Math"/>
          </w:rPr>
          <m:t>Q</m:t>
        </m:r>
      </m:oMath>
      <w:r>
        <w:t xml:space="preserve">, </w:t>
      </w:r>
      <m:oMath>
        <m:r>
          <w:rPr>
            <w:rFonts w:ascii="Cambria Math" w:hAnsi="Cambria Math"/>
          </w:rPr>
          <m:t>K</m:t>
        </m:r>
      </m:oMath>
      <w:r>
        <w:t xml:space="preserve"> and </w:t>
      </w:r>
      <m:oMath>
        <m:r>
          <w:rPr>
            <w:rFonts w:ascii="Cambria Math" w:hAnsi="Cambria Math"/>
          </w:rPr>
          <m:t>V</m:t>
        </m:r>
      </m:oMath>
      <w:r w:rsidR="007E6DD5">
        <w:t xml:space="preserve"> denote</w:t>
      </w:r>
      <w:r>
        <w:t xml:space="preserve"> the query, key</w:t>
      </w:r>
      <w:r w:rsidR="00CD0911">
        <w:t>,</w:t>
      </w:r>
      <w:r>
        <w:t xml:space="preserve"> and value matrix, respectively, and </w:t>
      </w:r>
      <m:oMath>
        <m:sSub>
          <m:sSubPr>
            <m:ctrlPr>
              <w:rPr>
                <w:rFonts w:ascii="Cambria Math" w:hAnsi="Cambria Math"/>
                <w:i/>
              </w:rPr>
            </m:ctrlPr>
          </m:sSubPr>
          <m:e>
            <m:r>
              <w:rPr>
                <w:rFonts w:ascii="Cambria Math" w:hAnsi="Cambria Math"/>
              </w:rPr>
              <m:t>d</m:t>
            </m:r>
          </m:e>
          <m:sub>
            <m:r>
              <w:rPr>
                <w:rFonts w:ascii="Cambria Math" w:hAnsi="Cambria Math"/>
              </w:rPr>
              <m:t>k</m:t>
            </m:r>
          </m:sub>
        </m:sSub>
      </m:oMath>
      <w:r>
        <w:t xml:space="preserve"> denotes the key dimension.</w:t>
      </w:r>
      <w:r w:rsidR="000454B1">
        <w:t xml:space="preserve"> The general </w:t>
      </w:r>
      <w:r w:rsidR="00EF60DA">
        <w:t xml:space="preserve">flow of information is visualized again in </w:t>
      </w:r>
      <w:r w:rsidR="00EF60DA" w:rsidRPr="0095315D">
        <w:rPr>
          <w:highlight w:val="yellow"/>
        </w:rPr>
        <w:t>figure 5</w:t>
      </w:r>
      <w:r w:rsidR="00EF60DA">
        <w:t xml:space="preserve">. </w:t>
      </w:r>
      <w:sdt>
        <w:sdtPr>
          <w:alias w:val="To edit, see citavi.com/edit"/>
          <w:tag w:val="CitaviPlaceholder#dbfb645c-0118-463d-b39f-aaff4c706a5c"/>
          <w:id w:val="463848992"/>
          <w:placeholder>
            <w:docPart w:val="DefaultPlaceholder_-1854013440"/>
          </w:placeholder>
        </w:sdtPr>
        <w:sdtEndPr/>
        <w:sdtContent>
          <w:r w:rsidR="007D0BE8">
            <w:rPr>
              <w:noProof/>
            </w:rPr>
            <w:fldChar w:fldCharType="begin"/>
          </w:r>
          <w:r w:rsidR="00E31C1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phbGFtbWFyLmdpdGh1Yi5pby9pbGx1c3RyYXRlZC10cmFuc2Zvcm1lci8iLCJVcmlTdHJpbmciOiJodHRwczovL2phbGFtbWFyLmdpdGh1Yi5pby9pbGx1c3RyYXRlZC10cmFuc2Zvcm1lci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Y2x3ZWIub3JnL2FudGhvbG9neS9XMTgtMjUiLCJVcmlTdHJpbmciOiJodHRwOi8vYWNsd2ViLm9yZy9hbnRob2xvZ3kvVzE4LTI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y0wNFQxNjo0NjoyOCIsIk1vZGlmaWVkQnkiOiJfUGFzY2giLCJJZCI6ImE2ZDllYTI1LTk5M2MtNDRjZS1iOTc5LTMzMGJiMDQ3NjE1MSIsIk1vZGlmaWVkT24iOiIyMDIyLTAzLTA0VDE2OjQ2OjI4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g2NTMvdjEvVzE4LTI1MDkiLCJVcmlTdHJpbmciOiJodHRwczovL2RvaS5vcmcvMTAuMTg2NTMvdjEvVzE4LTI1MDk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}</w:instrText>
          </w:r>
          <w:r w:rsidR="007D0BE8">
            <w:rPr>
              <w:noProof/>
            </w:rPr>
            <w:fldChar w:fldCharType="separate"/>
          </w:r>
          <w:r w:rsidR="00E31C1E">
            <w:rPr>
              <w:noProof/>
            </w:rPr>
            <w:t>(Alammar, 2018a; Rush, 2018; Vaswani et al., 2017)</w:t>
          </w:r>
          <w:r w:rsidR="007D0BE8">
            <w:rPr>
              <w:noProof/>
            </w:rPr>
            <w:fldChar w:fldCharType="end"/>
          </w:r>
        </w:sdtContent>
      </w:sdt>
    </w:p>
    <w:p w14:paraId="08B0E5CD" w14:textId="4CDAAD15" w:rsidR="00041112" w:rsidRDefault="00041112" w:rsidP="00041112">
      <w:pPr>
        <w:pStyle w:val="Zwischenberschriftnichtnummeriert"/>
      </w:pPr>
      <w:r>
        <w:t>Multi-head self-attention</w:t>
      </w:r>
    </w:p>
    <w:p w14:paraId="72738E8F" w14:textId="77777777" w:rsidR="00CD0911" w:rsidRDefault="000454B1" w:rsidP="00CD0911">
      <w:pPr>
        <w:pStyle w:val="Abbildung"/>
        <w:keepNext/>
      </w:pPr>
      <w:r>
        <w:lastRenderedPageBreak/>
        <w:drawing>
          <wp:inline distT="0" distB="0" distL="0" distR="0" wp14:anchorId="1F146D55" wp14:editId="442BDF8D">
            <wp:extent cx="4933950" cy="2668035"/>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942083" cy="2672433"/>
                    </a:xfrm>
                    <a:prstGeom prst="rect">
                      <a:avLst/>
                    </a:prstGeom>
                  </pic:spPr>
                </pic:pic>
              </a:graphicData>
            </a:graphic>
          </wp:inline>
        </w:drawing>
      </w:r>
    </w:p>
    <w:p w14:paraId="7C2EEE6B" w14:textId="69960541" w:rsidR="000454B1" w:rsidRDefault="00CD0911" w:rsidP="00CD0911">
      <w:pPr>
        <w:pStyle w:val="Beschriftung"/>
      </w:pPr>
      <w:r>
        <w:t xml:space="preserve">Figure </w:t>
      </w:r>
      <w:r>
        <w:fldChar w:fldCharType="begin"/>
      </w:r>
      <w:r>
        <w:instrText xml:space="preserve"> SEQ Figure \* ARABIC </w:instrText>
      </w:r>
      <w:r>
        <w:fldChar w:fldCharType="separate"/>
      </w:r>
      <w:r w:rsidR="00220ACC">
        <w:rPr>
          <w:noProof/>
        </w:rPr>
        <w:t>11</w:t>
      </w:r>
      <w:r>
        <w:fldChar w:fldCharType="end"/>
      </w:r>
      <w:r>
        <w:t xml:space="preserve">: Comparison of scaled dot-product attention (left) and multi-head scaled dot-product attention (right). </w:t>
      </w:r>
      <w:r w:rsidR="003C13EE">
        <w:t xml:space="preserve">(Taken from </w:t>
      </w:r>
      <w:sdt>
        <w:sdtPr>
          <w:alias w:val="To edit, see citavi.com/edit"/>
          <w:tag w:val="CitaviPlaceholder#d21c8ca0-fc10-47ca-abe8-c714c9cb5ed6"/>
          <w:id w:val="200681178"/>
          <w:placeholder>
            <w:docPart w:val="DefaultPlaceholder_-1854013440"/>
          </w:placeholder>
        </w:sdtPr>
        <w:sdtEndPr/>
        <w:sdtContent>
          <w:r w:rsidR="003C13EE">
            <w:rPr>
              <w:noProof/>
            </w:rPr>
            <w:fldChar w:fldCharType="begin"/>
          </w:r>
          <w:r w:rsidR="00E31C1E">
            <w:rPr>
              <w:noProof/>
            </w:rPr>
            <w:instrText>ADDIN CitaviPlaceholder{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UifX0seyIkaWQiOiI4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3MDYuMDM3NjJ2NSIsIlVyaVN0cmluZyI6Imh0dHBzOi8vYXJ4aXYub3JnL3BkZi8xNzA2LjAzNzYydjU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DhUMTM6NDg6MzgiLCJNb2RpZmllZEJ5IjoiX1Bhc2NoIiwiSWQiOiJmNTU3ZWE4OC1jZmZlLTRkNDItOGQ5Mi1hYzVjMjdjMzdlMWEiLCJNb2RpZmllZE9uIjoiMjAyMS0xMi0wOFQxMzo0ODozO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cGRmLzE3MDYuMDM3NjJ2NSIsIlVyaVN0cmluZyI6Imh0dHA6Ly9hcnhpdi5vcmcvcGRmLzE3MDYuMDM3NjJ2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A4VDEzOjQ4OjM4IiwiTW9kaWZpZWRCeSI6Il9QYXNjaCIsIklkIjoiODczYzc4YTMtOTczYS00YTY4LWIyMjktNjg3Y2EwMTdiNTRiIiwiTW9kaWZpZWRPbiI6IjIwMjEtMTItMDhUMTM6NDg6Mzg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2Ficy8xNzA2LjAzNzYydjUiLCJVcmlTdHJpbmciOiJodHRwOi8vYXJ4aXYub3JnL2Ficy8xNzA2LjAzNzYydjU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}</w:instrText>
          </w:r>
          <w:r w:rsidR="003C13EE">
            <w:rPr>
              <w:noProof/>
            </w:rPr>
            <w:fldChar w:fldCharType="separate"/>
          </w:r>
          <w:r w:rsidR="00E31C1E">
            <w:rPr>
              <w:noProof/>
            </w:rPr>
            <w:t>Vaswani et al.</w:t>
          </w:r>
          <w:r w:rsidR="003C13EE">
            <w:rPr>
              <w:noProof/>
            </w:rPr>
            <w:fldChar w:fldCharType="end"/>
          </w:r>
        </w:sdtContent>
      </w:sdt>
      <w:r w:rsidR="003C13EE">
        <w:t xml:space="preserve"> </w:t>
      </w:r>
      <w:sdt>
        <w:sdtPr>
          <w:alias w:val="To edit, see citavi.com/edit"/>
          <w:tag w:val="CitaviPlaceholder#a2bfc0b8-de52-4d8b-9608-a273649b7ab9"/>
          <w:id w:val="-86542097"/>
          <w:placeholder>
            <w:docPart w:val="DefaultPlaceholder_-1854013440"/>
          </w:placeholder>
        </w:sdtPr>
        <w:sdtEndPr/>
        <w:sdtContent>
          <w:r w:rsidR="003C13EE">
            <w:rPr>
              <w:noProof/>
            </w:rPr>
            <w:fldChar w:fldCharType="begin"/>
          </w:r>
          <w:r w:rsidR="00E31C1E">
            <w:rPr>
              <w:noProof/>
            </w:rPr>
            <w:instrText>ADDIN CitaviPlaceholder{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cwNi4wMzc2MnY1IiwiVXJpU3RyaW5nIjoiaHR0cHM6Ly9hcnhpdi5vcmcvcGRmLzE3MDYuMDM3NjJ2NS5wZG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wOFQxMzo0ODozOCIsIk1vZGlmaWVkQnkiOiJfUGFzY2giLCJJZCI6ImY1NTdlYTg4LWNmZmUtNGQ0Mi04ZDkyLWFjNWMyN2MzN2UxYSIsIk1vZGlmaWVkT24iOiIyMDIxLTEyLTA4VDEzOjQ4OjM4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aHR0cDovL2FyeGl2Lm9yZy9wZGYvMTcwNi4wMzc2MnY1IiwiVXJpU3RyaW5nIjoiaHR0cDovL2FyeGl2Lm9yZy9wZGYvMTcwNi4wMzc2MnY1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}</w:instrText>
          </w:r>
          <w:r w:rsidR="003C13EE">
            <w:rPr>
              <w:noProof/>
            </w:rPr>
            <w:fldChar w:fldCharType="separate"/>
          </w:r>
          <w:r w:rsidR="00E31C1E">
            <w:rPr>
              <w:noProof/>
            </w:rPr>
            <w:t>(2017, p. 4)</w:t>
          </w:r>
          <w:r w:rsidR="003C13EE">
            <w:rPr>
              <w:noProof/>
            </w:rPr>
            <w:fldChar w:fldCharType="end"/>
          </w:r>
        </w:sdtContent>
      </w:sdt>
      <w:r w:rsidR="003C13EE">
        <w:t>)</w:t>
      </w:r>
    </w:p>
    <w:p w14:paraId="31546690" w14:textId="4BF7B095" w:rsidR="00246CAF" w:rsidRDefault="00246CAF" w:rsidP="00246CAF">
      <w:r>
        <w:t xml:space="preserve">Multi-head self-attention improves the </w:t>
      </w:r>
      <w:r w:rsidR="007008D7">
        <w:t>scaled dot-product attention</w:t>
      </w:r>
      <w:r>
        <w:t xml:space="preserve"> mechanism</w:t>
      </w:r>
      <w:r w:rsidR="007008D7">
        <w:t>, as i</w:t>
      </w:r>
      <w:r w:rsidR="005F3D69">
        <w:t xml:space="preserve">t runs </w:t>
      </w:r>
      <w:r w:rsidR="007008D7">
        <w:t xml:space="preserve">the mechanism </w:t>
      </w:r>
      <w:r w:rsidR="005F3D69">
        <w:t>multiple times in parallel</w:t>
      </w:r>
      <w:r w:rsidR="007008D7">
        <w:t xml:space="preserve">, each </w:t>
      </w:r>
      <w:r w:rsidR="005F3D69">
        <w:t xml:space="preserve">with </w:t>
      </w:r>
      <w:r w:rsidR="007008D7">
        <w:t xml:space="preserve">different query/key/value weight matrices that were learned during training the network. </w:t>
      </w:r>
      <w:r w:rsidR="005F3CD4">
        <w:t>In case of t</w:t>
      </w:r>
      <w:r w:rsidR="007008D7">
        <w:t xml:space="preserve">he Transformer </w:t>
      </w:r>
      <w:r w:rsidR="005F3CD4">
        <w:t xml:space="preserve">which </w:t>
      </w:r>
      <w:r w:rsidR="007008D7">
        <w:t xml:space="preserve">uses eight attention heads, </w:t>
      </w:r>
      <w:r w:rsidR="005F3CD4">
        <w:t xml:space="preserve">this results in eight output matrices. </w:t>
      </w:r>
      <w:r w:rsidR="00B15E55">
        <w:t xml:space="preserve">To ensure that the upcoming feed-forward layer receives its desired input, </w:t>
      </w:r>
      <w:r w:rsidR="006C6DE4">
        <w:t>namely a single matrix</w:t>
      </w:r>
      <w:r w:rsidR="00B15E55">
        <w:t xml:space="preserve">, the eight scaled dot-product attentions are concatenated and linearly transformed. </w:t>
      </w:r>
      <w:sdt>
        <w:sdtPr>
          <w:alias w:val="To edit, see citavi.com/edit"/>
          <w:tag w:val="CitaviPlaceholder#a6bb139d-7a7d-4a62-b609-5fc4eed73261"/>
          <w:id w:val="1768656686"/>
          <w:placeholder>
            <w:docPart w:val="DefaultPlaceholder_-1854013440"/>
          </w:placeholder>
        </w:sdtPr>
        <w:sdtEndPr/>
        <w:sdtContent>
          <w:r w:rsidR="003D252D">
            <w:rPr>
              <w:noProof/>
            </w:rPr>
            <w:fldChar w:fldCharType="begin"/>
          </w:r>
          <w:r w:rsidR="00E31C1E">
            <w:rPr>
              <w:noProof/>
            </w:rPr>
            <w:instrText>ADDIN CitaviPlaceholder{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UifX0seyIkaWQiOiI4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3MDYuMDM3NjJ2NSIsIlVyaVN0cmluZyI6Imh0dHBzOi8vYXJ4aXYub3JnL3BkZi8xNzA2LjAzNzYydjU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DhUMTM6NDg6MzgiLCJNb2RpZmllZEJ5IjoiX1Bhc2NoIiwiSWQiOiJmNTU3ZWE4OC1jZmZlLTRkNDItOGQ5Mi1hYzVjMjdjMzdlMWEiLCJNb2RpZmllZE9uIjoiMjAyMS0xMi0wOFQxMzo0ODozO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cGRmLzE3MDYuMDM3NjJ2NSIsIlVyaVN0cmluZyI6Imh0dHA6Ly9hcnhpdi5vcmcvcGRmLzE3MDYuMDM3NjJ2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A4VDEzOjQ4OjM4IiwiTW9kaWZpZWRCeSI6Il9QYXNjaCIsIklkIjoiODczYzc4YTMtOTczYS00YTY4LWIyMjktNjg3Y2EwMTdiNTRiIiwiTW9kaWZpZWRPbiI6IjIwMjEtMTItMDhUMTM6NDg6Mzg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2Ficy8xNzA2LjAzNzYydjUiLCJVcmlTdHJpbmciOiJodHRwOi8vYXJ4aXYub3JnL2Ficy8xNzA2LjAzNzYydjU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}</w:instrText>
          </w:r>
          <w:r w:rsidR="003D252D">
            <w:rPr>
              <w:noProof/>
            </w:rPr>
            <w:fldChar w:fldCharType="separate"/>
          </w:r>
          <w:r w:rsidR="00E31C1E">
            <w:rPr>
              <w:noProof/>
            </w:rPr>
            <w:t>Vaswani et al.</w:t>
          </w:r>
          <w:r w:rsidR="003D252D">
            <w:rPr>
              <w:noProof/>
            </w:rPr>
            <w:fldChar w:fldCharType="end"/>
          </w:r>
        </w:sdtContent>
      </w:sdt>
      <w:r w:rsidR="003D252D">
        <w:t xml:space="preserve"> </w:t>
      </w:r>
      <w:sdt>
        <w:sdtPr>
          <w:alias w:val="To edit, see citavi.com/edit"/>
          <w:tag w:val="CitaviPlaceholder#0c487394-ddbf-4b4f-92a4-a718171259d7"/>
          <w:id w:val="58680131"/>
          <w:placeholder>
            <w:docPart w:val="DefaultPlaceholder_-1854013440"/>
          </w:placeholder>
        </w:sdtPr>
        <w:sdtEndPr/>
        <w:sdtContent>
          <w:r w:rsidR="003D252D">
            <w:rPr>
              <w:noProof/>
            </w:rPr>
            <w:fldChar w:fldCharType="begin"/>
          </w:r>
          <w:r w:rsidR="00E31C1E">
            <w:rPr>
              <w:noProof/>
            </w:rPr>
            <w:instrText>ADDIN CitaviPlaceholder{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NzA2LjAzNzYydjUiLCJVcmlTdHJpbmciOiJodHRwczovL2FyeGl2Lm9yZy9wZGYvMTcwNi4wMzc2MnY1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A4VDEzOjQ4OjM4IiwiTW9kaWZpZWRCeSI6Il9QYXNjaCIsIklkIjoiZjU1N2VhODgtY2ZmZS00ZDQyLThkOTItYWM1YzI3YzM3ZTFhIiwiTW9kaWZpZWRPbiI6IjIwMjEtMTItMDhUMTM6NDg6Mzg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JodHRwOi8vYXJ4aXYub3JnL3BkZi8xNzA2LjAzNzYydjUiLCJVcmlTdHJpbmciOiJodHRwOi8vYXJ4aXYub3JnL3BkZi8xNzA2LjAzNzYydjU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}</w:instrText>
          </w:r>
          <w:r w:rsidR="003D252D">
            <w:rPr>
              <w:noProof/>
            </w:rPr>
            <w:fldChar w:fldCharType="separate"/>
          </w:r>
          <w:r w:rsidR="00E31C1E">
            <w:rPr>
              <w:noProof/>
            </w:rPr>
            <w:t>(2017)</w:t>
          </w:r>
          <w:r w:rsidR="003D252D">
            <w:rPr>
              <w:noProof/>
            </w:rPr>
            <w:fldChar w:fldCharType="end"/>
          </w:r>
        </w:sdtContent>
      </w:sdt>
      <w:r w:rsidR="006C6DE4">
        <w:t xml:space="preserve"> claim that this multi-head approach </w:t>
      </w:r>
      <w:r w:rsidR="003D252D">
        <w:t xml:space="preserve">allows </w:t>
      </w:r>
      <w:r w:rsidR="00E905D9">
        <w:t xml:space="preserve">to “jointly attend to information from different representation subspaces at different positions” (p. 4) </w:t>
      </w:r>
      <w:r w:rsidR="003D252D">
        <w:t xml:space="preserve">and thus exceeds the performance of single-head attention. </w:t>
      </w:r>
      <w:r w:rsidR="00CD0911">
        <w:t xml:space="preserve">The general information flow of the multi-head approach compared to a single-head scaled dot-product attention layer is visualized again in </w:t>
      </w:r>
      <w:r w:rsidR="00CD0911" w:rsidRPr="0095315D">
        <w:rPr>
          <w:highlight w:val="yellow"/>
        </w:rPr>
        <w:t>figure 5.</w:t>
      </w:r>
      <w:r w:rsidR="00CD0911">
        <w:t xml:space="preserve"> </w:t>
      </w:r>
      <w:sdt>
        <w:sdtPr>
          <w:alias w:val="To edit, see citavi.com/edit"/>
          <w:tag w:val="CitaviPlaceholder#e01e988a-c81e-48d7-a553-b243476d861b"/>
          <w:id w:val="983584433"/>
          <w:placeholder>
            <w:docPart w:val="FE2CFCBB86744EFDB16CF2CA088BB320"/>
          </w:placeholder>
        </w:sdtPr>
        <w:sdtEndPr/>
        <w:sdtContent>
          <w:r w:rsidR="006F3819">
            <w:rPr>
              <w:noProof/>
            </w:rPr>
            <w:fldChar w:fldCharType="begin"/>
          </w:r>
          <w:r w:rsidR="00E31C1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phbGFtbWFyLmdpdGh1Yi5pby9pbGx1c3RyYXRlZC10cmFuc2Zvcm1lci8iLCJVcmlTdHJpbmciOiJodHRwczovL2phbGFtbWFyLmdpdGh1Yi5pby9pbGx1c3RyYXRlZC10cmFuc2Zvcm1lci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Y2x3ZWIub3JnL2FudGhvbG9neS9XMTgtMjUiLCJVcmlTdHJpbmciOiJodHRwOi8vYWNsd2ViLm9yZy9hbnRob2xvZ3kvVzE4LTI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y0wNFQxNjo0NjoyOCIsIk1vZGlmaWVkQnkiOiJfUGFzY2giLCJJZCI6ImE2ZDllYTI1LTk5M2MtNDRjZS1iOTc5LTMzMGJiMDQ3NjE1MSIsIk1vZGlmaWVkT24iOiIyMDIyLTAzLTA0VDE2OjQ2OjI4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g2NTMvdjEvVzE4LTI1MDkiLCJVcmlTdHJpbmciOiJodHRwczovL2RvaS5vcmcvMTAuMTg2NTMvdjEvVzE4LTI1MDk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}</w:instrText>
          </w:r>
          <w:r w:rsidR="006F3819">
            <w:rPr>
              <w:noProof/>
            </w:rPr>
            <w:fldChar w:fldCharType="separate"/>
          </w:r>
          <w:r w:rsidR="00E31C1E">
            <w:rPr>
              <w:noProof/>
            </w:rPr>
            <w:t>(Alammar, 2018a; Rush, 2018; Vaswani et al., 2017)</w:t>
          </w:r>
          <w:r w:rsidR="006F3819">
            <w:rPr>
              <w:noProof/>
            </w:rPr>
            <w:fldChar w:fldCharType="end"/>
          </w:r>
        </w:sdtContent>
      </w:sdt>
    </w:p>
    <w:p w14:paraId="72ECAACC" w14:textId="3D433363" w:rsidR="00E27BA1" w:rsidRDefault="00E27BA1" w:rsidP="00E27BA1">
      <w:pPr>
        <w:pStyle w:val="berschrift3"/>
      </w:pPr>
      <w:bookmarkStart w:id="20" w:name="_Toc98674041"/>
      <w:r>
        <w:t>Transfer Learning</w:t>
      </w:r>
      <w:bookmarkEnd w:id="20"/>
    </w:p>
    <w:p w14:paraId="2778437B" w14:textId="5CCEADAD" w:rsidR="008024A9" w:rsidRDefault="00AD5D6E" w:rsidP="000D28D5">
      <w:r>
        <w:t xml:space="preserve">Transfer learning is a concept that describes the process of transferring knowledge gained by a model during the training on a source task and domain to a different, but related target task or domain. </w:t>
      </w:r>
      <w:r w:rsidR="008E40D3">
        <w:t xml:space="preserve">Note that in most cases throughout this thesis, knowledge relates to the representations learned by neural network models. </w:t>
      </w:r>
      <w:r w:rsidR="00E37554">
        <w:t xml:space="preserve">Transfer learning is particularly helpful in cases when specific tasks or domains suffer from the problem of data scarcity, and it can also eliminate the need for training a new model from scratch </w:t>
      </w:r>
      <w:r w:rsidR="002F3786">
        <w:t xml:space="preserve">each time </w:t>
      </w:r>
      <w:r w:rsidR="00E37554">
        <w:t xml:space="preserve">a new task or domain is to be </w:t>
      </w:r>
      <w:r w:rsidR="002F3786">
        <w:t xml:space="preserve">solved. </w:t>
      </w:r>
      <w:sdt>
        <w:sdtPr>
          <w:alias w:val="To edit, see citavi.com/edit"/>
          <w:tag w:val="CitaviPlaceholder#497961d0-438b-4243-b5c9-12e76246cab2"/>
          <w:id w:val="2008553288"/>
          <w:placeholder>
            <w:docPart w:val="DefaultPlaceholder_-1854013440"/>
          </w:placeholder>
        </w:sdtPr>
        <w:sdtEndPr/>
        <w:sdtContent>
          <w:r w:rsidR="002F3786">
            <w:rPr>
              <w:noProof/>
            </w:rPr>
            <w:fldChar w:fldCharType="begin"/>
          </w:r>
          <w:r w:rsidR="00232C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}</w:instrText>
          </w:r>
          <w:r w:rsidR="002F3786">
            <w:rPr>
              <w:noProof/>
            </w:rPr>
            <w:fldChar w:fldCharType="separate"/>
          </w:r>
          <w:r w:rsidR="00E31C1E">
            <w:rPr>
              <w:noProof/>
            </w:rPr>
            <w:t>(Ruder, 2019, pp. 42–43)</w:t>
          </w:r>
          <w:r w:rsidR="002F3786">
            <w:rPr>
              <w:noProof/>
            </w:rPr>
            <w:fldChar w:fldCharType="end"/>
          </w:r>
        </w:sdtContent>
      </w:sdt>
    </w:p>
    <w:p w14:paraId="04F78327" w14:textId="77777777" w:rsidR="006A1DAF" w:rsidRDefault="006A1DAF" w:rsidP="006A1DAF">
      <w:pPr>
        <w:pStyle w:val="Abbildung"/>
        <w:keepNext/>
      </w:pPr>
      <w:r>
        <w:lastRenderedPageBreak/>
        <w:drawing>
          <wp:inline distT="0" distB="0" distL="0" distR="0" wp14:anchorId="4C7FA476" wp14:editId="089B2A55">
            <wp:extent cx="3571875" cy="2922443"/>
            <wp:effectExtent l="0" t="0" r="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575901" cy="2925737"/>
                    </a:xfrm>
                    <a:prstGeom prst="rect">
                      <a:avLst/>
                    </a:prstGeom>
                  </pic:spPr>
                </pic:pic>
              </a:graphicData>
            </a:graphic>
          </wp:inline>
        </w:drawing>
      </w:r>
    </w:p>
    <w:p w14:paraId="1B920320" w14:textId="3934B95A" w:rsidR="006A1DAF" w:rsidRPr="006A1DAF" w:rsidRDefault="006A1DAF" w:rsidP="006A1DAF">
      <w:pPr>
        <w:pStyle w:val="Beschriftung"/>
      </w:pPr>
      <w:r>
        <w:t xml:space="preserve">Figure </w:t>
      </w:r>
      <w:r>
        <w:fldChar w:fldCharType="begin"/>
      </w:r>
      <w:r>
        <w:instrText xml:space="preserve"> SEQ Figure \* ARABIC </w:instrText>
      </w:r>
      <w:r>
        <w:fldChar w:fldCharType="separate"/>
      </w:r>
      <w:r w:rsidR="00220ACC">
        <w:rPr>
          <w:noProof/>
        </w:rPr>
        <w:t>12</w:t>
      </w:r>
      <w:r>
        <w:fldChar w:fldCharType="end"/>
      </w:r>
      <w:r>
        <w:t xml:space="preserve">: Transfer learning taxonomy (Taken from </w:t>
      </w:r>
      <w:sdt>
        <w:sdtPr>
          <w:alias w:val="To edit, see citavi.com/edit"/>
          <w:tag w:val="CitaviPlaceholder#4a504cc3-4a3b-44ae-9fbc-b493ec4c0022"/>
          <w:id w:val="919521904"/>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Fzc29jaWF0ZVdpdGhQbGFjZWhvbGRlclRhZyI6IkNpdGF2aVBsYWNlaG9sZGVyIzQ1MzFhNTc1LTc1YmYtNGZhNS1hNWRhLWIzM2ViNDU2NDkwNyIsIkVudHJpZXMiOlt7IiRpZCI6IjIiLCIkdHlwZSI6IlN3aXNzQWNhZGVtaWMuQ2l0YXZpLkNpdGF0aW9ucy5Xb3JkUGxhY2Vob2xkZXJFbnRyeSwgU3dpc3NBY2FkZW1pYy5DaXRhdmkiLCJJZCI6IjA4Zjk3ODU0LWFlZTMtNGNlZi1iYWQ3LWZkYTg2MWM1ZmYyMSIsIlJhbmdlTGVuZ3RoIjoxMiwiUmVmZXJlbmNlSWQiOiI0ZTRlOTM3ZC0xM2ZhLTRmZTEtOWIxZS1kODZjZmQyN2YzOG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xMDkvVEtERS4yMDA5LjE5MSIsIlVyaVN0cmluZyI6Imh0dHBzOi8vZG9pLm9yZy8xMC4xMTA5L1RLREUuMjAwOS4xOTE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}</w:instrText>
          </w:r>
          <w:r>
            <w:rPr>
              <w:noProof/>
            </w:rPr>
            <w:fldChar w:fldCharType="separate"/>
          </w:r>
          <w:r w:rsidR="00E31C1E">
            <w:rPr>
              <w:noProof/>
            </w:rPr>
            <w:t>Pan and Yang</w:t>
          </w:r>
          <w:r>
            <w:rPr>
              <w:noProof/>
            </w:rPr>
            <w:fldChar w:fldCharType="end"/>
          </w:r>
        </w:sdtContent>
      </w:sdt>
      <w:r>
        <w:t xml:space="preserve"> </w:t>
      </w:r>
      <w:sdt>
        <w:sdtPr>
          <w:alias w:val="To edit, see citavi.com/edit"/>
          <w:tag w:val="CitaviPlaceholder#4531a575-75bf-4fa5-a5da-b33eb4564907"/>
          <w:id w:val="439041874"/>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Fzc29jaWF0ZVdpdGhQbGFjZWhvbGRlclRhZyI6IkNpdGF2aVBsYWNlaG9sZGVyIzRhNTA0Y2MzLTRhM2ItNDRhZS05ZmJjLWI0OTNlYzRjMDAyMiIsIkVudHJpZXMiOlt7IiRpZCI6IjIiLCIkdHlwZSI6IlN3aXNzQWNhZGVtaWMuQ2l0YXZpLkNpdGF0aW9ucy5Xb3JkUGxhY2Vob2xkZXJFbnRyeSwgU3dpc3NBY2FkZW1pYy5DaXRhdmkiLCJJZCI6Ijc2YTIyMzdjLWY5OTMtNDczZi1hOWJkLTcyOTc1Y2EzNjAwMSIsIlJhbmdlTGVuZ3RoIjo2LCJSZWZlcmVuY2VJZCI6IjRlNGU5MzdkLTEzZmEtNGZlMS05YjFlLWQ4NmNmZDI3ZjM4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TA5L1RLREUuMjAwOS4xOTEiLCJVcmlTdHJpbmciOiJodHRwczovL2RvaS5vcmcvMTAuMTEwOS9US0RFLjIwMDkuMTkx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}</w:instrText>
          </w:r>
          <w:r>
            <w:rPr>
              <w:noProof/>
            </w:rPr>
            <w:fldChar w:fldCharType="separate"/>
          </w:r>
          <w:r w:rsidR="00E31C1E">
            <w:rPr>
              <w:noProof/>
            </w:rPr>
            <w:t>(2010)</w:t>
          </w:r>
          <w:r>
            <w:rPr>
              <w:noProof/>
            </w:rPr>
            <w:fldChar w:fldCharType="end"/>
          </w:r>
        </w:sdtContent>
      </w:sdt>
      <w:r>
        <w:t xml:space="preserve"> in the </w:t>
      </w:r>
      <w:r w:rsidR="00E435D5">
        <w:t>truncated</w:t>
      </w:r>
      <w:r>
        <w:t xml:space="preserve"> version of </w:t>
      </w:r>
      <w:sdt>
        <w:sdtPr>
          <w:alias w:val="To edit, see citavi.com/edit"/>
          <w:tag w:val="CitaviPlaceholder#c56ae3a3-4df0-4a8a-8fd8-c1c5d12368dc"/>
          <w:id w:val="-1538114211"/>
          <w:placeholder>
            <w:docPart w:val="DefaultPlaceholder_-1854013440"/>
          </w:placeholder>
        </w:sdtPr>
        <w:sdtEndPr/>
        <w:sdtContent>
          <w:r>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zBiNzI1YTg4LTY1NmQtNDhmZi1hMTRlLThjZmQ4YjY0OTM4MCIsIkVudHJpZXMiOlt7IiRpZCI6IjIiLCIkdHlwZSI6IlN3aXNzQWNhZGVtaWMuQ2l0YXZpLkNpdGF0aW9ucy5Xb3JkUGxhY2Vob2xkZXJFbnRyeSwgU3dpc3NBY2FkZW1pYy5DaXRhdmkiLCJJZCI6IjQ4NGZmYTY3LTcxMTMtNGI3MC05ZmU3LTdkZTI5NGI3NzE5ZCIsIlJhbmdlTGVuZ3RoIjo1LCJSZWZlcmVuY2VJZCI6IjI5MzU2MzZlLWNmYmUtNDMyMi1hZDI4LWI3MjE1YTc4OTY3OC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}</w:instrText>
          </w:r>
          <w:r>
            <w:rPr>
              <w:noProof/>
            </w:rPr>
            <w:fldChar w:fldCharType="separate"/>
          </w:r>
          <w:r w:rsidR="00E31C1E">
            <w:rPr>
              <w:noProof/>
            </w:rPr>
            <w:t>Ruder</w:t>
          </w:r>
          <w:r>
            <w:rPr>
              <w:noProof/>
            </w:rPr>
            <w:fldChar w:fldCharType="end"/>
          </w:r>
        </w:sdtContent>
      </w:sdt>
      <w:r>
        <w:t xml:space="preserve"> </w:t>
      </w:r>
      <w:sdt>
        <w:sdtPr>
          <w:alias w:val="To edit, see citavi.com/edit"/>
          <w:tag w:val="CitaviPlaceholder#0b725a88-656d-48ff-a14e-8cfd8b649380"/>
          <w:id w:val="279612384"/>
          <w:placeholder>
            <w:docPart w:val="DefaultPlaceholder_-1854013440"/>
          </w:placeholder>
        </w:sdtPr>
        <w:sdtEndPr/>
        <w:sdtContent>
          <w:r>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2M1NmFlM2EzLTRkZjAtNGE4YS04ZmQ4LWMxYzVkMTIzNjhkYyIsIkVudHJpZXMiOlt7IiRpZCI6IjIiLCIkdHlwZSI6IlN3aXNzQWNhZGVtaWMuQ2l0YXZpLkNpdGF0aW9ucy5Xb3JkUGxhY2Vob2xkZXJFbnRyeSwgU3dpc3NBY2FkZW1pYy5DaXRhdmkiLCJJZCI6IjQ5ODcxMTUxLTExYTEtNGM3Ny04YjJhLTMyOTlkN2NmNDBkMyIsIlJhbmdlTGVuZ3RoIjo2LCJSZWZlcmVuY2VJZCI6IjI5MzU2MzZlLWNmYmUtNDMyMi1hZDI4LWI3MjE1YTc4OTY3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}</w:instrText>
          </w:r>
          <w:r>
            <w:rPr>
              <w:noProof/>
            </w:rPr>
            <w:fldChar w:fldCharType="separate"/>
          </w:r>
          <w:r w:rsidR="00E31C1E">
            <w:rPr>
              <w:noProof/>
            </w:rPr>
            <w:t>(2019)</w:t>
          </w:r>
          <w:r>
            <w:rPr>
              <w:noProof/>
            </w:rPr>
            <w:fldChar w:fldCharType="end"/>
          </w:r>
        </w:sdtContent>
      </w:sdt>
      <w:r>
        <w:t>)</w:t>
      </w:r>
    </w:p>
    <w:p w14:paraId="5E4A839B" w14:textId="232CF683" w:rsidR="00454795" w:rsidRDefault="00C94CE5" w:rsidP="002F3786">
      <w:pPr>
        <w:pStyle w:val="Folgeabsatz"/>
        <w:ind w:firstLine="0"/>
      </w:pPr>
      <w:r>
        <w:t xml:space="preserve">In the work of </w:t>
      </w:r>
      <w:sdt>
        <w:sdtPr>
          <w:alias w:val="To edit, see citavi.com/edit"/>
          <w:tag w:val="CitaviPlaceholder#f3efa88f-2b5c-4ee3-a593-80f025fd997a"/>
          <w:id w:val="1469787402"/>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Fzc29jaWF0ZVdpdGhQbGFjZWhvbGRlclRhZyI6IkNpdGF2aVBsYWNlaG9sZGVyI2Y1MjFlY2RkLTc1Y2QtNGIwYS1hNWYwLTRkMjE1ZDE0YzdmOCIsIkVudHJpZXMiOlt7IiRpZCI6IjIiLCIkdHlwZSI6IlN3aXNzQWNhZGVtaWMuQ2l0YXZpLkNpdGF0aW9ucy5Xb3JkUGxhY2Vob2xkZXJFbnRyeSwgU3dpc3NBY2FkZW1pYy5DaXRhdmkiLCJJZCI6ImI4ZDY2NWM2LThmMjYtNDQ4NS04NDRjLThmZDRlY2E0MzgyZCIsIlJhbmdlTGVuZ3RoIjoxMiwiUmVmZXJlbmNlSWQiOiI0ZTRlOTM3ZC0xM2ZhLTRmZTEtOWIxZS1kODZjZmQyN2YzOG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xMDkvVEtERS4yMDA5LjE5MSIsIlVyaVN0cmluZyI6Imh0dHBzOi8vZG9pLm9yZy8xMC4xMTA5L1RLREUuMjAwOS4xOTE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}</w:instrText>
          </w:r>
          <w:r>
            <w:rPr>
              <w:noProof/>
            </w:rPr>
            <w:fldChar w:fldCharType="separate"/>
          </w:r>
          <w:r w:rsidR="00E31C1E">
            <w:rPr>
              <w:noProof/>
            </w:rPr>
            <w:t>Pan and Yang</w:t>
          </w:r>
          <w:r>
            <w:rPr>
              <w:noProof/>
            </w:rPr>
            <w:fldChar w:fldCharType="end"/>
          </w:r>
        </w:sdtContent>
      </w:sdt>
      <w:r>
        <w:t xml:space="preserve"> </w:t>
      </w:r>
      <w:sdt>
        <w:sdtPr>
          <w:alias w:val="To edit, see citavi.com/edit"/>
          <w:tag w:val="CitaviPlaceholder#f521ecdd-75cd-4b0a-a5f0-4d215d14c7f8"/>
          <w:id w:val="-1334681682"/>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Fzc29jaWF0ZVdpdGhQbGFjZWhvbGRlclRhZyI6IkNpdGF2aVBsYWNlaG9sZGVyI2YzZWZhODhmLTJiNWMtNGVlMy1hNTkzLTgwZjAyNWZkOTk3YSIsIkVudHJpZXMiOlt7IiRpZCI6IjIiLCIkdHlwZSI6IlN3aXNzQWNhZGVtaWMuQ2l0YXZpLkNpdGF0aW9ucy5Xb3JkUGxhY2Vob2xkZXJFbnRyeSwgU3dpc3NBY2FkZW1pYy5DaXRhdmkiLCJJZCI6ImQwNDkwYTEzLWRjYTgtNDM1Mi1iNTFlLWZiZTUxZWVhYWU1ZCIsIlJhbmdlTGVuZ3RoIjo2LCJSZWZlcmVuY2VJZCI6IjRlNGU5MzdkLTEzZmEtNGZlMS05YjFlLWQ4NmNmZDI3ZjM4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TA5L1RLREUuMjAwOS4xOTEiLCJVcmlTdHJpbmciOiJodHRwczovL2RvaS5vcmcvMTAuMTEwOS9US0RFLjIwMDkuMTkx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}</w:instrText>
          </w:r>
          <w:r>
            <w:rPr>
              <w:noProof/>
            </w:rPr>
            <w:fldChar w:fldCharType="separate"/>
          </w:r>
          <w:r w:rsidR="00E31C1E">
            <w:rPr>
              <w:noProof/>
            </w:rPr>
            <w:t>(2010)</w:t>
          </w:r>
          <w:r>
            <w:rPr>
              <w:noProof/>
            </w:rPr>
            <w:fldChar w:fldCharType="end"/>
          </w:r>
        </w:sdtContent>
      </w:sdt>
      <w:r>
        <w:t xml:space="preserve">, different setting for such knowledge transfer are identified and categorized. Their proposed taxonomy is adopted in this thesis and is shown in a simplified version in </w:t>
      </w:r>
      <w:r w:rsidRPr="000E2BFD">
        <w:rPr>
          <w:highlight w:val="yellow"/>
        </w:rPr>
        <w:t>figure 12</w:t>
      </w:r>
      <w:r>
        <w:t xml:space="preserve">. </w:t>
      </w:r>
      <w:r w:rsidR="006B1D68">
        <w:t xml:space="preserve">In the following, </w:t>
      </w:r>
      <w:r w:rsidR="000E2BFD">
        <w:t xml:space="preserve">the two transfer learning scenarios relevant to this thesis are explained, namely </w:t>
      </w:r>
      <w:r w:rsidR="000E2BFD" w:rsidRPr="000E2BFD">
        <w:rPr>
          <w:i/>
          <w:iCs/>
        </w:rPr>
        <w:t>sequential transfer learning</w:t>
      </w:r>
      <w:r w:rsidR="000E2BFD">
        <w:t xml:space="preserve"> and </w:t>
      </w:r>
      <w:r w:rsidR="000E2BFD" w:rsidRPr="000E2BFD">
        <w:rPr>
          <w:i/>
          <w:iCs/>
        </w:rPr>
        <w:t>domain adaption</w:t>
      </w:r>
      <w:r w:rsidR="000E2BFD">
        <w:t xml:space="preserve">.  </w:t>
      </w:r>
    </w:p>
    <w:p w14:paraId="2B9869E3" w14:textId="6482D9EE" w:rsidR="002F3786" w:rsidRDefault="002F3786" w:rsidP="002F3786">
      <w:pPr>
        <w:pStyle w:val="Zwischenberschriftnichtnummeriert"/>
      </w:pPr>
      <w:r>
        <w:t>Sequential transfer learning</w:t>
      </w:r>
    </w:p>
    <w:p w14:paraId="550B926C" w14:textId="700BCF2B" w:rsidR="00DE1DB7" w:rsidRDefault="00DE1DB7" w:rsidP="00DE1DB7">
      <w:r>
        <w:t xml:space="preserve">The setting of sequential transfer learning occurs when the source task differs from the target task and the aim is to transfer the knowledge of a model that was trained on the source task to the target task in order to improve its performance. Note that the tasks in this setting are learned sequential, otherwise there would be talk of multi-task learning. Sequential transfer learning can be useful in several situations, </w:t>
      </w:r>
      <w:r w:rsidR="009E1EC8">
        <w:t xml:space="preserve">e. g. if there is a lot of data available for the source task but only little for the target task, or if adaption to many different tasks is necessary. Generally speaking, this kind of transfer learning consists of two phases, </w:t>
      </w:r>
      <w:r w:rsidR="0035405F">
        <w:t xml:space="preserve">i.e., </w:t>
      </w:r>
      <w:r w:rsidR="009E1EC8">
        <w:t>pretraining and adaption</w:t>
      </w:r>
      <w:r w:rsidR="00044DE5">
        <w:t xml:space="preserve">. </w:t>
      </w:r>
      <w:sdt>
        <w:sdtPr>
          <w:alias w:val="To edit, see citavi.com/edit"/>
          <w:tag w:val="CitaviPlaceholder#f4dff36f-b7d3-4191-a1dc-307703d6a3ed"/>
          <w:id w:val="-655691378"/>
          <w:placeholder>
            <w:docPart w:val="DefaultPlaceholder_-1854013440"/>
          </w:placeholder>
        </w:sdtPr>
        <w:sdtEndPr/>
        <w:sdtContent>
          <w:r w:rsidR="008E2353">
            <w:rPr>
              <w:noProof/>
            </w:rPr>
            <w:fldChar w:fldCharType="begin"/>
          </w:r>
          <w:r w:rsidR="00232C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}</w:instrText>
          </w:r>
          <w:r w:rsidR="008E2353">
            <w:rPr>
              <w:noProof/>
            </w:rPr>
            <w:fldChar w:fldCharType="separate"/>
          </w:r>
          <w:r w:rsidR="00E31C1E">
            <w:rPr>
              <w:noProof/>
            </w:rPr>
            <w:t>(Ruder, 2019, pp. 63–64)</w:t>
          </w:r>
          <w:r w:rsidR="008E2353">
            <w:rPr>
              <w:noProof/>
            </w:rPr>
            <w:fldChar w:fldCharType="end"/>
          </w:r>
        </w:sdtContent>
      </w:sdt>
    </w:p>
    <w:p w14:paraId="145843F7" w14:textId="117A81EE" w:rsidR="008C3DC4" w:rsidRDefault="0035405F" w:rsidP="008C3DC4">
      <w:pPr>
        <w:pStyle w:val="Folgeabsatz"/>
      </w:pPr>
      <w:r>
        <w:t xml:space="preserve">During the pretraining step, the model is trained on the source task, which is typically selected in a way that representations can be learned that are helpful for a broad range of different tasks. A sufficiently large amount of data should also be available for the source task so that the model can learn solid representations. This makes pretraining </w:t>
      </w:r>
      <w:r>
        <w:lastRenderedPageBreak/>
        <w:t xml:space="preserve">comparatively expensive, but it generally only has to be done once. </w:t>
      </w:r>
      <w:sdt>
        <w:sdtPr>
          <w:alias w:val="To edit, see citavi.com/edit"/>
          <w:tag w:val="CitaviPlaceholder#9dae6cd1-2e26-4e41-a50f-a945ffe9d6a1"/>
          <w:id w:val="-624388456"/>
          <w:placeholder>
            <w:docPart w:val="DefaultPlaceholder_-1854013440"/>
          </w:placeholder>
        </w:sdtPr>
        <w:sdtEndPr/>
        <w:sdtContent>
          <w:r w:rsidR="008E2353">
            <w:rPr>
              <w:noProof/>
            </w:rPr>
            <w:fldChar w:fldCharType="begin"/>
          </w:r>
          <w:r w:rsidR="00232C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}</w:instrText>
          </w:r>
          <w:r w:rsidR="008E2353">
            <w:rPr>
              <w:noProof/>
            </w:rPr>
            <w:fldChar w:fldCharType="separate"/>
          </w:r>
          <w:r w:rsidR="00E31C1E">
            <w:rPr>
              <w:noProof/>
            </w:rPr>
            <w:t>(Ruder, 2019, pp. 65–66)</w:t>
          </w:r>
          <w:r w:rsidR="008E2353">
            <w:rPr>
              <w:noProof/>
            </w:rPr>
            <w:fldChar w:fldCharType="end"/>
          </w:r>
        </w:sdtContent>
      </w:sdt>
    </w:p>
    <w:p w14:paraId="6D23F47C" w14:textId="4C40C5FE" w:rsidR="008E2353" w:rsidRDefault="008E2353" w:rsidP="008C3DC4">
      <w:pPr>
        <w:pStyle w:val="Folgeabsatz"/>
      </w:pPr>
      <w:r>
        <w:t xml:space="preserve">The adaption phase includes the transfer of the knowledge that the model gained during pretraining to the target task. Compared to pretraining, this process is usually less expensive. In order to adapt the pretrained model to another task, </w:t>
      </w:r>
      <w:r w:rsidR="00161D22">
        <w:t xml:space="preserve">either </w:t>
      </w:r>
      <w:r>
        <w:t xml:space="preserve">feature extraction or finetuning </w:t>
      </w:r>
      <w:r w:rsidR="00161D22">
        <w:t xml:space="preserve">can be used. </w:t>
      </w:r>
      <w:r w:rsidR="00165522">
        <w:t xml:space="preserve">With feature extraction, the learned representations are fed into a separate model as additional features. With finetuning, on the other hand, the pretrained model with its learned representations and parameters is used as a starting point and then updated through training on the target task. </w:t>
      </w:r>
      <w:r w:rsidR="00BD1BDD">
        <w:t>Thus,</w:t>
      </w:r>
      <w:r w:rsidR="00165522">
        <w:t xml:space="preserve"> finetuning trains the pretrained model directly on the data of the target task and no separate model is required. </w:t>
      </w:r>
      <w:sdt>
        <w:sdtPr>
          <w:alias w:val="To edit, see citavi.com/edit"/>
          <w:tag w:val="CitaviPlaceholder#050b2506-44fa-4bb5-afb7-8a342a0fd2a9"/>
          <w:id w:val="-751811730"/>
          <w:placeholder>
            <w:docPart w:val="DefaultPlaceholder_-1854013440"/>
          </w:placeholder>
        </w:sdtPr>
        <w:sdtEndPr/>
        <w:sdtContent>
          <w:r w:rsidR="00E3018E">
            <w:rPr>
              <w:noProof/>
            </w:rPr>
            <w:fldChar w:fldCharType="begin"/>
          </w:r>
          <w:r w:rsidR="00232C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iMmEzZjFhLWFmYTAtNDBlOC1iMzk5LWI0YzI2MzQyOWM0MyIsIlJhbmdlTGVuZ3RoIjoyMCwiUmVmZXJlbmNlSWQiOiIyOTM1NjM2ZS1jZmJlLTQzMjItYWQyOC1iNzIxNWE3ODk2Nz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zciLCJTdGFydFBhZ2UiOnsiJGlkIjoiNSIsIiR0eXBlIjoiU3dpc3NBY2FkZW1pYy5QYWdlTnVtYmVyLCBTd2lzc0FjYWRlbWljIiwiSXNGdWxseU51bWVyaWMiOnRydWUsIk51bWJlciI6NzcsIk51bWJlcmluZ1R5cGUiOjAsIk51bWVyYWxTeXN0ZW0iOjAsIk9yaWdpbmFsU3RyaW5nIjoiNzciLCJQcmV0dHlTdHJpbmciOiI3Ny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}</w:instrText>
          </w:r>
          <w:r w:rsidR="00E3018E">
            <w:rPr>
              <w:noProof/>
            </w:rPr>
            <w:fldChar w:fldCharType="separate"/>
          </w:r>
          <w:r w:rsidR="00E31C1E">
            <w:rPr>
              <w:noProof/>
            </w:rPr>
            <w:t>(Ruder, 2019, p. 77)</w:t>
          </w:r>
          <w:r w:rsidR="00E3018E">
            <w:rPr>
              <w:noProof/>
            </w:rPr>
            <w:fldChar w:fldCharType="end"/>
          </w:r>
        </w:sdtContent>
      </w:sdt>
    </w:p>
    <w:p w14:paraId="517CF0EE" w14:textId="3F697C81" w:rsidR="00960014" w:rsidRDefault="00960014" w:rsidP="00960014">
      <w:pPr>
        <w:pStyle w:val="Zwischenberschriftnichtnummeriert"/>
      </w:pPr>
      <w:r>
        <w:t>Domain Adaptation</w:t>
      </w:r>
    </w:p>
    <w:p w14:paraId="5092E907" w14:textId="6268325B" w:rsidR="00F03AD4" w:rsidRDefault="00651704" w:rsidP="008F1EA1">
      <w:r>
        <w:t xml:space="preserve">Often the distribution of the data seen during training </w:t>
      </w:r>
      <w:r w:rsidR="00F36A39">
        <w:t xml:space="preserve">differs from </w:t>
      </w:r>
      <w:r>
        <w:t xml:space="preserve">the distribution of the data </w:t>
      </w:r>
      <w:r w:rsidR="00F36A39">
        <w:t xml:space="preserve">to which </w:t>
      </w:r>
      <w:r>
        <w:t xml:space="preserve">the model </w:t>
      </w:r>
      <w:r w:rsidR="00F36A39">
        <w:t xml:space="preserve">is applied. In this case, domain adaption is appropriate. </w:t>
      </w:r>
      <w:r w:rsidR="00D77DB3">
        <w:t xml:space="preserve">Domain adaption </w:t>
      </w:r>
      <w:r w:rsidR="008F1EA1">
        <w:t xml:space="preserve">aims to learn better representations for a specific target domain, unlike sequential transfer learning, which tends to aim to learn more general useful representations. Furthermore, domain adaption assumes both, the source, and the target domain, to draw their features from the same feature space, e.g., that both </w:t>
      </w:r>
      <w:r w:rsidR="00607712">
        <w:t>domains</w:t>
      </w:r>
      <w:r w:rsidR="008F1EA1">
        <w:t xml:space="preserve"> consist of text of the same language.</w:t>
      </w:r>
      <w:r w:rsidR="00BB2FB3">
        <w:t xml:space="preserve"> </w:t>
      </w:r>
      <w:sdt>
        <w:sdtPr>
          <w:alias w:val="To edit, see citavi.com/edit"/>
          <w:tag w:val="CitaviPlaceholder#5807fa0d-7ef0-4a92-b872-f3a4313a2499"/>
          <w:id w:val="1208455919"/>
          <w:placeholder>
            <w:docPart w:val="DefaultPlaceholder_-1854013440"/>
          </w:placeholder>
        </w:sdtPr>
        <w:sdtEndPr/>
        <w:sdtContent>
          <w:r w:rsidR="00BB2FB3">
            <w:rPr>
              <w:noProof/>
            </w:rPr>
            <w:fldChar w:fldCharType="begin"/>
          </w:r>
          <w:r w:rsidR="00BB2FB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wNGIzYzFlLWVkMjEtNGYwYy04ODM1LWNhYjUzMjBkZmM4MCIsIlJhbmdlTGVuZ3RoIjoyMCwiUmVmZXJlbmNlSWQiOiIyOTM1NjM2ZS1jZmJlLTQzMjItYWQyOC1iNzIxNWE3ODk2Nz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DYiLCJTdGFydFBhZ2UiOnsiJGlkIjoiNSIsIiR0eXBlIjoiU3dpc3NBY2FkZW1pYy5QYWdlTnVtYmVyLCBTd2lzc0FjYWRlbWljIiwiSXNGdWxseU51bWVyaWMiOnRydWUsIk51bWJlciI6ODYsIk51bWJlcmluZ1R5cGUiOjAsIk51bWVyYWxTeXN0ZW0iOjAsIk9yaWdpbmFsU3RyaW5nIjoiODYiLCJQcmV0dHlTdHJpbmciOiI4Ni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}</w:instrText>
          </w:r>
          <w:r w:rsidR="00BB2FB3">
            <w:rPr>
              <w:noProof/>
            </w:rPr>
            <w:fldChar w:fldCharType="separate"/>
          </w:r>
          <w:r w:rsidR="00E31C1E">
            <w:rPr>
              <w:noProof/>
            </w:rPr>
            <w:t>(Ruder, 2019, p. 86)</w:t>
          </w:r>
          <w:r w:rsidR="00BB2FB3">
            <w:rPr>
              <w:noProof/>
            </w:rPr>
            <w:fldChar w:fldCharType="end"/>
          </w:r>
        </w:sdtContent>
      </w:sdt>
    </w:p>
    <w:p w14:paraId="7CEFC3D8" w14:textId="615FE810" w:rsidR="002036E4" w:rsidRDefault="002036E4" w:rsidP="002036E4">
      <w:pPr>
        <w:pStyle w:val="Zwischenberschriftnichtnummeriert"/>
      </w:pPr>
      <w:proofErr w:type="spellStart"/>
      <w:r>
        <w:t>ULMFiT</w:t>
      </w:r>
      <w:proofErr w:type="spellEnd"/>
    </w:p>
    <w:p w14:paraId="1A92F809" w14:textId="5E349ACE" w:rsidR="002036E4" w:rsidRPr="002036E4" w:rsidRDefault="002036E4" w:rsidP="002036E4">
      <w:r>
        <w:t xml:space="preserve">A major step </w:t>
      </w:r>
      <w:r w:rsidR="00B85BAC">
        <w:t>towards efficient transfer learning in natural language processing was the publication of Universal Language Model Fine-Tuning (</w:t>
      </w:r>
      <w:proofErr w:type="spellStart"/>
      <w:r w:rsidR="00B85BAC">
        <w:t>ULMFiT</w:t>
      </w:r>
      <w:proofErr w:type="spellEnd"/>
      <w:r w:rsidR="00B85BAC">
        <w:t xml:space="preserve">) by </w:t>
      </w:r>
      <w:sdt>
        <w:sdtPr>
          <w:alias w:val="To edit, see citavi.com/edit"/>
          <w:tag w:val="CitaviPlaceholder#931fb873-c0cd-414f-8e3d-52f642e036ee"/>
          <w:id w:val="29542524"/>
          <w:placeholder>
            <w:docPart w:val="DefaultPlaceholder_-1854013440"/>
          </w:placeholder>
        </w:sdtPr>
        <w:sdtEndPr/>
        <w:sdtContent>
          <w:r>
            <w:rPr>
              <w:noProof/>
            </w:rPr>
            <w:fldChar w:fldCharType="begin"/>
          </w:r>
          <w:r w:rsidR="00E31C1E">
            <w:rPr>
              <w:noProof/>
            </w:rPr>
            <w:instrText>ADDIN CitaviPlaceholder{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DovL2FyeGl2Lm9yZy9hYnMvMTgwMS4wNjE0NnY1IiwiVXJpU3RyaW5nIjoiaHR0cDovL2FyeGl2Lm9yZy9hYnMvMTgwMS4wNjE0NnY1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S0yN1QxMDoyNToxNyIsIk1vZGlmaWVkQnkiOiJfUGFzY2giLCJJZCI6IjgyOWE4NWYyLWRkY2UtNDAyZS05NmE1LTNlMzA1ODBkYmNhNiIsIk1vZGlmaWVkT24iOiIyMDIyLTAxLTI3VDEwOjI1OjE3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MTgwMS4wNjE0NnY1IiwiVXJpU3RyaW5nIjoiaHR0cHM6Ly9hcnhpdi5vcmcvcGRmLzE4MDEuMDYxNDZ2NS5wZGY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S0yN1QxMDoyNToxNyIsIk1vZGlmaWVkQnkiOiJfUGFzY2giLCJJZCI6Ijc2ZWMxNGE5LTMxOTgtNDQxNy1hNzNmLTJhNTAxMzFjZjM3ZCIsIk1vZGlmaWVkT24iOiIyMDIyLTAxLTI3VDEwOjI1OjE3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aHR0cDovL2FyeGl2Lm9yZy9wZGYvMTgwMS4wNjE0NnY1IiwiVXJpU3RyaW5nIjoiaHR0cDovL2FyeGl2Lm9yZy9wZGYvMTgwMS4wNjE0NnY1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}</w:instrText>
          </w:r>
          <w:r>
            <w:rPr>
              <w:noProof/>
            </w:rPr>
            <w:fldChar w:fldCharType="separate"/>
          </w:r>
          <w:r w:rsidR="00E31C1E">
            <w:rPr>
              <w:noProof/>
            </w:rPr>
            <w:t>Howard and Ruder</w:t>
          </w:r>
          <w:r>
            <w:rPr>
              <w:noProof/>
            </w:rPr>
            <w:fldChar w:fldCharType="end"/>
          </w:r>
        </w:sdtContent>
      </w:sdt>
      <w:r>
        <w:t xml:space="preserve"> </w:t>
      </w:r>
      <w:sdt>
        <w:sdtPr>
          <w:alias w:val="To edit, see citavi.com/edit"/>
          <w:tag w:val="CitaviPlaceholder#d8bea461-0b89-4d40-9eb1-7ac834047e65"/>
          <w:id w:val="-1537730746"/>
          <w:placeholder>
            <w:docPart w:val="DefaultPlaceholder_-1854013440"/>
          </w:placeholder>
        </w:sdtPr>
        <w:sdtEndPr/>
        <w:sdtContent>
          <w:r>
            <w:rPr>
              <w:noProof/>
            </w:rPr>
            <w:fldChar w:fldCharType="begin"/>
          </w:r>
          <w:r w:rsidR="00E31C1E">
            <w:rPr>
              <w:noProof/>
            </w:rPr>
            <w:instrText>ADDIN CitaviPlaceholder{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A6Ly9hcnhpdi5vcmcvYWJzLzE4MDEuMDYxNDZ2NSIsIlVyaVN0cmluZyI6Imh0dHA6Ly9hcnhpdi5vcmcvYWJzLzE4MDEuMDYxNDZ2N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EtMjdUMTA6MjU6MTciLCJNb2RpZmllZEJ5IjoiX1Bhc2NoIiwiSWQiOiI4MjlhODVmMi1kZGNlLTQwMmUtOTZhNS0zZTMwNTgwZGJjYTYiLCJNb2RpZmllZE9uIjoiMjAyMi0wMS0yN1QxMDoyNToxNy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jE4MDEuMDYxNDZ2NSIsIlVyaVN0cmluZyI6Imh0dHBzOi8vYXJ4aXYub3JnL3BkZi8xODAxLjA2MTQ2djUucGRm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EtMjdUMTA6MjU6MTciLCJNb2RpZmllZEJ5IjoiX1Bhc2NoIiwiSWQiOiI3NmVjMTRhOS0zMTk4LTQ0MTctYTczZi0yYTUwMTMxY2YzN2QiLCJNb2RpZmllZE9uIjoiMjAyMi0wMS0yN1QxMDoyNToxNy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mh0dHA6Ly9hcnhpdi5vcmcvcGRmLzE4MDEuMDYxNDZ2NSIsIlVyaVN0cmluZyI6Imh0dHA6Ly9hcnhpdi5vcmcvcGRmLzE4MDEuMDYxNDZ2N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}</w:instrText>
          </w:r>
          <w:r>
            <w:rPr>
              <w:noProof/>
            </w:rPr>
            <w:fldChar w:fldCharType="separate"/>
          </w:r>
          <w:r w:rsidR="00E31C1E">
            <w:rPr>
              <w:noProof/>
            </w:rPr>
            <w:t>(2018)</w:t>
          </w:r>
          <w:r>
            <w:rPr>
              <w:noProof/>
            </w:rPr>
            <w:fldChar w:fldCharType="end"/>
          </w:r>
        </w:sdtContent>
      </w:sdt>
      <w:r>
        <w:t xml:space="preserve">. </w:t>
      </w:r>
      <w:r w:rsidR="00B85BAC">
        <w:t xml:space="preserve">With </w:t>
      </w:r>
      <w:proofErr w:type="spellStart"/>
      <w:r w:rsidR="00B85BAC">
        <w:t>ULMFiT</w:t>
      </w:r>
      <w:proofErr w:type="spellEnd"/>
      <w:r w:rsidR="00B85BAC">
        <w:t xml:space="preserve"> they proposed the concept of pretrained language models. </w:t>
      </w:r>
      <w:r w:rsidR="00A1307E">
        <w:t>Their method is based on the sequential transfer learning approach. First, they train a general domain language model on a large text corpus, which is based on a variant of LSTM (</w:t>
      </w:r>
      <w:r w:rsidR="00A1307E" w:rsidRPr="00A1307E">
        <w:rPr>
          <w:highlight w:val="yellow"/>
        </w:rPr>
        <w:t>see section …).</w:t>
      </w:r>
      <w:r w:rsidR="00A1307E">
        <w:t xml:space="preserve"> The pretrained model can then be finetuned for any classification task</w:t>
      </w:r>
      <w:r w:rsidR="00C54A0C">
        <w:t>, without the need for custom feature engineering or additional in-domain documents or labels</w:t>
      </w:r>
      <w:r w:rsidR="00A1307E">
        <w:t xml:space="preserve">. In their work, the </w:t>
      </w:r>
      <w:r w:rsidR="00C54A0C">
        <w:t>researchers</w:t>
      </w:r>
      <w:r w:rsidR="00A1307E">
        <w:t xml:space="preserve"> managed that their finetuned model, finetuned on only 100 examples, achieved the same </w:t>
      </w:r>
      <w:r w:rsidR="00330713">
        <w:t>performance</w:t>
      </w:r>
      <w:r w:rsidR="00A1307E">
        <w:t xml:space="preserve"> as a model that was trained from scratch on </w:t>
      </w:r>
      <w:r w:rsidR="00330713">
        <w:t>100</w:t>
      </w:r>
      <m:oMath>
        <m:r>
          <w:rPr>
            <w:rFonts w:ascii="Cambria Math" w:hAnsi="Cambria Math"/>
          </w:rPr>
          <m:t>×</m:t>
        </m:r>
      </m:oMath>
      <w:r w:rsidR="00330713">
        <w:t xml:space="preserve"> the number</w:t>
      </w:r>
      <w:r w:rsidR="00A1307E">
        <w:t xml:space="preserve"> </w:t>
      </w:r>
      <w:r w:rsidR="00330713">
        <w:t xml:space="preserve">of </w:t>
      </w:r>
      <w:r w:rsidR="00A1307E">
        <w:t>examples</w:t>
      </w:r>
      <w:r w:rsidR="00330713">
        <w:t>.</w:t>
      </w:r>
    </w:p>
    <w:p w14:paraId="7B03903C" w14:textId="6D64EEB6" w:rsidR="003F26A7" w:rsidRDefault="006028AD" w:rsidP="003F26A7">
      <w:pPr>
        <w:pStyle w:val="berschrift2"/>
      </w:pPr>
      <w:bookmarkStart w:id="21" w:name="_Toc98674042"/>
      <w:r>
        <w:lastRenderedPageBreak/>
        <w:t>BERT</w:t>
      </w:r>
      <w:bookmarkEnd w:id="21"/>
    </w:p>
    <w:p w14:paraId="5426A4CB" w14:textId="7AA6C70C" w:rsidR="003F26A7" w:rsidRPr="003F26A7" w:rsidRDefault="00626C6F" w:rsidP="003F26A7">
      <w:r>
        <w:t xml:space="preserve">With the publication of </w:t>
      </w:r>
      <w:r w:rsidR="003F26A7" w:rsidRPr="00626C6F">
        <w:rPr>
          <w:i/>
          <w:iCs/>
        </w:rPr>
        <w:t>Bidirectional Encoder Representations from Transformers (BERT)</w:t>
      </w:r>
      <w:r w:rsidR="003F26A7">
        <w:t xml:space="preserve"> </w:t>
      </w:r>
      <w:r>
        <w:t xml:space="preserve">by the Google AI team </w:t>
      </w:r>
      <w:sdt>
        <w:sdtPr>
          <w:alias w:val="To edit, see citavi.com/edit"/>
          <w:tag w:val="CitaviPlaceholder#ed6c4676-81b3-4d6c-b437-d16a4bca2265"/>
          <w:id w:val="-1062564397"/>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U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ODEwLjA0ODA1djIiLCJVcmlTdHJpbmciOiJodHRwczovL2FyeGl2Lm9yZy9wZGYvMTgxMC4wNDgwNXYy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wLTI5VDA5OjUzOjUxIiwiTW9kaWZpZWRCeSI6Il9QYXNjaCIsIklkIjoiNzk1YTA3ODgtY2YyNy00YmU3LThjYTEtY2Q4YzJmN2JiNTAxIiwiTW9kaWZpZWRPbiI6IjIwMjEtMTAtMjlUMDk6NTM6NTE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ODEwLjA0ODA1djIiLCJVcmlTdHJpbmciOiJodHRwOi8vYXJ4aXYub3JnL2Ficy8xODEwLjA0ODA1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C0yOVQwOTo1Mzo1MSIsIk1vZGlmaWVkQnkiOiJfUGFzY2giLCJJZCI6IjEyM2E0Y2ExLTE5NDUtNGRhNi04YjE4LTVjZGNlOGQ2OTRhZSIsIk1vZGlmaWVkT24iOiIyMDIxLTEwLTI5VDA5OjUzOjUx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wZGYvMTgxMC4wNDgwNXYyIiwiVXJpU3RyaW5nIjoiaHR0cDovL2FyeGl2Lm9yZy9wZGY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}</w:instrText>
          </w:r>
          <w:r>
            <w:rPr>
              <w:noProof/>
            </w:rPr>
            <w:fldChar w:fldCharType="separate"/>
          </w:r>
          <w:r w:rsidR="00E31C1E">
            <w:rPr>
              <w:noProof/>
            </w:rPr>
            <w:t>(Devlin et al., 2018)</w:t>
          </w:r>
          <w:r>
            <w:rPr>
              <w:noProof/>
            </w:rPr>
            <w:fldChar w:fldCharType="end"/>
          </w:r>
        </w:sdtContent>
      </w:sdt>
      <w:r>
        <w:t xml:space="preserve">, a small revolution in the field of NLP was triggered. </w:t>
      </w:r>
      <w:r w:rsidR="00867B74">
        <w:t>BERT is a huge neural network model that builds upon influential work on pretraining contextual representations, particularly</w:t>
      </w:r>
      <w:r w:rsidR="00A40142">
        <w:t xml:space="preserve"> Semi-supervised Sequence Learning </w:t>
      </w:r>
      <w:sdt>
        <w:sdtPr>
          <w:alias w:val="To edit, see citavi.com/edit"/>
          <w:tag w:val="CitaviPlaceholder#31435596-7117-4dd8-9960-588cfe42e18d"/>
          <w:id w:val="-849487531"/>
          <w:placeholder>
            <w:docPart w:val="DefaultPlaceholder_-1854013440"/>
          </w:placeholder>
        </w:sdtPr>
        <w:sdtEndPr/>
        <w:sdtContent>
          <w:r w:rsidR="00A40142">
            <w:rPr>
              <w:noProof/>
            </w:rPr>
            <w:fldChar w:fldCharType="begin"/>
          </w:r>
          <w:r w:rsidR="00A4014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A6Ly9hcnhpdi5vcmcvcGRmLzE1MTEuMDE0MzJ2MSIsIlVyaVN0cmluZyI6Imh0dHA6Ly9hcnhpdi5vcmcvcGRmLzE1MTEuMDE0MzJ2M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EtMjdUMTA6MTE6NDYiLCJNb2RpZmllZEJ5IjoiX1Bhc2NoIiwiSWQiOiJjOWJhMzc5YS0yYmYwLTRmZTktOTBhNS00OTk5YTA1Y2U3YjciLCJNb2RpZmllZE9uIjoiMjAyMi0wMS0yN1QxMDoxMTo0Ni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hcnhpdi5vcmcvYWJzLzE1MTEuMDE0MzJ2MSIsIlVyaVN0cmluZyI6Imh0dHA6Ly9hcnhpdi5vcmcvYWJzLzE1MTEuMDE0MzJ2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xLTI3VDEwOjExOjQ2IiwiTW9kaWZpZWRCeSI6Il9QYXNjaCIsIklkIjoiYTViNDE0NmEtMGQyNi00MzZkLWIzYTMtZmM5MGU4YTcyODZhIiwiTW9kaWZpZWRPbiI6IjIwMjItMDEtMjdUMTA6MTE6NDY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NTExLjAxNDMydjEiLCJVcmlTdHJpbmciOiJodHRwczovL2FyeGl2Lm9yZy9wZGYvMTUxMS4wMTQzMnYx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}</w:instrText>
          </w:r>
          <w:r w:rsidR="00A40142">
            <w:rPr>
              <w:noProof/>
            </w:rPr>
            <w:fldChar w:fldCharType="separate"/>
          </w:r>
          <w:r w:rsidR="00E31C1E">
            <w:rPr>
              <w:noProof/>
            </w:rPr>
            <w:t>(Dai &amp; Le, 2015)</w:t>
          </w:r>
          <w:r w:rsidR="00A40142">
            <w:rPr>
              <w:noProof/>
            </w:rPr>
            <w:fldChar w:fldCharType="end"/>
          </w:r>
        </w:sdtContent>
      </w:sdt>
      <w:r w:rsidR="00A40142">
        <w:t xml:space="preserve">, GPT </w:t>
      </w:r>
      <w:sdt>
        <w:sdtPr>
          <w:alias w:val="To edit, see citavi.com/edit"/>
          <w:tag w:val="CitaviPlaceholder#d41cfb62-a31d-4ca5-a238-2d5203bb09e7"/>
          <w:id w:val="939254892"/>
          <w:placeholder>
            <w:docPart w:val="DefaultPlaceholder_-1854013440"/>
          </w:placeholder>
        </w:sdtPr>
        <w:sdtEndPr/>
        <w:sdtContent>
          <w:r w:rsidR="00A40142">
            <w:rPr>
              <w:noProof/>
            </w:rPr>
            <w:fldChar w:fldCharType="begin"/>
          </w:r>
          <w:r w:rsidR="00A4014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xYjhlNTY1LWJlMzMtNDUwNC04ODhkLTUwYzFlNzI4Mzk0YiIsIlJhbmdlTGVuZ3RoIjoyMiwiUmVmZXJlbmNlSWQiOiIzNTQzYjJlOS0zZjU4LTRiNjAtYWRiNy05ZWEyYTQwN2ZkM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}</w:instrText>
          </w:r>
          <w:r w:rsidR="00A40142">
            <w:rPr>
              <w:noProof/>
            </w:rPr>
            <w:fldChar w:fldCharType="separate"/>
          </w:r>
          <w:r w:rsidR="00E31C1E">
            <w:rPr>
              <w:noProof/>
            </w:rPr>
            <w:t>(Radford et al., 2018)</w:t>
          </w:r>
          <w:r w:rsidR="00A40142">
            <w:rPr>
              <w:noProof/>
            </w:rPr>
            <w:fldChar w:fldCharType="end"/>
          </w:r>
        </w:sdtContent>
      </w:sdt>
      <w:r w:rsidR="00A40142">
        <w:t xml:space="preserve">, </w:t>
      </w:r>
      <w:proofErr w:type="spellStart"/>
      <w:r w:rsidR="00A40142">
        <w:t>ELMo</w:t>
      </w:r>
      <w:proofErr w:type="spellEnd"/>
      <w:r w:rsidR="00A40142">
        <w:t xml:space="preserve"> </w:t>
      </w:r>
      <w:sdt>
        <w:sdtPr>
          <w:alias w:val="To edit, see citavi.com/edit"/>
          <w:tag w:val="CitaviPlaceholder#b696f394-abea-4f15-896b-0ae3bba8b2fa"/>
          <w:id w:val="-1333987025"/>
          <w:placeholder>
            <w:docPart w:val="DefaultPlaceholder_-1854013440"/>
          </w:placeholder>
        </w:sdtPr>
        <w:sdtEndPr/>
        <w:sdtContent>
          <w:r w:rsidR="00A40142">
            <w:rPr>
              <w:noProof/>
            </w:rPr>
            <w:fldChar w:fldCharType="begin"/>
          </w:r>
          <w:r w:rsidR="00E31C1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ODAyLjA1MzY1djIiLCJVcmlTdHJpbmciOiJodHRwczovL2FyeGl2Lm9yZy9wZGYvMTgwMi4wNTM2NXYy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xLTI1VDIxOjE5OjAwIiwiTW9kaWZpZWRCeSI6Il9QYXNjaCIsIklkIjoiYzBlMjQ1MzctNTdhZC00YzUxLTk2OGUtNDZkMWY5NzY1MDQxIiwiTW9kaWZpZWRPbiI6IjIwMjEtMTEtMjVUMjE6MTk6MDA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2Ficy8xODAyLjA1MzY1djIiLCJVcmlTdHJpbmciOiJodHRwOi8vYXJ4aXYub3JnL2Ficy8xODAyLjA1MzY1dj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yNVQyMToxOTowMCIsIk1vZGlmaWVkQnkiOiJfUGFzY2giLCJJZCI6ImU5Y2Y0NDFkLTZlNWEtNDNkZS1iY2E3LWU3ZjVhNDg4MjU5MSIsIk1vZGlmaWVkT24iOiIyMDIxLTExLTI1VDIxOjE5OjAw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TgwMi4wNTM2NXYyIiwiVXJpU3RyaW5nIjoiaHR0cDovL2FyeGl2Lm9yZy9wZGYvMTgwMi4wNTM2NXYy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}</w:instrText>
          </w:r>
          <w:r w:rsidR="00A40142">
            <w:rPr>
              <w:noProof/>
            </w:rPr>
            <w:fldChar w:fldCharType="separate"/>
          </w:r>
          <w:r w:rsidR="00E31C1E">
            <w:rPr>
              <w:noProof/>
            </w:rPr>
            <w:t>(Peters et al., 2018)</w:t>
          </w:r>
          <w:r w:rsidR="00A40142">
            <w:rPr>
              <w:noProof/>
            </w:rPr>
            <w:fldChar w:fldCharType="end"/>
          </w:r>
        </w:sdtContent>
      </w:sdt>
      <w:r w:rsidR="00A40142">
        <w:t xml:space="preserve"> and </w:t>
      </w:r>
      <w:proofErr w:type="spellStart"/>
      <w:r w:rsidR="00A40142">
        <w:t>ULMFiT</w:t>
      </w:r>
      <w:proofErr w:type="spellEnd"/>
      <w:r w:rsidR="00A40142">
        <w:t xml:space="preserve"> </w:t>
      </w:r>
      <w:sdt>
        <w:sdtPr>
          <w:alias w:val="To edit, see citavi.com/edit"/>
          <w:tag w:val="CitaviPlaceholder#f9af48b9-9268-4f22-a80f-851b20c1fe33"/>
          <w:id w:val="2106912895"/>
          <w:placeholder>
            <w:docPart w:val="DefaultPlaceholder_-1854013440"/>
          </w:placeholder>
        </w:sdtPr>
        <w:sdtEndPr/>
        <w:sdtContent>
          <w:r w:rsidR="00A40142">
            <w:rPr>
              <w:noProof/>
            </w:rPr>
            <w:fldChar w:fldCharType="begin"/>
          </w:r>
          <w:r w:rsidR="00E31C1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Oi8vYXJ4aXYub3JnL2Ficy8xODAxLjA2MTQ2djUiLCJVcmlTdHJpbmciOiJodHRwOi8vYXJ4aXYub3JnL2Ficy8xODAxLjA2MTQ2djU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xLTI3VDEwOjI1OjE3IiwiTW9kaWZpZWRCeSI6Il9QYXNjaCIsIklkIjoiODI5YTg1ZjItZGRjZS00MDJlLTk2YTUtM2UzMDU4MGRiY2E2IiwiTW9kaWZpZWRPbiI6IjIwMjItMDEtMjdUMTA6MjU6MTc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ODAxLjA2MTQ2djUiLCJVcmlTdHJpbmciOiJodHRwczovL2FyeGl2Lm9yZy9wZGYvMTgwMS4wNjE0NnY1LnBkZ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xLTI3VDEwOjI1OjE3IiwiTW9kaWZpZWRCeSI6Il9QYXNjaCIsIklkIjoiNzZlYzE0YTktMzE5OC00NDE3LWE3M2YtMmE1MDEzMWNmMzdkIiwiTW9kaWZpZWRPbiI6IjIwMjItMDEtMjdUMTA6MjU6MTc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YXJ4aXYub3JnL3BkZi8xODAxLjA2MTQ2djUiLCJVcmlTdHJpbmciOiJodHRwOi8vYXJ4aXYub3JnL3BkZi8xODAxLjA2MTQ2dj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}</w:instrText>
          </w:r>
          <w:r w:rsidR="00A40142">
            <w:rPr>
              <w:noProof/>
            </w:rPr>
            <w:fldChar w:fldCharType="separate"/>
          </w:r>
          <w:r w:rsidR="00E31C1E">
            <w:rPr>
              <w:noProof/>
            </w:rPr>
            <w:t>(Howard &amp; Ruder, 2018)</w:t>
          </w:r>
          <w:r w:rsidR="00A40142">
            <w:rPr>
              <w:noProof/>
            </w:rPr>
            <w:fldChar w:fldCharType="end"/>
          </w:r>
        </w:sdtContent>
      </w:sdt>
      <w:r w:rsidR="00A40142">
        <w:t>. BERT’s outstanding performance is reflected in the fact that it achieved state-of-the-art performance on eleven different NLP tasks and makes it the most popular NLP model in recent years.</w:t>
      </w:r>
      <w:r w:rsidR="00AA4611">
        <w:t xml:space="preserve"> </w:t>
      </w:r>
      <w:r w:rsidR="00C65DCC">
        <w:t xml:space="preserve">This first section of this chapter explains the inner workings of BERT in order to justify its outstanding performance compared to other models. </w:t>
      </w:r>
      <w:r w:rsidR="006457CC">
        <w:t xml:space="preserve">Section 2.3.2 </w:t>
      </w:r>
      <w:r w:rsidR="006C14B5">
        <w:t>provides an overview of</w:t>
      </w:r>
      <w:r w:rsidR="006457CC">
        <w:t xml:space="preserve"> BERT</w:t>
      </w:r>
      <w:r w:rsidR="006C14B5">
        <w:t>’s application</w:t>
      </w:r>
      <w:r w:rsidR="006457CC">
        <w:t xml:space="preserve"> in conversational AI and section 2.3.3 </w:t>
      </w:r>
      <w:r w:rsidR="006C14B5">
        <w:t xml:space="preserve">covers different approaches in literature to overcome the limitation of lacking domain specific knowledge. </w:t>
      </w:r>
    </w:p>
    <w:p w14:paraId="264CC564" w14:textId="60B689D7" w:rsidR="00A16ABB" w:rsidRDefault="00CD2D93" w:rsidP="007C28BD">
      <w:pPr>
        <w:pStyle w:val="berschrift3"/>
      </w:pPr>
      <w:bookmarkStart w:id="22" w:name="_Toc98674043"/>
      <w:r>
        <w:t>Inner Workings</w:t>
      </w:r>
      <w:bookmarkEnd w:id="22"/>
    </w:p>
    <w:p w14:paraId="0D3D7242" w14:textId="77777777" w:rsidR="003908D6" w:rsidRDefault="003908D6" w:rsidP="003908D6">
      <w:pPr>
        <w:pStyle w:val="Abbildung"/>
        <w:keepNext/>
      </w:pPr>
      <w:r>
        <w:drawing>
          <wp:inline distT="0" distB="0" distL="0" distR="0" wp14:anchorId="0F983EED" wp14:editId="2B61BF42">
            <wp:extent cx="5399405" cy="1238250"/>
            <wp:effectExtent l="0" t="0" r="0" b="4445"/>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399405" cy="1238250"/>
                    </a:xfrm>
                    <a:prstGeom prst="rect">
                      <a:avLst/>
                    </a:prstGeom>
                  </pic:spPr>
                </pic:pic>
              </a:graphicData>
            </a:graphic>
          </wp:inline>
        </w:drawing>
      </w:r>
    </w:p>
    <w:p w14:paraId="55D2F19E" w14:textId="61CFC076" w:rsidR="000A712F" w:rsidRPr="000A712F" w:rsidRDefault="003908D6" w:rsidP="003908D6">
      <w:pPr>
        <w:pStyle w:val="Beschriftung"/>
      </w:pPr>
      <w:r>
        <w:t xml:space="preserve">Figure </w:t>
      </w:r>
      <w:r>
        <w:fldChar w:fldCharType="begin"/>
      </w:r>
      <w:r>
        <w:instrText xml:space="preserve"> SEQ Figure \* ARABIC </w:instrText>
      </w:r>
      <w:r>
        <w:fldChar w:fldCharType="separate"/>
      </w:r>
      <w:r w:rsidR="00220ACC">
        <w:rPr>
          <w:noProof/>
        </w:rPr>
        <w:t>13</w:t>
      </w:r>
      <w:r>
        <w:fldChar w:fldCharType="end"/>
      </w:r>
      <w:r>
        <w:t xml:space="preserve">: </w:t>
      </w:r>
      <w:r w:rsidR="00F5532F">
        <w:t xml:space="preserve">Overview of pretraining model architectures. BERT is deeply bidirectional, GPT is unidirectional, and </w:t>
      </w:r>
      <w:proofErr w:type="spellStart"/>
      <w:r w:rsidR="00F5532F">
        <w:t>ELMo</w:t>
      </w:r>
      <w:proofErr w:type="spellEnd"/>
      <w:r w:rsidR="00F5532F">
        <w:t xml:space="preserve"> is shallowly bidirectional (Taken from </w:t>
      </w:r>
      <w:sdt>
        <w:sdtPr>
          <w:alias w:val="To edit, see citavi.com/edit"/>
          <w:tag w:val="CitaviPlaceholder#deee2630-1cc4-470e-8552-dc8dabe713c8"/>
          <w:id w:val="1191100327"/>
          <w:placeholder>
            <w:docPart w:val="DefaultPlaceholder_-1854013440"/>
          </w:placeholder>
        </w:sdtPr>
        <w:sdtEndPr/>
        <w:sdtContent>
          <w:r w:rsidR="00F5532F">
            <w:rPr>
              <w:noProof/>
            </w:rPr>
            <w:fldChar w:fldCharType="begin"/>
          </w:r>
          <w:r w:rsidR="00F5532F">
            <w:rPr>
              <w:noProof/>
            </w:rPr>
            <w:instrText>ADDIN CitaviPlaceholder{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UiLCIkdHlwZSI6IlN3aXNzQWNhZGVtaWMuQ2l0YXZpLlByb2plY3QsIFN3aXNzQWNhZGVtaWMuQ2l0YXZpIn19LHsiJGlkIjoiNi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gxMC4wNDgwNXYyIiwiVXJpU3RyaW5nIjoiaHR0cHM6Ly9hcnhpdi5vcmcvcGRmLzE4MTAuMDQ4MDV2Mi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C0yOVQwOTo1Mzo1MSIsIk1vZGlmaWVkQnkiOiJfUGFzY2giLCJJZCI6Ijc5NWEwNzg4LWNmMjctNGJlNy04Y2ExLWNkOGMyZjdiYjUwMSIsIk1vZGlmaWVkT24iOiIyMDIxLTEwLTI5VDA5OjUzOjUx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TgxMC4wNDgwNXYyIiwiVXJpU3RyaW5nIjoiaHR0cDovL2FyeGl2Lm9yZy9hYnMvMTgxMC4wNDgwNX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AtMjlUMDk6NTM6NTEiLCJNb2RpZmllZEJ5IjoiX1Bhc2NoIiwiSWQiOiIxMjNhNGNhMS0xOTQ1LTRkYTYtOGIxOC01Y2RjZThkNjk0YWUiLCJNb2RpZmllZE9uIjoiMjAyMS0xMC0yOVQwOTo1Mzo1MS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cGRmLzE4MTAuMDQ4MDV2MiIsIlVyaVN0cmluZyI6Imh0dHA6Ly9hcnhpdi5vcmcvcGRmLzE4MTAuMDQ4MDV2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}</w:instrText>
          </w:r>
          <w:r w:rsidR="00F5532F">
            <w:rPr>
              <w:noProof/>
            </w:rPr>
            <w:fldChar w:fldCharType="separate"/>
          </w:r>
          <w:r w:rsidR="00E31C1E">
            <w:rPr>
              <w:noProof/>
            </w:rPr>
            <w:t>Devlin et al.</w:t>
          </w:r>
          <w:r w:rsidR="00F5532F">
            <w:rPr>
              <w:noProof/>
            </w:rPr>
            <w:fldChar w:fldCharType="end"/>
          </w:r>
        </w:sdtContent>
      </w:sdt>
      <w:r w:rsidR="00F5532F">
        <w:t xml:space="preserve"> </w:t>
      </w:r>
      <w:sdt>
        <w:sdtPr>
          <w:alias w:val="To edit, see citavi.com/edit"/>
          <w:tag w:val="CitaviPlaceholder#6faaf20e-218d-4601-8ec2-e7c8448c6a43"/>
          <w:id w:val="-937056454"/>
          <w:placeholder>
            <w:docPart w:val="DefaultPlaceholder_-1854013440"/>
          </w:placeholder>
        </w:sdtPr>
        <w:sdtEndPr/>
        <w:sdtContent>
          <w:r w:rsidR="00F5532F">
            <w:rPr>
              <w:noProof/>
            </w:rPr>
            <w:fldChar w:fldCharType="begin"/>
          </w:r>
          <w:r w:rsidR="00F5532F">
            <w:rPr>
              <w:noProof/>
            </w:rPr>
            <w:instrText>ADDIN CitaviPlaceholder{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giLCIkdHlwZSI6IlN3aXNzQWNhZGVtaWMuQ2l0YXZpLlByb2plY3QsIFN3aXNzQWNhZGVtaWMuQ2l0YXZpIn19LHsiJGlkIjoiOS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OCJ9fSx7IiRpZCI6IjEwIiwiJHR5cGUiOiJTd2lzc0FjYWRlbWljLkNpdGF2aS5QZXJzb24sIFN3aXNzQWNhZGVtaWMuQ2l0YXZpIiwiRmlyc3ROYW1lIjoiS2VudG9uIiwiTGFzdE5hbWUiOiJMZWUiLCJQcm90ZWN0ZWQiOmZhbHNlLCJTZXgiOjIsIkNyZWF0ZWRCeSI6Il9QYXNjaCIsIkNyZWF0ZWRPbiI6IjIwMjEtMTAtMjlUMDk6NTM6NTEiLCJNb2RpZmllZEJ5IjoiX1Bhc2NoIiwiSWQiOiI4YTY5ZGFiNy0yMjA5LTQ1YzUtOTY5Zi1iMGRhNTc1YTkyMzkiLCJNb2RpZmllZE9uIjoiMjAyMS0xMC0yOVQwOTo1Mzo1MSIsIlByb2plY3QiOnsiJHJlZiI6IjgifX0seyIkaWQiOiIxMS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g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gxMC4wNDgwNXYyIiwiVXJpU3RyaW5nIjoiaHR0cHM6Ly9hcnhpdi5vcmcvcGRmLzE4MTAuMDQ4MDV2Mi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C0yOVQwOTo1Mzo1MSIsIk1vZGlmaWVkQnkiOiJfUGFzY2giLCJJZCI6Ijc5NWEwNzg4LWNmMjctNGJlNy04Y2ExLWNkOGMyZjdiYjUwMSIsIk1vZGlmaWVkT24iOiIyMDIxLTEwLTI5VDA5OjUzOjUx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gxMC4wNDgwNXYyIiwiVXJpU3RyaW5nIjoiaHR0cDovL2FyeGl2Lm9yZy9hYnM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AtMjlUMDk6NTM6NTEiLCJNb2RpZmllZEJ5IjoiX1Bhc2NoIiwiSWQiOiIxMjNhNGNhMS0xOTQ1LTRkYTYtOGIxOC01Y2RjZThkNjk0YWUiLCJNb2RpZmllZE9uIjoiMjAyMS0xMC0yOVQwOTo1Mzo1MS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hcnhpdi5vcmcvcGRmLzE4MTAuMDQ4MDV2MiIsIlVyaVN0cmluZyI6Imh0dHA6Ly9hcnhpdi5vcmcvcGRmLzE4MTAuMDQ4MDV2M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}</w:instrText>
          </w:r>
          <w:r w:rsidR="00F5532F">
            <w:rPr>
              <w:noProof/>
            </w:rPr>
            <w:fldChar w:fldCharType="separate"/>
          </w:r>
          <w:r w:rsidR="00E31C1E">
            <w:rPr>
              <w:noProof/>
            </w:rPr>
            <w:t>(2018, Appendix A)</w:t>
          </w:r>
          <w:r w:rsidR="00F5532F">
            <w:rPr>
              <w:noProof/>
            </w:rPr>
            <w:fldChar w:fldCharType="end"/>
          </w:r>
        </w:sdtContent>
      </w:sdt>
      <w:r w:rsidR="00F5532F">
        <w:t>)</w:t>
      </w:r>
    </w:p>
    <w:p w14:paraId="633FA2F9" w14:textId="2EACA1FE" w:rsidR="00F5532F" w:rsidRDefault="003908D6" w:rsidP="00D50E34">
      <w:pPr>
        <w:pStyle w:val="Folgeabsatz"/>
        <w:ind w:firstLine="0"/>
      </w:pPr>
      <w:r>
        <w:t>BERT</w:t>
      </w:r>
      <w:r w:rsidR="00192B9F">
        <w:t>’s architecture s</w:t>
      </w:r>
      <w:r>
        <w:t xml:space="preserve"> is </w:t>
      </w:r>
      <w:r w:rsidR="00192B9F">
        <w:t>simply a stack transformer-</w:t>
      </w:r>
      <w:r>
        <w:t xml:space="preserve">encoders </w:t>
      </w:r>
      <w:r w:rsidR="00192B9F">
        <w:t xml:space="preserve">(see section …). </w:t>
      </w:r>
      <w:r w:rsidR="001739C1">
        <w:t xml:space="preserve">BERT </w:t>
      </w:r>
      <w:r w:rsidR="00454D58">
        <w:t xml:space="preserve">originally </w:t>
      </w:r>
      <w:r w:rsidR="001739C1">
        <w:t>comes in two different versions, BERT</w:t>
      </w:r>
      <w:r w:rsidR="001739C1" w:rsidRPr="00454D58">
        <w:rPr>
          <w:vertAlign w:val="subscript"/>
        </w:rPr>
        <w:t>B</w:t>
      </w:r>
      <w:r w:rsidR="00454D58">
        <w:rPr>
          <w:vertAlign w:val="subscript"/>
        </w:rPr>
        <w:t>ASE</w:t>
      </w:r>
      <w:r w:rsidR="00454D58">
        <w:t xml:space="preserve"> and BERT</w:t>
      </w:r>
      <w:r w:rsidR="00454D58">
        <w:rPr>
          <w:vertAlign w:val="subscript"/>
        </w:rPr>
        <w:t>LARGE</w:t>
      </w:r>
      <w:r w:rsidR="00454D58">
        <w:t xml:space="preserve">, which differ in the number of layers (i.e., transformer-encoder blocks) </w:t>
      </w:r>
      <m:oMath>
        <m:r>
          <w:rPr>
            <w:rFonts w:ascii="Cambria Math" w:hAnsi="Cambria Math"/>
          </w:rPr>
          <m:t>L</m:t>
        </m:r>
      </m:oMath>
      <w:r w:rsidR="00454D58">
        <w:t xml:space="preserve">, their hidden size </w:t>
      </w:r>
      <m:oMath>
        <m:r>
          <w:rPr>
            <w:rFonts w:ascii="Cambria Math" w:hAnsi="Cambria Math"/>
          </w:rPr>
          <m:t>H</m:t>
        </m:r>
      </m:oMath>
      <w:r w:rsidR="00454D58">
        <w:t xml:space="preserve">, their number of self-attention heads </w:t>
      </w:r>
      <m:oMath>
        <m:r>
          <w:rPr>
            <w:rFonts w:ascii="Cambria Math" w:hAnsi="Cambria Math"/>
          </w:rPr>
          <m:t>A</m:t>
        </m:r>
      </m:oMath>
      <w:r w:rsidR="00454D58">
        <w:t xml:space="preserve"> and their total number of parameters </w:t>
      </w:r>
      <m:oMath>
        <m:r>
          <w:rPr>
            <w:rFonts w:ascii="Cambria Math" w:hAnsi="Cambria Math"/>
          </w:rPr>
          <m:t>P</m:t>
        </m:r>
      </m:oMath>
      <w:r w:rsidR="00454D58">
        <w:t xml:space="preserve">, with </w:t>
      </w:r>
      <m:oMath>
        <m:r>
          <w:rPr>
            <w:rFonts w:ascii="Cambria Math" w:hAnsi="Cambria Math"/>
          </w:rPr>
          <m:t>L=12</m:t>
        </m:r>
      </m:oMath>
      <w:r w:rsidR="00454D58">
        <w:t xml:space="preserve">, </w:t>
      </w:r>
      <m:oMath>
        <m:r>
          <w:rPr>
            <w:rFonts w:ascii="Cambria Math" w:hAnsi="Cambria Math"/>
          </w:rPr>
          <m:t>H=768</m:t>
        </m:r>
      </m:oMath>
      <w:r w:rsidR="00454D58">
        <w:t xml:space="preserve">, </w:t>
      </w:r>
      <m:oMath>
        <m:r>
          <w:rPr>
            <w:rFonts w:ascii="Cambria Math" w:hAnsi="Cambria Math"/>
          </w:rPr>
          <m:t>A=12</m:t>
        </m:r>
      </m:oMath>
      <w:r w:rsidR="00454D58">
        <w:t xml:space="preserve">, </w:t>
      </w:r>
      <m:oMath>
        <m:r>
          <w:rPr>
            <w:rFonts w:ascii="Cambria Math" w:hAnsi="Cambria Math"/>
          </w:rPr>
          <m:t>P=110M</m:t>
        </m:r>
      </m:oMath>
      <w:r w:rsidR="00454D58">
        <w:t xml:space="preserve"> for BERT</w:t>
      </w:r>
      <w:r w:rsidR="00454D58" w:rsidRPr="00454D58">
        <w:rPr>
          <w:vertAlign w:val="subscript"/>
        </w:rPr>
        <w:t>BASE</w:t>
      </w:r>
      <w:r w:rsidR="00454D58">
        <w:t xml:space="preserve"> and </w:t>
      </w:r>
      <m:oMath>
        <m:r>
          <w:rPr>
            <w:rFonts w:ascii="Cambria Math" w:hAnsi="Cambria Math"/>
          </w:rPr>
          <m:t>L=24</m:t>
        </m:r>
      </m:oMath>
      <w:r w:rsidR="00454D58">
        <w:t xml:space="preserve">, </w:t>
      </w:r>
      <m:oMath>
        <m:r>
          <w:rPr>
            <w:rFonts w:ascii="Cambria Math" w:hAnsi="Cambria Math"/>
          </w:rPr>
          <m:t>H=1024</m:t>
        </m:r>
      </m:oMath>
      <w:r w:rsidR="00454D58">
        <w:t xml:space="preserve">, </w:t>
      </w:r>
      <m:oMath>
        <m:r>
          <w:rPr>
            <w:rFonts w:ascii="Cambria Math" w:hAnsi="Cambria Math"/>
          </w:rPr>
          <m:t>A=16</m:t>
        </m:r>
      </m:oMath>
      <w:r w:rsidR="00454D58">
        <w:t xml:space="preserve">, </w:t>
      </w:r>
      <m:oMath>
        <m:r>
          <w:rPr>
            <w:rFonts w:ascii="Cambria Math" w:hAnsi="Cambria Math"/>
          </w:rPr>
          <m:t>P=340M</m:t>
        </m:r>
      </m:oMath>
      <w:r w:rsidR="00454D58">
        <w:t xml:space="preserve"> for BERT</w:t>
      </w:r>
      <w:r w:rsidR="00454D58" w:rsidRPr="00454D58">
        <w:rPr>
          <w:vertAlign w:val="subscript"/>
        </w:rPr>
        <w:t>LARGE</w:t>
      </w:r>
      <w:r w:rsidR="00454D58">
        <w:t>.</w:t>
      </w:r>
      <w:r w:rsidR="00D50E34">
        <w:t xml:space="preserve"> What makes BERT so powerful in comparison to previous models is that it is “</w:t>
      </w:r>
      <w:r w:rsidR="00F5532F">
        <w:t>the first deeply bidirectional, unsupervised language representation</w:t>
      </w:r>
      <w:r w:rsidR="00282388">
        <w:t xml:space="preserve">” </w:t>
      </w:r>
      <w:sdt>
        <w:sdtPr>
          <w:alias w:val="To edit, see citavi.com/edit"/>
          <w:tag w:val="CitaviPlaceholder#fb9cf6b6-d9a5-46c8-9234-facce106a8b3"/>
          <w:id w:val="-948227465"/>
          <w:placeholder>
            <w:docPart w:val="DefaultPlaceholder_-1854013440"/>
          </w:placeholder>
        </w:sdtPr>
        <w:sdtEndPr/>
        <w:sdtContent>
          <w:r w:rsidR="00D50E34">
            <w:rPr>
              <w:noProof/>
            </w:rPr>
            <w:fldChar w:fldCharType="begin"/>
          </w:r>
          <w:r w:rsidR="00D50E34">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jZjEyNWQzLTViMzItNGIzNC05NmUwLTYwNmVmOGZjNmEwNyIsIlJhbmdlTGVuZ3RoIjoyMiwiUmVmZXJlbmNlSWQiOiJiZDY5NzA5ZS00MTMwLTQ5ZTYtODRjZi0yZjI4Njk0MTdkMTYiLCJSZWZlcmVuY2UiOnsiJGlkIjoiMyIsIiR0eXBlIjoiU3dpc3NBY2FkZW1pYy5DaXRhdmkuUmVmZXJlbmNlLCBTd2lzc0FjYWRlbWljLkNpdGF2aSIsIkFic3RyYWN0Q29tcGxleGl0eSI6MCwiQWJzdHJhY3RTb3VyY2VUZXh0Rm9ybWF0IjowLCJBY2Nlc3NEYXRlIjoiMjkuMDEuMjAyMiIsIkF1dGhvcnMiOlt7IiRpZCI6IjQ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UiLCIkdHlwZSI6IlN3aXNzQWNhZGVtaWMuQ2l0YXZpLlByb2plY3QsIFN3aXNzQWNhZGVtaWMuQ2l0YXZpIn19LHsiJGlkIjoiNi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czovL2FpLmdvb2dsZWJsb2cuY29tLzIwMTgvMTEvb3Blbi1zb3VyY2luZy1iZXJ0LXN0YXRlLW9mLWFydC1wcmUuaHRtbCIsIlVyaVN0cmluZyI6Imh0dHBzOi8vYWkuZ29vZ2xlYmxvZy5jb20vMjAxOC8xMS9vcGVuLXNvdXJjaW5nLWJlcnQtc3RhdGUtb2YtYXJ0LXByZS5odG1s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}</w:instrText>
          </w:r>
          <w:r w:rsidR="00D50E34">
            <w:rPr>
              <w:noProof/>
            </w:rPr>
            <w:fldChar w:fldCharType="separate"/>
          </w:r>
          <w:r w:rsidR="00E31C1E">
            <w:rPr>
              <w:noProof/>
            </w:rPr>
            <w:t>(Devlin &amp; Chang, 2018)</w:t>
          </w:r>
          <w:r w:rsidR="00D50E34">
            <w:rPr>
              <w:noProof/>
            </w:rPr>
            <w:fldChar w:fldCharType="end"/>
          </w:r>
        </w:sdtContent>
      </w:sdt>
      <w:r w:rsidR="00C36BCC">
        <w:t xml:space="preserve">. That means it uses both the previous and following context of a word to generate a representation, while starting from the very bottom of a deep neural network, what </w:t>
      </w:r>
      <w:r w:rsidR="00C36BCC">
        <w:lastRenderedPageBreak/>
        <w:t xml:space="preserve">distinguishes it from </w:t>
      </w:r>
      <w:proofErr w:type="spellStart"/>
      <w:r w:rsidR="00C36BCC">
        <w:t>ELMo’s</w:t>
      </w:r>
      <w:proofErr w:type="spellEnd"/>
      <w:r w:rsidR="00C36BCC">
        <w:t xml:space="preserve"> approach (</w:t>
      </w:r>
      <w:r w:rsidR="00C36BCC" w:rsidRPr="00C36BCC">
        <w:rPr>
          <w:highlight w:val="yellow"/>
        </w:rPr>
        <w:t>see section 2.2.1</w:t>
      </w:r>
      <w:r w:rsidR="00C36BCC">
        <w:t>)</w:t>
      </w:r>
      <w:r w:rsidR="00654AC0">
        <w:t>. In order to learn these representations, BERT was pretrained on a huge amount of general text data</w:t>
      </w:r>
      <w:r w:rsidR="00A174EE">
        <w:t xml:space="preserve"> (3.3B words)</w:t>
      </w:r>
      <w:r w:rsidR="00654AC0">
        <w:t xml:space="preserve">, originating from </w:t>
      </w:r>
      <w:proofErr w:type="spellStart"/>
      <w:r w:rsidR="00654AC0">
        <w:t>BooksCorpus</w:t>
      </w:r>
      <w:proofErr w:type="spellEnd"/>
      <w:r w:rsidR="00654AC0">
        <w:t xml:space="preserve"> </w:t>
      </w:r>
      <w:sdt>
        <w:sdtPr>
          <w:alias w:val="To edit, see citavi.com/edit"/>
          <w:tag w:val="CitaviPlaceholder#19b88cb0-12d8-40eb-b89a-0991f54b34e1"/>
          <w:id w:val="-731469792"/>
          <w:placeholder>
            <w:docPart w:val="DefaultPlaceholder_-1854013440"/>
          </w:placeholder>
        </w:sdtPr>
        <w:sdtEndPr/>
        <w:sdtContent>
          <w:r w:rsidR="00654AC0">
            <w:rPr>
              <w:noProof/>
            </w:rPr>
            <w:fldChar w:fldCharType="begin"/>
          </w:r>
          <w:r w:rsidR="00654AC0">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yNzc0MTVlLWJkNTItNDBmMC05NzkxLTZjNDhjNjFiMTMyOCIsIlJhbmdlTGVuZ3RoIjoxOCwiUmVmZXJlbmNlSWQiOiI4MzRlMDA2Zi05YTJkLTQwNDMtYTljZi1mOTdhY2MyMmNlNG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}</w:instrText>
          </w:r>
          <w:r w:rsidR="00654AC0">
            <w:rPr>
              <w:noProof/>
            </w:rPr>
            <w:fldChar w:fldCharType="separate"/>
          </w:r>
          <w:r w:rsidR="00E31C1E">
            <w:rPr>
              <w:noProof/>
            </w:rPr>
            <w:t>(Zhu et al., 2015)</w:t>
          </w:r>
          <w:r w:rsidR="00654AC0">
            <w:rPr>
              <w:noProof/>
            </w:rPr>
            <w:fldChar w:fldCharType="end"/>
          </w:r>
        </w:sdtContent>
      </w:sdt>
      <w:r w:rsidR="00654AC0">
        <w:t xml:space="preserve"> and Wikipedia articles, using two</w:t>
      </w:r>
      <w:r w:rsidR="00082FB8">
        <w:t xml:space="preserve"> unsupervised</w:t>
      </w:r>
      <w:r w:rsidR="00654AC0">
        <w:t xml:space="preserve"> tasks, namely masked language modelling (MLM) and next sentence prediction (NSP).</w:t>
      </w:r>
    </w:p>
    <w:p w14:paraId="2F2C1EE3" w14:textId="28D1F71E" w:rsidR="00FE2E77" w:rsidRDefault="00B561B1" w:rsidP="00B561B1">
      <w:pPr>
        <w:pStyle w:val="Zwischenberschriftnichtnummeriert"/>
      </w:pPr>
      <w:r>
        <w:t>Masked Language Model</w:t>
      </w:r>
      <w:r w:rsidR="00FA7790">
        <w:t>l</w:t>
      </w:r>
      <w:r>
        <w:t>ing</w:t>
      </w:r>
    </w:p>
    <w:p w14:paraId="1DCA166B" w14:textId="1248C0A2" w:rsidR="00B561B1" w:rsidRDefault="00FE2E77" w:rsidP="00082FB8">
      <w:r>
        <w:t xml:space="preserve">MLM is not a new invention and </w:t>
      </w:r>
      <w:r w:rsidR="00FA7790">
        <w:t xml:space="preserve">was first proposed a long time ago under the name of Cloze-Procedure </w:t>
      </w:r>
      <w:sdt>
        <w:sdtPr>
          <w:alias w:val="To edit, see citavi.com/edit"/>
          <w:tag w:val="CitaviPlaceholder#955432ff-8cc7-456f-bf18-57a9eb93f7c0"/>
          <w:id w:val="938335731"/>
          <w:placeholder>
            <w:docPart w:val="DefaultPlaceholder_-1854013440"/>
          </w:placeholder>
        </w:sdtPr>
        <w:sdtEndPr/>
        <w:sdtContent>
          <w:r w:rsidR="00FA7790">
            <w:rPr>
              <w:noProof/>
            </w:rPr>
            <w:fldChar w:fldCharType="begin"/>
          </w:r>
          <w:r w:rsidR="00FA7790">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xNDg2YWQ1LWY4ZDgtNGFhYi1iNzRmLWQ1OTVkOWFmZWRjZiIsIlJhbmdlTGVuZ3RoIjoxNCwiUmVmZXJlbmNlSWQiOiI3YTUyODcwNS0zYWJiLTRlNzUtYmI4Zi05MzM2MDFjNGY2NW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xMTc3LzEwNzc2OTkwNTMwMzAwMDQwMSIsIlVyaVN0cmluZyI6Imh0dHBzOi8vZG9pLm9yZy8xMC4xMTc3LzEwNzc2OTkwNTMwMzAwMDQwMS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}</w:instrText>
          </w:r>
          <w:r w:rsidR="00FA7790">
            <w:rPr>
              <w:noProof/>
            </w:rPr>
            <w:fldChar w:fldCharType="separate"/>
          </w:r>
          <w:r w:rsidR="00E31C1E">
            <w:rPr>
              <w:noProof/>
            </w:rPr>
            <w:t>(Taylor, 1953)</w:t>
          </w:r>
          <w:r w:rsidR="00FA7790">
            <w:rPr>
              <w:noProof/>
            </w:rPr>
            <w:fldChar w:fldCharType="end"/>
          </w:r>
        </w:sdtContent>
      </w:sdt>
      <w:r>
        <w:t xml:space="preserve">. </w:t>
      </w:r>
      <w:r w:rsidR="00FA7790">
        <w:t>With BERT’s MLM, 15% of the tokens of an input sequence are randomly selected. 80% of these selected tokens are masked, i.e., replaced with a [MASK] token, 10% are replaced by a random token of the vocabulary and 10% stay unchanged. The model’s job is then to predict the masked tokens</w:t>
      </w:r>
      <w:r w:rsidR="00082FB8">
        <w:t xml:space="preserve"> of the sequence based on their previous and next contexts. MLM allows the model to learn representations in both directions simultaneously and without the risk of knowing before-hand what token </w:t>
      </w:r>
      <w:r w:rsidR="000738E9">
        <w:t xml:space="preserve">is coming next. </w:t>
      </w:r>
      <w:sdt>
        <w:sdtPr>
          <w:alias w:val="To edit, see citavi.com/edit"/>
          <w:tag w:val="CitaviPlaceholder#7c66776a-d637-46c4-b938-14de4d9e6d92"/>
          <w:id w:val="-205024058"/>
          <w:placeholder>
            <w:docPart w:val="DefaultPlaceholder_-1854013440"/>
          </w:placeholder>
        </w:sdtPr>
        <w:sdtEndPr/>
        <w:sdtContent>
          <w:r w:rsidR="005B1C2E">
            <w:rPr>
              <w:noProof/>
            </w:rPr>
            <w:fldChar w:fldCharType="begin"/>
          </w:r>
          <w:r w:rsidR="005B1C2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ZjNlMDNkLWI2NDktNDgxNi04MzA1LWZmOTljNjQxY2E4OCIsIlJhbmdlTGVuZ3RoIjo0MCwiUmVmZXJlbmNlSWQiOiI3YmZmNGNiZC02ZDg5LTQ0NGYtYTg0OC1lZGYyY2ExOTJmM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giLCIkdHlwZSI6IlN3aXNzQWNhZGVtaWMuQ2l0YXZpLlByb2plY3QsIFN3aXNzQWNhZGVtaWMuQ2l0YXZpIn19LHsiJGlkIjoiOS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OCJ9fSx7IiRpZCI6IjEwIiwiJHR5cGUiOiJTd2lzc0FjYWRlbWljLkNpdGF2aS5QZXJzb24sIFN3aXNzQWNhZGVtaWMuQ2l0YXZpIiwiRmlyc3ROYW1lIjoiS2VudG9uIiwiTGFzdE5hbWUiOiJMZWUiLCJQcm90ZWN0ZWQiOmZhbHNlLCJTZXgiOjIsIkNyZWF0ZWRCeSI6Il9QYXNjaCIsIkNyZWF0ZWRPbiI6IjIwMjEtMTAtMjlUMDk6NTM6NTEiLCJNb2RpZmllZEJ5IjoiX1Bhc2NoIiwiSWQiOiI4YTY5ZGFiNy0yMjA5LTQ1YzUtOTY5Zi1iMGRhNTc1YTkyMzkiLCJNb2RpZmllZE9uIjoiMjAyMS0xMC0yOVQwOTo1Mzo1MSIsIlByb2plY3QiOnsiJHJlZiI6IjgifX0seyIkaWQiOiIxMS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g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gxMC4wNDgwNXYyIiwiVXJpU3RyaW5nIjoiaHR0cHM6Ly9hcnhpdi5vcmcvcGRmLzE4MTAuMDQ4MDV2Mi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C0yOVQwOTo1Mzo1MSIsIk1vZGlmaWVkQnkiOiJfUGFzY2giLCJJZCI6Ijc5NWEwNzg4LWNmMjctNGJlNy04Y2ExLWNkOGMyZjdiYjUwMSIsIk1vZGlmaWVkT24iOiIyMDIxLTEwLTI5VDA5OjUzOjUx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gxMC4wNDgwNXYyIiwiVXJpU3RyaW5nIjoiaHR0cDovL2FyeGl2Lm9yZy9hYnM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AtMjlUMDk6NTM6NTEiLCJNb2RpZmllZEJ5IjoiX1Bhc2NoIiwiSWQiOiIxMjNhNGNhMS0xOTQ1LTRkYTYtOGIxOC01Y2RjZThkNjk0YWUiLCJNb2RpZmllZE9uIjoiMjAyMS0xMC0yOVQwOTo1Mzo1MS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hcnhpdi5vcmcvcGRmLzE4MTAuMDQ4MDV2MiIsIlVyaVN0cmluZyI6Imh0dHA6Ly9hcnhpdi5vcmcvcGRmLzE4MTAuMDQ4MDV2M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}</w:instrText>
          </w:r>
          <w:r w:rsidR="005B1C2E">
            <w:rPr>
              <w:noProof/>
            </w:rPr>
            <w:fldChar w:fldCharType="separate"/>
          </w:r>
          <w:r w:rsidR="00E31C1E">
            <w:rPr>
              <w:noProof/>
            </w:rPr>
            <w:t>(Devlin et al., 2018, Pre-training BERT)</w:t>
          </w:r>
          <w:r w:rsidR="005B1C2E">
            <w:rPr>
              <w:noProof/>
            </w:rPr>
            <w:fldChar w:fldCharType="end"/>
          </w:r>
        </w:sdtContent>
      </w:sdt>
    </w:p>
    <w:p w14:paraId="67FF32D3" w14:textId="3E461CF8" w:rsidR="00EE757C" w:rsidRPr="00EE757C" w:rsidRDefault="00EE757C" w:rsidP="00EE757C">
      <w:pPr>
        <w:pStyle w:val="Folgeabsatz"/>
      </w:pPr>
      <w:r>
        <w:t>Although MLM might not be that useful of a task on its own, it</w:t>
      </w:r>
      <w:r w:rsidR="00064E8F">
        <w:t xml:space="preserve"> is</w:t>
      </w:r>
      <w:r>
        <w:t xml:space="preserve"> great for learning representations that are </w:t>
      </w:r>
      <w:r w:rsidR="00100ECE">
        <w:t xml:space="preserve">later on </w:t>
      </w:r>
      <w:r>
        <w:t>helpful for a broad range of different tasks</w:t>
      </w:r>
      <w:r w:rsidR="00064E8F">
        <w:t>,</w:t>
      </w:r>
      <w:r w:rsidR="00100ECE">
        <w:t xml:space="preserve"> and t</w:t>
      </w:r>
      <w:r>
        <w:t>here is also sufficient training data availabl</w:t>
      </w:r>
      <w:r w:rsidR="00064E8F">
        <w:t>e</w:t>
      </w:r>
      <w:r w:rsidR="00100ECE">
        <w:t xml:space="preserve">, </w:t>
      </w:r>
      <w:r w:rsidR="00064E8F">
        <w:t xml:space="preserve">so it ticks the boxes for successful </w:t>
      </w:r>
      <w:r w:rsidR="00100ECE">
        <w:t xml:space="preserve">pretraining as discussed in </w:t>
      </w:r>
      <w:r w:rsidR="00100ECE" w:rsidRPr="00100ECE">
        <w:rPr>
          <w:highlight w:val="yellow"/>
        </w:rPr>
        <w:t>section Transfer Learning</w:t>
      </w:r>
      <w:r>
        <w:t xml:space="preserve">. </w:t>
      </w:r>
    </w:p>
    <w:p w14:paraId="7E6E5ACB" w14:textId="4AE6BA25" w:rsidR="0021270E" w:rsidRDefault="0021270E" w:rsidP="006967D6">
      <w:pPr>
        <w:pStyle w:val="Zwischenberschriftnichtnummeriert"/>
      </w:pPr>
      <w:r>
        <w:t>Next Sentence Prediction</w:t>
      </w:r>
    </w:p>
    <w:p w14:paraId="3AE32E97" w14:textId="55A788F9" w:rsidR="00531E5C" w:rsidRDefault="009A5C76" w:rsidP="00B1488F">
      <w:pPr>
        <w:spacing w:after="200"/>
        <w:jc w:val="left"/>
      </w:pPr>
      <w:r>
        <w:t xml:space="preserve">NSP is about predicting whether two sentences are adjacent and is used by </w:t>
      </w:r>
      <w:r w:rsidR="004F33DD">
        <w:t>BERT in order to understand the relationship between sentences, which is not directly covered by MLM.</w:t>
      </w:r>
      <w:r>
        <w:t xml:space="preserve"> During training, the model is presented with two truly adjacent sentences 50% of the time and for the other 50%, the second sentence is picked randomly from the pretraining corpus. </w:t>
      </w:r>
      <w:sdt>
        <w:sdtPr>
          <w:alias w:val="To edit, see citavi.com/edit"/>
          <w:tag w:val="CitaviPlaceholder#18510b46-746a-4ea0-afe2-844ec07d8ab4"/>
          <w:id w:val="1266414620"/>
          <w:placeholder>
            <w:docPart w:val="5EAE2CB090BF40109643A45654745412"/>
          </w:placeholder>
        </w:sdtPr>
        <w:sdtEndPr/>
        <w:sdtContent>
          <w:r w:rsidR="00232C3D">
            <w:rPr>
              <w:noProof/>
            </w:rPr>
            <w:fldChar w:fldCharType="begin"/>
          </w:r>
          <w:r w:rsidR="00232C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ZjNlMDNkLWI2NDktNDgxNi04MzA1LWZmOTljNjQxY2E4OCIsIlJhbmdlTGVuZ3RoIjo0MCwiUmVmZXJlbmNlSWQiOiI3YmZmNGNiZC02ZDg5LTQ0NGYtYTg0OC1lZGYyY2ExOTJmM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giLCIkdHlwZSI6IlN3aXNzQWNhZGVtaWMuQ2l0YXZpLlByb2plY3QsIFN3aXNzQWNhZGVtaWMuQ2l0YXZpIn19LHsiJGlkIjoiOS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OCJ9fSx7IiRpZCI6IjEwIiwiJHR5cGUiOiJTd2lzc0FjYWRlbWljLkNpdGF2aS5QZXJzb24sIFN3aXNzQWNhZGVtaWMuQ2l0YXZpIiwiRmlyc3ROYW1lIjoiS2VudG9uIiwiTGFzdE5hbWUiOiJMZWUiLCJQcm90ZWN0ZWQiOmZhbHNlLCJTZXgiOjIsIkNyZWF0ZWRCeSI6Il9QYXNjaCIsIkNyZWF0ZWRPbiI6IjIwMjEtMTAtMjlUMDk6NTM6NTEiLCJNb2RpZmllZEJ5IjoiX1Bhc2NoIiwiSWQiOiI4YTY5ZGFiNy0yMjA5LTQ1YzUtOTY5Zi1iMGRhNTc1YTkyMzkiLCJNb2RpZmllZE9uIjoiMjAyMS0xMC0yOVQwOTo1Mzo1MSIsIlByb2plY3QiOnsiJHJlZiI6IjgifX0seyIkaWQiOiIxMS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g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gxMC4wNDgwNXYyIiwiVXJpU3RyaW5nIjoiaHR0cHM6Ly9hcnhpdi5vcmcvcGRmLzE4MTAuMDQ4MDV2Mi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C0yOVQwOTo1Mzo1MSIsIk1vZGlmaWVkQnkiOiJfUGFzY2giLCJJZCI6Ijc5NWEwNzg4LWNmMjctNGJlNy04Y2ExLWNkOGMyZjdiYjUwMSIsIk1vZGlmaWVkT24iOiIyMDIxLTEwLTI5VDA5OjUzOjUx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gxMC4wNDgwNXYyIiwiVXJpU3RyaW5nIjoiaHR0cDovL2FyeGl2Lm9yZy9hYnM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AtMjlUMDk6NTM6NTEiLCJNb2RpZmllZEJ5IjoiX1Bhc2NoIiwiSWQiOiIxMjNhNGNhMS0xOTQ1LTRkYTYtOGIxOC01Y2RjZThkNjk0YWUiLCJNb2RpZmllZE9uIjoiMjAyMS0xMC0yOVQwOTo1Mzo1MS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hcnhpdi5vcmcvcGRmLzE4MTAuMDQ4MDV2MiIsIlVyaVN0cmluZyI6Imh0dHA6Ly9hcnhpdi5vcmcvcGRmLzE4MTAuMDQ4MDV2M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}</w:instrText>
          </w:r>
          <w:r w:rsidR="00232C3D">
            <w:rPr>
              <w:noProof/>
            </w:rPr>
            <w:fldChar w:fldCharType="separate"/>
          </w:r>
          <w:r w:rsidR="00E31C1E">
            <w:rPr>
              <w:noProof/>
            </w:rPr>
            <w:t>(Devlin et al., 2018, Pre-training BERT)</w:t>
          </w:r>
          <w:r w:rsidR="00232C3D">
            <w:rPr>
              <w:noProof/>
            </w:rPr>
            <w:fldChar w:fldCharType="end"/>
          </w:r>
        </w:sdtContent>
      </w:sdt>
    </w:p>
    <w:p w14:paraId="122E5093" w14:textId="1A5A7DBE" w:rsidR="00531E5C" w:rsidRDefault="00531E5C" w:rsidP="00531E5C">
      <w:pPr>
        <w:pStyle w:val="Zwischenberschriftnichtnummeriert"/>
      </w:pPr>
      <w:r>
        <w:t>Input and Output</w:t>
      </w:r>
      <w:r w:rsidR="0027277C">
        <w:t xml:space="preserve"> Representations</w:t>
      </w:r>
    </w:p>
    <w:p w14:paraId="207307E1" w14:textId="6651FCB8" w:rsidR="00CA2775" w:rsidRDefault="00A039F1" w:rsidP="00A53A9B">
      <w:r>
        <w:t xml:space="preserve">BERT does not input the embeddings of whole words but rather uses </w:t>
      </w:r>
      <w:proofErr w:type="spellStart"/>
      <w:r>
        <w:t>WordPiece</w:t>
      </w:r>
      <w:proofErr w:type="spellEnd"/>
      <w:r>
        <w:t xml:space="preserve"> </w:t>
      </w:r>
      <w:sdt>
        <w:sdtPr>
          <w:alias w:val="To edit, see citavi.com/edit"/>
          <w:tag w:val="CitaviPlaceholder#5c91fdc0-4132-408b-843d-35362b07b9c1"/>
          <w:id w:val="1811365435"/>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}</w:instrText>
          </w:r>
          <w:r>
            <w:rPr>
              <w:noProof/>
            </w:rPr>
            <w:fldChar w:fldCharType="separate"/>
          </w:r>
          <w:r w:rsidR="00E31C1E">
            <w:rPr>
              <w:noProof/>
            </w:rPr>
            <w:t>(Wu et al., 2016)</w:t>
          </w:r>
          <w:r>
            <w:rPr>
              <w:noProof/>
            </w:rPr>
            <w:fldChar w:fldCharType="end"/>
          </w:r>
        </w:sdtContent>
      </w:sdt>
      <w:r>
        <w:t xml:space="preserve"> embeddings with a 30</w:t>
      </w:r>
      <w:r w:rsidR="008A5C79">
        <w:t>,</w:t>
      </w:r>
      <w:r>
        <w:t xml:space="preserve">000 token vocabulary. This means the input sequence is segmented into single tokens based on this existing vocabulary. If a word as a whole is not included in the vocabulary, </w:t>
      </w:r>
      <w:r w:rsidR="00EB092B">
        <w:t xml:space="preserve">it is split into multiple </w:t>
      </w:r>
      <w:proofErr w:type="spellStart"/>
      <w:r w:rsidR="00EB092B">
        <w:t>subtokens</w:t>
      </w:r>
      <w:proofErr w:type="spellEnd"/>
      <w:r w:rsidR="00EB092B">
        <w:t xml:space="preserve">, e.g., </w:t>
      </w:r>
      <m:oMath>
        <m:r>
          <w:rPr>
            <w:rFonts w:ascii="Cambria Math" w:hAnsi="Cambria Math"/>
          </w:rPr>
          <m:t>embedding → em + ##bed + ##ding</m:t>
        </m:r>
      </m:oMath>
      <w:r w:rsidR="00EB092B">
        <w:t xml:space="preserve">. Note that all subwords except for the first one start with </w:t>
      </w:r>
      <m:oMath>
        <m:r>
          <w:rPr>
            <w:rFonts w:ascii="Cambria Math" w:hAnsi="Cambria Math"/>
          </w:rPr>
          <m:t>##</m:t>
        </m:r>
      </m:oMath>
      <w:r w:rsidR="00EB092B">
        <w:t xml:space="preserve">. </w:t>
      </w:r>
      <w:r w:rsidR="0071694A">
        <w:lastRenderedPageBreak/>
        <w:t xml:space="preserve">Additionally, BERT adds a </w:t>
      </w:r>
      <w:r w:rsidR="0071694A" w:rsidRPr="0071694A">
        <w:rPr>
          <w:i/>
          <w:iCs/>
        </w:rPr>
        <w:t>[CLS]</w:t>
      </w:r>
      <w:r w:rsidR="0071694A">
        <w:t xml:space="preserve"> token at the beginning of each sequence </w:t>
      </w:r>
      <w:r w:rsidR="00194612">
        <w:t xml:space="preserve">and a </w:t>
      </w:r>
      <w:r w:rsidR="00194612" w:rsidRPr="0071694A">
        <w:rPr>
          <w:i/>
          <w:iCs/>
        </w:rPr>
        <w:t>[SEP]</w:t>
      </w:r>
      <w:r w:rsidR="00194612">
        <w:t xml:space="preserve"> token at the end of </w:t>
      </w:r>
      <w:r w:rsidR="0071694A">
        <w:t xml:space="preserve">each sentence, respectively. </w:t>
      </w:r>
      <w:r w:rsidR="00194612">
        <w:t xml:space="preserve">The [CLS] is added, so that the final hidden state that corresponds to it can be used as the aggregate sequence representation for classification tasks. </w:t>
      </w:r>
      <w:r w:rsidR="0091514D">
        <w:t xml:space="preserve">[SEP] is added to differentiate sentences within the input sequence which is necessary for specific tasks such as NSP or question answering. </w:t>
      </w:r>
      <w:r w:rsidR="00875330">
        <w:t>The final representation of a token results from the sum of its token, segment (encodes information about what sentence the token is in) and positional embedding (encodes information about the position of the token in the input sequence).</w:t>
      </w:r>
      <w:r w:rsidR="00A53A9B">
        <w:t xml:space="preserve"> </w:t>
      </w:r>
      <w:sdt>
        <w:sdtPr>
          <w:alias w:val="To edit, see citavi.com/edit"/>
          <w:tag w:val="CitaviPlaceholder#a97d0695-d49d-412f-bf40-92b4f9da512c"/>
          <w:id w:val="631528726"/>
          <w:placeholder>
            <w:docPart w:val="DefaultPlaceholder_-1854013440"/>
          </w:placeholder>
        </w:sdtPr>
        <w:sdtEndPr/>
        <w:sdtContent>
          <w:r w:rsidR="00A53A9B">
            <w:rPr>
              <w:noProof/>
            </w:rPr>
            <w:fldChar w:fldCharType="begin"/>
          </w:r>
          <w:r w:rsidR="00A53A9B">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U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ODEwLjA0ODA1djIiLCJVcmlTdHJpbmciOiJodHRwczovL2FyeGl2Lm9yZy9wZGYvMTgxMC4wNDgwNXYy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wLTI5VDA5OjUzOjUxIiwiTW9kaWZpZWRCeSI6Il9QYXNjaCIsIklkIjoiNzk1YTA3ODgtY2YyNy00YmU3LThjYTEtY2Q4YzJmN2JiNTAxIiwiTW9kaWZpZWRPbiI6IjIwMjEtMTAtMjlUMDk6NTM6NTE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ODEwLjA0ODA1djIiLCJVcmlTdHJpbmciOiJodHRwOi8vYXJ4aXYub3JnL2Ficy8xODEwLjA0ODA1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C0yOVQwOTo1Mzo1MSIsIk1vZGlmaWVkQnkiOiJfUGFzY2giLCJJZCI6IjEyM2E0Y2ExLTE5NDUtNGRhNi04YjE4LTVjZGNlOGQ2OTRhZSIsIk1vZGlmaWVkT24iOiIyMDIxLTEwLTI5VDA5OjUzOjUx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wZGYvMTgxMC4wNDgwNXYyIiwiVXJpU3RyaW5nIjoiaHR0cDovL2FyeGl2Lm9yZy9wZGY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}</w:instrText>
          </w:r>
          <w:r w:rsidR="00A53A9B">
            <w:rPr>
              <w:noProof/>
            </w:rPr>
            <w:fldChar w:fldCharType="separate"/>
          </w:r>
          <w:r w:rsidR="00E31C1E">
            <w:rPr>
              <w:noProof/>
            </w:rPr>
            <w:t>(Devlin et al., 2018)</w:t>
          </w:r>
          <w:r w:rsidR="00A53A9B">
            <w:rPr>
              <w:noProof/>
            </w:rPr>
            <w:fldChar w:fldCharType="end"/>
          </w:r>
        </w:sdtContent>
      </w:sdt>
    </w:p>
    <w:p w14:paraId="0C21214B" w14:textId="518FD3B3" w:rsidR="007C28BD" w:rsidRDefault="007C28BD" w:rsidP="007C28BD">
      <w:pPr>
        <w:pStyle w:val="berschrift3"/>
      </w:pPr>
      <w:bookmarkStart w:id="23" w:name="_Toc98674044"/>
      <w:r>
        <w:t>BERT in Conversational AI</w:t>
      </w:r>
      <w:bookmarkEnd w:id="23"/>
    </w:p>
    <w:p w14:paraId="15B951EC" w14:textId="10C100BC" w:rsidR="00462C82" w:rsidRPr="00462C82" w:rsidRDefault="00936B3F" w:rsidP="00462C82">
      <w:r>
        <w:t>BERT’s outstanding performance followed by its open sourcing</w:t>
      </w:r>
      <w:r w:rsidR="00E02B05">
        <w:t xml:space="preserve"> </w:t>
      </w:r>
      <w:sdt>
        <w:sdtPr>
          <w:alias w:val="To edit, see citavi.com/edit"/>
          <w:tag w:val="CitaviPlaceholder#7dfe243e-2505-4741-8948-a726c1805e33"/>
          <w:id w:val="-1088692602"/>
          <w:placeholder>
            <w:docPart w:val="DefaultPlaceholder_-1854013440"/>
          </w:placeholder>
        </w:sdtPr>
        <w:sdtEndPr/>
        <w:sdtContent>
          <w:r w:rsidR="00E02B05">
            <w:rPr>
              <w:noProof/>
            </w:rPr>
            <w:fldChar w:fldCharType="begin"/>
          </w:r>
          <w:r w:rsidR="00E02B05">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iZWRjZWZmLWZkN2QtNDUzMy1hOTAwLTNmMGM3YjE4Njk1NCIsIlJhbmdlTGVuZ3RoIjoyMiwiUmVmZXJlbmNlSWQiOiJiZDY5NzA5ZS00MTMwLTQ5ZTYtODRjZi0yZjI4Njk0MTdkMTYiLCJSZWZlcmVuY2UiOnsiJGlkIjoiMyIsIiR0eXBlIjoiU3dpc3NBY2FkZW1pYy5DaXRhdmkuUmVmZXJlbmNlLCBTd2lzc0FjYWRlbWljLkNpdGF2aSIsIkFic3RyYWN0Q29tcGxleGl0eSI6MCwiQWJzdHJhY3RTb3VyY2VUZXh0Rm9ybWF0IjowLCJBY2Nlc3NEYXRlIjoiMjkuMDEuMjAyMiIsIkF1dGhvcnMiOlt7IiRpZCI6IjQ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UiLCIkdHlwZSI6IlN3aXNzQWNhZGVtaWMuQ2l0YXZpLlByb2plY3QsIFN3aXNzQWNhZGVtaWMuQ2l0YXZpIn19LHsiJGlkIjoiNi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czovL2FpLmdvb2dsZWJsb2cuY29tLzIwMTgvMTEvb3Blbi1zb3VyY2luZy1iZXJ0LXN0YXRlLW9mLWFydC1wcmUuaHRtbCIsIlVyaVN0cmluZyI6Imh0dHBzOi8vYWkuZ29vZ2xlYmxvZy5jb20vMjAxOC8xMS9vcGVuLXNvdXJjaW5nLWJlcnQtc3RhdGUtb2YtYXJ0LXByZS5odG1s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}</w:instrText>
          </w:r>
          <w:r w:rsidR="00E02B05">
            <w:rPr>
              <w:noProof/>
            </w:rPr>
            <w:fldChar w:fldCharType="separate"/>
          </w:r>
          <w:r w:rsidR="00E31C1E">
            <w:rPr>
              <w:noProof/>
            </w:rPr>
            <w:t>(Devlin &amp; Chang, 2018)</w:t>
          </w:r>
          <w:r w:rsidR="00E02B05">
            <w:rPr>
              <w:noProof/>
            </w:rPr>
            <w:fldChar w:fldCharType="end"/>
          </w:r>
        </w:sdtContent>
      </w:sdt>
      <w:r>
        <w:t xml:space="preserve"> ensured that is was also applied in conversational AI research.</w:t>
      </w:r>
      <w:r w:rsidR="003313CC">
        <w:t xml:space="preserve"> </w:t>
      </w:r>
      <w:sdt>
        <w:sdtPr>
          <w:alias w:val="To edit, see citavi.com/edit"/>
          <w:tag w:val="CitaviPlaceholder#6adde550-6e5d-4cdf-917a-d0247c0a436f"/>
          <w:id w:val="1947188672"/>
          <w:placeholder>
            <w:docPart w:val="DefaultPlaceholder_-1854013440"/>
          </w:placeholder>
        </w:sdtPr>
        <w:sdtEndPr/>
        <w:sdtContent>
          <w:r w:rsidR="0056552F">
            <w:rPr>
              <w:noProof/>
            </w:rPr>
            <w:fldChar w:fldCharType="begin"/>
          </w:r>
          <w:r w:rsidR="00E31C1E">
            <w:rPr>
              <w:noProof/>
            </w:rPr>
            <w:instrText>ADDIN CitaviPlaceholder{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YXJ4aXYub3JnL3BkZi8xOTAyLjEwOTA5djEiLCJVcmlTdHJpbmciOiJodHRwOi8vYXJ4aXYub3JnL3BkZi8xOTAyLjEwOTA5djE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i0xM1QxMzowOTo0MiIsIk1vZGlmaWVkQnkiOiJfUGFzY2giLCJJZCI6ImM3ZDU1N2I5LWYxMzItNGZkYS05Mjg1LWE0MTljZGU5MzFkYSIsIk1vZGlmaWVkT24iOiIyMDIyLTAyLTEzVDEzOjA5OjQy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kwMi4xMDkwOXYxIiwiVXJpU3RyaW5nIjoiaHR0cHM6Ly9hcnhpdi5vcmcvcGRmLzE5MDIuMTA5MDl2MS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i0xM1QxMzowOTo0MiIsIk1vZGlmaWVkQnkiOiJfUGFzY2giLCJJZCI6ImQ3Yzg0MDZlLWRhODktNGRkNC05ZTQxLTQ4MjJkZTY3MmQwYyIsIk1vZGlmaWVkT24iOiIyMDIyLTAyLTEzVDEzOjA5OjQy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hYnMvMTkwMi4xMDkwOXYxIiwiVXJpU3RyaW5nIjoiaHR0cDovL2FyeGl2Lm9yZy9hYnMvMTkwMi4xMDkwOXYx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}</w:instrText>
          </w:r>
          <w:r w:rsidR="0056552F">
            <w:rPr>
              <w:noProof/>
            </w:rPr>
            <w:fldChar w:fldCharType="separate"/>
          </w:r>
          <w:r w:rsidR="00E31C1E">
            <w:rPr>
              <w:noProof/>
            </w:rPr>
            <w:t>Chen et al.</w:t>
          </w:r>
          <w:r w:rsidR="0056552F">
            <w:rPr>
              <w:noProof/>
            </w:rPr>
            <w:fldChar w:fldCharType="end"/>
          </w:r>
        </w:sdtContent>
      </w:sdt>
      <w:r w:rsidR="0056552F">
        <w:t xml:space="preserve"> </w:t>
      </w:r>
      <w:sdt>
        <w:sdtPr>
          <w:alias w:val="To edit, see citavi.com/edit"/>
          <w:tag w:val="CitaviPlaceholder#d260f567-5569-49fd-8f00-bde4bbf1b394"/>
          <w:id w:val="1597907665"/>
          <w:placeholder>
            <w:docPart w:val="DefaultPlaceholder_-1854013440"/>
          </w:placeholder>
        </w:sdtPr>
        <w:sdtEndPr/>
        <w:sdtContent>
          <w:r w:rsidR="0056552F">
            <w:rPr>
              <w:noProof/>
            </w:rPr>
            <w:fldChar w:fldCharType="begin"/>
          </w:r>
          <w:r w:rsidR="00E31C1E">
            <w:rPr>
              <w:noProof/>
            </w:rPr>
            <w:instrText>ADDIN CitaviPlaceholder{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wZGYvMTkwMi4xMDkwOXYxIiwiVXJpU3RyaW5nIjoiaHR0cDovL2FyeGl2Lm9yZy9wZGYvMTkwMi4xMDkwOXYx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ItMTNUMTM6MDk6NDIiLCJNb2RpZmllZEJ5IjoiX1Bhc2NoIiwiSWQiOiJjN2Q1NTdiOS1mMTMyLTRmZGEtOTI4NS1hNDE5Y2RlOTMxZGEiLCJNb2RpZmllZE9uIjoiMjAyMi0wMi0xM1QxMzowOTo0M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E5MDIuMTA5MDl2MSIsIlVyaVN0cmluZyI6Imh0dHBzOi8vYXJ4aXYub3JnL3BkZi8xOTAyLjEwOTA5djE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ItMTNUMTM6MDk6NDIiLCJNb2RpZmllZEJ5IjoiX1Bhc2NoIiwiSWQiOiJkN2M4NDA2ZS1kYTg5LTRkZDQtOWU0MS00ODIyZGU2NzJkMGMiLCJNb2RpZmllZE9uIjoiMjAyMi0wMi0xM1QxMzowOTo0Mi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YWJzLzE5MDIuMTA5MDl2MSIsIlVyaVN0cmluZyI6Imh0dHA6Ly9hcnhpdi5vcmcvYWJzLzE5MDIuMTA5MDl2M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}</w:instrText>
          </w:r>
          <w:r w:rsidR="0056552F">
            <w:rPr>
              <w:noProof/>
            </w:rPr>
            <w:fldChar w:fldCharType="separate"/>
          </w:r>
          <w:r w:rsidR="00E31C1E">
            <w:rPr>
              <w:noProof/>
            </w:rPr>
            <w:t>(2019)</w:t>
          </w:r>
          <w:r w:rsidR="0056552F">
            <w:rPr>
              <w:noProof/>
            </w:rPr>
            <w:fldChar w:fldCharType="end"/>
          </w:r>
        </w:sdtContent>
      </w:sdt>
      <w:r w:rsidR="0056552F">
        <w:t xml:space="preserve"> applied BERT for intent classification and slot filling and achieved significant performance improvement for those tasks on several benchmark datasets </w:t>
      </w:r>
      <w:r w:rsidR="009323C1">
        <w:t xml:space="preserve">compared to traditional attention-based RNNs. </w:t>
      </w:r>
      <w:sdt>
        <w:sdtPr>
          <w:alias w:val="To edit, see citavi.com/edit"/>
          <w:tag w:val="CitaviPlaceholder#11503e24-9379-4a67-956a-2cb6075a8748"/>
          <w:id w:val="849060949"/>
          <w:placeholder>
            <w:docPart w:val="DefaultPlaceholder_-1854013440"/>
          </w:placeholder>
        </w:sdtPr>
        <w:sdtEndPr/>
        <w:sdtContent>
          <w:r w:rsidR="002724B1">
            <w:rPr>
              <w:noProof/>
            </w:rPr>
            <w:fldChar w:fldCharType="begin"/>
          </w:r>
          <w:r w:rsidR="00E31C1E">
            <w:rPr>
              <w:noProof/>
            </w:rPr>
            <w:instrText>ADDIN CitaviPlaceholder{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Q1LzM0Mzc5NjMuMzQ0MTc0OCIsIlVyaVN0cmluZyI6Imh0dHBzOi8vZG9pLm9yZy8xMC4xMTQ1LzM0Mzc5NjMuMzQ0MTc0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wVDE5OjI4OjI0IiwiTW9kaWZpZWRCeSI6Il9QYXNjaCIsIklkIjoiYjYzNjhjZTQtNDQ2Zi00YTZjLWE4OTQtNWVlOTEyMWI4ZTgzIiwiTW9kaWZpZWRPbiI6IjIwMjItMDItMTBUMTk6Mjg6Mj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2RsLmFjbS5vcmcvZG9pL3Byb2NlZWRpbmdzLzEwLjExNDUvMzQzNzk2MyIsIlVyaVN0cmluZyI6Imh0dHBzOi8vZGwuYWNtLm9yZy9kb2kvcHJvY2VlZGluZ3MvMTAuMTE0NS8zNDM3OTYz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}</w:instrText>
          </w:r>
          <w:r w:rsidR="002724B1">
            <w:rPr>
              <w:noProof/>
            </w:rPr>
            <w:fldChar w:fldCharType="separate"/>
          </w:r>
          <w:r w:rsidR="00E31C1E">
            <w:rPr>
              <w:noProof/>
            </w:rPr>
            <w:t>Vakulenko et al.</w:t>
          </w:r>
          <w:r w:rsidR="002724B1">
            <w:rPr>
              <w:noProof/>
            </w:rPr>
            <w:fldChar w:fldCharType="end"/>
          </w:r>
        </w:sdtContent>
      </w:sdt>
      <w:r w:rsidR="002724B1">
        <w:t xml:space="preserve"> </w:t>
      </w:r>
      <w:sdt>
        <w:sdtPr>
          <w:alias w:val="To edit, see citavi.com/edit"/>
          <w:tag w:val="CitaviPlaceholder#90ace946-305d-4623-96fb-de1a59ebc1d8"/>
          <w:id w:val="-1368215781"/>
          <w:placeholder>
            <w:docPart w:val="DefaultPlaceholder_-1854013440"/>
          </w:placeholder>
        </w:sdtPr>
        <w:sdtEndPr/>
        <w:sdtContent>
          <w:r w:rsidR="002724B1">
            <w:rPr>
              <w:noProof/>
            </w:rPr>
            <w:fldChar w:fldCharType="begin"/>
          </w:r>
          <w:r w:rsidR="00E31C1E">
            <w:rPr>
              <w:noProof/>
            </w:rPr>
            <w:instrText>ADDIN CitaviPlaceholder{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E0NS8zNDM3OTYzLjM0NDE3NDgiLCJVcmlTdHJpbmciOiJodHRwczovL2RvaS5vcmcvMTAuMTE0NS8zNDM3OTYzLjM0NDE3ND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FQxOToyODoyNCIsIk1vZGlmaWVkQnkiOiJfUGFzY2giLCJJZCI6ImI2MzY4Y2U0LTQ0NmYtNGE2Yy1hODk0LTVlZTkxMjFiOGU4MyIsIk1vZGlmaWVkT24iOiIyMDIyLTAyLTEwVDE5OjI4OjI0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kbC5hY20ub3JnL2RvaS9wcm9jZWVkaW5ncy8xMC4xMTQ1LzM0Mzc5NjMiLCJVcmlTdHJpbmciOiJodHRwczovL2RsLmFjbS5vcmcvZG9pL3Byb2NlZWRpbmdzLzEwLjExNDUvMzQzNzk2M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}</w:instrText>
          </w:r>
          <w:r w:rsidR="002724B1">
            <w:rPr>
              <w:noProof/>
            </w:rPr>
            <w:fldChar w:fldCharType="separate"/>
          </w:r>
          <w:r w:rsidR="00E31C1E">
            <w:rPr>
              <w:noProof/>
            </w:rPr>
            <w:t>(2021)</w:t>
          </w:r>
          <w:r w:rsidR="002724B1">
            <w:rPr>
              <w:noProof/>
            </w:rPr>
            <w:fldChar w:fldCharType="end"/>
          </w:r>
        </w:sdtContent>
      </w:sdt>
      <w:r w:rsidR="002724B1">
        <w:t xml:space="preserve"> propose a new conversational question answering architecture which achieves new state of the art performance on the TREC Cast 2019 passage retrieval dataset. They use</w:t>
      </w:r>
      <w:r w:rsidR="005E26A3">
        <w:t>d</w:t>
      </w:r>
      <w:r w:rsidR="002724B1">
        <w:t xml:space="preserve"> BERT </w:t>
      </w:r>
      <w:r w:rsidR="00CC66B7">
        <w:t xml:space="preserve">in their architecture </w:t>
      </w:r>
      <w:r w:rsidR="002724B1">
        <w:t>for passage re-ranking and answer span extraction.</w:t>
      </w:r>
      <w:r w:rsidR="00EF683D">
        <w:t xml:space="preserve"> </w:t>
      </w:r>
      <w:r w:rsidR="00B9039C">
        <w:t xml:space="preserve">Answer span extraction is also the task that BERT is applied for in the </w:t>
      </w:r>
      <w:proofErr w:type="spellStart"/>
      <w:r w:rsidR="00B9039C">
        <w:t>BERTserini</w:t>
      </w:r>
      <w:proofErr w:type="spellEnd"/>
      <w:r w:rsidR="00B9039C">
        <w:t xml:space="preserve"> chatbot proposed by </w:t>
      </w:r>
      <w:sdt>
        <w:sdtPr>
          <w:alias w:val="To edit, see citavi.com/edit"/>
          <w:tag w:val="CitaviPlaceholder#67c11efe-c751-4091-8c59-627f35a59546"/>
          <w:id w:val="889453617"/>
          <w:placeholder>
            <w:docPart w:val="DefaultPlaceholder_-1854013440"/>
          </w:placeholder>
        </w:sdtPr>
        <w:sdtEndPr/>
        <w:sdtContent>
          <w:r w:rsidR="00B9039C">
            <w:rPr>
              <w:noProof/>
            </w:rPr>
            <w:fldChar w:fldCharType="begin"/>
          </w:r>
          <w:r w:rsidR="00B9039C">
            <w:rPr>
              <w:noProof/>
            </w:rPr>
            <w:instrText>ADDIN CitaviPlaceholder{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aHR0cDovL2FjbHdlYi5vcmcvYW50aG9sb2d5L04xOS00IiwiVXJpU3RyaW5nIjoiaHR0cDovL2FjbHdlYi5vcmcvYW50aG9sb2d5L04xOS00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i0xM1QxMzowMDoxMyIsIk1vZGlmaWVkQnkiOiJfUGFzY2giLCJJZCI6ImQwMmEzZjM0LTQ4NzctNDQyNi05ZDUzLWZjMDJiYTcyNTFiNiIsIk1vZGlmaWVkT24iOiIyMDIyLTAyLTEzVDEzOjAwOjEz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g2NTMvdjEvTjE5LTQwMTMiLCJVcmlTdHJpbmciOiJodHRwczovL2RvaS5vcmcvMTAuMTg2NTMvdjEvTjE5LTQwMTM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}</w:instrText>
          </w:r>
          <w:r w:rsidR="00B9039C">
            <w:rPr>
              <w:noProof/>
            </w:rPr>
            <w:fldChar w:fldCharType="separate"/>
          </w:r>
          <w:r w:rsidR="00E31C1E">
            <w:rPr>
              <w:noProof/>
            </w:rPr>
            <w:t>Yang, W. et al.</w:t>
          </w:r>
          <w:r w:rsidR="00B9039C">
            <w:rPr>
              <w:noProof/>
            </w:rPr>
            <w:fldChar w:fldCharType="end"/>
          </w:r>
        </w:sdtContent>
      </w:sdt>
      <w:r w:rsidR="00B9039C">
        <w:t xml:space="preserve"> </w:t>
      </w:r>
      <w:sdt>
        <w:sdtPr>
          <w:alias w:val="To edit, see citavi.com/edit"/>
          <w:tag w:val="CitaviPlaceholder#c3ee95d3-4024-4cec-b225-a77c8e6aa442"/>
          <w:id w:val="1411660719"/>
          <w:placeholder>
            <w:docPart w:val="DefaultPlaceholder_-1854013440"/>
          </w:placeholder>
        </w:sdtPr>
        <w:sdtEndPr/>
        <w:sdtContent>
          <w:r w:rsidR="00B9039C">
            <w:rPr>
              <w:noProof/>
            </w:rPr>
            <w:fldChar w:fldCharType="begin"/>
          </w:r>
          <w:r w:rsidR="00B9039C">
            <w:rPr>
              <w:noProof/>
            </w:rPr>
            <w:instrText>ADDIN CitaviPlaceholder{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mh0dHA6Ly9hY2x3ZWIub3JnL2FudGhvbG9neS9OMTktNCIsIlVyaVN0cmluZyI6Imh0dHA6Ly9hY2x3ZWIub3JnL2FudGhvbG9neS9OMTktN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ItMDItMTNUMTM6MDA6MTMiLCJNb2RpZmllZEJ5IjoiX1Bhc2NoIiwiSWQiOiJkMDJhM2YzNC00ODc3LTQ0MjYtOWQ1My1mYzAyYmE3MjUxYjYiLCJNb2RpZmllZE9uIjoiMjAyMi0wMi0xM1QxMzowMDoxMy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4NjUzL3YxL04xOS00MDEzIiwiVXJpU3RyaW5nIjoiaHR0cHM6Ly9kb2kub3JnLzEwLjE4NjUzL3YxL04xOS00MDEz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}</w:instrText>
          </w:r>
          <w:r w:rsidR="00B9039C">
            <w:rPr>
              <w:noProof/>
            </w:rPr>
            <w:fldChar w:fldCharType="separate"/>
          </w:r>
          <w:r w:rsidR="00E31C1E">
            <w:rPr>
              <w:noProof/>
            </w:rPr>
            <w:t>(2019)</w:t>
          </w:r>
          <w:r w:rsidR="00B9039C">
            <w:rPr>
              <w:noProof/>
            </w:rPr>
            <w:fldChar w:fldCharType="end"/>
          </w:r>
        </w:sdtContent>
      </w:sdt>
      <w:r w:rsidR="00B9039C">
        <w:t xml:space="preserve">. </w:t>
      </w:r>
      <w:r w:rsidR="00EF683D">
        <w:t xml:space="preserve">The </w:t>
      </w:r>
      <w:proofErr w:type="spellStart"/>
      <w:r w:rsidR="00EF683D">
        <w:t>BERTserini</w:t>
      </w:r>
      <w:proofErr w:type="spellEnd"/>
      <w:r w:rsidR="00EF683D">
        <w:t xml:space="preserve"> architecture first retrieves relevant articles from a Wikipedia corpus given a specific query, and a BERT model that was finetuned on </w:t>
      </w:r>
      <w:r w:rsidR="009237DC">
        <w:t>a big question answering corpus</w:t>
      </w:r>
      <w:r w:rsidR="00EF683D">
        <w:t xml:space="preserve"> then extracts the appropriate text span that contains the answer. </w:t>
      </w:r>
      <w:sdt>
        <w:sdtPr>
          <w:alias w:val="To edit, see citavi.com/edit"/>
          <w:tag w:val="CitaviPlaceholder#49130856-a7c9-4a15-ba16-69670e0505e0"/>
          <w:id w:val="549732479"/>
          <w:placeholder>
            <w:docPart w:val="DefaultPlaceholder_-1854013440"/>
          </w:placeholder>
        </w:sdtPr>
        <w:sdtEndPr/>
        <w:sdtContent>
          <w:r w:rsidR="006E1D22">
            <w:rPr>
              <w:noProof/>
            </w:rPr>
            <w:fldChar w:fldCharType="begin"/>
          </w:r>
          <w:r w:rsidR="00E31C1E">
            <w:rPr>
              <w:noProof/>
            </w:rPr>
            <w:instrText>ADDIN CitaviPlaceholder{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E0NS8zMzk3MjcxLjM0MDExMzAiLCJVcmlTdHJpbmciOiJodHRwczovL2RvaS5vcmcvMTAuMTE0NS8zMzk3MjcxLjM0MDExMz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FQxOToyOToyOSIsIk1vZGlmaWVkQnkiOiJfUGFzY2giLCJJZCI6ImFlOTA3ZGZhLTQyNWUtNDdiOS04M2EwLWY3ZGQyNjI4M2ZhMiIsIk1vZGlmaWVkT24iOiIyMDIyLTAyLTEwVDE5OjI5OjI5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aHR0cHM6Ly9kbC5hY20ub3JnL2RvaS9wcm9jZWVkaW5ncy8xMC4xMTQ1LzMzOTcyNzEiLCJVcmlTdHJpbmciOiJodHRwczovL2RsLmFjbS5vcmcvZG9pL3Byb2NlZWRpbmdzLzEwLjExNDUvMzM5NzI3M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}</w:instrText>
          </w:r>
          <w:r w:rsidR="006E1D22">
            <w:rPr>
              <w:noProof/>
            </w:rPr>
            <w:fldChar w:fldCharType="separate"/>
          </w:r>
          <w:r w:rsidR="00E31C1E">
            <w:rPr>
              <w:noProof/>
            </w:rPr>
            <w:t>Voskarides et al.</w:t>
          </w:r>
          <w:r w:rsidR="006E1D22">
            <w:rPr>
              <w:noProof/>
            </w:rPr>
            <w:fldChar w:fldCharType="end"/>
          </w:r>
        </w:sdtContent>
      </w:sdt>
      <w:r w:rsidR="006E1D22">
        <w:t xml:space="preserve"> </w:t>
      </w:r>
      <w:sdt>
        <w:sdtPr>
          <w:alias w:val="To edit, see citavi.com/edit"/>
          <w:tag w:val="CitaviPlaceholder#d5616da3-e1b4-4b19-8f71-7ab0e441ca6c"/>
          <w:id w:val="880295281"/>
          <w:placeholder>
            <w:docPart w:val="DefaultPlaceholder_-1854013440"/>
          </w:placeholder>
        </w:sdtPr>
        <w:sdtEndPr/>
        <w:sdtContent>
          <w:r w:rsidR="006E1D22">
            <w:rPr>
              <w:noProof/>
            </w:rPr>
            <w:fldChar w:fldCharType="begin"/>
          </w:r>
          <w:r w:rsidR="00E31C1E">
            <w:rPr>
              <w:noProof/>
            </w:rPr>
            <w:instrText>ADDIN CitaviPlaceholder{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xNDUvMzM5NzI3MS4zNDAxMTMwIiwiVXJpU3RyaW5nIjoiaHR0cHM6Ly9kb2kub3JnLzEwLjExNDUvMzM5NzI3MS4zNDAxMTMw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BUMTk6Mjk6MjkiLCJNb2RpZmllZEJ5IjoiX1Bhc2NoIiwiSWQiOiJhZTkwN2RmYS00MjVlLTQ3YjktODNhMC1mN2RkMjYyODNmYTIiLCJNb2RpZmllZE9uIjoiMjAyMi0wMi0xMFQxOToyOToyOS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mh0dHBzOi8vZGwuYWNtLm9yZy9kb2kvcHJvY2VlZGluZ3MvMTAuMTE0NS8zMzk3MjcxIiwiVXJpU3RyaW5nIjoiaHR0cHM6Ly9kbC5hY20ub3JnL2RvaS9wcm9jZWVkaW5ncy8xMC4xMTQ1LzMzOTcy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}</w:instrText>
          </w:r>
          <w:r w:rsidR="006E1D22">
            <w:rPr>
              <w:noProof/>
            </w:rPr>
            <w:fldChar w:fldCharType="separate"/>
          </w:r>
          <w:r w:rsidR="00E31C1E">
            <w:rPr>
              <w:noProof/>
            </w:rPr>
            <w:t>(2020)</w:t>
          </w:r>
          <w:r w:rsidR="006E1D22">
            <w:rPr>
              <w:noProof/>
            </w:rPr>
            <w:fldChar w:fldCharType="end"/>
          </w:r>
        </w:sdtContent>
      </w:sdt>
      <w:r w:rsidR="006E1D22">
        <w:t xml:space="preserve"> applied BERT for query resolution, which is the task of enriching the current turn query with context from the conversational history. In their paper, they formulate it as a binary task where BERT predicts for each term of the conversational history, whether it should be added to the current turn or not. </w:t>
      </w:r>
      <w:r w:rsidR="002F3A8C">
        <w:t xml:space="preserve">Other tasks in conversational AI for which BERT </w:t>
      </w:r>
      <w:r w:rsidR="00B05E7A">
        <w:t>was</w:t>
      </w:r>
      <w:r w:rsidR="002F3A8C">
        <w:t xml:space="preserve"> used </w:t>
      </w:r>
      <w:r w:rsidR="00362E66">
        <w:t>include dialogue breakdown detection</w:t>
      </w:r>
      <w:r w:rsidR="00BB36BF">
        <w:t xml:space="preserve"> </w:t>
      </w:r>
      <w:sdt>
        <w:sdtPr>
          <w:alias w:val="To edit, see citavi.com/edit"/>
          <w:tag w:val="CitaviPlaceholder#baba38db-9c70-4479-a113-52ff27ba661b"/>
          <w:id w:val="187950224"/>
          <w:placeholder>
            <w:docPart w:val="DefaultPlaceholder_-1854013440"/>
          </w:placeholder>
        </w:sdtPr>
        <w:sdtEndPr/>
        <w:sdtContent>
          <w:r w:rsidR="00BB36BF">
            <w:rPr>
              <w:noProof/>
            </w:rPr>
            <w:fldChar w:fldCharType="begin"/>
          </w:r>
          <w:r w:rsidR="00BB36B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iNjcwODM0LWIwOTYtNDdmYy04MGE1LWY3N2ViZjJmZTNmMiIsIlJhbmdlTGVuZ3RoIjoxNiwiUmVmZXJlbmNlSWQiOiIyNDdlMTA2Yi05NmI5LTRjODUtYTc0OS02NDdkMDlhZmYzOD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C4iLCJMYXN0TmFtZSI6IlN1Z2l5YW1hIiwiUHJvdGVjdGVkIjpmYWxzZSwiU2V4IjowLCJDcmVhdGVkQnkiOiJfUGFzY2giLCJDcmVhdGVkT24iOiIyMDIyLTAyLTE3VDEwOjA3OjMyIiwiTW9kaWZpZWRCeSI6Il9QYXNjaCIsIklkIjoiMTNhN2FjMjctNDkwYy00ZDU3LWI1MmYtMGQyYjUyYzYzNGU4IiwiTW9kaWZpZWRPbiI6IjIwMjItMDItMTdUMTA6MDc6MzI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}</w:instrText>
          </w:r>
          <w:r w:rsidR="00BB36BF">
            <w:rPr>
              <w:noProof/>
            </w:rPr>
            <w:fldChar w:fldCharType="separate"/>
          </w:r>
          <w:r w:rsidR="00E31C1E">
            <w:rPr>
              <w:noProof/>
            </w:rPr>
            <w:t>(Sugiyama, 2021)</w:t>
          </w:r>
          <w:r w:rsidR="00BB36BF">
            <w:rPr>
              <w:noProof/>
            </w:rPr>
            <w:fldChar w:fldCharType="end"/>
          </w:r>
        </w:sdtContent>
      </w:sdt>
      <w:r w:rsidR="00362E66">
        <w:t>, response selection</w:t>
      </w:r>
      <w:r w:rsidR="00BB36BF">
        <w:t xml:space="preserve"> </w:t>
      </w:r>
      <w:sdt>
        <w:sdtPr>
          <w:alias w:val="To edit, see citavi.com/edit"/>
          <w:tag w:val="CitaviPlaceholder#304b4f9d-4ba3-4c42-bb2f-f3dbd3b24f55"/>
          <w:id w:val="-1002661599"/>
          <w:placeholder>
            <w:docPart w:val="DefaultPlaceholder_-1854013440"/>
          </w:placeholder>
        </w:sdtPr>
        <w:sdtEndPr/>
        <w:sdtContent>
          <w:r w:rsidR="00BB36BF">
            <w:rPr>
              <w:noProof/>
            </w:rPr>
            <w:fldChar w:fldCharType="begin"/>
          </w:r>
          <w:r w:rsidR="00BB36B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lYzAwODE0LTNiZjctNDk4OS05ZTYwLTIwZmM2Y2U5YjUxMSIsIlJhbmdlTGVuZ3RoIjoxNywiUmVmZXJlbmNlSWQiOiJmMWFmZGI0Ni02NDc5LTQyNzUtOWU1YS1lYWQ3MjY4YjM3Z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g2NTMvdjEvMjAyMS5uYWFjbC1tYWluLjEyMiIsIlVyaVN0cmluZyI6Imh0dHBzOi8vZG9pLm9yZy8xMC4xODY1My92MS8yMDIxLm5hYWNsLW1haW4uMTIy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EtMTEtMTVUMTU6MDY6MTIiLCJNb2RpZmllZEJ5IjoiX1Bhc2NoIiwiSWQiOiI5MTQ1N2Y5Yy01MTMwLTRiMmYtYTc4YS0yZTZmNmJmYThkMWIiLCJNb2RpZmllZE9uIjoiMjAyMS0xMS0xNVQxNTowNjoxMi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mh0dHBzOi8vd3d3LmFjbHdlYi5vcmcvYW50aG9sb2d5LzIwMjEubmFhY2wtbWFpbiIsIlVyaVN0cmluZyI6Imh0dHBzOi8vd3d3LmFjbHdlYi5vcmcvYW50aG9sb2d5LzIwMjEubmFhY2wtbWFpb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aHR0cHM6Ly93d3cuaXNjYS1zcGVlY2gub3JnL2FyY2hpdmUvaW50ZXJzcGVlY2hfMjAyMCIsIlVyaVN0cmluZyI6Imh0dHBzOi8vd3d3LmlzY2Etc3BlZWNoLm9yZy9hcmNoaXZlL2ludGVyc3BlZWNoXzIwMjA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}</w:instrText>
          </w:r>
          <w:r w:rsidR="00BB36BF">
            <w:rPr>
              <w:noProof/>
            </w:rPr>
            <w:fldChar w:fldCharType="separate"/>
          </w:r>
          <w:r w:rsidR="00E31C1E">
            <w:rPr>
              <w:noProof/>
            </w:rPr>
            <w:t>(Han et al., 2021; Whang et al., 2020)</w:t>
          </w:r>
          <w:r w:rsidR="00BB36BF">
            <w:rPr>
              <w:noProof/>
            </w:rPr>
            <w:fldChar w:fldCharType="end"/>
          </w:r>
        </w:sdtContent>
      </w:sdt>
      <w:r w:rsidR="00362E66">
        <w:t>, dialogue state tracking</w:t>
      </w:r>
      <w:r w:rsidR="00BB36BF">
        <w:t xml:space="preserve"> </w:t>
      </w:r>
      <w:sdt>
        <w:sdtPr>
          <w:alias w:val="To edit, see citavi.com/edit"/>
          <w:tag w:val="CitaviPlaceholder#967ce00e-8e6a-4a46-8778-246793e5be9c"/>
          <w:id w:val="1923217231"/>
          <w:placeholder>
            <w:docPart w:val="DefaultPlaceholder_-1854013440"/>
          </w:placeholder>
        </w:sdtPr>
        <w:sdtEndPr/>
        <w:sdtContent>
          <w:r w:rsidR="00BB36BF">
            <w:rPr>
              <w:noProof/>
            </w:rPr>
            <w:fldChar w:fldCharType="begin"/>
          </w:r>
          <w:r w:rsidR="00E31C1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5MDcuMDMwNDB2MSIsIlVyaVN0cmluZyI6Imh0dHBzOi8vYXJ4aXYub3JnL3BkZi8xOTA3LjAzMDQwdjEucGRm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i0xN1QwOTo1Mzo0NCIsIk1vZGlmaWVkQnkiOiJfUGFzY2giLCJJZCI6IjI5Nzk3ZDU0LTQ4YWQtNDVlZi1hMWUyLWIxNDE3YmQxOGQyZiIsIk1vZGlmaWVkT24iOiIyMDIyLTAyLTE3VDA5OjUzOjQ0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aHR0cDovL2FyeGl2Lm9yZy9hYnMvMTkwNy4wMzA0MHYxIiwiVXJpU3RyaW5nIjoiaHR0cDovL2FyeGl2Lm9yZy9hYnMvMTkwNy4wMzA0MHYx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ItMTdUMDk6NTM6NDQiLCJNb2RpZmllZEJ5IjoiX1Bhc2NoIiwiSWQiOiI4OTFjZGIxMi1kOTc2LTQzM2EtOTc4OS05Y2NkNDAwOGUxNWUiLCJNb2RpZmllZE9uIjoiMjAyMi0wMi0xN1QwOTo1Mzo0NC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mh0dHA6Ly9hcnhpdi5vcmcvcGRmLzE5MDcuMDMwNDB2MSIsIlVyaVN0cmluZyI6Imh0dHA6Ly9hcnhpdi5vcmcvcGRmLzE5MDcuMDMwNDB2M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}</w:instrText>
          </w:r>
          <w:r w:rsidR="00BB36BF">
            <w:rPr>
              <w:noProof/>
            </w:rPr>
            <w:fldChar w:fldCharType="separate"/>
          </w:r>
          <w:r w:rsidR="00E31C1E">
            <w:rPr>
              <w:noProof/>
            </w:rPr>
            <w:t>(Chao &amp; Lane, 2019)</w:t>
          </w:r>
          <w:r w:rsidR="00BB36BF">
            <w:rPr>
              <w:noProof/>
            </w:rPr>
            <w:fldChar w:fldCharType="end"/>
          </w:r>
        </w:sdtContent>
      </w:sdt>
      <w:r w:rsidR="00362E66">
        <w:t xml:space="preserve"> or topic prediction in recommender systems</w:t>
      </w:r>
      <w:r w:rsidR="00BB36BF">
        <w:t xml:space="preserve"> </w:t>
      </w:r>
      <w:sdt>
        <w:sdtPr>
          <w:alias w:val="To edit, see citavi.com/edit"/>
          <w:tag w:val="CitaviPlaceholder#7609cd35-2af8-4cfa-ba49-eda8add8a6fb"/>
          <w:id w:val="1870561089"/>
          <w:placeholder>
            <w:docPart w:val="DefaultPlaceholder_-1854013440"/>
          </w:placeholder>
        </w:sdtPr>
        <w:sdtEndPr/>
        <w:sdtContent>
          <w:r w:rsidR="00BB36BF">
            <w:rPr>
              <w:noProof/>
            </w:rPr>
            <w:fldChar w:fldCharType="begin"/>
          </w:r>
          <w:r w:rsidR="00E31C1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DovL2FyeGl2Lm9yZy9hYnMvMjAxMC4wNDEyNXYyIiwiVXJpU3RyaW5nIjoiaHR0cDovL2FyeGl2Lm9yZy9hYnMvMjAxMC4wNDEyNXYy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ItMTdUMTA6MDM6MzEiLCJNb2RpZmllZEJ5IjoiX1Bhc2NoIiwiSWQiOiIzYjdiOGJlOS1kOWJmLTRkNDgtYTY1MS1hNmEyZTdiZjg3YWUiLCJNb2RpZmllZE9uIjoiMjAyMi0wMi0xN1QxMDowMzozMS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mh0dHA6Ly9hcnhpdi5vcmcvcGRmLzIwMTAuMDQxMjV2MiIsIlVyaVN0cmluZyI6Imh0dHA6Ly9hcnhpdi5vcmcvcGRmLzIwMTAuMDQxMjV2M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yLTE3VDEwOjAzOjMxIiwiTW9kaWZpZWRCeSI6Il9QYXNjaCIsIklkIjoiM2U5YzIzNWItNTRlZi00ZDIzLTk0NTQtMmYxMzljNTY5Y2IxIiwiTW9kaWZpZWRPbiI6IjIwMjItMDItMTdUMTA6MDM6MzE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yMDEwLjA0MTI1djIiLCJVcmlTdHJpbmciOiJodHRwczovL2FyeGl2Lm9yZy9wZGYvMjAxMC4wNDEyNXYyLnBkZ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}</w:instrText>
          </w:r>
          <w:r w:rsidR="00BB36BF">
            <w:rPr>
              <w:noProof/>
            </w:rPr>
            <w:fldChar w:fldCharType="separate"/>
          </w:r>
          <w:r w:rsidR="00E31C1E">
            <w:rPr>
              <w:noProof/>
            </w:rPr>
            <w:t>(Zhou et al., 2020)</w:t>
          </w:r>
          <w:r w:rsidR="00BB36BF">
            <w:rPr>
              <w:noProof/>
            </w:rPr>
            <w:fldChar w:fldCharType="end"/>
          </w:r>
        </w:sdtContent>
      </w:sdt>
      <w:r w:rsidR="00362E66">
        <w:t>.</w:t>
      </w:r>
      <w:r w:rsidR="00FB28A1">
        <w:t xml:space="preserve"> </w:t>
      </w:r>
      <w:r w:rsidR="00B05E7A">
        <w:t>In terms of the cooking domain,</w:t>
      </w:r>
      <w:r w:rsidR="00D46EE5">
        <w:t xml:space="preserve"> </w:t>
      </w:r>
      <w:sdt>
        <w:sdtPr>
          <w:alias w:val="To edit, see citavi.com/edit"/>
          <w:tag w:val="CitaviPlaceholder#5881ce41-e18e-41a7-9a5d-9e581194cda9"/>
          <w:id w:val="1611091557"/>
          <w:placeholder>
            <w:docPart w:val="DefaultPlaceholder_-1854013440"/>
          </w:placeholder>
        </w:sdtPr>
        <w:sdtEndPr/>
        <w:sdtContent>
          <w:r w:rsidR="00D46EE5">
            <w:rPr>
              <w:noProof/>
            </w:rPr>
            <w:fldChar w:fldCharType="begin"/>
          </w:r>
          <w:r w:rsidR="00D46EE5">
            <w:rPr>
              <w:noProof/>
            </w:rPr>
            <w:instrText>ADDIN CitaviPlaceholder{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NTI4My9FUFVCLjQ2MzA4IiwiVXJpU3RyaW5nIjoiaHR0cHM6Ly9kb2kub3JnLzEwLjUyODMvRVBVQi40NjMwO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}</w:instrText>
          </w:r>
          <w:r w:rsidR="00D46EE5">
            <w:rPr>
              <w:noProof/>
            </w:rPr>
            <w:fldChar w:fldCharType="separate"/>
          </w:r>
          <w:r w:rsidR="00E31C1E">
            <w:rPr>
              <w:noProof/>
            </w:rPr>
            <w:t>Schwabl</w:t>
          </w:r>
          <w:r w:rsidR="00D46EE5">
            <w:rPr>
              <w:noProof/>
            </w:rPr>
            <w:fldChar w:fldCharType="end"/>
          </w:r>
        </w:sdtContent>
      </w:sdt>
      <w:r w:rsidR="00D46EE5">
        <w:t xml:space="preserve"> </w:t>
      </w:r>
      <w:sdt>
        <w:sdtPr>
          <w:alias w:val="To edit, see citavi.com/edit"/>
          <w:tag w:val="CitaviPlaceholder#a1ce03f7-c1dd-405e-bb09-1df18c1cf062"/>
          <w:id w:val="1196123372"/>
          <w:placeholder>
            <w:docPart w:val="DefaultPlaceholder_-1854013440"/>
          </w:placeholder>
        </w:sdtPr>
        <w:sdtEndPr/>
        <w:sdtContent>
          <w:r w:rsidR="00D46EE5">
            <w:rPr>
              <w:noProof/>
            </w:rPr>
            <w:fldChar w:fldCharType="begin"/>
          </w:r>
          <w:r w:rsidR="00D46EE5">
            <w:rPr>
              <w:noProof/>
            </w:rPr>
            <w:instrText>ADDIN CitaviPlaceholder{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1MjgzL0VQVUIuNDYzMDgiLCJVcmlTdHJpbmciOiJodHRwczovL2RvaS5vcmcvMTAuNTI4My9FUFVCLjQ2MzA4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}</w:instrText>
          </w:r>
          <w:r w:rsidR="00D46EE5">
            <w:rPr>
              <w:noProof/>
            </w:rPr>
            <w:fldChar w:fldCharType="separate"/>
          </w:r>
          <w:r w:rsidR="00E31C1E">
            <w:rPr>
              <w:noProof/>
            </w:rPr>
            <w:t>(2021)</w:t>
          </w:r>
          <w:r w:rsidR="00D46EE5">
            <w:rPr>
              <w:noProof/>
            </w:rPr>
            <w:fldChar w:fldCharType="end"/>
          </w:r>
        </w:sdtContent>
      </w:sdt>
      <w:r w:rsidR="00D46EE5">
        <w:t xml:space="preserve"> </w:t>
      </w:r>
      <w:r w:rsidR="00B05E7A">
        <w:t xml:space="preserve">showed that BERT-based models are </w:t>
      </w:r>
      <w:r w:rsidR="00ED714A">
        <w:t xml:space="preserve">beneficial </w:t>
      </w:r>
      <w:r w:rsidR="00B05E7A">
        <w:t>when it comes to</w:t>
      </w:r>
      <w:r w:rsidR="00FB28A1">
        <w:t xml:space="preserve"> classifying information needs that occur during cooking</w:t>
      </w:r>
      <w:r w:rsidR="00ED714A">
        <w:t xml:space="preserve">, which was done </w:t>
      </w:r>
      <w:r w:rsidR="00D46EE5">
        <w:t>using</w:t>
      </w:r>
      <w:r w:rsidR="00ED714A">
        <w:t xml:space="preserve"> the </w:t>
      </w:r>
      <w:proofErr w:type="spellStart"/>
      <w:r w:rsidR="00ED714A">
        <w:t>Cookversational</w:t>
      </w:r>
      <w:proofErr w:type="spellEnd"/>
      <w:r w:rsidR="00ED714A">
        <w:t xml:space="preserve"> Search dataset (</w:t>
      </w:r>
      <w:r w:rsidR="00ED714A" w:rsidRPr="00ED714A">
        <w:rPr>
          <w:highlight w:val="yellow"/>
        </w:rPr>
        <w:t>see section …</w:t>
      </w:r>
      <w:r w:rsidR="00ED714A">
        <w:t>)</w:t>
      </w:r>
      <w:r w:rsidR="00B05E7A">
        <w:t xml:space="preserve">. </w:t>
      </w:r>
      <w:r w:rsidR="00D46EE5">
        <w:t xml:space="preserve">In his experiments, he </w:t>
      </w:r>
      <w:r w:rsidR="00FB28A1">
        <w:t xml:space="preserve">only applied default BERT </w:t>
      </w:r>
      <w:r w:rsidR="00FB28A1">
        <w:lastRenderedPageBreak/>
        <w:t xml:space="preserve">models for this cooking specific task, however, he suggests that a domain specific BERT model </w:t>
      </w:r>
      <w:r w:rsidR="00D46EE5">
        <w:t>for the cooking domain would probably</w:t>
      </w:r>
      <w:r w:rsidR="00FB28A1">
        <w:t xml:space="preserve"> yield better classification results, which thus motivates the following section. </w:t>
      </w:r>
    </w:p>
    <w:p w14:paraId="6C1E5E2B" w14:textId="24F00A7A" w:rsidR="002E70F2" w:rsidRDefault="004E32EA" w:rsidP="002E70F2">
      <w:pPr>
        <w:pStyle w:val="berschrift3"/>
      </w:pPr>
      <w:bookmarkStart w:id="24" w:name="_Toc98674045"/>
      <w:r>
        <w:t>BERT for Specific Domains</w:t>
      </w:r>
      <w:bookmarkEnd w:id="24"/>
    </w:p>
    <w:p w14:paraId="08FC05AF" w14:textId="0198B037" w:rsidR="00E5651C" w:rsidRDefault="00CA622A" w:rsidP="00E5651C">
      <w:r>
        <w:t xml:space="preserve">Since BERT was only pretrained on plain text data from the general domain, its performance is limited due to the lack of domain specific knowledge. Adapting BERT for a specific domain is </w:t>
      </w:r>
      <w:r w:rsidR="00F724F0">
        <w:t xml:space="preserve">thus a common approach and there is a lot of research showing that this generally leads to performance gains on </w:t>
      </w:r>
      <w:r w:rsidR="00964DB6">
        <w:t xml:space="preserve">the </w:t>
      </w:r>
      <w:r w:rsidR="00F724F0">
        <w:t>downstream tasks of the adapted domain (</w:t>
      </w:r>
      <w:r w:rsidR="00BE0FFC" w:rsidRPr="00996BEE">
        <w:rPr>
          <w:highlight w:val="yellow"/>
        </w:rPr>
        <w:t>see below</w:t>
      </w:r>
      <w:r w:rsidR="00F724F0">
        <w:t xml:space="preserve">). </w:t>
      </w:r>
      <w:r w:rsidR="003548B3">
        <w:t xml:space="preserve">The two main </w:t>
      </w:r>
      <w:r w:rsidR="00F724F0">
        <w:t xml:space="preserve">methods </w:t>
      </w:r>
      <w:r w:rsidR="003548B3">
        <w:t xml:space="preserve">that </w:t>
      </w:r>
      <w:r w:rsidR="00F724F0">
        <w:t xml:space="preserve">have been established in literature to </w:t>
      </w:r>
      <w:r w:rsidR="003548B3">
        <w:t>do this are</w:t>
      </w:r>
      <w:r w:rsidR="0041519B">
        <w:t xml:space="preserve"> </w:t>
      </w:r>
      <w:r w:rsidR="00F724F0" w:rsidRPr="003548B3">
        <w:rPr>
          <w:i/>
          <w:iCs/>
        </w:rPr>
        <w:t>pretraining on domain-specific data from scratch</w:t>
      </w:r>
      <w:r w:rsidR="00F724F0">
        <w:t xml:space="preserve"> and </w:t>
      </w:r>
      <w:r w:rsidR="00F724F0" w:rsidRPr="003548B3">
        <w:rPr>
          <w:i/>
          <w:iCs/>
        </w:rPr>
        <w:t>additional pretraining on domain specific data</w:t>
      </w:r>
      <w:r w:rsidR="00F724F0">
        <w:t xml:space="preserve">, which is sometimes also referred to as </w:t>
      </w:r>
      <w:r w:rsidR="00F724F0" w:rsidRPr="003548B3">
        <w:rPr>
          <w:i/>
          <w:iCs/>
        </w:rPr>
        <w:t>post-pretraining</w:t>
      </w:r>
      <w:r w:rsidR="00F724F0">
        <w:t xml:space="preserve"> </w:t>
      </w:r>
      <w:sdt>
        <w:sdtPr>
          <w:alias w:val="To edit, see citavi.com/edit"/>
          <w:tag w:val="CitaviPlaceholder#ba29a708-46eb-4d93-ad1b-f1d3c5fa03da"/>
          <w:id w:val="-421874281"/>
          <w:placeholder>
            <w:docPart w:val="DefaultPlaceholder_-1854013440"/>
          </w:placeholder>
        </w:sdtPr>
        <w:sdtEndPr/>
        <w:sdtContent>
          <w:r w:rsidR="00E5651C">
            <w:rPr>
              <w:noProof/>
            </w:rPr>
            <w:fldChar w:fldCharType="begin"/>
          </w:r>
          <w:r w:rsidR="00E5651C">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4NmI1MjY5LTZiYmQtNGUwNi05MjM0LTYxZGRhMzgyMGE1OSIsIlJhbmdlTGVuZ3RoIjoxOCwiUmVmZXJlbmNlSWQiOiI3MTMyYmI1MC1hZTczLTQyODQtYjA0OC1mOWVmNjllMmNkNm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cvOTc4LTMtMDMwLTg0MTg2LTdfMzEiLCJVcmlTdHJpbmciOiJodHRwczovL2RvaS5vcmcvMTAuMTAwNy85NzgtMy0wMzAtODQxODYtN18zM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jEwLjEwMDcvOTc4LTMtMDMwLTg0MTg2LTciLCJVcmlTdHJpbmciOiJodHRwczovL2RvaS5vcmcvMTAuMTAwNy85NzgtMy0wMzAtODQxODYtN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}</w:instrText>
          </w:r>
          <w:r w:rsidR="00E5651C">
            <w:rPr>
              <w:noProof/>
            </w:rPr>
            <w:fldChar w:fldCharType="separate"/>
          </w:r>
          <w:r w:rsidR="00E31C1E">
            <w:rPr>
              <w:noProof/>
            </w:rPr>
            <w:t>(Liu et al., 2021)</w:t>
          </w:r>
          <w:r w:rsidR="00E5651C">
            <w:rPr>
              <w:noProof/>
            </w:rPr>
            <w:fldChar w:fldCharType="end"/>
          </w:r>
        </w:sdtContent>
      </w:sdt>
      <w:r w:rsidR="004E32EA">
        <w:t xml:space="preserve">. </w:t>
      </w:r>
      <w:r w:rsidR="00632399">
        <w:t xml:space="preserve">In the following, all the mentioned papers for </w:t>
      </w:r>
    </w:p>
    <w:p w14:paraId="70941FB8" w14:textId="70587C18" w:rsidR="00161E1B" w:rsidRDefault="00055DA2" w:rsidP="003548B3">
      <w:pPr>
        <w:pStyle w:val="Folgeabsatz"/>
      </w:pPr>
      <w:r>
        <w:t>In case of p</w:t>
      </w:r>
      <w:r w:rsidR="003548B3">
        <w:t xml:space="preserve">retraining </w:t>
      </w:r>
      <w:r>
        <w:t xml:space="preserve">from scratch, a large domain specific corpus is used instead of the general Wikipedia and book data to train the BERT model from scratch. </w:t>
      </w:r>
      <w:r w:rsidR="00A9540B">
        <w:t xml:space="preserve">The most popular example for this approach is </w:t>
      </w:r>
      <w:proofErr w:type="spellStart"/>
      <w:r w:rsidR="00A9540B">
        <w:t>SciBERT</w:t>
      </w:r>
      <w:proofErr w:type="spellEnd"/>
      <w:r w:rsidR="00273D78">
        <w:t xml:space="preserve"> </w:t>
      </w:r>
      <w:sdt>
        <w:sdtPr>
          <w:alias w:val="To edit, see citavi.com/edit"/>
          <w:tag w:val="CitaviPlaceholder#cab4dc29-1c67-434f-a944-7813d1a7b147"/>
          <w:id w:val="720865621"/>
          <w:placeholder>
            <w:docPart w:val="DefaultPlaceholder_-1854013440"/>
          </w:placeholder>
        </w:sdtPr>
        <w:sdtEndPr/>
        <w:sdtContent>
          <w:r w:rsidR="00273D78">
            <w:rPr>
              <w:noProof/>
            </w:rPr>
            <w:fldChar w:fldCharType="begin"/>
          </w:r>
          <w:r w:rsidR="00E31C1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YXJ4aXYub3JnL3BkZi8xOTAzLjEwNjc2djMiLCJVcmlTdHJpbmciOiJodHRwOi8vYXJ4aXYub3JnL3BkZi8xOTAzLjEwNjc2dj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S0yNVQyMDozMTozNCIsIk1vZGlmaWVkQnkiOiJfUGFzY2giLCJJZCI6ImQxOWRjM2QyLTVlNjYtNDY4My05Y2I0LWVhMWZkNjQ4ZTA5MSIsIk1vZGlmaWVkT24iOiIyMDIxLTExLTI1VDIwOjMxOjM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kwMy4xMDY3NnYzIiwiVXJpU3RyaW5nIjoiaHR0cHM6Ly9hcnhpdi5vcmcvcGRmLzE5MDMuMTA2NzZ2My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S0yNVQyMDozMTozNCIsIk1vZGlmaWVkQnkiOiJfUGFzY2giLCJJZCI6IjBjNjhiMThmLTUwZWQtNDE1OS1hMjljLTI4MTExYTRjOTZlMyIsIk1vZGlmaWVkT24iOiIyMDIxLTExLTI1VDIwOjMxOjM0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hYnMvMTkwMy4xMDY3NnYzIiwiVXJpU3RyaW5nIjoiaHR0cDovL2FyeGl2Lm9yZy9hYnMvMTkwMy4xMDY3NnYz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}</w:instrText>
          </w:r>
          <w:r w:rsidR="00273D78">
            <w:rPr>
              <w:noProof/>
            </w:rPr>
            <w:fldChar w:fldCharType="separate"/>
          </w:r>
          <w:r w:rsidR="00E31C1E">
            <w:rPr>
              <w:noProof/>
            </w:rPr>
            <w:t>(Beltagy et al., 2019)</w:t>
          </w:r>
          <w:r w:rsidR="00273D78">
            <w:rPr>
              <w:noProof/>
            </w:rPr>
            <w:fldChar w:fldCharType="end"/>
          </w:r>
        </w:sdtContent>
      </w:sdt>
      <w:r w:rsidR="00A9540B">
        <w:t xml:space="preserve">, a BERT model for the scientific domain which was pretrained on a huge </w:t>
      </w:r>
      <w:r w:rsidR="00947569">
        <w:t>number</w:t>
      </w:r>
      <w:r w:rsidR="00A9540B">
        <w:t xml:space="preserve"> of scientific articles (1.14M). </w:t>
      </w:r>
      <w:r w:rsidR="00273D78">
        <w:t xml:space="preserve">The researchers of </w:t>
      </w:r>
      <w:proofErr w:type="spellStart"/>
      <w:r w:rsidR="00273D78">
        <w:t>SciBERT</w:t>
      </w:r>
      <w:proofErr w:type="spellEnd"/>
      <w:r w:rsidR="00273D78">
        <w:t xml:space="preserve"> also used a custom </w:t>
      </w:r>
      <w:proofErr w:type="spellStart"/>
      <w:r w:rsidR="00273D78">
        <w:t>WordPiece</w:t>
      </w:r>
      <w:proofErr w:type="spellEnd"/>
      <w:r w:rsidR="00273D78">
        <w:t xml:space="preserve"> vocabulary that was specifically created for the science domain, which lead to an average increase of 0.6 F1 score. </w:t>
      </w:r>
      <w:proofErr w:type="spellStart"/>
      <w:r w:rsidR="00DB24B6">
        <w:t>SciBERT</w:t>
      </w:r>
      <w:proofErr w:type="spellEnd"/>
      <w:r w:rsidR="00DB24B6">
        <w:t xml:space="preserve"> achieves SOTA performance in several tasks in the fields of biomedicine, computer science and multi-domain science</w:t>
      </w:r>
      <w:r w:rsidR="000D5AFF">
        <w:t xml:space="preserve">, and thus shows the effectiveness of the </w:t>
      </w:r>
      <w:r w:rsidR="005A3241">
        <w:t xml:space="preserve">pretraining from scratch </w:t>
      </w:r>
      <w:r w:rsidR="000D5AFF">
        <w:t>approach</w:t>
      </w:r>
      <w:r w:rsidR="00DB24B6">
        <w:t xml:space="preserve">. </w:t>
      </w:r>
      <w:r w:rsidR="0030040D">
        <w:t xml:space="preserve">However, the downside of this is the huge amount of domain specific data required, which is mostly not available for other domains, as well as the </w:t>
      </w:r>
      <w:r w:rsidR="001C3A43">
        <w:t>high computational resources that are necessary to perform the training in a reasonable time</w:t>
      </w:r>
      <w:r w:rsidR="00057A4B">
        <w:t>.</w:t>
      </w:r>
      <w:r w:rsidR="00887698">
        <w:t xml:space="preserve"> </w:t>
      </w:r>
      <w:r w:rsidR="001336CE">
        <w:t>To put that in perspective</w:t>
      </w:r>
      <w:r w:rsidR="003E1273">
        <w:t xml:space="preserve">, Tim </w:t>
      </w:r>
      <w:proofErr w:type="spellStart"/>
      <w:r w:rsidR="003E1273">
        <w:t>Dettmers</w:t>
      </w:r>
      <w:proofErr w:type="spellEnd"/>
      <w:r w:rsidR="003E1273">
        <w:t xml:space="preserve">, a famous researcher in the field of AI, estimates that </w:t>
      </w:r>
      <w:r w:rsidR="00057A4B">
        <w:t xml:space="preserve">“[f]or a standard 4 GPU desktop with RTX 2080 </w:t>
      </w:r>
      <w:proofErr w:type="spellStart"/>
      <w:r w:rsidR="00057A4B">
        <w:t>Ti</w:t>
      </w:r>
      <w:proofErr w:type="spellEnd"/>
      <w:r w:rsidR="00057A4B">
        <w:t xml:space="preserve"> […], one can expect to replicate BERT large in 68 days and BERT base in 34 days”</w:t>
      </w:r>
      <w:r w:rsidR="00F24D72">
        <w:t xml:space="preserve"> </w:t>
      </w:r>
      <w:sdt>
        <w:sdtPr>
          <w:alias w:val="To edit, see citavi.com/edit"/>
          <w:tag w:val="CitaviPlaceholder#d1f4418c-31d6-4b50-a11a-2080b03e3c7d"/>
          <w:id w:val="-1130323218"/>
          <w:placeholder>
            <w:docPart w:val="DefaultPlaceholder_-1854013440"/>
          </w:placeholder>
        </w:sdtPr>
        <w:sdtEndPr/>
        <w:sdtContent>
          <w:r w:rsidR="00F24D72">
            <w:rPr>
              <w:noProof/>
            </w:rPr>
            <w:fldChar w:fldCharType="begin"/>
          </w:r>
          <w:r w:rsidR="000F5F56">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RpbWRldHRtZXJzLmNvbS8yMDE4LzEwLzE3L3RwdXMtdnMtZ3B1cy1mb3ItdHJhbnNmb3JtZXJzLWJlcnQvIzp+OnRleHQ9Q29uY2x1c2lvbiwxMSUyMGRheXMlMjB1c2luZyUyMDglMkRiaXQuIiwiVXJpU3RyaW5nIjoiaHR0cHM6Ly90aW1kZXR0bWVycy5jb20vMjAxOC8xMC8xNy90cHVzLXZzLWdwdXMtZm9yLXRyYW5zZm9ybWVycy1iZXJ0LyM6fjp0ZXh0PUNvbmNsdXNpb24sMTEgZGF5cyB1c2luZyA4LWJpdC4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}</w:instrText>
          </w:r>
          <w:r w:rsidR="00F24D72">
            <w:rPr>
              <w:noProof/>
            </w:rPr>
            <w:fldChar w:fldCharType="separate"/>
          </w:r>
          <w:r w:rsidR="00E31C1E">
            <w:rPr>
              <w:noProof/>
            </w:rPr>
            <w:t>(Tim Dettmers, 2018)</w:t>
          </w:r>
          <w:r w:rsidR="00F24D72">
            <w:rPr>
              <w:noProof/>
            </w:rPr>
            <w:fldChar w:fldCharType="end"/>
          </w:r>
        </w:sdtContent>
      </w:sdt>
      <w:r w:rsidR="00057A4B">
        <w:t>.</w:t>
      </w:r>
    </w:p>
    <w:p w14:paraId="3CCAD18E" w14:textId="77777777" w:rsidR="00161E1B" w:rsidRDefault="00057A4B" w:rsidP="00161E1B">
      <w:pPr>
        <w:pStyle w:val="Abbildung"/>
        <w:keepNext/>
      </w:pPr>
      <w:r>
        <w:lastRenderedPageBreak/>
        <w:t xml:space="preserve"> </w:t>
      </w:r>
      <w:r w:rsidR="00161E1B">
        <w:drawing>
          <wp:inline distT="0" distB="0" distL="0" distR="0" wp14:anchorId="023C6F23" wp14:editId="63803D65">
            <wp:extent cx="4513871" cy="1828800"/>
            <wp:effectExtent l="0" t="0" r="127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525800" cy="1833633"/>
                    </a:xfrm>
                    <a:prstGeom prst="rect">
                      <a:avLst/>
                    </a:prstGeom>
                  </pic:spPr>
                </pic:pic>
              </a:graphicData>
            </a:graphic>
          </wp:inline>
        </w:drawing>
      </w:r>
    </w:p>
    <w:p w14:paraId="1C01894D" w14:textId="64087E95" w:rsidR="0030040D" w:rsidRDefault="00161E1B" w:rsidP="00161E1B">
      <w:pPr>
        <w:pStyle w:val="Beschriftung"/>
      </w:pPr>
      <w:r>
        <w:t xml:space="preserve">Figure </w:t>
      </w:r>
      <w:r>
        <w:fldChar w:fldCharType="begin"/>
      </w:r>
      <w:r>
        <w:instrText xml:space="preserve"> SEQ Figure \* ARABIC </w:instrText>
      </w:r>
      <w:r>
        <w:fldChar w:fldCharType="separate"/>
      </w:r>
      <w:r w:rsidR="00220ACC">
        <w:rPr>
          <w:noProof/>
        </w:rPr>
        <w:t>14</w:t>
      </w:r>
      <w:r>
        <w:fldChar w:fldCharType="end"/>
      </w:r>
      <w:r>
        <w:t xml:space="preserve">: Comparison </w:t>
      </w:r>
      <w:r w:rsidR="00A25F07">
        <w:t>of traditional machine learning training scheme (1), traditional BERT training scheme (2), and DAPT (3).</w:t>
      </w:r>
      <w:r>
        <w:t xml:space="preserve"> </w:t>
      </w:r>
      <w:sdt>
        <w:sdtPr>
          <w:alias w:val="To edit, see citavi.com/edit"/>
          <w:tag w:val="CitaviPlaceholder#f4118976-0897-41ff-b651-50de5db7c109"/>
          <w:id w:val="-1989849807"/>
          <w:placeholder>
            <w:docPart w:val="DefaultPlaceholder_-1854013440"/>
          </w:placeholder>
        </w:sdtPr>
        <w:sdtEndPr/>
        <w:sdtContent>
          <w:r w:rsidR="003E51DA">
            <w:rPr>
              <w:noProof/>
            </w:rPr>
            <w:fldChar w:fldCharType="begin"/>
          </w:r>
          <w:r w:rsidR="000F5F56">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iM2E0YjQ5LWUyNDItNGRjZC1hZTlmLWU1ZmEwNGM1YTk1OCIsIlJhbmdlTGVuZ3RoIjozMiwiUmVmZXJlbmNlSWQiOiIxOWNmYjdkOS03YWI3LTRhZDUtYTIzYi04NTg4NTc5ZmQwND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Q5IiwiU3RhcnRQYWdlIjp7IiRpZCI6IjUiLCIkdHlwZSI6IlN3aXNzQWNhZGVtaWMuUGFnZU51bWJlciwgU3dpc3NBY2FkZW1pYyIsIklzRnVsbHlOdW1lcmljIjp0cnVlLCJOdW1iZXIiOjI0OSwiTnVtYmVyaW5nVHlwZSI6MCwiTnVtZXJhbFN5c3RlbSI6MCwiT3JpZ2luYWxTdHJpbmciOiIyNDkiLCJQcmV0dHlTdHJpbmciOiIyNDk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}</w:instrText>
          </w:r>
          <w:r w:rsidR="003E51DA">
            <w:rPr>
              <w:noProof/>
            </w:rPr>
            <w:fldChar w:fldCharType="separate"/>
          </w:r>
          <w:r w:rsidR="00E31C1E">
            <w:rPr>
              <w:noProof/>
            </w:rPr>
            <w:t>(Konle &amp; Jannidis, 2020, p. 249)</w:t>
          </w:r>
          <w:r w:rsidR="003E51DA">
            <w:rPr>
              <w:noProof/>
            </w:rPr>
            <w:fldChar w:fldCharType="end"/>
          </w:r>
        </w:sdtContent>
      </w:sdt>
    </w:p>
    <w:p w14:paraId="1D421802" w14:textId="210AE17D" w:rsidR="00F25C99" w:rsidRDefault="005D0A0C" w:rsidP="003E51DA">
      <w:pPr>
        <w:pStyle w:val="Folgeabsatz"/>
        <w:ind w:firstLine="0"/>
      </w:pPr>
      <w:r>
        <w:t>A good alternative is additional pretraining on domain specific data,</w:t>
      </w:r>
      <w:r w:rsidR="00796EB1">
        <w:t xml:space="preserve"> either </w:t>
      </w:r>
      <w:r>
        <w:t>via domain adaptive pretraining (DAPT)</w:t>
      </w:r>
      <w:r w:rsidR="00796EB1">
        <w:t xml:space="preserve">, </w:t>
      </w:r>
      <w:r>
        <w:t>task-adaptive pretraining (TAPT), or a combination of both</w:t>
      </w:r>
      <w:r w:rsidR="00796EB1">
        <w:t xml:space="preserve"> and is proposed in several research</w:t>
      </w:r>
      <w:r w:rsidR="00A33269">
        <w:t xml:space="preserve"> papers</w:t>
      </w:r>
      <w:r w:rsidR="00796EB1">
        <w:t xml:space="preserve"> as it generally increases task performance of target domain tasks</w:t>
      </w:r>
      <w:r w:rsidR="00FA4773">
        <w:t xml:space="preserve"> </w:t>
      </w:r>
      <w:sdt>
        <w:sdtPr>
          <w:alias w:val="To edit, see citavi.com/edit"/>
          <w:tag w:val="CitaviPlaceholder#9bdf24a0-83bc-441d-a2fe-32cccd13ca72"/>
          <w:id w:val="-294909495"/>
          <w:placeholder>
            <w:docPart w:val="DefaultPlaceholder_-1854013440"/>
          </w:placeholder>
        </w:sdtPr>
        <w:sdtEndPr/>
        <w:sdtContent>
          <w:r w:rsidR="00FA4773">
            <w:rPr>
              <w:noProof/>
            </w:rPr>
            <w:fldChar w:fldCharType="begin"/>
          </w:r>
          <w:r w:rsidR="00E31C1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YXJ4aXYub3JnL2Ficy8xOTA4LjExODYwdjIiLCJVcmlTdHJpbmciOiJodHRwOi8vYXJ4aXYub3JnL2Ficy8xOTA4LjExODYwdj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xN1QxNzowMzo1OCIsIk1vZGlmaWVkQnkiOiJfUGFzY2giLCJJZCI6IjM4ZGRkZWIyLWZhZmYtNGI1Ny1iNWY0LWI0ODZkYzk4ZjNkNSIsIk1vZGlmaWVkT24iOiIyMDIxLTExLTE3VDE3OjAzOjU4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kwOC4xMTg2MHYyIiwiVXJpU3RyaW5nIjoiaHR0cHM6Ly9hcnhpdi5vcmcvcGRmLzE5MDguMTE4NjB2Mi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S0xN1QxNzowMzo1OCIsIk1vZGlmaWVkQnkiOiJfUGFzY2giLCJJZCI6Ijk5MzE2ODNiLTAxMzctNGM2My05MjI3LTA0NWRkZmZhMGZiMCIsIk1vZGlmaWVkT24iOiIyMDIxLTExLTE3VDE3OjAzOjU4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wZGYvMTkwOC4xMTg2MHYyIiwiVXJpU3RyaW5nIjoiaHR0cDovL2FyeGl2Lm9yZy9wZGYvMTkwOC4xMTg2MH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}</w:instrText>
          </w:r>
          <w:r w:rsidR="00FA4773">
            <w:rPr>
              <w:noProof/>
            </w:rPr>
            <w:fldChar w:fldCharType="separate"/>
          </w:r>
          <w:r w:rsidR="00E31C1E">
            <w:rPr>
              <w:noProof/>
            </w:rPr>
            <w:t>(Gururangan et al., 2020; Rietzler et al., 2019)</w:t>
          </w:r>
          <w:r w:rsidR="00FA4773">
            <w:rPr>
              <w:noProof/>
            </w:rPr>
            <w:fldChar w:fldCharType="end"/>
          </w:r>
        </w:sdtContent>
      </w:sdt>
      <w:r w:rsidR="006E4ECC">
        <w:t>.</w:t>
      </w:r>
      <w:r w:rsidR="00796EB1">
        <w:t xml:space="preserve"> </w:t>
      </w:r>
      <w:r w:rsidR="00116232">
        <w:t xml:space="preserve">Some </w:t>
      </w:r>
      <w:r w:rsidR="00F25C99">
        <w:t>In case of TAPT, a</w:t>
      </w:r>
      <w:r w:rsidR="00F07327">
        <w:t xml:space="preserve"> </w:t>
      </w:r>
      <w:r w:rsidR="00F25C99">
        <w:t xml:space="preserve">pretrained model is used as a starting point and its learned language representations are then adapted to the target domain through further pretraining </w:t>
      </w:r>
      <w:r w:rsidR="00F07327">
        <w:t>directly on task relevant data, namely the unlabelled task corpus.</w:t>
      </w:r>
      <w:r w:rsidR="00F25C99">
        <w:t xml:space="preserve"> </w:t>
      </w:r>
      <w:r w:rsidR="005E26AA">
        <w:t>This is helpful in that the data of the target task sometimes belongs to a very specific area within a more general but specific domain</w:t>
      </w:r>
      <w:r w:rsidR="008E256B">
        <w:t xml:space="preserve"> and </w:t>
      </w:r>
      <w:r w:rsidR="000E4EA5">
        <w:t xml:space="preserve">has been proven beneficial </w:t>
      </w:r>
      <w:r w:rsidR="00665DD3">
        <w:t xml:space="preserve">in terms of task performance </w:t>
      </w:r>
      <w:r w:rsidR="000E4EA5">
        <w:t xml:space="preserve">in several studies </w:t>
      </w:r>
      <w:sdt>
        <w:sdtPr>
          <w:alias w:val="To edit, see citavi.com/edit"/>
          <w:tag w:val="CitaviPlaceholder#20b4b7cc-cb64-4944-b59d-e136ce7ae6c1"/>
          <w:id w:val="1819525996"/>
          <w:placeholder>
            <w:docPart w:val="54F521EEAFC04ECF8C9BA82114FAA25D"/>
          </w:placeholder>
        </w:sdtPr>
        <w:sdtEndPr/>
        <w:sdtContent>
          <w:r w:rsidR="000E4EA5">
            <w:rPr>
              <w:noProof/>
            </w:rPr>
            <w:fldChar w:fldCharType="begin"/>
          </w:r>
          <w:r w:rsidR="00E31C1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jAwNC4xMDk2NHYzIiwiVXJpU3RyaW5nIjoiaHR0cHM6Ly9hcnhpdi5vcmcvcGRmLzIwMDQuMTA5NjR2My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S0xNVQxNzowOToyOCIsIk1vZGlmaWVkQnkiOiJfUGFzY2giLCJJZCI6ImZiNWUzZmVhLWM2NDgtNDVlOC1hOWRmLTFiOWYzMmNmMGZkNCIsIk1vZGlmaWVkT24iOiIyMDIxLTExLTE1VDE3OjA5OjI4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jAwNC4xMDk2NHYzIiwiVXJpU3RyaW5nIjoiaHR0cDovL2FyeGl2Lm9yZy9hYnMvMjAwNC4xMDk2NHY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EtMTVUMTc6MDk6MjgiLCJNb2RpZmllZEJ5IjoiX1Bhc2NoIiwiSWQiOiIxOGMxZWQ2Ny03MDBmLTRhOGEtOWZlMS02Y2YyZTNjYjBlYzAiLCJNb2RpZmllZE9uIjoiMjAyMS0xMS0xNVQxNzowOToyO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hcnhpdi5vcmcvcGRmLzIwMDQuMTA5NjR2MyIsIlVyaVN0cmluZyI6Imh0dHA6Ly9hcnhpdi5vcmcvcGRmLzIwMDQuMTA5NjR2M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}</w:instrText>
          </w:r>
          <w:r w:rsidR="000E4EA5">
            <w:rPr>
              <w:noProof/>
            </w:rPr>
            <w:fldChar w:fldCharType="separate"/>
          </w:r>
          <w:r w:rsidR="00E31C1E">
            <w:rPr>
              <w:noProof/>
            </w:rPr>
            <w:t>(Gururangan et al., 2020; Konle &amp; Jannidis, 2020; Lee et al., 2021; Sun et al., 2019)</w:t>
          </w:r>
          <w:r w:rsidR="000E4EA5">
            <w:rPr>
              <w:noProof/>
            </w:rPr>
            <w:fldChar w:fldCharType="end"/>
          </w:r>
        </w:sdtContent>
      </w:sdt>
      <w:r w:rsidR="000E4EA5">
        <w:t>. However, TAPT has the disadvantage that the model is adjusted to this very specific target task data and thus might not generalize well on the target domain itself</w:t>
      </w:r>
      <w:r w:rsidR="005E26AA">
        <w:t xml:space="preserve">. </w:t>
      </w:r>
    </w:p>
    <w:p w14:paraId="69A7D8D6" w14:textId="69AABE0C" w:rsidR="00A33269" w:rsidRDefault="006E4ECC" w:rsidP="002D1162">
      <w:pPr>
        <w:pStyle w:val="Folgeabsatz"/>
      </w:pPr>
      <w:r>
        <w:t>DAP</w:t>
      </w:r>
      <w:r w:rsidR="008D6F00">
        <w:t xml:space="preserve">T </w:t>
      </w:r>
      <w:r w:rsidR="00A85831">
        <w:t>is similar</w:t>
      </w:r>
      <w:r w:rsidR="00EE4D5C">
        <w:t xml:space="preserve"> to TAPT</w:t>
      </w:r>
      <w:r w:rsidR="008D6F00">
        <w:t xml:space="preserve">, </w:t>
      </w:r>
      <w:r w:rsidR="00D604A6">
        <w:t>except that the additional pretraining data does not originate from the target task corpus, but from a domain specific corpus in general.</w:t>
      </w:r>
      <w:r w:rsidR="00946717">
        <w:t xml:space="preserve"> </w:t>
      </w:r>
      <w:r w:rsidR="00BC0703">
        <w:t xml:space="preserve">A comparison of DAPT to traditional training schemes is given in </w:t>
      </w:r>
      <w:r w:rsidR="00BC0703" w:rsidRPr="00BC0703">
        <w:rPr>
          <w:highlight w:val="yellow"/>
        </w:rPr>
        <w:t>figure 15.</w:t>
      </w:r>
      <w:r w:rsidR="00BC0703">
        <w:t xml:space="preserve"> </w:t>
      </w:r>
      <w:r w:rsidR="003C678F">
        <w:t xml:space="preserve">Just like TAPT, DAPT has been shown in many research papers to be beneficial for downstream tasks of the target domain </w:t>
      </w:r>
      <w:sdt>
        <w:sdtPr>
          <w:alias w:val="To edit, see citavi.com/edit"/>
          <w:tag w:val="CitaviPlaceholder#7f9fd4ca-5e93-4f33-a8cc-e22ad3dd0952"/>
          <w:id w:val="1123426422"/>
          <w:placeholder>
            <w:docPart w:val="4A7F248EAFEC494EABBEA32CCBF8623D"/>
          </w:placeholder>
        </w:sdtPr>
        <w:sdtEndPr/>
        <w:sdtContent>
          <w:r w:rsidR="003C678F">
            <w:rPr>
              <w:noProof/>
            </w:rPr>
            <w:fldChar w:fldCharType="begin"/>
          </w:r>
          <w:r w:rsidR="00E31C1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DovL2FyeGl2Lm9yZy9wZGYvMTkwOC4xMDA2M3YxIiwiVXJpU3RyaW5nIjoiaHR0cDovL2FyeGl2Lm9yZy9wZGYvMTkwOC4xMDA2M3Yx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xLTI1VDIwOjM5OjIxIiwiTW9kaWZpZWRCeSI6Il9QYXNjaCIsIklkIjoiYzJiNDdiMjQtNDUzYS00YmFiLTg1MGEtODEwOGMzMDgwM2M3IiwiTW9kaWZpZWRPbiI6IjIwMjEtMTEtMjVUMjA6Mzk6MjE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OTA4LjEwMDYzdjEiLCJVcmlTdHJpbmciOiJodHRwOi8vYXJ4aXYub3JnL2Ficy8xOTA4LjEwMDYzdj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}</w:instrText>
          </w:r>
          <w:r w:rsidR="003C678F">
            <w:rPr>
              <w:noProof/>
            </w:rPr>
            <w:fldChar w:fldCharType="separate"/>
          </w:r>
          <w:r w:rsidR="00E31C1E">
            <w:rPr>
              <w:noProof/>
            </w:rPr>
            <w:t>(Araci, 2019; Caselli et al., 2020; Gururangan et al., 2020; Konle &amp; Jannidis, 2020; Lee et al., 2020)</w:t>
          </w:r>
          <w:r w:rsidR="003C678F">
            <w:rPr>
              <w:noProof/>
            </w:rPr>
            <w:fldChar w:fldCharType="end"/>
          </w:r>
        </w:sdtContent>
      </w:sdt>
      <w:r w:rsidR="003C678F">
        <w:t>.</w:t>
      </w:r>
      <w:r w:rsidR="00CD75A7">
        <w:t xml:space="preserve"> Moreover, </w:t>
      </w:r>
      <w:sdt>
        <w:sdtPr>
          <w:alias w:val="To edit, see citavi.com/edit"/>
          <w:tag w:val="CitaviPlaceholder#a6ca807a-efb3-4cd9-afdf-5a99ca020912"/>
          <w:id w:val="-1480299824"/>
          <w:placeholder>
            <w:docPart w:val="DefaultPlaceholder_-1854013440"/>
          </w:placeholder>
        </w:sdtPr>
        <w:sdtEndPr/>
        <w:sdtContent>
          <w:r w:rsidR="00CD75A7">
            <w:rPr>
              <w:noProof/>
            </w:rPr>
            <w:fldChar w:fldCharType="begin"/>
          </w:r>
          <w:r w:rsidR="00E31C1E">
            <w:rPr>
              <w:noProof/>
            </w:rPr>
            <w:instrText>ADDIN CitaviPlaceholder{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IwMDQuMTA5NjR2MyIsIlVyaVN0cmluZyI6Imh0dHBzOi8vYXJ4aXYub3JnL3BkZi8yMDA0LjEwOTY0djMucGRm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EtMTVUMTc6MDk6MjgiLCJNb2RpZmllZEJ5IjoiX1Bhc2NoIiwiSWQiOiJmYjVlM2ZlYS1jNjQ4LTQ1ZTgtYTlkZi0xYjlmMzJjZjBmZDQiLCJNb2RpZmllZE9uIjoiMjAyMS0xMS0xNVQxNzowOToyO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IwMDQuMTA5NjR2MyIsIlVyaVN0cmluZyI6Imh0dHA6Ly9hcnhpdi5vcmcvYWJzLzIwMDQuMTA5NjR2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xLTE1VDE3OjA5OjI4IiwiTW9kaWZpZWRCeSI6Il9QYXNjaCIsIklkIjoiMThjMWVkNjctNzAwZi00YThhLTlmZTEtNmNmMmUzY2IwZWMwIiwiTW9kaWZpZWRPbiI6IjIwMjEtMTEtMTVUMTc6MDk6Mjg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JodHRwOi8vYXJ4aXYub3JnL3BkZi8yMDA0LjEwOTY0djMiLCJVcmlTdHJpbmciOiJodHRwOi8vYXJ4aXYub3JnL3BkZi8yMDA0LjEwOTY0djM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}</w:instrText>
          </w:r>
          <w:r w:rsidR="00CD75A7">
            <w:rPr>
              <w:noProof/>
            </w:rPr>
            <w:fldChar w:fldCharType="separate"/>
          </w:r>
          <w:r w:rsidR="00E31C1E">
            <w:rPr>
              <w:noProof/>
            </w:rPr>
            <w:t>Gururangan et al.</w:t>
          </w:r>
          <w:r w:rsidR="00CD75A7">
            <w:rPr>
              <w:noProof/>
            </w:rPr>
            <w:fldChar w:fldCharType="end"/>
          </w:r>
        </w:sdtContent>
      </w:sdt>
      <w:r w:rsidR="00CD75A7">
        <w:t xml:space="preserve"> </w:t>
      </w:r>
      <w:sdt>
        <w:sdtPr>
          <w:alias w:val="To edit, see citavi.com/edit"/>
          <w:tag w:val="CitaviPlaceholder#1ca2828f-b300-4dbd-a040-67de88cdd1cb"/>
          <w:id w:val="-503361247"/>
          <w:placeholder>
            <w:docPart w:val="DefaultPlaceholder_-1854013440"/>
          </w:placeholder>
        </w:sdtPr>
        <w:sdtEndPr/>
        <w:sdtContent>
          <w:r w:rsidR="00CD75A7">
            <w:rPr>
              <w:noProof/>
            </w:rPr>
            <w:fldChar w:fldCharType="begin"/>
          </w:r>
          <w:r w:rsidR="00E31C1E">
            <w:rPr>
              <w:noProof/>
            </w:rPr>
            <w:instrText>ADDIN CitaviPlaceholder{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yMDA0LjEwOTY0djMiLCJVcmlTdHJpbmciOiJodHRwczovL2FyeGl2Lm9yZy9wZGYvMjAwNC4xMDk2NHYz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xLTE1VDE3OjA5OjI4IiwiTW9kaWZpZWRCeSI6Il9QYXNjaCIsIklkIjoiZmI1ZTNmZWEtYzY0OC00NWU4LWE5ZGYtMWI5ZjMyY2YwZmQ0IiwiTW9kaWZpZWRPbiI6IjIwMjEtMTEtMTVUMTc6MDk6Mjg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2Ficy8yMDA0LjEwOTY0djMiLCJVcmlTdHJpbmciOiJodHRwOi8vYXJ4aXYub3JnL2Ficy8yMDA0LjEwOTY0djM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xNVQxNzowOToyOCIsIk1vZGlmaWVkQnkiOiJfUGFzY2giLCJJZCI6IjE4YzFlZDY3LTcwMGYtNGE4YS05ZmUxLTZjZjJlM2NiMGVjMCIsIk1vZGlmaWVkT24iOiIyMDIxLTExLTE1VDE3OjA5OjI4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jAwNC4xMDk2NHYzIiwiVXJpU3RyaW5nIjoiaHR0cDovL2FyeGl2Lm9yZy9wZGYvMjAwNC4xMDk2NHY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}</w:instrText>
          </w:r>
          <w:r w:rsidR="00CD75A7">
            <w:rPr>
              <w:noProof/>
            </w:rPr>
            <w:fldChar w:fldCharType="separate"/>
          </w:r>
          <w:r w:rsidR="00E31C1E">
            <w:rPr>
              <w:noProof/>
            </w:rPr>
            <w:t>(2020)</w:t>
          </w:r>
          <w:r w:rsidR="00CD75A7">
            <w:rPr>
              <w:noProof/>
            </w:rPr>
            <w:fldChar w:fldCharType="end"/>
          </w:r>
        </w:sdtContent>
      </w:sdt>
      <w:r w:rsidR="00CD75A7">
        <w:t xml:space="preserve"> show consistent improvements in their model’s performance when the DAPT domain is more distant from the source domain</w:t>
      </w:r>
      <w:r w:rsidR="008701BC">
        <w:t>,</w:t>
      </w:r>
      <w:r w:rsidR="00CD75A7">
        <w:t xml:space="preserve"> </w:t>
      </w:r>
      <w:r w:rsidR="0075118C">
        <w:t>indicating</w:t>
      </w:r>
      <w:r w:rsidR="00CD75A7">
        <w:t xml:space="preserve"> that there is a higher potential for DAPT the bigger the data shift between the source and target domain.</w:t>
      </w:r>
      <w:r w:rsidR="00F14352">
        <w:t xml:space="preserve"> In regards of the data </w:t>
      </w:r>
      <w:r w:rsidR="00220102">
        <w:t>amount for DAPT</w:t>
      </w:r>
      <w:r w:rsidR="00F14352">
        <w:t>, this</w:t>
      </w:r>
      <w:r w:rsidR="00220102">
        <w:t xml:space="preserve"> varies a lot in literature, ranging from </w:t>
      </w:r>
      <w:r w:rsidR="004355B8">
        <w:t xml:space="preserve">around 1M words </w:t>
      </w:r>
      <w:sdt>
        <w:sdtPr>
          <w:alias w:val="To edit, see citavi.com/edit"/>
          <w:tag w:val="CitaviPlaceholder#99a5326e-d70a-4285-8077-20a830eada31"/>
          <w:id w:val="1357769441"/>
          <w:placeholder>
            <w:docPart w:val="DefaultPlaceholder_-1854013440"/>
          </w:placeholder>
        </w:sdtPr>
        <w:sdtEndPr/>
        <w:sdtContent>
          <w:r w:rsidR="004355B8">
            <w:rPr>
              <w:noProof/>
            </w:rPr>
            <w:fldChar w:fldCharType="begin"/>
          </w:r>
          <w:r w:rsidR="0055575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zYTQwMzEyLTI0ZTEtNGRhMC1hMmRhLWI2M2ZmNzViMTA3YiIsIlJhbmdlTGVuZ3RoIjoxOSwiUmVmZXJlbmNlSWQiOiI2YzM2NGI3ZC00MTZjLTQxNGQtOGJhOC0zM2ZlMzM3MzhhMm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3d3cuYWNsd2ViLm9yZy9hbnRob2xvZ3kvRDE5LTEiLCJVcmlTdHJpbmciOiJodHRwczovL3d3dy5hY2x3ZWIub3JnL2FudGhvbG9neS9EMTktM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EtMTEtMTVUMTI6NDU6MTIiLCJNb2RpZmllZEJ5IjoiX1Bhc2NoIiwiSWQiOiJhMzhkYTNhZC1mMDRmLTRiMjEtODJhNC05MGM0Njk3N2RmYzEiLCJNb2RpZmllZE9uIjoiMjAyMS0xMS0xNVQxMjo0NToxMi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E4NjUzL3YxL0QxOS0xNjI4IiwiVXJpU3RyaW5nIjoiaHR0cHM6Ly9kb2kub3JnLzEwLjE4NjUzL3YxL0QxOS0xNjI4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}</w:instrText>
          </w:r>
          <w:r w:rsidR="004355B8">
            <w:rPr>
              <w:noProof/>
            </w:rPr>
            <w:fldChar w:fldCharType="separate"/>
          </w:r>
          <w:r w:rsidR="00E31C1E">
            <w:rPr>
              <w:noProof/>
            </w:rPr>
            <w:t>(Sung et al., 2019)</w:t>
          </w:r>
          <w:r w:rsidR="004355B8">
            <w:rPr>
              <w:noProof/>
            </w:rPr>
            <w:fldChar w:fldCharType="end"/>
          </w:r>
        </w:sdtContent>
      </w:sdt>
      <w:r w:rsidR="004355B8">
        <w:t xml:space="preserve"> to 13.5B words </w:t>
      </w:r>
      <w:sdt>
        <w:sdtPr>
          <w:alias w:val="To edit, see citavi.com/edit"/>
          <w:tag w:val="CitaviPlaceholder#85e9d869-5db8-443e-bff6-ffca52417862"/>
          <w:id w:val="297352488"/>
          <w:placeholder>
            <w:docPart w:val="DefaultPlaceholder_-1854013440"/>
          </w:placeholder>
        </w:sdtPr>
        <w:sdtEndPr/>
        <w:sdtContent>
          <w:r w:rsidR="004355B8">
            <w:rPr>
              <w:noProof/>
            </w:rPr>
            <w:fldChar w:fldCharType="begin"/>
          </w:r>
          <w:r w:rsidR="00E31C1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0ZTFiYWUwLTAwZjMtNDI2MC05ZWE2LWQzZjI5YjlhNWViZCIsIlJhbmdlTGVuZ3RoIjoxOCwiUmVmZXJlbmNlSWQiOiIwMDdhYjRhOC0xZjQwLTQ2ZWUtYTk3NC03YzdkM2FkZGM0Mj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UE1DNzcwMzc4NiIsIlVyaVN0cmluZyI6Imh0dHBzOi8vd3d3Lm5jYmkubmxtLm5paC5nb3YvcG1jL2FydGljbGVzL1BNQzc3MDM3OD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Bhc2NoIiwiQ3JlYXRlZE9uIjoiMjAyMS0xMS0xNlQxNTozNDoyNiIsIk1vZGlmaWVkQnkiOiJfUGFzY2giLCJJZCI6ImI0NTg2ZWVhLThiYzctNDFlZi05ZWYzLTBhMDM4M2ZkNzYyNSIsIk1vZGlmaWVkT24iOiIyMDIxLTExLTE2VDE1OjM0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zE1MDE4ODUiLCJVcmlTdHJpbmciOiJodHRwOi8vd3d3Lm5jYmkubmxtLm5paC5nb3YvcHVibWVkLzMxNTAxODg1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QYXNjaCIsIkNyZWF0ZWRPbiI6IjIwMjEtMTEtMTZUMTU6MzQ6MjYiLCJNb2RpZmllZEJ5IjoiX1Bhc2NoIiwiSWQiOiIyNGYzYTdjMi04NzJlLTQwZmYtYmNiOC04ODhhMGE5OWQzNTIiLCJNb2RpZmllZE9uIjoiMjAyMS0xMS0xNlQxNTozNDoyNi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wLjEwOTMvYmlvaW5mb3JtYXRpY3MvYnR6NjgyIiwiVXJpU3RyaW5nIjoiaHR0cHM6Ly9kb2kub3JnLzEwLjEwOTMvYmlvaW5mb3JtYXRpY3MvYnR6Njgy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}</w:instrText>
          </w:r>
          <w:r w:rsidR="004355B8">
            <w:rPr>
              <w:noProof/>
            </w:rPr>
            <w:fldChar w:fldCharType="separate"/>
          </w:r>
          <w:r w:rsidR="00E31C1E">
            <w:rPr>
              <w:noProof/>
            </w:rPr>
            <w:t>(Lee et al., 2020)</w:t>
          </w:r>
          <w:r w:rsidR="004355B8">
            <w:rPr>
              <w:noProof/>
            </w:rPr>
            <w:fldChar w:fldCharType="end"/>
          </w:r>
        </w:sdtContent>
      </w:sdt>
      <w:r w:rsidR="00EB003D">
        <w:t xml:space="preserve">. </w:t>
      </w:r>
      <w:r w:rsidR="006622C7">
        <w:t xml:space="preserve">As is generally the case in machine learning, larger </w:t>
      </w:r>
      <w:r w:rsidR="006622C7">
        <w:lastRenderedPageBreak/>
        <w:t xml:space="preserve">amounts of data tend to lead to better downstream task performance with DAPT </w:t>
      </w:r>
      <w:sdt>
        <w:sdtPr>
          <w:alias w:val="To edit, see citavi.com/edit"/>
          <w:tag w:val="CitaviPlaceholder#6c188f69-aaf6-4ab4-bdbe-43f43cce5068"/>
          <w:id w:val="503788212"/>
          <w:placeholder>
            <w:docPart w:val="DefaultPlaceholder_-1854013440"/>
          </w:placeholder>
        </w:sdtPr>
        <w:sdtEndPr/>
        <w:sdtContent>
          <w:r w:rsidR="006622C7">
            <w:rPr>
              <w:noProof/>
            </w:rPr>
            <w:fldChar w:fldCharType="begin"/>
          </w:r>
          <w:r w:rsidR="00E31C1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kYzZlNmE0LTk5NmMtNGU1Yy1iODA4LWVkMTA4ZTdlMWIxNSIsIlJhbmdlTGVuZ3RoIjoxOCwiUmVmZXJlbmNlSWQiOiIwMDdhYjRhOC0xZjQwLTQ2ZWUtYTk3NC03YzdkM2FkZGM0Mj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UE1DNzcwMzc4NiIsIlVyaVN0cmluZyI6Imh0dHBzOi8vd3d3Lm5jYmkubmxtLm5paC5nb3YvcG1jL2FydGljbGVzL1BNQzc3MDM3OD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Bhc2NoIiwiQ3JlYXRlZE9uIjoiMjAyMS0xMS0xNlQxNTozNDoyNiIsIk1vZGlmaWVkQnkiOiJfUGFzY2giLCJJZCI6ImI0NTg2ZWVhLThiYzctNDFlZi05ZWYzLTBhMDM4M2ZkNzYyNSIsIk1vZGlmaWVkT24iOiIyMDIxLTExLTE2VDE1OjM0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zE1MDE4ODUiLCJVcmlTdHJpbmciOiJodHRwOi8vd3d3Lm5jYmkubmxtLm5paC5nb3YvcHVibWVkLzMxNTAxODg1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QYXNjaCIsIkNyZWF0ZWRPbiI6IjIwMjEtMTEtMTZUMTU6MzQ6MjYiLCJNb2RpZmllZEJ5IjoiX1Bhc2NoIiwiSWQiOiIyNGYzYTdjMi04NzJlLTQwZmYtYmNiOC04ODhhMGE5OWQzNTIiLCJNb2RpZmllZE9uIjoiMjAyMS0xMS0xNlQxNTozNDoyNi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wLjEwOTMvYmlvaW5mb3JtYXRpY3MvYnR6NjgyIiwiVXJpU3RyaW5nIjoiaHR0cHM6Ly9kb2kub3JnLzEwLjEwOTMvYmlvaW5mb3JtYXRpY3MvYnR6Njgy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}</w:instrText>
          </w:r>
          <w:r w:rsidR="006622C7">
            <w:rPr>
              <w:noProof/>
            </w:rPr>
            <w:fldChar w:fldCharType="separate"/>
          </w:r>
          <w:r w:rsidR="00E31C1E">
            <w:rPr>
              <w:noProof/>
            </w:rPr>
            <w:t>(Lee et al., 2020)</w:t>
          </w:r>
          <w:r w:rsidR="006622C7">
            <w:rPr>
              <w:noProof/>
            </w:rPr>
            <w:fldChar w:fldCharType="end"/>
          </w:r>
        </w:sdtContent>
      </w:sdt>
      <w:r w:rsidR="006622C7">
        <w:t xml:space="preserve">, and even though it may not always be the case, it is still the best </w:t>
      </w:r>
      <w:r w:rsidR="0042100B">
        <w:t>option</w:t>
      </w:r>
      <w:r w:rsidR="006622C7">
        <w:t xml:space="preserve"> </w:t>
      </w:r>
      <w:r w:rsidR="000C6502">
        <w:t>when</w:t>
      </w:r>
      <w:r w:rsidR="006622C7">
        <w:t xml:space="preserve"> the target task data is scarce </w:t>
      </w:r>
      <w:sdt>
        <w:sdtPr>
          <w:alias w:val="To edit, see citavi.com/edit"/>
          <w:tag w:val="CitaviPlaceholder#cedd7c91-b6d3-4e6e-b543-d20fd0b6fde2"/>
          <w:id w:val="-4973154"/>
          <w:placeholder>
            <w:docPart w:val="DefaultPlaceholder_-1854013440"/>
          </w:placeholder>
        </w:sdtPr>
        <w:sdtEndPr/>
        <w:sdtContent>
          <w:r w:rsidR="006622C7">
            <w:rPr>
              <w:noProof/>
            </w:rPr>
            <w:fldChar w:fldCharType="begin"/>
          </w:r>
          <w:r w:rsidR="006622C7">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OWI0Yjg4LWVkZDctNGZlZC1hZTIwLWIxZmU0ZjU1OTNkYyIsIlJhbmdlTGVuZ3RoIjoxOCwiUmVmZXJlbmNlSWQiOiJkNGYwYTlkNS0xNTE3LTRiNmUtYWY3YS0yZTFiZjM2MWRkYm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JodHRwczovL2FjbGFudGhvbG9neS5vcmcvMjAyMS5pbnNpZ2h0cy0xLjkiLCJVcmlTdHJpbmciOiJodHRwczovL2FjbGFudGhvbG9neS5vcmcvMjAyMS5pbnNpZ2h0cy0xLjk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}</w:instrText>
          </w:r>
          <w:r w:rsidR="006622C7">
            <w:rPr>
              <w:noProof/>
            </w:rPr>
            <w:fldChar w:fldCharType="separate"/>
          </w:r>
          <w:r w:rsidR="00E31C1E">
            <w:rPr>
              <w:noProof/>
            </w:rPr>
            <w:t>(Zhu et al., 2021)</w:t>
          </w:r>
          <w:r w:rsidR="006622C7">
            <w:rPr>
              <w:noProof/>
            </w:rPr>
            <w:fldChar w:fldCharType="end"/>
          </w:r>
        </w:sdtContent>
      </w:sdt>
      <w:r w:rsidR="006622C7">
        <w:t>.</w:t>
      </w:r>
      <w:r w:rsidR="007841C3">
        <w:t xml:space="preserve"> </w:t>
      </w:r>
      <w:r w:rsidR="009C441E">
        <w:t xml:space="preserve">Usually, </w:t>
      </w:r>
      <w:r w:rsidR="003C678F">
        <w:t xml:space="preserve">DAPT is more expensive than TAPT due </w:t>
      </w:r>
      <w:r w:rsidR="002D1162">
        <w:t xml:space="preserve">to </w:t>
      </w:r>
      <w:r w:rsidR="003C678F">
        <w:t>more training data,</w:t>
      </w:r>
      <w:r w:rsidR="009C441E">
        <w:t xml:space="preserve"> but</w:t>
      </w:r>
      <w:r w:rsidR="000D5C25">
        <w:t xml:space="preserve"> still less expensive than pretraining from scratch, which makes it the most commonly used approach for creating a domain specific model.</w:t>
      </w:r>
      <w:r w:rsidR="002D1162">
        <w:t xml:space="preserve"> </w:t>
      </w:r>
    </w:p>
    <w:p w14:paraId="3451B693" w14:textId="7CF1FBAB" w:rsidR="00E5651C" w:rsidRDefault="009C441E" w:rsidP="00E5651C">
      <w:pPr>
        <w:pStyle w:val="Folgeabsatz"/>
      </w:pPr>
      <w:r>
        <w:t xml:space="preserve">There is now a BERT model for a wide </w:t>
      </w:r>
      <w:r w:rsidR="00411DB0">
        <w:t>variety</w:t>
      </w:r>
      <w:r>
        <w:t xml:space="preserve"> of domains, including </w:t>
      </w:r>
      <w:proofErr w:type="spellStart"/>
      <w:r>
        <w:t>BioBERT</w:t>
      </w:r>
      <w:proofErr w:type="spellEnd"/>
      <w:r>
        <w:t xml:space="preserve"> </w:t>
      </w:r>
      <w:sdt>
        <w:sdtPr>
          <w:alias w:val="To edit, see citavi.com/edit"/>
          <w:tag w:val="CitaviPlaceholder#f704eede-667a-4f07-baa8-b64abad54bbe"/>
          <w:id w:val="1280842553"/>
          <w:placeholder>
            <w:docPart w:val="DefaultPlaceholder_-1854013440"/>
          </w:placeholder>
        </w:sdtPr>
        <w:sdtEndPr/>
        <w:sdtContent>
          <w:r>
            <w:rPr>
              <w:noProof/>
            </w:rPr>
            <w:fldChar w:fldCharType="begin"/>
          </w:r>
          <w:r w:rsidR="00E31C1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4NDk0Yzg0LTlmMmMtNDVhNS05OTRkLWYzMDRjNmYyYjc3NCIsIlJhbmdlTGVuZ3RoIjoxOCwiUmVmZXJlbmNlSWQiOiIwMDdhYjRhOC0xZjQwLTQ2ZWUtYTk3NC03YzdkM2FkZGM0Mj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UE1DNzcwMzc4NiIsIlVyaVN0cmluZyI6Imh0dHBzOi8vd3d3Lm5jYmkubmxtLm5paC5nb3YvcG1jL2FydGljbGVzL1BNQzc3MDM3OD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Bhc2NoIiwiQ3JlYXRlZE9uIjoiMjAyMS0xMS0xNlQxNTozNDoyNiIsIk1vZGlmaWVkQnkiOiJfUGFzY2giLCJJZCI6ImI0NTg2ZWVhLThiYzctNDFlZi05ZWYzLTBhMDM4M2ZkNzYyNSIsIk1vZGlmaWVkT24iOiIyMDIxLTExLTE2VDE1OjM0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zE1MDE4ODUiLCJVcmlTdHJpbmciOiJodHRwOi8vd3d3Lm5jYmkubmxtLm5paC5nb3YvcHVibWVkLzMxNTAxODg1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QYXNjaCIsIkNyZWF0ZWRPbiI6IjIwMjEtMTEtMTZUMTU6MzQ6MjYiLCJNb2RpZmllZEJ5IjoiX1Bhc2NoIiwiSWQiOiIyNGYzYTdjMi04NzJlLTQwZmYtYmNiOC04ODhhMGE5OWQzNTIiLCJNb2RpZmllZE9uIjoiMjAyMS0xMS0xNlQxNTozNDoyNi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wLjEwOTMvYmlvaW5mb3JtYXRpY3MvYnR6NjgyIiwiVXJpU3RyaW5nIjoiaHR0cHM6Ly9kb2kub3JnLzEwLjEwOTMvYmlvaW5mb3JtYXRpY3MvYnR6Njgy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}</w:instrText>
          </w:r>
          <w:r>
            <w:rPr>
              <w:noProof/>
            </w:rPr>
            <w:fldChar w:fldCharType="separate"/>
          </w:r>
          <w:r w:rsidR="00E31C1E">
            <w:rPr>
              <w:noProof/>
            </w:rPr>
            <w:t>(Lee et al., 2020)</w:t>
          </w:r>
          <w:r>
            <w:rPr>
              <w:noProof/>
            </w:rPr>
            <w:fldChar w:fldCharType="end"/>
          </w:r>
        </w:sdtContent>
      </w:sdt>
      <w:r>
        <w:t xml:space="preserve"> for the biomedical domain, </w:t>
      </w:r>
      <w:proofErr w:type="spellStart"/>
      <w:r>
        <w:t>FinBERT</w:t>
      </w:r>
      <w:proofErr w:type="spellEnd"/>
      <w:r>
        <w:t xml:space="preserve"> </w:t>
      </w:r>
      <w:sdt>
        <w:sdtPr>
          <w:alias w:val="To edit, see citavi.com/edit"/>
          <w:tag w:val="CitaviPlaceholder#92c92dbc-22d2-4709-99f3-df60cfd712b7"/>
          <w:id w:val="-1716195883"/>
          <w:placeholder>
            <w:docPart w:val="DefaultPlaceholder_-1854013440"/>
          </w:placeholder>
        </w:sdtPr>
        <w:sdtEndPr/>
        <w:sdtContent>
          <w:r>
            <w:rPr>
              <w:noProof/>
            </w:rPr>
            <w:fldChar w:fldCharType="begin"/>
          </w:r>
          <w:r w:rsidR="00E31C1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DovL2FyeGl2Lm9yZy9wZGYvMTkwOC4xMDA2M3YxIiwiVXJpU3RyaW5nIjoiaHR0cDovL2FyeGl2Lm9yZy9wZGYvMTkwOC4xMDA2M3Yx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xLTI1VDIwOjM5OjIxIiwiTW9kaWZpZWRCeSI6Il9QYXNjaCIsIklkIjoiYzJiNDdiMjQtNDUzYS00YmFiLTg1MGEtODEwOGMzMDgwM2M3IiwiTW9kaWZpZWRPbiI6IjIwMjEtMTEtMjVUMjA6Mzk6MjE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OTA4LjEwMDYzdjEiLCJVcmlTdHJpbmciOiJodHRwOi8vYXJ4aXYub3JnL2Ficy8xOTA4LjEwMDYzdj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}</w:instrText>
          </w:r>
          <w:r>
            <w:rPr>
              <w:noProof/>
            </w:rPr>
            <w:fldChar w:fldCharType="separate"/>
          </w:r>
          <w:r w:rsidR="00E31C1E">
            <w:rPr>
              <w:noProof/>
            </w:rPr>
            <w:t>(Araci, 2019)</w:t>
          </w:r>
          <w:r>
            <w:rPr>
              <w:noProof/>
            </w:rPr>
            <w:fldChar w:fldCharType="end"/>
          </w:r>
        </w:sdtContent>
      </w:sdt>
      <w:r>
        <w:t xml:space="preserve"> for the financial domain, </w:t>
      </w:r>
      <w:proofErr w:type="spellStart"/>
      <w:r>
        <w:t>HateBERT</w:t>
      </w:r>
      <w:proofErr w:type="spellEnd"/>
      <w:r>
        <w:t xml:space="preserve"> </w:t>
      </w:r>
      <w:sdt>
        <w:sdtPr>
          <w:alias w:val="To edit, see citavi.com/edit"/>
          <w:tag w:val="CitaviPlaceholder#b9025c1e-d19b-41ce-b142-26baba75c142"/>
          <w:id w:val="-153143179"/>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YXJ4aXYub3JnL2Ficy8yMDEwLjEyNDcydjIiLCJVcmlTdHJpbmciOiJodHRwOi8vYXJ4aXYub3JnL2Ficy8yMDEwLjEyNDcydj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wN1QxNDoyMjowMiIsIk1vZGlmaWVkQnkiOiJfUGFzY2giLCJJZCI6ImEyOWQ0NzIwLTQ1ZjItNDRhMi1iOTRhLTkyYWU2ZjU0Y2Q4YiIsIk1vZGlmaWVkT24iOiIyMDIxLTEyLTA3VDE0OjIyOjAy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wZGYvMjAxMC4xMjQ3MnYyIiwiVXJpU3RyaW5nIjoiaHR0cDovL2FyeGl2Lm9yZy9wZGYvMjAxMC4xMjQ3Mn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DdUMTQ6MjI6MDIiLCJNb2RpZmllZEJ5IjoiX1Bhc2NoIiwiSWQiOiIzZjBmNTY0NC03MjA1LTQwYWQtOTdhMC00ZTYxOTRmMzZlZDIiLCJNb2RpZmllZE9uIjoiMjAyMS0xMi0wN1QxNDoyMjowMi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IwMTAuMTI0NzJ2MiIsIlVyaVN0cmluZyI6Imh0dHBzOi8vYXJ4aXYub3JnL3BkZi8yMDEwLjEyNDcydjIucGRm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}</w:instrText>
          </w:r>
          <w:r>
            <w:rPr>
              <w:noProof/>
            </w:rPr>
            <w:fldChar w:fldCharType="separate"/>
          </w:r>
          <w:r w:rsidR="00E31C1E">
            <w:rPr>
              <w:noProof/>
            </w:rPr>
            <w:t>(Caselli et al., 2020)</w:t>
          </w:r>
          <w:r>
            <w:rPr>
              <w:noProof/>
            </w:rPr>
            <w:fldChar w:fldCharType="end"/>
          </w:r>
        </w:sdtContent>
      </w:sdt>
      <w:r>
        <w:t xml:space="preserve"> for hate speech, and </w:t>
      </w:r>
      <w:proofErr w:type="spellStart"/>
      <w:r>
        <w:t>ClinicalBERT</w:t>
      </w:r>
      <w:proofErr w:type="spellEnd"/>
      <w:r>
        <w:t xml:space="preserve"> </w:t>
      </w:r>
      <w:sdt>
        <w:sdtPr>
          <w:alias w:val="To edit, see citavi.com/edit"/>
          <w:tag w:val="CitaviPlaceholder#650181ce-72a5-4cba-983e-d75129beda37"/>
          <w:id w:val="-240334707"/>
          <w:placeholder>
            <w:docPart w:val="DefaultPlaceholder_-1854013440"/>
          </w:placeholder>
        </w:sdtPr>
        <w:sdtEndPr/>
        <w:sdtContent>
          <w:r>
            <w:rPr>
              <w:noProof/>
            </w:rPr>
            <w:fldChar w:fldCharType="begin"/>
          </w:r>
          <w:r w:rsidR="00E31C1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OTA0LjAzMzIzdjMiLCJVcmlTdHJpbmciOiJodHRwczovL2FyeGl2Lm9yZy9wZGYvMTkwNC4wMzMyM3Yz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xLTI5VDE0OjA3OjU3IiwiTW9kaWZpZWRCeSI6Il9QYXNjaCIsIklkIjoiNmYzMTFmODktOWZiZi00NmEwLTk5MjEtNmY2YTI4MjdmZGY1IiwiTW9kaWZpZWRPbiI6IjIwMjItMDEtMjlUMTQ6MDc6NTc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3BkZi8xOTA0LjAzMzIzdjMiLCJVcmlTdHJpbmciOiJodHRwOi8vYXJ4aXYub3JnL3BkZi8xOTA0LjAzMzIzdjM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S0yOVQxNDowNzo1NyIsIk1vZGlmaWVkQnkiOiJfUGFzY2giLCJJZCI6ImQwYzQ1Y2QyLTY1NjItNDAxZC04MmEwLThlN2FjMTU3MmM0YyIsIk1vZGlmaWVkT24iOiIyMDIyLTAxLTI5VDE0OjA3OjU3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hYnMvMTkwNC4wMzMyM3YzIiwiVXJpU3RyaW5nIjoiaHR0cDovL2FyeGl2Lm9yZy9hYnMvMTkwNC4wMzMyM3Y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}</w:instrText>
          </w:r>
          <w:r>
            <w:rPr>
              <w:noProof/>
            </w:rPr>
            <w:fldChar w:fldCharType="separate"/>
          </w:r>
          <w:r w:rsidR="00E31C1E">
            <w:rPr>
              <w:noProof/>
            </w:rPr>
            <w:t>(Alsentzer et al., 2019)</w:t>
          </w:r>
          <w:r>
            <w:rPr>
              <w:noProof/>
            </w:rPr>
            <w:fldChar w:fldCharType="end"/>
          </w:r>
        </w:sdtContent>
      </w:sdt>
      <w:r>
        <w:t xml:space="preserve"> for the clinical domain. </w:t>
      </w:r>
      <w:sdt>
        <w:sdtPr>
          <w:alias w:val="To edit, see citavi.com/edit"/>
          <w:tag w:val="CitaviPlaceholder#95197e57-fb03-4a4a-932c-0da29370fb1f"/>
          <w:id w:val="254252311"/>
          <w:placeholder>
            <w:docPart w:val="DefaultPlaceholder_-1854013440"/>
          </w:placeholder>
        </w:sdtPr>
        <w:sdtEndPr/>
        <w:sdtContent>
          <w:r w:rsidR="0062671A">
            <w:rPr>
              <w:noProof/>
            </w:rPr>
            <w:fldChar w:fldCharType="begin"/>
          </w:r>
          <w:r w:rsidR="00E31C1E">
            <w:rPr>
              <w:noProof/>
            </w:rPr>
            <w:instrText>ADDIN CitaviPlaceholder{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zY2l0ZXByZXNzLm9yZy9EaWdpdGFsTGlicmFyeS9MaW5rLmFzcHg/ZG9pPTEwLjUyMjAvMDAxMDIwMjAwMDY3MDA3NyIsIlVyaVN0cmluZyI6Imh0dHBzOi8vd3d3LnNjaXRlcHJlc3Mub3JnL0RpZ2l0YWxMaWJyYXJ5L0xpbmsuYXNweD9kb2k9MTAuNTIyMC8wMDEwMjAyMDAwNjcwMDc3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S0xMS0xNVQxMzo0ODozOSIsIk1vZGlmaWVkQnkiOiJfUGFzY2giLCJJZCI6IjUzMzQwZjg4LTMyMDgtNGZjYS1hZTYyLThhMTM2Y2M0MjE1NSIsIk1vZGlmaWVkT24iOiIyMDIxLTExLTE1VDEzOjQ4OjM5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NTIyMC8wMDEwMjAyMDAwNjcwMDc3IiwiVXJpU3RyaW5nIjoiaHR0cHM6Ly9kb2kub3JnLzEwLjUyMjAvMDAxMDIwMjAwMDY3MDA3N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}</w:instrText>
          </w:r>
          <w:r w:rsidR="0062671A">
            <w:rPr>
              <w:noProof/>
            </w:rPr>
            <w:fldChar w:fldCharType="separate"/>
          </w:r>
          <w:r w:rsidR="00E31C1E">
            <w:rPr>
              <w:noProof/>
            </w:rPr>
            <w:t>Pellegrini et al.</w:t>
          </w:r>
          <w:r w:rsidR="0062671A">
            <w:rPr>
              <w:noProof/>
            </w:rPr>
            <w:fldChar w:fldCharType="end"/>
          </w:r>
        </w:sdtContent>
      </w:sdt>
      <w:r w:rsidR="0062671A">
        <w:t xml:space="preserve"> </w:t>
      </w:r>
      <w:sdt>
        <w:sdtPr>
          <w:alias w:val="To edit, see citavi.com/edit"/>
          <w:tag w:val="CitaviPlaceholder#6dcd1b9e-ede7-4d1b-943b-065beee24d61"/>
          <w:id w:val="698901521"/>
          <w:placeholder>
            <w:docPart w:val="DefaultPlaceholder_-1854013440"/>
          </w:placeholder>
        </w:sdtPr>
        <w:sdtEndPr/>
        <w:sdtContent>
          <w:r w:rsidR="0062671A">
            <w:rPr>
              <w:noProof/>
            </w:rPr>
            <w:fldChar w:fldCharType="begin"/>
          </w:r>
          <w:r w:rsidR="00E31C1E">
            <w:rPr>
              <w:noProof/>
            </w:rPr>
            <w:instrText>ADDIN CitaviPlaceholder{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c2NpdGVwcmVzcy5vcmcvRGlnaXRhbExpYnJhcnkvTGluay5hc3B4P2RvaT0xMC41MjIwLzAwMTAyMDIwMDA2NzAwNzciLCJVcmlTdHJpbmciOiJodHRwczovL3d3dy5zY2l0ZXByZXNzLm9yZy9EaWdpdGFsTGlicmFyeS9MaW5rLmFzcHg/ZG9pPTEwLjUyMjAvMDAxMDIwMjAwMDY3MDA3N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EtMTEtMTVUMTM6NDg6MzkiLCJNb2RpZmllZEJ5IjoiX1Bhc2NoIiwiSWQiOiI1MzM0MGY4OC0zMjA4LTRmY2EtYWU2Mi04YTEzNmNjNDIxNTUiLCJNb2RpZmllZE9uIjoiMjAyMS0xMS0xNVQxMzo0ODozO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UyMjAvMDAxMDIwMjAwMDY3MDA3NyIsIlVyaVN0cmluZyI6Imh0dHBzOi8vZG9pLm9yZy8xMC41MjIwLzAwMTAyMDIwMDA2NzAwN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IxKSJ9XX0sIlRhZyI6IkNpdGF2aVBsYWNlaG9sZGVyIzZkY2QxYjllLWVkZTctNGQxYi05NDNiLTA2NWJlZWUyNGQ2MSIsIlRleHQiOiIoMjAyMSkiLCJXQUlWZXJzaW9uIjoiNi41LjAuMCJ9}</w:instrText>
          </w:r>
          <w:r w:rsidR="0062671A">
            <w:rPr>
              <w:noProof/>
            </w:rPr>
            <w:fldChar w:fldCharType="separate"/>
          </w:r>
          <w:r w:rsidR="00E31C1E">
            <w:rPr>
              <w:noProof/>
            </w:rPr>
            <w:t>(2021)</w:t>
          </w:r>
          <w:r w:rsidR="0062671A">
            <w:rPr>
              <w:noProof/>
            </w:rPr>
            <w:fldChar w:fldCharType="end"/>
          </w:r>
        </w:sdtContent>
      </w:sdt>
      <w:r w:rsidR="0062671A">
        <w:t xml:space="preserve"> proposed FoodBERT, </w:t>
      </w:r>
      <w:r w:rsidR="001F212F">
        <w:t xml:space="preserve">a BERT model for the food domain. The researchers followed the DAPT approach and used the recipe instructions from Recipe1M+ </w:t>
      </w:r>
      <w:r w:rsidR="006A1CF8">
        <w:t>(</w:t>
      </w:r>
      <w:r w:rsidR="006A1CF8" w:rsidRPr="006A1CF8">
        <w:rPr>
          <w:highlight w:val="yellow"/>
        </w:rPr>
        <w:t>see section …)</w:t>
      </w:r>
      <w:r w:rsidR="006A1CF8">
        <w:t xml:space="preserve"> </w:t>
      </w:r>
      <w:r w:rsidR="001F212F">
        <w:t xml:space="preserve">as their additional </w:t>
      </w:r>
      <w:r w:rsidR="000C248A">
        <w:t xml:space="preserve">pretraining </w:t>
      </w:r>
      <w:r w:rsidR="001F212F">
        <w:t xml:space="preserve">data. </w:t>
      </w:r>
      <w:r w:rsidR="00B065C3">
        <w:t xml:space="preserve">Furthermore, they </w:t>
      </w:r>
      <w:r w:rsidR="0071230F">
        <w:t>extended the default BERT vocabulary with domain-specific words</w:t>
      </w:r>
      <w:r w:rsidR="00B83D99">
        <w:t xml:space="preserve"> as t</w:t>
      </w:r>
      <w:r w:rsidR="00C747A4">
        <w:t xml:space="preserve">his </w:t>
      </w:r>
      <w:r w:rsidR="00593412">
        <w:t xml:space="preserve">can have a positive effect on model performance as was shown before </w:t>
      </w:r>
      <w:sdt>
        <w:sdtPr>
          <w:alias w:val="To edit, see citavi.com/edit"/>
          <w:tag w:val="CitaviPlaceholder#632b2972-6a2c-4e9e-ade8-ae492da3438d"/>
          <w:id w:val="-681967543"/>
          <w:placeholder>
            <w:docPart w:val="DefaultPlaceholder_-1854013440"/>
          </w:placeholder>
        </w:sdtPr>
        <w:sdtEndPr/>
        <w:sdtContent>
          <w:r w:rsidR="00C747A4">
            <w:rPr>
              <w:noProof/>
            </w:rPr>
            <w:fldChar w:fldCharType="begin"/>
          </w:r>
          <w:r w:rsidR="0055575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wYjM1NDBiLWI4NDctNGQ3Yy1hZTBhLTg1YzM4ZmQzMTcxZCIsIlJhbmdlTGVuZ3RoIjoxOCwiUmVmZXJlbmNlSWQiOiJmZjVkZDkxNi0yNDBjLTQ0ODctYmQ1OC1lN2ZiZTQyZTI5Mm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3dy5hY2x3ZWIub3JnL2FudGhvbG9neS8yMDIwLmZpbmRpbmdzLWVtbmxwIiwiVXJpU3RyaW5nIjoiaHR0cHM6Ly93d3cuYWNsd2ViLm9yZy9hbnRob2xvZ3kvMjAyMC5maW5kaW5ncy1lbW5sc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ItMDEtMjdUMTM6NDA6MTYiLCJNb2RpZmllZEJ5IjoiX1Bhc2NoIiwiSWQiOiIxZDZmOTkzMS01ZDI4LTQyMTktYjIxYi02NWQ0ZTJjNWJlZGIiLCJNb2RpZmllZE9uIjoiMjAyMi0wMS0yN1QxMzo0MDoxNi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4NjUzL3YxLzIwMjAuZmluZGluZ3MtZW1ubHAuMTI5IiwiVXJpU3RyaW5nIjoiaHR0cHM6Ly9kb2kub3JnLzEwLjE4NjUzL3YxLzIwMjAuZmluZGluZ3MtZW1ubHAuMTI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}</w:instrText>
          </w:r>
          <w:r w:rsidR="00C747A4">
            <w:rPr>
              <w:noProof/>
            </w:rPr>
            <w:fldChar w:fldCharType="separate"/>
          </w:r>
          <w:r w:rsidR="00E31C1E">
            <w:rPr>
              <w:noProof/>
            </w:rPr>
            <w:t>(Tai et al., 2020)</w:t>
          </w:r>
          <w:r w:rsidR="00C747A4">
            <w:rPr>
              <w:noProof/>
            </w:rPr>
            <w:fldChar w:fldCharType="end"/>
          </w:r>
        </w:sdtContent>
      </w:sdt>
      <w:r w:rsidR="00E14ECD">
        <w:t xml:space="preserve">, similar </w:t>
      </w:r>
      <w:r w:rsidR="00593412">
        <w:t xml:space="preserve">to the above-mentioned complete rewrite of the </w:t>
      </w:r>
      <w:proofErr w:type="spellStart"/>
      <w:r w:rsidR="00C747A4">
        <w:t>SciBERT</w:t>
      </w:r>
      <w:proofErr w:type="spellEnd"/>
      <w:r w:rsidR="00593412">
        <w:t xml:space="preserve"> </w:t>
      </w:r>
      <w:r w:rsidR="00C747A4">
        <w:t>vocabulary.</w:t>
      </w:r>
      <w:r w:rsidR="00F14352">
        <w:t xml:space="preserve"> </w:t>
      </w:r>
      <w:sdt>
        <w:sdtPr>
          <w:alias w:val="To edit, see citavi.com/edit"/>
          <w:tag w:val="CitaviPlaceholder#88dad8fc-e2d3-4297-811d-d50f28565ae9"/>
          <w:id w:val="-1394041421"/>
          <w:placeholder>
            <w:docPart w:val="59210498912946FAAAAB0F35D3F65EEC"/>
          </w:placeholder>
        </w:sdtPr>
        <w:sdtEndPr/>
        <w:sdtContent>
          <w:r w:rsidR="000F5F56">
            <w:rPr>
              <w:noProof/>
            </w:rPr>
            <w:fldChar w:fldCharType="begin"/>
          </w:r>
          <w:r w:rsidR="00E31C1E">
            <w:rPr>
              <w:noProof/>
            </w:rPr>
            <w:instrText>ADDIN CitaviPlaceholder{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zY2l0ZXByZXNzLm9yZy9EaWdpdGFsTGlicmFyeS9MaW5rLmFzcHg/ZG9pPTEwLjUyMjAvMDAxMDIwMjAwMDY3MDA3NyIsIlVyaVN0cmluZyI6Imh0dHBzOi8vd3d3LnNjaXRlcHJlc3Mub3JnL0RpZ2l0YWxMaWJyYXJ5L0xpbmsuYXNweD9kb2k9MTAuNTIyMC8wMDEwMjAyMDAwNjcwMDc3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S0xMS0xNVQxMzo0ODozOSIsIk1vZGlmaWVkQnkiOiJfUGFzY2giLCJJZCI6IjUzMzQwZjg4LTMyMDgtNGZjYS1hZTYyLThhMTM2Y2M0MjE1NSIsIk1vZGlmaWVkT24iOiIyMDIxLTExLTE1VDEzOjQ4OjM5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NTIyMC8wMDEwMjAyMDAwNjcwMDc3IiwiVXJpU3RyaW5nIjoiaHR0cHM6Ly9kb2kub3JnLzEwLjUyMjAvMDAxMDIwMjAwMDY3MDA3N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}</w:instrText>
          </w:r>
          <w:r w:rsidR="000F5F56">
            <w:rPr>
              <w:noProof/>
            </w:rPr>
            <w:fldChar w:fldCharType="separate"/>
          </w:r>
          <w:r w:rsidR="00E31C1E">
            <w:rPr>
              <w:noProof/>
            </w:rPr>
            <w:t>Pellegrini et al.</w:t>
          </w:r>
          <w:r w:rsidR="000F5F56">
            <w:rPr>
              <w:noProof/>
            </w:rPr>
            <w:fldChar w:fldCharType="end"/>
          </w:r>
        </w:sdtContent>
      </w:sdt>
      <w:r w:rsidR="000F5F56">
        <w:t xml:space="preserve"> </w:t>
      </w:r>
      <w:sdt>
        <w:sdtPr>
          <w:alias w:val="To edit, see citavi.com/edit"/>
          <w:tag w:val="CitaviPlaceholder#75364079-6593-4fa4-8fe7-e255d6e7247e"/>
          <w:id w:val="708539861"/>
          <w:placeholder>
            <w:docPart w:val="59210498912946FAAAAB0F35D3F65EEC"/>
          </w:placeholder>
        </w:sdtPr>
        <w:sdtEndPr/>
        <w:sdtContent>
          <w:r w:rsidR="000F5F56">
            <w:rPr>
              <w:noProof/>
            </w:rPr>
            <w:fldChar w:fldCharType="begin"/>
          </w:r>
          <w:r w:rsidR="00E31C1E">
            <w:rPr>
              <w:noProof/>
            </w:rPr>
            <w:instrText>ADDIN CitaviPlaceholder{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c2NpdGVwcmVzcy5vcmcvRGlnaXRhbExpYnJhcnkvTGluay5hc3B4P2RvaT0xMC41MjIwLzAwMTAyMDIwMDA2NzAwNzciLCJVcmlTdHJpbmciOiJodHRwczovL3d3dy5zY2l0ZXByZXNzLm9yZy9EaWdpdGFsTGlicmFyeS9MaW5rLmFzcHg/ZG9pPTEwLjUyMjAvMDAxMDIwMjAwMDY3MDA3N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EtMTEtMTVUMTM6NDg6MzkiLCJNb2RpZmllZEJ5IjoiX1Bhc2NoIiwiSWQiOiI1MzM0MGY4OC0zMjA4LTRmY2EtYWU2Mi04YTEzNmNjNDIxNTUiLCJNb2RpZmllZE9uIjoiMjAyMS0xMS0xNVQxMzo0ODozO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UyMjAvMDAxMDIwMjAwMDY3MDA3NyIsIlVyaVN0cmluZyI6Imh0dHBzOi8vZG9pLm9yZy8xMC41MjIwLzAwMTAyMDIwMDA2NzAwN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IxKSJ9XX0sIlRhZyI6IkNpdGF2aVBsYWNlaG9sZGVyIzc1MzY0MDc5LTY1OTMtNGZhNC04ZmU3LWUyNTVkNmU3MjQ3ZSIsIlRleHQiOiIoMjAyMSkiLCJXQUlWZXJzaW9uIjoiNi41LjAuMCJ9}</w:instrText>
          </w:r>
          <w:r w:rsidR="000F5F56">
            <w:rPr>
              <w:noProof/>
            </w:rPr>
            <w:fldChar w:fldCharType="separate"/>
          </w:r>
          <w:r w:rsidR="00E31C1E">
            <w:rPr>
              <w:noProof/>
            </w:rPr>
            <w:t>(2021)</w:t>
          </w:r>
          <w:r w:rsidR="000F5F56">
            <w:rPr>
              <w:noProof/>
            </w:rPr>
            <w:fldChar w:fldCharType="end"/>
          </w:r>
        </w:sdtContent>
      </w:sdt>
      <w:r w:rsidR="000F5F56">
        <w:t xml:space="preserve"> applied FoodBERT for the specific task of context-free food substitute recommendation, where it performs significantly better than the </w:t>
      </w:r>
      <w:r w:rsidR="00F31630">
        <w:t>default</w:t>
      </w:r>
      <w:r w:rsidR="000F5F56">
        <w:t xml:space="preserve"> BERT model. </w:t>
      </w:r>
    </w:p>
    <w:p w14:paraId="3900BCF1" w14:textId="4F496FD7" w:rsidR="00933F6C" w:rsidRDefault="00BF79EA" w:rsidP="00880CA2">
      <w:pPr>
        <w:pStyle w:val="berschrift2"/>
      </w:pPr>
      <w:bookmarkStart w:id="25" w:name="_Toc98674046"/>
      <w:r>
        <w:t>Cooking datasets</w:t>
      </w:r>
      <w:bookmarkEnd w:id="25"/>
    </w:p>
    <w:p w14:paraId="10B1C00C" w14:textId="337BC747" w:rsidR="00304BA4" w:rsidRDefault="009E60A8" w:rsidP="0025601D">
      <w:r>
        <w:t xml:space="preserve">Despite the fact that cooking has recently </w:t>
      </w:r>
      <w:r w:rsidR="00BA29FE">
        <w:t>received</w:t>
      </w:r>
      <w:r>
        <w:t xml:space="preserve"> some attention for NLP research, the number of sophisticated datasets in this domain is rather </w:t>
      </w:r>
      <w:r w:rsidR="00093190">
        <w:t>small</w:t>
      </w:r>
      <w:r w:rsidR="00404DBC">
        <w:t>.</w:t>
      </w:r>
      <w:r w:rsidR="006240EB">
        <w:t xml:space="preserve"> This shrinks even more when only considering datasets that are somehow relevant for conversational </w:t>
      </w:r>
      <w:r w:rsidR="006D37BB" w:rsidRPr="006D37BB">
        <w:rPr>
          <w:highlight w:val="yellow"/>
        </w:rPr>
        <w:t>AI</w:t>
      </w:r>
      <w:r w:rsidR="00162BF9">
        <w:t xml:space="preserve"> </w:t>
      </w:r>
      <w:r w:rsidR="006240EB">
        <w:t xml:space="preserve">and thus </w:t>
      </w:r>
      <w:r w:rsidR="00100F2E">
        <w:t>could</w:t>
      </w:r>
      <w:r w:rsidR="006240EB">
        <w:t xml:space="preserve"> be used to train and test CookBERT. </w:t>
      </w:r>
      <w:r w:rsidR="00BA29FE">
        <w:t>Available datasets that meet this criterion and</w:t>
      </w:r>
      <w:r w:rsidR="009E4F5F">
        <w:t xml:space="preserve"> are therefore </w:t>
      </w:r>
      <w:r w:rsidR="002753AC">
        <w:t>utilized</w:t>
      </w:r>
      <w:r w:rsidR="009E4F5F">
        <w:t xml:space="preserve"> in this thesis</w:t>
      </w:r>
      <w:r w:rsidR="00BA29FE">
        <w:t xml:space="preserve"> </w:t>
      </w:r>
      <w:r w:rsidR="009E4F5F">
        <w:t xml:space="preserve">are </w:t>
      </w:r>
      <w:r w:rsidR="00BA29FE">
        <w:t xml:space="preserve">presented </w:t>
      </w:r>
      <w:r w:rsidR="00D809D4">
        <w:t>in the next sections</w:t>
      </w:r>
      <w:r w:rsidR="00BA29FE">
        <w:t xml:space="preserve">. </w:t>
      </w:r>
    </w:p>
    <w:p w14:paraId="40E6401F" w14:textId="1CEC7081" w:rsidR="00704F10" w:rsidRDefault="00704F10" w:rsidP="00704F10">
      <w:pPr>
        <w:pStyle w:val="berschrift3"/>
      </w:pPr>
      <w:bookmarkStart w:id="26" w:name="_Toc98674047"/>
      <w:r>
        <w:t>RecipeNLG</w:t>
      </w:r>
      <w:bookmarkEnd w:id="26"/>
    </w:p>
    <w:p w14:paraId="71BCB780" w14:textId="6D88DA77" w:rsidR="000E0BD8" w:rsidRDefault="000E0BD8" w:rsidP="004D0529">
      <w:r w:rsidRPr="00827115">
        <w:rPr>
          <w:i/>
          <w:iCs/>
        </w:rPr>
        <w:t>RecipeNLG</w:t>
      </w:r>
      <w:r w:rsidR="003E7276">
        <w:t xml:space="preserve"> </w:t>
      </w:r>
      <w:sdt>
        <w:sdtPr>
          <w:alias w:val="To edit, see citavi.com/edit"/>
          <w:tag w:val="CitaviPlaceholder#f5183af6-237b-490d-a846-03eed3d15180"/>
          <w:id w:val="1212462450"/>
          <w:placeholder>
            <w:docPart w:val="DefaultPlaceholder_-1854013440"/>
          </w:placeholder>
        </w:sdtPr>
        <w:sdtEndPr/>
        <w:sdtContent>
          <w:r w:rsidR="003E7276">
            <w:rPr>
              <w:noProof/>
            </w:rPr>
            <w:fldChar w:fldCharType="begin"/>
          </w:r>
          <w:r w:rsidR="003E7276">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mMWVlNjQ5LWVkYzktNDdhNS1iOWM2LWFkYWQyYjEwNGRhZiIsIlJhbmdlTGVuZ3RoIjoxOSwiUmVmZXJlbmNlSWQiOiJhZTkxNmUyMS0yNDQ2LTRiZDgtYWU4ZC04YzU2MDExMjQ0M2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YWNsYW50aG9sb2d5Lm9yZy8yMDIwLmlubGctMS40IiwiVXJpU3RyaW5nIjoiaHR0cHM6Ly9hY2xhbnRob2xvZ3kub3JnLzIwMjAuaW5sZy0xLj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}</w:instrText>
          </w:r>
          <w:r w:rsidR="003E7276">
            <w:rPr>
              <w:noProof/>
            </w:rPr>
            <w:fldChar w:fldCharType="separate"/>
          </w:r>
          <w:r w:rsidR="00E31C1E">
            <w:rPr>
              <w:noProof/>
            </w:rPr>
            <w:t>(Bień et al., 2020)</w:t>
          </w:r>
          <w:r w:rsidR="003E7276">
            <w:rPr>
              <w:noProof/>
            </w:rPr>
            <w:fldChar w:fldCharType="end"/>
          </w:r>
        </w:sdtContent>
      </w:sdt>
      <w:r>
        <w:t xml:space="preserve"> is a cooking recipe dataset for semi-structured text generation. </w:t>
      </w:r>
      <w:r w:rsidR="003E7276">
        <w:t>It contains over 2.2 million distinct recipes and is assumed to be the largest publicly available dataset for the cooking domain. RecipeNLG builds upon the preceding Recipe1M+</w:t>
      </w:r>
      <w:r w:rsidR="003D2922">
        <w:t xml:space="preserve"> dataset</w:t>
      </w:r>
      <w:r w:rsidR="003E7276">
        <w:t xml:space="preserve"> </w:t>
      </w:r>
      <w:sdt>
        <w:sdtPr>
          <w:alias w:val="To edit, see citavi.com/edit"/>
          <w:tag w:val="CitaviPlaceholder#0c126893-b46e-4fc3-9d93-da343b55519c"/>
          <w:id w:val="-2127000177"/>
          <w:placeholder>
            <w:docPart w:val="DefaultPlaceholder_-1854013440"/>
          </w:placeholder>
        </w:sdtPr>
        <w:sdtEndPr/>
        <w:sdtContent>
          <w:r w:rsidR="003E7276">
            <w:rPr>
              <w:noProof/>
            </w:rPr>
            <w:fldChar w:fldCharType="begin"/>
          </w:r>
          <w:r w:rsidR="00E31C1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iYTA2Y2E5LWE0MGQtNDQxMi05MzAxLWU2ZGRlODZjMTg1OSIsIlJhbmdlTGVuZ3RoIjoyMCwiUmVmZXJlbmNlSWQiOiIxYjMwOWNjZS1kODJlLTRiZTYtYTNmYS0yYmU3MTc5ZWQ5Mz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EwOS9UUEFNSS4yMDE5LjI5Mjc0NzYiLCJVcmlTdHJpbmciOiJodHRwczovL2RvaS5vcmcvMTAuMTEwOS9UUEFNSS4yMDE5LjI5Mjc0Nz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OFQxNjoxMjowNiIsIk1vZGlmaWVkQnkiOiJfUGFzY2giLCJJZCI6IjNiMzI5MDlmLTMzYmYtNDU2MC04Y2YzLWU4NGNiOTNjMWIwZiIsIk1vZGlmaWVkT24iOiIyMDIyLTAyLTE4VDE2OjEyOjA2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MzEyOTUxMDUiLCJVcmlTdHJpbmciOiJodHRwOi8vd3d3Lm5jYmkubmxtLm5paC5nb3YvcHVibWVkLzMxMjk1MTA1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}</w:instrText>
          </w:r>
          <w:r w:rsidR="003E7276">
            <w:rPr>
              <w:noProof/>
            </w:rPr>
            <w:fldChar w:fldCharType="separate"/>
          </w:r>
          <w:r w:rsidR="00E31C1E">
            <w:rPr>
              <w:noProof/>
            </w:rPr>
            <w:t>(Marin et al., 2019)</w:t>
          </w:r>
          <w:r w:rsidR="003E7276">
            <w:rPr>
              <w:noProof/>
            </w:rPr>
            <w:fldChar w:fldCharType="end"/>
          </w:r>
        </w:sdtContent>
      </w:sdt>
      <w:r w:rsidR="003E7276">
        <w:t xml:space="preserve"> and extends it with over one million cleaned, deduplicated recipes scraped from multiple cooking websites. Each entry of the dataset contains the following information: the title of the recipe, a list of ingredients and quantities, </w:t>
      </w:r>
      <w:r w:rsidR="004D0529">
        <w:t>a list of instructions, the link to the recipe, information about its source (gathered or originating from Recipe1M+ dataset) and a list of</w:t>
      </w:r>
      <w:r w:rsidR="003D2922">
        <w:t xml:space="preserve"> automatically</w:t>
      </w:r>
      <w:r w:rsidR="004D0529">
        <w:t xml:space="preserve"> extracted food entities. </w:t>
      </w:r>
      <w:sdt>
        <w:sdtPr>
          <w:alias w:val="To edit, see citavi.com/edit"/>
          <w:tag w:val="CitaviPlaceholder#0add9e6d-1944-456b-b22e-2436f736b326"/>
          <w:id w:val="-724365300"/>
          <w:placeholder>
            <w:docPart w:val="DefaultPlaceholder_-1854013440"/>
          </w:placeholder>
        </w:sdtPr>
        <w:sdtEndPr/>
        <w:sdtContent>
          <w:r w:rsidR="003D2922">
            <w:rPr>
              <w:noProof/>
            </w:rPr>
            <w:fldChar w:fldCharType="begin"/>
          </w:r>
          <w:r w:rsidR="003D2922">
            <w:rPr>
              <w:noProof/>
            </w:rPr>
            <w:instrText>ADDIN CitaviPlaceholder{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2FjbGFudGhvbG9neS5vcmcvMjAyMC5pbmxnLTEuNCIsIlVyaVN0cmluZyI6Imh0dHBzOi8vYWNsYW50aG9sb2d5Lm9yZy8yMDIwLmlubGctMS4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}</w:instrText>
          </w:r>
          <w:r w:rsidR="003D2922">
            <w:rPr>
              <w:noProof/>
            </w:rPr>
            <w:fldChar w:fldCharType="separate"/>
          </w:r>
          <w:r w:rsidR="00E31C1E">
            <w:rPr>
              <w:noProof/>
            </w:rPr>
            <w:t>Bień et al.</w:t>
          </w:r>
          <w:r w:rsidR="003D2922">
            <w:rPr>
              <w:noProof/>
            </w:rPr>
            <w:fldChar w:fldCharType="end"/>
          </w:r>
        </w:sdtContent>
      </w:sdt>
      <w:r w:rsidR="003D2922">
        <w:t xml:space="preserve"> </w:t>
      </w:r>
      <w:sdt>
        <w:sdtPr>
          <w:alias w:val="To edit, see citavi.com/edit"/>
          <w:tag w:val="CitaviPlaceholder#c8e318bc-02db-4bc5-9346-5c824ec3409b"/>
          <w:id w:val="1856371264"/>
          <w:placeholder>
            <w:docPart w:val="DefaultPlaceholder_-1854013440"/>
          </w:placeholder>
        </w:sdtPr>
        <w:sdtEndPr/>
        <w:sdtContent>
          <w:r w:rsidR="003D2922">
            <w:rPr>
              <w:noProof/>
            </w:rPr>
            <w:fldChar w:fldCharType="begin"/>
          </w:r>
          <w:r w:rsidR="003D2922">
            <w:rPr>
              <w:noProof/>
            </w:rPr>
            <w:instrText>ADDIN CitaviPlaceholder{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hY2xhbnRob2xvZ3kub3JnLzIwMjAuaW5sZy0xLjQiLCJVcmlTdHJpbmciOiJodHRwczovL2FjbGFudGhvbG9neS5vcmcvMjAyMC5pbmxnLTEu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MCkifV19LCJUYWciOiJDaXRhdmlQbGFjZWhvbGRlciNjOGUzMThiYy0wMmRiLTRiYzUtOTM0Ni01YzgyNGVjMzQwOWIiLCJUZXh0IjoiKDIwMjApIiwiV0FJVmVyc2lvbiI6IjYuNS4wLjAifQ==}</w:instrText>
          </w:r>
          <w:r w:rsidR="003D2922">
            <w:rPr>
              <w:noProof/>
            </w:rPr>
            <w:fldChar w:fldCharType="separate"/>
          </w:r>
          <w:r w:rsidR="00E31C1E">
            <w:rPr>
              <w:noProof/>
            </w:rPr>
            <w:t>(2020)</w:t>
          </w:r>
          <w:r w:rsidR="003D2922">
            <w:rPr>
              <w:noProof/>
            </w:rPr>
            <w:fldChar w:fldCharType="end"/>
          </w:r>
        </w:sdtContent>
      </w:sdt>
      <w:r w:rsidR="003D2922">
        <w:t xml:space="preserve"> </w:t>
      </w:r>
      <w:r w:rsidR="005F796D">
        <w:t xml:space="preserve">also trained two GPT-2 language models on their and the Recipe1M+ dataset, respectively, in order to compare their ability to generate recipes only based on food entities. They found that the </w:t>
      </w:r>
      <w:r w:rsidR="00191449">
        <w:t>model trained on RecipeNLG both made fewer linguistic errors and performed better for all translation metrics than the model trained on Recipe1M+</w:t>
      </w:r>
      <w:r w:rsidR="00162BF9">
        <w:t>, emphasizing the higher quality of their dataset</w:t>
      </w:r>
      <w:r w:rsidR="00191449">
        <w:t xml:space="preserve">. </w:t>
      </w:r>
    </w:p>
    <w:p w14:paraId="5BC3E43F" w14:textId="6D3DE63F" w:rsidR="00704F10" w:rsidRDefault="00704F10" w:rsidP="00704F10">
      <w:pPr>
        <w:pStyle w:val="berschrift3"/>
      </w:pPr>
      <w:bookmarkStart w:id="27" w:name="_Toc98674048"/>
      <w:bookmarkStart w:id="28" w:name="_Ref98831656"/>
      <w:bookmarkStart w:id="29" w:name="_Ref98831661"/>
      <w:proofErr w:type="spellStart"/>
      <w:r>
        <w:t>Cookversational</w:t>
      </w:r>
      <w:proofErr w:type="spellEnd"/>
      <w:r>
        <w:t xml:space="preserve"> </w:t>
      </w:r>
      <w:r w:rsidR="0076066D">
        <w:t>S</w:t>
      </w:r>
      <w:r>
        <w:t>earch</w:t>
      </w:r>
      <w:bookmarkEnd w:id="27"/>
      <w:bookmarkEnd w:id="28"/>
      <w:bookmarkEnd w:id="29"/>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1134"/>
        <w:gridCol w:w="1134"/>
        <w:gridCol w:w="1173"/>
        <w:gridCol w:w="1131"/>
        <w:gridCol w:w="1116"/>
        <w:gridCol w:w="1109"/>
      </w:tblGrid>
      <w:tr w:rsidR="00767A8D" w14:paraId="5656BDA9" w14:textId="77777777" w:rsidTr="00AC13A9">
        <w:tc>
          <w:tcPr>
            <w:tcW w:w="1696" w:type="dxa"/>
            <w:tcBorders>
              <w:top w:val="single" w:sz="18" w:space="0" w:color="auto"/>
              <w:bottom w:val="single" w:sz="18" w:space="0" w:color="auto"/>
            </w:tcBorders>
          </w:tcPr>
          <w:p w14:paraId="350D0EF3" w14:textId="4E6C0686" w:rsidR="00767A8D" w:rsidRPr="00FE0DF5" w:rsidRDefault="00767A8D" w:rsidP="00CA6E1B">
            <w:pPr>
              <w:spacing w:line="240" w:lineRule="auto"/>
              <w:jc w:val="left"/>
              <w:rPr>
                <w:b/>
                <w:bCs/>
                <w:sz w:val="18"/>
                <w:szCs w:val="16"/>
              </w:rPr>
            </w:pPr>
            <w:r w:rsidRPr="00FE0DF5">
              <w:rPr>
                <w:b/>
                <w:bCs/>
                <w:sz w:val="18"/>
                <w:szCs w:val="16"/>
              </w:rPr>
              <w:t>Utterance</w:t>
            </w:r>
          </w:p>
        </w:tc>
        <w:tc>
          <w:tcPr>
            <w:tcW w:w="1134" w:type="dxa"/>
            <w:tcBorders>
              <w:top w:val="single" w:sz="18" w:space="0" w:color="auto"/>
              <w:bottom w:val="single" w:sz="18" w:space="0" w:color="auto"/>
            </w:tcBorders>
          </w:tcPr>
          <w:p w14:paraId="51035313" w14:textId="2B53C9C2" w:rsidR="00767A8D" w:rsidRPr="00FE0DF5" w:rsidRDefault="00767A8D" w:rsidP="00CA6E1B">
            <w:pPr>
              <w:spacing w:line="240" w:lineRule="auto"/>
              <w:jc w:val="left"/>
              <w:rPr>
                <w:b/>
                <w:bCs/>
                <w:sz w:val="18"/>
                <w:szCs w:val="16"/>
              </w:rPr>
            </w:pPr>
            <w:r w:rsidRPr="00FE0DF5">
              <w:rPr>
                <w:b/>
                <w:bCs/>
                <w:sz w:val="18"/>
                <w:szCs w:val="16"/>
              </w:rPr>
              <w:t>Level 0</w:t>
            </w:r>
          </w:p>
        </w:tc>
        <w:tc>
          <w:tcPr>
            <w:tcW w:w="1134" w:type="dxa"/>
            <w:tcBorders>
              <w:top w:val="single" w:sz="18" w:space="0" w:color="auto"/>
              <w:bottom w:val="single" w:sz="18" w:space="0" w:color="auto"/>
            </w:tcBorders>
          </w:tcPr>
          <w:p w14:paraId="0796CEBB" w14:textId="496D0BA7" w:rsidR="00767A8D" w:rsidRPr="00FE0DF5" w:rsidRDefault="00767A8D" w:rsidP="00CA6E1B">
            <w:pPr>
              <w:spacing w:line="240" w:lineRule="auto"/>
              <w:jc w:val="left"/>
              <w:rPr>
                <w:b/>
                <w:bCs/>
                <w:sz w:val="18"/>
                <w:szCs w:val="16"/>
              </w:rPr>
            </w:pPr>
            <w:r w:rsidRPr="00FE0DF5">
              <w:rPr>
                <w:b/>
                <w:bCs/>
                <w:sz w:val="18"/>
                <w:szCs w:val="16"/>
              </w:rPr>
              <w:t>Level 1</w:t>
            </w:r>
          </w:p>
        </w:tc>
        <w:tc>
          <w:tcPr>
            <w:tcW w:w="1173" w:type="dxa"/>
            <w:tcBorders>
              <w:top w:val="single" w:sz="18" w:space="0" w:color="auto"/>
              <w:bottom w:val="single" w:sz="18" w:space="0" w:color="auto"/>
            </w:tcBorders>
          </w:tcPr>
          <w:p w14:paraId="3F8592B5" w14:textId="53FF75D9" w:rsidR="00767A8D" w:rsidRPr="00FE0DF5" w:rsidRDefault="00767A8D" w:rsidP="00CA6E1B">
            <w:pPr>
              <w:spacing w:line="240" w:lineRule="auto"/>
              <w:jc w:val="left"/>
              <w:rPr>
                <w:b/>
                <w:bCs/>
                <w:sz w:val="18"/>
                <w:szCs w:val="16"/>
              </w:rPr>
            </w:pPr>
            <w:r w:rsidRPr="00FE0DF5">
              <w:rPr>
                <w:b/>
                <w:bCs/>
                <w:sz w:val="18"/>
                <w:szCs w:val="16"/>
              </w:rPr>
              <w:t>Level 2</w:t>
            </w:r>
          </w:p>
        </w:tc>
        <w:tc>
          <w:tcPr>
            <w:tcW w:w="1131" w:type="dxa"/>
            <w:tcBorders>
              <w:top w:val="single" w:sz="18" w:space="0" w:color="auto"/>
              <w:bottom w:val="single" w:sz="18" w:space="0" w:color="auto"/>
            </w:tcBorders>
          </w:tcPr>
          <w:p w14:paraId="0259FB21" w14:textId="321C93B0" w:rsidR="00767A8D" w:rsidRPr="00FE0DF5" w:rsidRDefault="00767A8D" w:rsidP="00CA6E1B">
            <w:pPr>
              <w:spacing w:line="240" w:lineRule="auto"/>
              <w:jc w:val="left"/>
              <w:rPr>
                <w:b/>
                <w:bCs/>
                <w:sz w:val="18"/>
                <w:szCs w:val="16"/>
              </w:rPr>
            </w:pPr>
            <w:r w:rsidRPr="00FE0DF5">
              <w:rPr>
                <w:b/>
                <w:bCs/>
                <w:sz w:val="18"/>
                <w:szCs w:val="16"/>
              </w:rPr>
              <w:t>Level 3</w:t>
            </w:r>
          </w:p>
        </w:tc>
        <w:tc>
          <w:tcPr>
            <w:tcW w:w="1116" w:type="dxa"/>
            <w:tcBorders>
              <w:top w:val="single" w:sz="18" w:space="0" w:color="auto"/>
              <w:bottom w:val="single" w:sz="18" w:space="0" w:color="auto"/>
            </w:tcBorders>
          </w:tcPr>
          <w:p w14:paraId="5103DE81" w14:textId="636E9F83" w:rsidR="00767A8D" w:rsidRPr="00FE0DF5" w:rsidRDefault="00767A8D" w:rsidP="00CA6E1B">
            <w:pPr>
              <w:spacing w:line="240" w:lineRule="auto"/>
              <w:jc w:val="left"/>
              <w:rPr>
                <w:b/>
                <w:bCs/>
                <w:sz w:val="18"/>
                <w:szCs w:val="16"/>
              </w:rPr>
            </w:pPr>
            <w:r w:rsidRPr="00FE0DF5">
              <w:rPr>
                <w:b/>
                <w:bCs/>
                <w:sz w:val="18"/>
                <w:szCs w:val="16"/>
              </w:rPr>
              <w:t>Level 4</w:t>
            </w:r>
          </w:p>
        </w:tc>
        <w:tc>
          <w:tcPr>
            <w:tcW w:w="1109" w:type="dxa"/>
            <w:tcBorders>
              <w:top w:val="single" w:sz="18" w:space="0" w:color="auto"/>
              <w:bottom w:val="single" w:sz="18" w:space="0" w:color="auto"/>
            </w:tcBorders>
          </w:tcPr>
          <w:p w14:paraId="1C7BD994" w14:textId="67BB1827" w:rsidR="00767A8D" w:rsidRPr="00FE0DF5" w:rsidRDefault="00767A8D" w:rsidP="00CA6E1B">
            <w:pPr>
              <w:spacing w:line="240" w:lineRule="auto"/>
              <w:jc w:val="left"/>
              <w:rPr>
                <w:b/>
                <w:bCs/>
                <w:sz w:val="18"/>
                <w:szCs w:val="16"/>
              </w:rPr>
            </w:pPr>
            <w:r w:rsidRPr="00FE0DF5">
              <w:rPr>
                <w:b/>
                <w:bCs/>
                <w:sz w:val="18"/>
                <w:szCs w:val="16"/>
              </w:rPr>
              <w:t>Level 5</w:t>
            </w:r>
          </w:p>
        </w:tc>
      </w:tr>
      <w:tr w:rsidR="00767A8D" w14:paraId="347366C6" w14:textId="77777777" w:rsidTr="00AC13A9">
        <w:tc>
          <w:tcPr>
            <w:tcW w:w="1696" w:type="dxa"/>
            <w:tcBorders>
              <w:top w:val="single" w:sz="18" w:space="0" w:color="auto"/>
              <w:bottom w:val="single" w:sz="12" w:space="0" w:color="auto"/>
            </w:tcBorders>
          </w:tcPr>
          <w:p w14:paraId="58B6CD64" w14:textId="5AD5EB3D" w:rsidR="00767A8D" w:rsidRPr="00767A8D" w:rsidRDefault="00767A8D" w:rsidP="00CA6E1B">
            <w:pPr>
              <w:spacing w:line="240" w:lineRule="auto"/>
              <w:jc w:val="left"/>
              <w:rPr>
                <w:sz w:val="18"/>
                <w:szCs w:val="16"/>
              </w:rPr>
            </w:pPr>
            <w:r w:rsidRPr="00767A8D">
              <w:rPr>
                <w:sz w:val="18"/>
                <w:szCs w:val="16"/>
              </w:rPr>
              <w:t>“Um can you find me dishes with asparagus with many dairy products.”</w:t>
            </w:r>
          </w:p>
        </w:tc>
        <w:tc>
          <w:tcPr>
            <w:tcW w:w="1134" w:type="dxa"/>
            <w:tcBorders>
              <w:top w:val="single" w:sz="18" w:space="0" w:color="auto"/>
              <w:bottom w:val="single" w:sz="12" w:space="0" w:color="auto"/>
            </w:tcBorders>
          </w:tcPr>
          <w:p w14:paraId="77F25CBA" w14:textId="1FF7BED0" w:rsidR="00767A8D" w:rsidRPr="00767A8D" w:rsidRDefault="00767A8D" w:rsidP="00CA6E1B">
            <w:pPr>
              <w:spacing w:line="240" w:lineRule="auto"/>
              <w:jc w:val="left"/>
              <w:rPr>
                <w:sz w:val="18"/>
                <w:szCs w:val="16"/>
              </w:rPr>
            </w:pPr>
            <w:r w:rsidRPr="00767A8D">
              <w:rPr>
                <w:sz w:val="18"/>
                <w:szCs w:val="16"/>
              </w:rPr>
              <w:t>Fact</w:t>
            </w:r>
          </w:p>
        </w:tc>
        <w:tc>
          <w:tcPr>
            <w:tcW w:w="1134" w:type="dxa"/>
            <w:tcBorders>
              <w:top w:val="single" w:sz="18" w:space="0" w:color="auto"/>
              <w:bottom w:val="single" w:sz="12" w:space="0" w:color="auto"/>
            </w:tcBorders>
          </w:tcPr>
          <w:p w14:paraId="27DC3EE3" w14:textId="5EF9F21E" w:rsidR="00767A8D" w:rsidRPr="00767A8D" w:rsidRDefault="00767A8D" w:rsidP="00CA6E1B">
            <w:pPr>
              <w:spacing w:line="240" w:lineRule="auto"/>
              <w:jc w:val="left"/>
              <w:rPr>
                <w:sz w:val="18"/>
                <w:szCs w:val="16"/>
              </w:rPr>
            </w:pPr>
            <w:r w:rsidRPr="00767A8D">
              <w:rPr>
                <w:sz w:val="18"/>
                <w:szCs w:val="16"/>
              </w:rPr>
              <w:t>Recipe</w:t>
            </w:r>
          </w:p>
        </w:tc>
        <w:tc>
          <w:tcPr>
            <w:tcW w:w="1173" w:type="dxa"/>
            <w:tcBorders>
              <w:top w:val="single" w:sz="18" w:space="0" w:color="auto"/>
              <w:bottom w:val="single" w:sz="12" w:space="0" w:color="auto"/>
            </w:tcBorders>
          </w:tcPr>
          <w:p w14:paraId="476552EC" w14:textId="0443BF3D" w:rsidR="00767A8D" w:rsidRPr="00767A8D" w:rsidRDefault="00767A8D" w:rsidP="00CA6E1B">
            <w:pPr>
              <w:spacing w:line="240" w:lineRule="auto"/>
              <w:jc w:val="left"/>
              <w:rPr>
                <w:sz w:val="18"/>
                <w:szCs w:val="16"/>
              </w:rPr>
            </w:pPr>
            <w:r w:rsidRPr="00767A8D">
              <w:rPr>
                <w:sz w:val="18"/>
                <w:szCs w:val="16"/>
              </w:rPr>
              <w:t>Recipe Retrieval</w:t>
            </w:r>
          </w:p>
        </w:tc>
        <w:tc>
          <w:tcPr>
            <w:tcW w:w="1131" w:type="dxa"/>
            <w:tcBorders>
              <w:top w:val="single" w:sz="18" w:space="0" w:color="auto"/>
              <w:bottom w:val="single" w:sz="12" w:space="0" w:color="auto"/>
            </w:tcBorders>
          </w:tcPr>
          <w:p w14:paraId="152AF404" w14:textId="2FBFC17A" w:rsidR="00767A8D" w:rsidRPr="00767A8D" w:rsidRDefault="00767A8D" w:rsidP="00CA6E1B">
            <w:pPr>
              <w:spacing w:line="240" w:lineRule="auto"/>
              <w:jc w:val="left"/>
              <w:rPr>
                <w:sz w:val="18"/>
                <w:szCs w:val="16"/>
              </w:rPr>
            </w:pPr>
            <w:r w:rsidRPr="00767A8D">
              <w:rPr>
                <w:sz w:val="18"/>
                <w:szCs w:val="16"/>
              </w:rPr>
              <w:t>Recipe Request</w:t>
            </w:r>
          </w:p>
        </w:tc>
        <w:tc>
          <w:tcPr>
            <w:tcW w:w="1116" w:type="dxa"/>
            <w:tcBorders>
              <w:top w:val="single" w:sz="18" w:space="0" w:color="auto"/>
              <w:bottom w:val="single" w:sz="12" w:space="0" w:color="auto"/>
            </w:tcBorders>
          </w:tcPr>
          <w:p w14:paraId="2BDFED7C" w14:textId="492E9681" w:rsidR="00767A8D" w:rsidRPr="00767A8D" w:rsidRDefault="00767A8D" w:rsidP="00CA6E1B">
            <w:pPr>
              <w:spacing w:line="240" w:lineRule="auto"/>
              <w:jc w:val="left"/>
              <w:rPr>
                <w:sz w:val="18"/>
                <w:szCs w:val="16"/>
              </w:rPr>
            </w:pPr>
            <w:r w:rsidRPr="00767A8D">
              <w:rPr>
                <w:sz w:val="18"/>
                <w:szCs w:val="16"/>
              </w:rPr>
              <w:t>Recipe Request with Ingredients</w:t>
            </w:r>
          </w:p>
        </w:tc>
        <w:tc>
          <w:tcPr>
            <w:tcW w:w="1109" w:type="dxa"/>
            <w:tcBorders>
              <w:top w:val="single" w:sz="18" w:space="0" w:color="auto"/>
              <w:bottom w:val="single" w:sz="12" w:space="0" w:color="auto"/>
            </w:tcBorders>
          </w:tcPr>
          <w:p w14:paraId="48A67215" w14:textId="188B48E9" w:rsidR="00767A8D" w:rsidRPr="00767A8D" w:rsidRDefault="00767A8D" w:rsidP="00CA6E1B">
            <w:pPr>
              <w:spacing w:line="240" w:lineRule="auto"/>
              <w:jc w:val="left"/>
              <w:rPr>
                <w:sz w:val="18"/>
                <w:szCs w:val="16"/>
              </w:rPr>
            </w:pPr>
            <w:r w:rsidRPr="00767A8D">
              <w:rPr>
                <w:sz w:val="18"/>
                <w:szCs w:val="16"/>
              </w:rPr>
              <w:t>Explicit</w:t>
            </w:r>
          </w:p>
        </w:tc>
      </w:tr>
      <w:tr w:rsidR="00767A8D" w14:paraId="1145082D" w14:textId="77777777" w:rsidTr="00AC13A9">
        <w:trPr>
          <w:trHeight w:val="860"/>
        </w:trPr>
        <w:tc>
          <w:tcPr>
            <w:tcW w:w="1696" w:type="dxa"/>
            <w:tcBorders>
              <w:top w:val="single" w:sz="12" w:space="0" w:color="auto"/>
              <w:bottom w:val="single" w:sz="12" w:space="0" w:color="auto"/>
            </w:tcBorders>
          </w:tcPr>
          <w:p w14:paraId="4A3A76EC" w14:textId="60AA9FC8" w:rsidR="00767A8D" w:rsidRPr="00767A8D" w:rsidRDefault="00767A8D" w:rsidP="00CA6E1B">
            <w:pPr>
              <w:spacing w:line="240" w:lineRule="auto"/>
              <w:jc w:val="left"/>
              <w:rPr>
                <w:sz w:val="18"/>
                <w:szCs w:val="16"/>
              </w:rPr>
            </w:pPr>
            <w:r w:rsidRPr="00767A8D">
              <w:rPr>
                <w:sz w:val="18"/>
                <w:szCs w:val="16"/>
              </w:rPr>
              <w:t>“Um – How do you prepare bulgur?”</w:t>
            </w:r>
          </w:p>
        </w:tc>
        <w:tc>
          <w:tcPr>
            <w:tcW w:w="1134" w:type="dxa"/>
            <w:tcBorders>
              <w:top w:val="single" w:sz="12" w:space="0" w:color="auto"/>
              <w:bottom w:val="single" w:sz="12" w:space="0" w:color="auto"/>
            </w:tcBorders>
          </w:tcPr>
          <w:p w14:paraId="3FF11007" w14:textId="128485E5" w:rsidR="00767A8D" w:rsidRPr="00767A8D" w:rsidRDefault="00767A8D" w:rsidP="00CA6E1B">
            <w:pPr>
              <w:spacing w:line="240" w:lineRule="auto"/>
              <w:jc w:val="left"/>
              <w:rPr>
                <w:sz w:val="18"/>
                <w:szCs w:val="16"/>
              </w:rPr>
            </w:pPr>
            <w:r w:rsidRPr="00767A8D">
              <w:rPr>
                <w:sz w:val="18"/>
                <w:szCs w:val="16"/>
              </w:rPr>
              <w:t>Competence</w:t>
            </w:r>
          </w:p>
        </w:tc>
        <w:tc>
          <w:tcPr>
            <w:tcW w:w="1134" w:type="dxa"/>
            <w:tcBorders>
              <w:top w:val="single" w:sz="12" w:space="0" w:color="auto"/>
              <w:bottom w:val="single" w:sz="12" w:space="0" w:color="auto"/>
            </w:tcBorders>
          </w:tcPr>
          <w:p w14:paraId="1E00C3A6" w14:textId="5D07B3DC" w:rsidR="00767A8D" w:rsidRPr="00767A8D" w:rsidRDefault="00767A8D" w:rsidP="00CA6E1B">
            <w:pPr>
              <w:spacing w:line="240" w:lineRule="auto"/>
              <w:jc w:val="left"/>
              <w:rPr>
                <w:sz w:val="18"/>
                <w:szCs w:val="16"/>
              </w:rPr>
            </w:pPr>
            <w:r w:rsidRPr="00767A8D">
              <w:rPr>
                <w:sz w:val="18"/>
                <w:szCs w:val="16"/>
              </w:rPr>
              <w:t>Cooking technique</w:t>
            </w:r>
          </w:p>
        </w:tc>
        <w:tc>
          <w:tcPr>
            <w:tcW w:w="1173" w:type="dxa"/>
            <w:tcBorders>
              <w:top w:val="single" w:sz="12" w:space="0" w:color="auto"/>
              <w:bottom w:val="single" w:sz="12" w:space="0" w:color="auto"/>
            </w:tcBorders>
          </w:tcPr>
          <w:p w14:paraId="1E5E6863" w14:textId="4F300623" w:rsidR="00767A8D" w:rsidRPr="00767A8D" w:rsidRDefault="00767A8D" w:rsidP="00CA6E1B">
            <w:pPr>
              <w:spacing w:line="240" w:lineRule="auto"/>
              <w:jc w:val="left"/>
              <w:rPr>
                <w:sz w:val="18"/>
                <w:szCs w:val="16"/>
              </w:rPr>
            </w:pPr>
            <w:r w:rsidRPr="00767A8D">
              <w:rPr>
                <w:sz w:val="18"/>
                <w:szCs w:val="16"/>
              </w:rPr>
              <w:t>Cooking technique – Ingredient</w:t>
            </w:r>
          </w:p>
        </w:tc>
        <w:tc>
          <w:tcPr>
            <w:tcW w:w="1131" w:type="dxa"/>
            <w:tcBorders>
              <w:top w:val="single" w:sz="12" w:space="0" w:color="auto"/>
              <w:bottom w:val="single" w:sz="12" w:space="0" w:color="auto"/>
            </w:tcBorders>
          </w:tcPr>
          <w:p w14:paraId="26D75078" w14:textId="1DA449BA" w:rsidR="00767A8D" w:rsidRPr="00FE0DF5" w:rsidRDefault="00FE0DF5" w:rsidP="00CA6E1B">
            <w:pPr>
              <w:spacing w:line="240" w:lineRule="auto"/>
              <w:ind w:left="360"/>
              <w:jc w:val="left"/>
              <w:rPr>
                <w:sz w:val="18"/>
                <w:szCs w:val="16"/>
              </w:rPr>
            </w:pPr>
            <w:r>
              <w:rPr>
                <w:rFonts w:ascii="Arial" w:hAnsi="Arial" w:cs="Arial"/>
                <w:color w:val="202122"/>
                <w:sz w:val="21"/>
                <w:szCs w:val="21"/>
                <w:shd w:val="clear" w:color="auto" w:fill="FFFFFF"/>
              </w:rPr>
              <w:t>–</w:t>
            </w:r>
          </w:p>
        </w:tc>
        <w:tc>
          <w:tcPr>
            <w:tcW w:w="1116" w:type="dxa"/>
            <w:tcBorders>
              <w:top w:val="single" w:sz="12" w:space="0" w:color="auto"/>
              <w:bottom w:val="single" w:sz="12" w:space="0" w:color="auto"/>
            </w:tcBorders>
          </w:tcPr>
          <w:p w14:paraId="2D36CF68" w14:textId="5C37A09F" w:rsidR="00767A8D" w:rsidRPr="00FE0DF5" w:rsidRDefault="00FE0DF5" w:rsidP="00CA6E1B">
            <w:pPr>
              <w:spacing w:line="240" w:lineRule="auto"/>
              <w:ind w:left="360"/>
              <w:jc w:val="left"/>
              <w:rPr>
                <w:sz w:val="18"/>
                <w:szCs w:val="16"/>
              </w:rPr>
            </w:pPr>
            <w:r>
              <w:rPr>
                <w:rFonts w:ascii="Arial" w:hAnsi="Arial" w:cs="Arial"/>
                <w:color w:val="202122"/>
                <w:sz w:val="21"/>
                <w:szCs w:val="21"/>
                <w:shd w:val="clear" w:color="auto" w:fill="FFFFFF"/>
              </w:rPr>
              <w:t>–</w:t>
            </w:r>
          </w:p>
        </w:tc>
        <w:tc>
          <w:tcPr>
            <w:tcW w:w="1109" w:type="dxa"/>
            <w:tcBorders>
              <w:top w:val="single" w:sz="12" w:space="0" w:color="auto"/>
              <w:bottom w:val="single" w:sz="12" w:space="0" w:color="auto"/>
            </w:tcBorders>
          </w:tcPr>
          <w:p w14:paraId="2ABF8B05" w14:textId="5639079D" w:rsidR="00767A8D" w:rsidRPr="00FE0DF5" w:rsidRDefault="00FE0DF5" w:rsidP="00CA6E1B">
            <w:pPr>
              <w:keepNext/>
              <w:spacing w:line="240" w:lineRule="auto"/>
              <w:ind w:left="360"/>
              <w:jc w:val="left"/>
              <w:rPr>
                <w:sz w:val="18"/>
                <w:szCs w:val="16"/>
              </w:rPr>
            </w:pPr>
            <w:r>
              <w:rPr>
                <w:rFonts w:ascii="Arial" w:hAnsi="Arial" w:cs="Arial"/>
                <w:color w:val="202122"/>
                <w:sz w:val="21"/>
                <w:szCs w:val="21"/>
                <w:shd w:val="clear" w:color="auto" w:fill="FFFFFF"/>
              </w:rPr>
              <w:t>–</w:t>
            </w:r>
          </w:p>
        </w:tc>
      </w:tr>
    </w:tbl>
    <w:p w14:paraId="7AB6EF5A" w14:textId="4DA7404F" w:rsidR="00767A8D" w:rsidRPr="00767A8D" w:rsidRDefault="001849E8" w:rsidP="001849E8">
      <w:pPr>
        <w:pStyle w:val="Beschriftung"/>
      </w:pPr>
      <w:r>
        <w:t xml:space="preserve">Table </w:t>
      </w:r>
      <w:r w:rsidR="00FB3456">
        <w:fldChar w:fldCharType="begin"/>
      </w:r>
      <w:r w:rsidR="00FB3456">
        <w:instrText xml:space="preserve"> SEQ Table \* ARABIC </w:instrText>
      </w:r>
      <w:r w:rsidR="00FB3456">
        <w:fldChar w:fldCharType="separate"/>
      </w:r>
      <w:r w:rsidR="00220ACC">
        <w:rPr>
          <w:noProof/>
        </w:rPr>
        <w:t>1</w:t>
      </w:r>
      <w:r w:rsidR="00FB3456">
        <w:fldChar w:fldCharType="end"/>
      </w:r>
      <w:r>
        <w:t xml:space="preserve">: Excerpt from </w:t>
      </w:r>
      <w:proofErr w:type="spellStart"/>
      <w:r w:rsidR="00A04374">
        <w:t>C</w:t>
      </w:r>
      <w:r>
        <w:t>ookversational</w:t>
      </w:r>
      <w:proofErr w:type="spellEnd"/>
      <w:r>
        <w:t xml:space="preserve"> </w:t>
      </w:r>
      <w:r w:rsidR="00A04374">
        <w:t>S</w:t>
      </w:r>
      <w:r>
        <w:t xml:space="preserve">earch dataset. </w:t>
      </w:r>
      <w:r w:rsidR="00930221">
        <w:t>(</w:t>
      </w:r>
      <w:r w:rsidR="00930221" w:rsidRPr="000D1AD1">
        <w:rPr>
          <w:highlight w:val="yellow"/>
        </w:rPr>
        <w:t xml:space="preserve">Based on </w:t>
      </w:r>
      <w:sdt>
        <w:sdtPr>
          <w:rPr>
            <w:highlight w:val="yellow"/>
          </w:rPr>
          <w:alias w:val="To edit, see citavi.com/edit"/>
          <w:tag w:val="CitaviPlaceholder#8685464b-935e-4947-b17f-4946d9376e93"/>
          <w:id w:val="-1382557413"/>
          <w:placeholder>
            <w:docPart w:val="DefaultPlaceholder_-1854013440"/>
          </w:placeholder>
        </w:sdtPr>
        <w:sdtEndPr/>
        <w:sdtContent>
          <w:r w:rsidR="00930221" w:rsidRPr="000D1AD1">
            <w:rPr>
              <w:noProof/>
              <w:highlight w:val="yellow"/>
            </w:rPr>
            <w:fldChar w:fldCharType="begin"/>
          </w:r>
          <w:r w:rsidR="00E31C1E">
            <w:rPr>
              <w:noProof/>
              <w:highlight w:val="yellow"/>
            </w:rPr>
            <w:instrText>ADDIN CitaviPlaceholder{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YXJ4aXYub3JnL2Ficy8yMTEyLjA0Nzg4djIiLCJVcmlTdHJpbmciOiJodHRwOi8vYXJ4aXYub3JnL2Ficy8yMTEyLjA0Nzg4dj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yN1QxNjoxODoyNiIsIk1vZGlmaWVkQnkiOiJfUGFzY2giLCJJZCI6IjNjMTY1NWFlLTJhMDUtNDY4ZS1hOTdhLWJiNDMyNDMxZWNmNSIsIk1vZGlmaWVkT24iOiIyMDIxLTEyLTI3VDE2OjE4OjI2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jExMi4wNDc4OHYyIiwiVXJpU3RyaW5nIjoiaHR0cHM6Ly9hcnhpdi5vcmcvcGRmLzIxMTIuMDQ3ODh2Mi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yN1QxNjoxODoyNiIsIk1vZGlmaWVkQnkiOiJfUGFzY2giLCJJZCI6IjBjZDhjZmQ0LTFjZjAtNGFlMi05M2UzLWM4MzQ4ZmJmYWFhYiIsIk1vZGlmaWVkT24iOiIyMDIxLTEyLTI3VDE2OjE4OjI2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wZGYvMjExMi4wNDc4OHYyIiwiVXJpU3RyaW5nIjoiaHR0cDovL2FyeGl2Lm9yZy9wZGYvMjExMi4wNDc4OHY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}</w:instrText>
          </w:r>
          <w:r w:rsidR="00930221" w:rsidRPr="000D1AD1">
            <w:rPr>
              <w:noProof/>
              <w:highlight w:val="yellow"/>
            </w:rPr>
            <w:fldChar w:fldCharType="separate"/>
          </w:r>
          <w:r w:rsidR="00E31C1E">
            <w:rPr>
              <w:noProof/>
              <w:highlight w:val="yellow"/>
            </w:rPr>
            <w:t>Frummet et al.</w:t>
          </w:r>
          <w:r w:rsidR="00930221" w:rsidRPr="000D1AD1">
            <w:rPr>
              <w:noProof/>
              <w:highlight w:val="yellow"/>
            </w:rPr>
            <w:fldChar w:fldCharType="end"/>
          </w:r>
        </w:sdtContent>
      </w:sdt>
      <w:r w:rsidR="00930221" w:rsidRPr="000D1AD1">
        <w:rPr>
          <w:highlight w:val="yellow"/>
        </w:rPr>
        <w:t xml:space="preserve"> </w:t>
      </w:r>
      <w:sdt>
        <w:sdtPr>
          <w:rPr>
            <w:highlight w:val="yellow"/>
          </w:rPr>
          <w:alias w:val="To edit, see citavi.com/edit"/>
          <w:tag w:val="CitaviPlaceholder#0144409e-6694-4bc0-8d52-88e8f14b0369"/>
          <w:id w:val="634758009"/>
          <w:placeholder>
            <w:docPart w:val="DefaultPlaceholder_-1854013440"/>
          </w:placeholder>
        </w:sdtPr>
        <w:sdtEndPr/>
        <w:sdtContent>
          <w:r w:rsidR="00930221" w:rsidRPr="000D1AD1">
            <w:rPr>
              <w:noProof/>
              <w:highlight w:val="yellow"/>
            </w:rPr>
            <w:fldChar w:fldCharType="begin"/>
          </w:r>
          <w:r w:rsidR="00E31C1E">
            <w:rPr>
              <w:noProof/>
              <w:highlight w:val="yellow"/>
            </w:rPr>
            <w:instrText>ADDIN CitaviPlaceholder{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YXJ4aXYub3JnL2Ficy8yMTEyLjA0Nzg4djIiLCJVcmlTdHJpbmciOiJodHRwOi8vYXJ4aXYub3JnL2Ficy8yMTEyLjA0Nzg4djI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yN1QxNjoxODoyNiIsIk1vZGlmaWVkQnkiOiJfUGFzY2giLCJJZCI6IjNjMTY1NWFlLTJhMDUtNDY4ZS1hOTdhLWJiNDMyNDMxZWNmNSIsIk1vZGlmaWVkT24iOiIyMDIxLTEyLTI3VDE2OjE4OjI2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jExMi4wNDc4OHYyIiwiVXJpU3RyaW5nIjoiaHR0cHM6Ly9hcnhpdi5vcmcvcGRmLzIxMTIuMDQ3ODh2Mi5wZG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yN1QxNjoxODoyNiIsIk1vZGlmaWVkQnkiOiJfUGFzY2giLCJJZCI6IjBjZDhjZmQ0LTFjZjAtNGFlMi05M2UzLWM4MzQ4ZmJmYWFhYiIsIk1vZGlmaWVkT24iOiIyMDIxLTEyLTI3VDE2OjE4OjI2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aHR0cDovL2FyeGl2Lm9yZy9wZGYvMjExMi4wNDc4OHYyIiwiVXJpU3RyaW5nIjoiaHR0cDovL2FyeGl2Lm9yZy9wZGYvMjExMi4wNDc4OHYy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}</w:instrText>
          </w:r>
          <w:r w:rsidR="00930221" w:rsidRPr="000D1AD1">
            <w:rPr>
              <w:noProof/>
              <w:highlight w:val="yellow"/>
            </w:rPr>
            <w:fldChar w:fldCharType="separate"/>
          </w:r>
          <w:r w:rsidR="00E31C1E">
            <w:rPr>
              <w:noProof/>
              <w:highlight w:val="yellow"/>
            </w:rPr>
            <w:t>(2021, p. 11)</w:t>
          </w:r>
          <w:r w:rsidR="00930221" w:rsidRPr="000D1AD1">
            <w:rPr>
              <w:noProof/>
              <w:highlight w:val="yellow"/>
            </w:rPr>
            <w:fldChar w:fldCharType="end"/>
          </w:r>
        </w:sdtContent>
      </w:sdt>
      <w:r w:rsidR="00930221" w:rsidRPr="000D1AD1">
        <w:rPr>
          <w:highlight w:val="yellow"/>
        </w:rPr>
        <w:t>)</w:t>
      </w:r>
    </w:p>
    <w:p w14:paraId="7AF3D7E0" w14:textId="56586BFD" w:rsidR="0076066D" w:rsidRPr="0076066D" w:rsidRDefault="00B00A9F" w:rsidP="00162BF9">
      <w:proofErr w:type="spellStart"/>
      <w:r w:rsidRPr="00827115">
        <w:rPr>
          <w:i/>
          <w:iCs/>
        </w:rPr>
        <w:t>Cookversational</w:t>
      </w:r>
      <w:proofErr w:type="spellEnd"/>
      <w:r w:rsidRPr="00827115">
        <w:rPr>
          <w:i/>
          <w:iCs/>
        </w:rPr>
        <w:t xml:space="preserve"> </w:t>
      </w:r>
      <w:r w:rsidR="00A04374">
        <w:rPr>
          <w:i/>
          <w:iCs/>
        </w:rPr>
        <w:t>S</w:t>
      </w:r>
      <w:r w:rsidRPr="00827115">
        <w:rPr>
          <w:i/>
          <w:iCs/>
        </w:rPr>
        <w:t>earch</w:t>
      </w:r>
      <w:r>
        <w:t xml:space="preserve"> is the resulting dataset of the work </w:t>
      </w:r>
      <w:sdt>
        <w:sdtPr>
          <w:alias w:val="To edit, see citavi.com/edit"/>
          <w:tag w:val="CitaviPlaceholder#ab0a60ab-3a96-4135-88db-320c1b51c206"/>
          <w:id w:val="324098370"/>
          <w:placeholder>
            <w:docPart w:val="DefaultPlaceholder_-1854013440"/>
          </w:placeholder>
        </w:sdtPr>
        <w:sdtEndPr/>
        <w:sdtContent>
          <w:r>
            <w:rPr>
              <w:noProof/>
            </w:rPr>
            <w:fldChar w:fldCharType="begin"/>
          </w:r>
          <w:r w:rsidR="00E31C1E">
            <w:rPr>
              <w:noProof/>
            </w:rPr>
            <w:instrText>ADDIN CitaviPlaceholder{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YXJ4aXYub3JnL2Ficy8yMTEyLjA0Nzg4djIiLCJVcmlTdHJpbmciOiJodHRwOi8vYXJ4aXYub3JnL2Ficy8yMTEyLjA0Nzg4dj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yN1QxNjoxODoyNiIsIk1vZGlmaWVkQnkiOiJfUGFzY2giLCJJZCI6IjNjMTY1NWFlLTJhMDUtNDY4ZS1hOTdhLWJiNDMyNDMxZWNmNSIsIk1vZGlmaWVkT24iOiIyMDIxLTEyLTI3VDE2OjE4OjI2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jExMi4wNDc4OHYyIiwiVXJpU3RyaW5nIjoiaHR0cHM6Ly9hcnhpdi5vcmcvcGRmLzIxMTIuMDQ3ODh2Mi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yN1QxNjoxODoyNiIsIk1vZGlmaWVkQnkiOiJfUGFzY2giLCJJZCI6IjBjZDhjZmQ0LTFjZjAtNGFlMi05M2UzLWM4MzQ4ZmJmYWFhYiIsIk1vZGlmaWVkT24iOiIyMDIxLTEyLTI3VDE2OjE4OjI2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wZGYvMjExMi4wNDc4OHYyIiwiVXJpU3RyaW5nIjoiaHR0cDovL2FyeGl2Lm9yZy9wZGYvMjExMi4wNDc4OHY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}</w:instrText>
          </w:r>
          <w:r>
            <w:rPr>
              <w:noProof/>
            </w:rPr>
            <w:fldChar w:fldCharType="separate"/>
          </w:r>
          <w:r w:rsidR="00E31C1E">
            <w:rPr>
              <w:noProof/>
            </w:rPr>
            <w:t>Frummet et al.</w:t>
          </w:r>
          <w:r>
            <w:rPr>
              <w:noProof/>
            </w:rPr>
            <w:fldChar w:fldCharType="end"/>
          </w:r>
        </w:sdtContent>
      </w:sdt>
      <w:r>
        <w:t xml:space="preserve"> </w:t>
      </w:r>
      <w:sdt>
        <w:sdtPr>
          <w:alias w:val="To edit, see citavi.com/edit"/>
          <w:tag w:val="CitaviPlaceholder#cdab6723-c7d7-482e-9bdb-fdad4a721a0f"/>
          <w:id w:val="380217826"/>
          <w:placeholder>
            <w:docPart w:val="DefaultPlaceholder_-1854013440"/>
          </w:placeholder>
        </w:sdtPr>
        <w:sdtEndPr/>
        <w:sdtContent>
          <w:r>
            <w:rPr>
              <w:noProof/>
            </w:rPr>
            <w:fldChar w:fldCharType="begin"/>
          </w:r>
          <w:r w:rsidR="00E31C1E">
            <w:rPr>
              <w:noProof/>
            </w:rPr>
            <w:instrText>ADDIN CitaviPlaceholder{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hYnMvMjExMi4wNDc4OHYyIiwiVXJpU3RyaW5nIjoiaHR0cDovL2FyeGl2Lm9yZy9hYnMvMjExMi4wNDc4OHY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jdUMTY6MTg6MjYiLCJNb2RpZmllZEJ5IjoiX1Bhc2NoIiwiSWQiOiIzYzE2NTVhZS0yYTA1LTQ2OGUtYTk3YS1iYjQzMjQzMWVjZjUiLCJNb2RpZmllZE9uIjoiMjAyMS0xMi0yN1QxNjoxODoyN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IxMTIuMDQ3ODh2MiIsIlVyaVN0cmluZyI6Imh0dHBzOi8vYXJ4aXYub3JnL3BkZi8yMTEyLjA0Nzg4djI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jdUMTY6MTg6MjYiLCJNb2RpZmllZEJ5IjoiX1Bhc2NoIiwiSWQiOiIwY2Q4Y2ZkNC0xY2YwLTRhZTItOTNlMy1jODM0OGZiZmFhYWIiLCJNb2RpZmllZE9uIjoiMjAyMS0xMi0yN1QxNjoxODoyNi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cGRmLzIxMTIuMDQ3ODh2MiIsIlVyaVN0cmluZyI6Imh0dHA6Ly9hcnhpdi5vcmcvcGRmLzIxMTIuMDQ3ODh2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IxKSJ9XX0sIlRhZyI6IkNpdGF2aVBsYWNlaG9sZGVyI2NkYWI2NzIzLWM3ZDctNDgyZS05YmRiLWZkYWQ0YTcyMWEwZiIsIlRleHQiOiIoMjAyMSkiLCJXQUlWZXJzaW9uIjoiNi41LjAuMCJ9}</w:instrText>
          </w:r>
          <w:r>
            <w:rPr>
              <w:noProof/>
            </w:rPr>
            <w:fldChar w:fldCharType="separate"/>
          </w:r>
          <w:r w:rsidR="00E31C1E">
            <w:rPr>
              <w:noProof/>
            </w:rPr>
            <w:t>(2021)</w:t>
          </w:r>
          <w:r>
            <w:rPr>
              <w:noProof/>
            </w:rPr>
            <w:fldChar w:fldCharType="end"/>
          </w:r>
        </w:sdtContent>
      </w:sdt>
      <w:r>
        <w:t>, in which the information needs that arise during cooking were examined</w:t>
      </w:r>
      <w:r w:rsidR="000D545D">
        <w:t xml:space="preserve"> (</w:t>
      </w:r>
      <w:r w:rsidR="000D545D" w:rsidRPr="000D545D">
        <w:rPr>
          <w:highlight w:val="yellow"/>
        </w:rPr>
        <w:t>see section …)</w:t>
      </w:r>
      <w:r w:rsidRPr="000D545D">
        <w:rPr>
          <w:highlight w:val="yellow"/>
        </w:rPr>
        <w:t>.</w:t>
      </w:r>
      <w:r>
        <w:t xml:space="preserve"> </w:t>
      </w:r>
      <w:r w:rsidR="00445DEE">
        <w:t xml:space="preserve">The </w:t>
      </w:r>
      <w:r w:rsidR="00740CDD">
        <w:t xml:space="preserve">human-labelled </w:t>
      </w:r>
      <w:r w:rsidR="00445DEE">
        <w:t>dataset is intended for the task of text-classification</w:t>
      </w:r>
      <w:r w:rsidR="00F21721">
        <w:t xml:space="preserve">. It consists of 2675 user utterances, available in German (original language) and English (automatic translation), for which the underlying information need is to be classified. Labels are provided </w:t>
      </w:r>
      <w:r w:rsidR="006971FB">
        <w:t xml:space="preserve">for </w:t>
      </w:r>
      <w:r w:rsidR="00767A8D">
        <w:t>six</w:t>
      </w:r>
      <w:r w:rsidR="006971FB">
        <w:t xml:space="preserve"> different levels of information needs</w:t>
      </w:r>
      <w:r w:rsidR="001849E8">
        <w:t>, with some levels sometimes not having a label assigned</w:t>
      </w:r>
      <w:r w:rsidR="006971FB">
        <w:t xml:space="preserve">. </w:t>
      </w:r>
      <w:r w:rsidR="00D574CC">
        <w:t>Embedded history information for single utterances, as used in the paper, is not included directly in the dataset, but</w:t>
      </w:r>
      <w:r w:rsidR="0076066D">
        <w:t xml:space="preserve"> the information to do this manually is. </w:t>
      </w:r>
      <w:r w:rsidR="00EC23BD">
        <w:t xml:space="preserve">An excerpt of the dataset is given </w:t>
      </w:r>
      <w:r w:rsidR="00EC23BD" w:rsidRPr="007C7C3A">
        <w:rPr>
          <w:highlight w:val="yellow"/>
        </w:rPr>
        <w:t xml:space="preserve">in </w:t>
      </w:r>
      <w:r w:rsidR="00767A8D" w:rsidRPr="007C7C3A">
        <w:rPr>
          <w:highlight w:val="yellow"/>
        </w:rPr>
        <w:t>table</w:t>
      </w:r>
      <w:r w:rsidR="00EC23BD" w:rsidRPr="007C7C3A">
        <w:rPr>
          <w:highlight w:val="yellow"/>
        </w:rPr>
        <w:t xml:space="preserve"> 1.</w:t>
      </w:r>
      <w:r w:rsidR="007C7C3A" w:rsidRPr="007C7C3A">
        <w:rPr>
          <w:highlight w:val="yellow"/>
        </w:rPr>
        <w:t xml:space="preserve"> </w:t>
      </w:r>
      <w:r w:rsidR="007C7C3A" w:rsidRPr="007C7C3A">
        <w:rPr>
          <w:highlight w:val="yellow"/>
        </w:rPr>
        <w:sym w:font="Wingdings" w:char="F0E0"/>
      </w:r>
      <w:r w:rsidR="007C7C3A" w:rsidRPr="007C7C3A">
        <w:rPr>
          <w:highlight w:val="yellow"/>
        </w:rPr>
        <w:t xml:space="preserve"> In </w:t>
      </w:r>
      <w:proofErr w:type="spellStart"/>
      <w:r w:rsidR="007C7C3A" w:rsidRPr="007C7C3A">
        <w:rPr>
          <w:highlight w:val="yellow"/>
        </w:rPr>
        <w:t>anhang</w:t>
      </w:r>
      <w:proofErr w:type="spellEnd"/>
      <w:r w:rsidR="007C7C3A" w:rsidRPr="007C7C3A">
        <w:rPr>
          <w:highlight w:val="yellow"/>
        </w:rPr>
        <w:t xml:space="preserve"> </w:t>
      </w:r>
      <w:proofErr w:type="spellStart"/>
      <w:r w:rsidR="007C7C3A" w:rsidRPr="007C7C3A">
        <w:rPr>
          <w:highlight w:val="yellow"/>
        </w:rPr>
        <w:t>packen</w:t>
      </w:r>
      <w:proofErr w:type="spellEnd"/>
    </w:p>
    <w:p w14:paraId="1CD7D843" w14:textId="0163DF9F" w:rsidR="00704F10" w:rsidRDefault="00704F10" w:rsidP="00704F10">
      <w:pPr>
        <w:pStyle w:val="berschrift3"/>
      </w:pPr>
      <w:bookmarkStart w:id="30" w:name="_Toc98674049"/>
      <w:proofErr w:type="spellStart"/>
      <w:r>
        <w:t>DoQA</w:t>
      </w:r>
      <w:bookmarkEnd w:id="30"/>
      <w:proofErr w:type="spellEnd"/>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32"/>
        <w:gridCol w:w="2428"/>
        <w:gridCol w:w="2428"/>
      </w:tblGrid>
      <w:tr w:rsidR="0043234D" w14:paraId="4436A115" w14:textId="77777777" w:rsidTr="0043234D">
        <w:trPr>
          <w:trHeight w:val="208"/>
        </w:trPr>
        <w:tc>
          <w:tcPr>
            <w:tcW w:w="3632" w:type="dxa"/>
            <w:tcBorders>
              <w:top w:val="single" w:sz="12" w:space="0" w:color="auto"/>
              <w:bottom w:val="single" w:sz="12" w:space="0" w:color="auto"/>
            </w:tcBorders>
          </w:tcPr>
          <w:p w14:paraId="30CE2E16" w14:textId="5E2C340E" w:rsidR="0043234D" w:rsidRPr="00FE0DF5" w:rsidRDefault="0043234D" w:rsidP="00E86B39">
            <w:pPr>
              <w:spacing w:line="240" w:lineRule="auto"/>
              <w:rPr>
                <w:b/>
                <w:bCs/>
                <w:sz w:val="18"/>
                <w:szCs w:val="16"/>
              </w:rPr>
            </w:pPr>
            <w:r>
              <w:rPr>
                <w:b/>
                <w:bCs/>
                <w:sz w:val="18"/>
                <w:szCs w:val="16"/>
              </w:rPr>
              <w:t>Context</w:t>
            </w:r>
          </w:p>
        </w:tc>
        <w:tc>
          <w:tcPr>
            <w:tcW w:w="2428" w:type="dxa"/>
            <w:tcBorders>
              <w:top w:val="single" w:sz="12" w:space="0" w:color="auto"/>
              <w:bottom w:val="single" w:sz="12" w:space="0" w:color="auto"/>
            </w:tcBorders>
          </w:tcPr>
          <w:p w14:paraId="70CAD8C2" w14:textId="2923F388" w:rsidR="0043234D" w:rsidRPr="00FE0DF5" w:rsidRDefault="0043234D" w:rsidP="00E86B39">
            <w:pPr>
              <w:spacing w:line="240" w:lineRule="auto"/>
              <w:rPr>
                <w:b/>
                <w:bCs/>
                <w:sz w:val="18"/>
                <w:szCs w:val="16"/>
              </w:rPr>
            </w:pPr>
            <w:r>
              <w:rPr>
                <w:b/>
                <w:bCs/>
                <w:sz w:val="18"/>
                <w:szCs w:val="16"/>
              </w:rPr>
              <w:t>Question</w:t>
            </w:r>
          </w:p>
        </w:tc>
        <w:tc>
          <w:tcPr>
            <w:tcW w:w="2428" w:type="dxa"/>
            <w:tcBorders>
              <w:top w:val="single" w:sz="12" w:space="0" w:color="auto"/>
              <w:bottom w:val="single" w:sz="12" w:space="0" w:color="auto"/>
            </w:tcBorders>
          </w:tcPr>
          <w:p w14:paraId="30EA715B" w14:textId="064CAC1A" w:rsidR="0043234D" w:rsidRPr="00FE0DF5" w:rsidRDefault="0043234D" w:rsidP="00E86B39">
            <w:pPr>
              <w:spacing w:line="240" w:lineRule="auto"/>
              <w:rPr>
                <w:b/>
                <w:bCs/>
                <w:sz w:val="18"/>
                <w:szCs w:val="16"/>
              </w:rPr>
            </w:pPr>
            <w:r>
              <w:rPr>
                <w:b/>
                <w:bCs/>
                <w:sz w:val="18"/>
                <w:szCs w:val="16"/>
              </w:rPr>
              <w:t>Answer</w:t>
            </w:r>
          </w:p>
        </w:tc>
      </w:tr>
      <w:tr w:rsidR="0043234D" w14:paraId="23C09DF3" w14:textId="77777777" w:rsidTr="00CA6E1B">
        <w:trPr>
          <w:trHeight w:val="991"/>
        </w:trPr>
        <w:tc>
          <w:tcPr>
            <w:tcW w:w="3632" w:type="dxa"/>
            <w:tcBorders>
              <w:top w:val="single" w:sz="12" w:space="0" w:color="auto"/>
              <w:bottom w:val="single" w:sz="8" w:space="0" w:color="auto"/>
            </w:tcBorders>
          </w:tcPr>
          <w:p w14:paraId="7ECE81EF" w14:textId="2E87F51B" w:rsidR="0043234D" w:rsidRPr="0043234D" w:rsidRDefault="0088557B" w:rsidP="00CA6E1B">
            <w:pPr>
              <w:spacing w:line="240" w:lineRule="auto"/>
              <w:jc w:val="left"/>
              <w:rPr>
                <w:sz w:val="18"/>
                <w:szCs w:val="16"/>
              </w:rPr>
            </w:pPr>
            <w:r>
              <w:rPr>
                <w:color w:val="111827"/>
                <w:sz w:val="18"/>
                <w:szCs w:val="18"/>
                <w:shd w:val="clear" w:color="auto" w:fill="FFFFFF"/>
              </w:rPr>
              <w:t>“</w:t>
            </w:r>
            <w:r w:rsidR="0043234D" w:rsidRPr="0043234D">
              <w:rPr>
                <w:color w:val="111827"/>
                <w:sz w:val="18"/>
                <w:szCs w:val="18"/>
                <w:shd w:val="clear" w:color="auto" w:fill="FFFFFF"/>
              </w:rPr>
              <w:t>I think grilling is probably a bad plan for duck legs; the fat content is a real danger like you said, and duck legs are tough enough you probably want to confit them or braise them.</w:t>
            </w:r>
            <w:r w:rsidR="00FF71B6">
              <w:rPr>
                <w:color w:val="111827"/>
                <w:sz w:val="18"/>
                <w:szCs w:val="18"/>
                <w:shd w:val="clear" w:color="auto" w:fill="FFFFFF"/>
              </w:rPr>
              <w:t xml:space="preserve"> </w:t>
            </w:r>
            <w:r w:rsidR="0043234D" w:rsidRPr="0043234D">
              <w:rPr>
                <w:color w:val="111827"/>
                <w:sz w:val="18"/>
                <w:szCs w:val="18"/>
                <w:shd w:val="clear" w:color="auto" w:fill="FFFFFF"/>
              </w:rPr>
              <w:t>If you absolutely have</w:t>
            </w:r>
            <w:r w:rsidR="00FF71B6">
              <w:rPr>
                <w:color w:val="111827"/>
                <w:sz w:val="18"/>
                <w:szCs w:val="18"/>
                <w:shd w:val="clear" w:color="auto" w:fill="FFFFFF"/>
              </w:rPr>
              <w:t>..</w:t>
            </w:r>
            <w:r w:rsidR="0043234D" w:rsidRPr="0043234D">
              <w:rPr>
                <w:color w:val="111827"/>
                <w:sz w:val="18"/>
                <w:szCs w:val="18"/>
                <w:shd w:val="clear" w:color="auto" w:fill="FFFFFF"/>
              </w:rPr>
              <w:t>.</w:t>
            </w:r>
            <w:r>
              <w:rPr>
                <w:color w:val="111827"/>
                <w:sz w:val="18"/>
                <w:szCs w:val="18"/>
                <w:shd w:val="clear" w:color="auto" w:fill="FFFFFF"/>
              </w:rPr>
              <w:t>”</w:t>
            </w:r>
          </w:p>
        </w:tc>
        <w:tc>
          <w:tcPr>
            <w:tcW w:w="2428" w:type="dxa"/>
            <w:tcBorders>
              <w:top w:val="single" w:sz="12" w:space="0" w:color="auto"/>
              <w:bottom w:val="single" w:sz="8" w:space="0" w:color="auto"/>
            </w:tcBorders>
          </w:tcPr>
          <w:p w14:paraId="535BAFD3" w14:textId="67A0ABC1" w:rsidR="0043234D" w:rsidRPr="0088557B" w:rsidRDefault="0088557B" w:rsidP="00CA6E1B">
            <w:pPr>
              <w:spacing w:line="240" w:lineRule="auto"/>
              <w:jc w:val="left"/>
              <w:rPr>
                <w:sz w:val="18"/>
                <w:szCs w:val="16"/>
              </w:rPr>
            </w:pPr>
            <w:r>
              <w:rPr>
                <w:color w:val="111827"/>
                <w:sz w:val="18"/>
                <w:szCs w:val="18"/>
                <w:shd w:val="clear" w:color="auto" w:fill="FFFFFF"/>
              </w:rPr>
              <w:t>“</w:t>
            </w:r>
            <w:r w:rsidRPr="0088557B">
              <w:rPr>
                <w:color w:val="111827"/>
                <w:sz w:val="18"/>
                <w:szCs w:val="18"/>
                <w:shd w:val="clear" w:color="auto" w:fill="FFFFFF"/>
              </w:rPr>
              <w:t>Tips for grilling duck legs?</w:t>
            </w:r>
            <w:r>
              <w:rPr>
                <w:color w:val="111827"/>
                <w:sz w:val="18"/>
                <w:szCs w:val="18"/>
                <w:shd w:val="clear" w:color="auto" w:fill="FFFFFF"/>
              </w:rPr>
              <w:t>”</w:t>
            </w:r>
          </w:p>
        </w:tc>
        <w:tc>
          <w:tcPr>
            <w:tcW w:w="2428" w:type="dxa"/>
            <w:tcBorders>
              <w:top w:val="single" w:sz="12" w:space="0" w:color="auto"/>
              <w:bottom w:val="single" w:sz="8" w:space="0" w:color="auto"/>
            </w:tcBorders>
          </w:tcPr>
          <w:p w14:paraId="7F75112F" w14:textId="61EC2B6A" w:rsidR="0043234D" w:rsidRPr="0088557B" w:rsidRDefault="0088557B" w:rsidP="00CA6E1B">
            <w:pPr>
              <w:spacing w:line="240" w:lineRule="auto"/>
              <w:jc w:val="left"/>
              <w:rPr>
                <w:sz w:val="18"/>
                <w:szCs w:val="16"/>
              </w:rPr>
            </w:pPr>
            <w:r>
              <w:rPr>
                <w:color w:val="111827"/>
                <w:sz w:val="18"/>
                <w:szCs w:val="18"/>
                <w:shd w:val="clear" w:color="auto" w:fill="FFFFFF"/>
              </w:rPr>
              <w:t>“</w:t>
            </w:r>
            <w:r w:rsidRPr="0088557B">
              <w:rPr>
                <w:color w:val="111827"/>
                <w:sz w:val="18"/>
                <w:szCs w:val="18"/>
                <w:shd w:val="clear" w:color="auto" w:fill="FFFFFF"/>
              </w:rPr>
              <w:t>I think grilling is probably a bad plan for duck legs</w:t>
            </w:r>
            <w:r>
              <w:rPr>
                <w:color w:val="111827"/>
                <w:sz w:val="18"/>
                <w:szCs w:val="18"/>
                <w:shd w:val="clear" w:color="auto" w:fill="FFFFFF"/>
              </w:rPr>
              <w:t>”</w:t>
            </w:r>
          </w:p>
        </w:tc>
      </w:tr>
      <w:tr w:rsidR="0043234D" w14:paraId="569089FD" w14:textId="77777777" w:rsidTr="00CA6E1B">
        <w:trPr>
          <w:trHeight w:val="573"/>
        </w:trPr>
        <w:tc>
          <w:tcPr>
            <w:tcW w:w="3632" w:type="dxa"/>
            <w:tcBorders>
              <w:top w:val="single" w:sz="8" w:space="0" w:color="auto"/>
              <w:bottom w:val="single" w:sz="8" w:space="0" w:color="auto"/>
            </w:tcBorders>
          </w:tcPr>
          <w:p w14:paraId="2F784207" w14:textId="30D2D6B0" w:rsidR="0043234D" w:rsidRPr="0088557B" w:rsidRDefault="0088557B" w:rsidP="00CA6E1B">
            <w:pPr>
              <w:spacing w:line="240" w:lineRule="auto"/>
              <w:jc w:val="left"/>
              <w:rPr>
                <w:sz w:val="18"/>
                <w:szCs w:val="16"/>
              </w:rPr>
            </w:pPr>
            <w:r>
              <w:rPr>
                <w:color w:val="111827"/>
                <w:sz w:val="18"/>
                <w:szCs w:val="18"/>
                <w:shd w:val="clear" w:color="auto" w:fill="FFFFFF"/>
              </w:rPr>
              <w:t>“</w:t>
            </w:r>
            <w:r w:rsidRPr="0088557B">
              <w:rPr>
                <w:color w:val="111827"/>
                <w:sz w:val="18"/>
                <w:szCs w:val="18"/>
                <w:shd w:val="clear" w:color="auto" w:fill="FFFFFF"/>
              </w:rPr>
              <w:t>You can let it</w:t>
            </w:r>
            <w:r>
              <w:rPr>
                <w:color w:val="111827"/>
                <w:sz w:val="18"/>
                <w:szCs w:val="18"/>
                <w:shd w:val="clear" w:color="auto" w:fill="FFFFFF"/>
              </w:rPr>
              <w:t xml:space="preserve"> </w:t>
            </w:r>
            <w:proofErr w:type="spellStart"/>
            <w:r w:rsidRPr="0088557B">
              <w:rPr>
                <w:color w:val="111827"/>
                <w:sz w:val="18"/>
                <w:szCs w:val="18"/>
                <w:shd w:val="clear" w:color="auto" w:fill="FFFFFF"/>
              </w:rPr>
              <w:t>ripe</w:t>
            </w:r>
            <w:proofErr w:type="spellEnd"/>
            <w:r w:rsidRPr="0088557B">
              <w:rPr>
                <w:color w:val="111827"/>
                <w:sz w:val="18"/>
                <w:szCs w:val="18"/>
                <w:shd w:val="clear" w:color="auto" w:fill="FFFFFF"/>
              </w:rPr>
              <w:t xml:space="preserve"> at room temperature.</w:t>
            </w:r>
            <w:r w:rsidR="00FF71B6">
              <w:rPr>
                <w:color w:val="111827"/>
                <w:sz w:val="18"/>
                <w:szCs w:val="18"/>
                <w:shd w:val="clear" w:color="auto" w:fill="FFFFFF"/>
              </w:rPr>
              <w:t xml:space="preserve"> </w:t>
            </w:r>
            <w:r w:rsidRPr="0088557B">
              <w:rPr>
                <w:color w:val="111827"/>
                <w:sz w:val="18"/>
                <w:szCs w:val="18"/>
                <w:shd w:val="clear" w:color="auto" w:fill="FFFFFF"/>
              </w:rPr>
              <w:t>If you want to slow down the ripening process, put it in the fridge, although this will affect the mango negatively</w:t>
            </w:r>
            <w:r w:rsidR="00FF71B6">
              <w:rPr>
                <w:color w:val="111827"/>
                <w:sz w:val="18"/>
                <w:szCs w:val="18"/>
                <w:shd w:val="clear" w:color="auto" w:fill="FFFFFF"/>
              </w:rPr>
              <w:t>…”</w:t>
            </w:r>
          </w:p>
        </w:tc>
        <w:tc>
          <w:tcPr>
            <w:tcW w:w="2428" w:type="dxa"/>
            <w:tcBorders>
              <w:top w:val="single" w:sz="8" w:space="0" w:color="auto"/>
              <w:bottom w:val="single" w:sz="8" w:space="0" w:color="auto"/>
            </w:tcBorders>
          </w:tcPr>
          <w:p w14:paraId="3389DCB6" w14:textId="1D96AA3E" w:rsidR="0043234D" w:rsidRPr="0088557B" w:rsidRDefault="0088557B" w:rsidP="00CA6E1B">
            <w:pPr>
              <w:spacing w:line="240" w:lineRule="auto"/>
              <w:jc w:val="left"/>
              <w:rPr>
                <w:sz w:val="18"/>
                <w:szCs w:val="16"/>
              </w:rPr>
            </w:pPr>
            <w:r w:rsidRPr="0088557B">
              <w:rPr>
                <w:color w:val="111827"/>
                <w:sz w:val="18"/>
                <w:szCs w:val="18"/>
                <w:shd w:val="clear" w:color="auto" w:fill="FFFFFF"/>
              </w:rPr>
              <w:t>“What will be the negative effects of the refrigerator on the mango?”</w:t>
            </w:r>
          </w:p>
        </w:tc>
        <w:tc>
          <w:tcPr>
            <w:tcW w:w="2428" w:type="dxa"/>
            <w:tcBorders>
              <w:top w:val="single" w:sz="8" w:space="0" w:color="auto"/>
              <w:bottom w:val="single" w:sz="8" w:space="0" w:color="auto"/>
            </w:tcBorders>
          </w:tcPr>
          <w:p w14:paraId="4AE5079C" w14:textId="15D72776" w:rsidR="0043234D" w:rsidRPr="00767A8D" w:rsidRDefault="00FF71B6" w:rsidP="00CA6E1B">
            <w:pPr>
              <w:keepNext/>
              <w:spacing w:line="240" w:lineRule="auto"/>
              <w:jc w:val="left"/>
              <w:rPr>
                <w:sz w:val="18"/>
                <w:szCs w:val="16"/>
              </w:rPr>
            </w:pPr>
            <w:r>
              <w:rPr>
                <w:sz w:val="18"/>
                <w:szCs w:val="16"/>
              </w:rPr>
              <w:t>CANNOTANSWER</w:t>
            </w:r>
          </w:p>
        </w:tc>
      </w:tr>
    </w:tbl>
    <w:p w14:paraId="526EBA0A" w14:textId="6D034856" w:rsidR="00EF1FEB" w:rsidRDefault="00EF1FEB">
      <w:pPr>
        <w:pStyle w:val="Beschriftung"/>
      </w:pPr>
      <w:r>
        <w:t xml:space="preserve">Table </w:t>
      </w:r>
      <w:r w:rsidR="00FB3456">
        <w:fldChar w:fldCharType="begin"/>
      </w:r>
      <w:r w:rsidR="00FB3456">
        <w:instrText xml:space="preserve"> SEQ Table \* ARABIC </w:instrText>
      </w:r>
      <w:r w:rsidR="00FB3456">
        <w:fldChar w:fldCharType="separate"/>
      </w:r>
      <w:r w:rsidR="001A6633">
        <w:rPr>
          <w:noProof/>
        </w:rPr>
        <w:t>2</w:t>
      </w:r>
      <w:r w:rsidR="00FB3456">
        <w:fldChar w:fldCharType="end"/>
      </w:r>
      <w:r>
        <w:t xml:space="preserve">: Excerpt from </w:t>
      </w:r>
      <w:proofErr w:type="spellStart"/>
      <w:r>
        <w:t>DoQA</w:t>
      </w:r>
      <w:proofErr w:type="spellEnd"/>
      <w:r>
        <w:t xml:space="preserve"> dataset.</w:t>
      </w:r>
      <w:r w:rsidR="000D1AD1">
        <w:t xml:space="preserve"> (</w:t>
      </w:r>
      <w:r w:rsidR="000D1AD1" w:rsidRPr="000D1AD1">
        <w:rPr>
          <w:highlight w:val="yellow"/>
        </w:rPr>
        <w:t>cite)</w:t>
      </w:r>
    </w:p>
    <w:p w14:paraId="60A3335F" w14:textId="63053C12" w:rsidR="005E4035" w:rsidRPr="005E4035" w:rsidRDefault="00F30996" w:rsidP="00E20C9E">
      <w:proofErr w:type="spellStart"/>
      <w:r w:rsidRPr="00F30996">
        <w:rPr>
          <w:i/>
          <w:iCs/>
        </w:rPr>
        <w:lastRenderedPageBreak/>
        <w:t>DoQA</w:t>
      </w:r>
      <w:proofErr w:type="spellEnd"/>
      <w:r w:rsidR="00745049">
        <w:rPr>
          <w:i/>
          <w:iCs/>
        </w:rPr>
        <w:t xml:space="preserve"> </w:t>
      </w:r>
      <w:sdt>
        <w:sdtPr>
          <w:alias w:val="To edit, see citavi.com/edit"/>
          <w:tag w:val="CitaviPlaceholder#bab25e3e-32e6-4a25-bf29-a2fcfcf9d85a"/>
          <w:id w:val="454292736"/>
          <w:placeholder>
            <w:docPart w:val="DefaultPlaceholder_-1854013440"/>
          </w:placeholder>
        </w:sdtPr>
        <w:sdtEndPr/>
        <w:sdtContent>
          <w:r w:rsidR="00745049" w:rsidRPr="00745049">
            <w:rPr>
              <w:noProof/>
            </w:rPr>
            <w:fldChar w:fldCharType="begin"/>
          </w:r>
          <w:r w:rsidR="0004478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2NWVjMzBjLTg5MmMtNDYzOS05YTBhLTBhMjQ3OGYyMWJhMCIsIlJhbmdlTGVuZ3RoIjoyMSwiUmVmZXJlbmNlSWQiOiJkMzhjNjc2OC04ZjAwLTQwYTctOTkyMC1hNTYwNTIwYjNjNj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hcnhpdi5vcmcvYWJzLzIwMDUuMDEzMjh2MiIsIlVyaVN0cmluZyI6Imh0dHA6Ly9hcnhpdi5vcmcvYWJzLzIwMDUuMDEzMjh2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wLTI5VDEzOjM0OjU1IiwiTW9kaWZpZWRCeSI6Il9QYXNjaCIsIklkIjoiY2FhYjcxMjctYjFkZS00NmI4LWIwMGEtNzliYzc3YTM4ZTU2IiwiTW9kaWZpZWRPbiI6IjIwMjEtMTAtMjlUMTM6MzQ6NTU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3BkZi8yMDA1LjAxMzI4djIiLCJVcmlTdHJpbmciOiJodHRwOi8vYXJ4aXYub3JnL3BkZi8yMDA1LjAxMzI4dj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C0yOVQxMzozNDo1NSIsIk1vZGlmaWVkQnkiOiJfUGFzY2giLCJJZCI6ImRiMjhiOWQwLTU5ZGItNDdkZC05NmI3LWZhNWY5NWY5NmZiZSIsIk1vZGlmaWVkT24iOiIyMDIyLTAzLTA1VDEzOjIyOjE4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MTAuNDg1NTAvYXJYaXYuMjAwNS4wMTMyOCIsIlVyaVN0cmluZyI6Imh0dHBzOi8vZG9pLm9yZy8xMC40ODU1MC9hclhpdi4yMDA1LjAxMzI4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}</w:instrText>
          </w:r>
          <w:r w:rsidR="00745049" w:rsidRPr="00745049">
            <w:rPr>
              <w:noProof/>
            </w:rPr>
            <w:fldChar w:fldCharType="separate"/>
          </w:r>
          <w:r w:rsidR="00E31C1E">
            <w:rPr>
              <w:noProof/>
            </w:rPr>
            <w:t>(Campos et al., 2020)</w:t>
          </w:r>
          <w:r w:rsidR="00745049" w:rsidRPr="00745049">
            <w:rPr>
              <w:noProof/>
            </w:rPr>
            <w:fldChar w:fldCharType="end"/>
          </w:r>
        </w:sdtContent>
      </w:sdt>
      <w:r>
        <w:t xml:space="preserve"> is a dataset for accessing domain specific </w:t>
      </w:r>
      <w:r w:rsidRPr="00F30996">
        <w:rPr>
          <w:i/>
          <w:iCs/>
        </w:rPr>
        <w:t>Frequently Asked Question</w:t>
      </w:r>
      <w:r>
        <w:t xml:space="preserve"> </w:t>
      </w:r>
      <w:r w:rsidRPr="00F30996">
        <w:rPr>
          <w:i/>
          <w:iCs/>
        </w:rPr>
        <w:t>websites</w:t>
      </w:r>
      <w:r>
        <w:t xml:space="preserve">, commonly known as FAQs, via conversational QA. It contains a total of 10917 QA pairs from 2437 dialogues </w:t>
      </w:r>
      <w:r w:rsidR="00745049">
        <w:t xml:space="preserve">from the three domains cooking, travelling and movies. With 7320 QA pairs, the largest proportion is given for the cooking domain, which is advantageous since this is also the domain of choice in this thesis. </w:t>
      </w:r>
      <w:r w:rsidR="009333B9">
        <w:t xml:space="preserve">The dialogues were created via Wizard of Oz method with crowdsourcing, where the </w:t>
      </w:r>
      <w:proofErr w:type="spellStart"/>
      <w:r w:rsidR="009333B9">
        <w:t>crowdworkers</w:t>
      </w:r>
      <w:proofErr w:type="spellEnd"/>
      <w:r w:rsidR="009333B9">
        <w:t xml:space="preserve">, which were divided into users and experts, had to ask questions about given </w:t>
      </w:r>
      <w:r w:rsidR="000676DF">
        <w:t>FAQ posts or</w:t>
      </w:r>
      <w:r w:rsidR="009333B9">
        <w:t xml:space="preserve"> </w:t>
      </w:r>
      <w:r w:rsidR="000676DF">
        <w:t>extract the answer span that is given in the original post, respectively.</w:t>
      </w:r>
      <w:r w:rsidR="002E6F33">
        <w:t xml:space="preserve"> </w:t>
      </w:r>
      <w:r w:rsidR="006E407C">
        <w:t xml:space="preserve">Since the underlying data for </w:t>
      </w:r>
      <w:proofErr w:type="spellStart"/>
      <w:r w:rsidR="006E407C">
        <w:t>DoQA</w:t>
      </w:r>
      <w:proofErr w:type="spellEnd"/>
      <w:r w:rsidR="006E407C">
        <w:t xml:space="preserve"> originates from real users with real information needs, t</w:t>
      </w:r>
      <w:r w:rsidR="00D80B22">
        <w:t>he authors claim that “</w:t>
      </w:r>
      <w:r w:rsidR="006E407C">
        <w:t>[C]</w:t>
      </w:r>
      <w:proofErr w:type="spellStart"/>
      <w:r w:rsidR="00D80B22">
        <w:t>ompared</w:t>
      </w:r>
      <w:proofErr w:type="spellEnd"/>
      <w:r w:rsidR="00D80B22">
        <w:t xml:space="preserve"> to previous work, </w:t>
      </w:r>
      <w:proofErr w:type="spellStart"/>
      <w:r w:rsidR="00D80B22">
        <w:t>DoQA</w:t>
      </w:r>
      <w:proofErr w:type="spellEnd"/>
      <w:r w:rsidR="00D80B22">
        <w:t xml:space="preserve"> comprises well-defined information needs, leading to more coherent and natural conversations with less factoid questions” </w:t>
      </w:r>
      <w:sdt>
        <w:sdtPr>
          <w:alias w:val="To edit, see citavi.com/edit"/>
          <w:tag w:val="CitaviPlaceholder#ab082c15-358a-4ce7-bb5d-6c99e73d3884"/>
          <w:id w:val="-1184593839"/>
          <w:placeholder>
            <w:docPart w:val="DefaultPlaceholder_-1854013440"/>
          </w:placeholder>
        </w:sdtPr>
        <w:sdtEndPr/>
        <w:sdtContent>
          <w:r w:rsidR="00D80B22">
            <w:rPr>
              <w:noProof/>
            </w:rPr>
            <w:fldChar w:fldCharType="begin"/>
          </w:r>
          <w:r w:rsidR="0004478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MTQ2MTQ0LTRlNGItNDhjNi05MjI0LTIyMmNjYjRhYWRmOCIsIlJhbmdlTGVuZ3RoIjoyNywiUmVmZXJlbmNlSWQiOiJkMzhjNjc2OC04ZjAwLTQwYTctOTkyMC1hNTYwNTIwYjNjNj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SIsIlN0YXJ0UGFnZSI6eyIkaWQiOiI1IiwiJHR5cGUiOiJTd2lzc0FjYWRlbWljLlBhZ2VOdW1iZXIsIFN3aXNzQWNhZGVtaWMiLCJJc0Z1bGx5TnVtZXJpYyI6dHJ1ZSwiTnVtYmVyIjoxLCJOdW1iZXJpbmdUeXBlIjowLCJOdW1lcmFsU3lzdGVtIjowLCJPcmlnaW5hbFN0cmluZyI6IjEiLCJQcmV0dHlTdHJpbmciOiIx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YWJzLzIwMDUuMDEzMjh2MiIsIlVyaVN0cmluZyI6Imh0dHA6Ly9hcnhpdi5vcmcvYWJzLzIwMDUuMDEzMjh2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wLTI5VDEzOjM0OjU1IiwiTW9kaWZpZWRCeSI6Il9QYXNjaCIsIklkIjoiY2FhYjcxMjctYjFkZS00NmI4LWIwMGEtNzliYzc3YTM4ZTU2IiwiTW9kaWZpZWRPbiI6IjIwMjEtMTAtMjlUMTM6MzQ6NTU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Oi8vYXJ4aXYub3JnL3BkZi8yMDA1LjAxMzI4djIiLCJVcmlTdHJpbmciOiJodHRwOi8vYXJ4aXYub3JnL3BkZi8yMDA1LjAxMzI4djI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}</w:instrText>
          </w:r>
          <w:r w:rsidR="00D80B22">
            <w:rPr>
              <w:noProof/>
            </w:rPr>
            <w:fldChar w:fldCharType="separate"/>
          </w:r>
          <w:r w:rsidR="00E31C1E">
            <w:rPr>
              <w:noProof/>
            </w:rPr>
            <w:t>(Campos et al., 2020, p. 1)</w:t>
          </w:r>
          <w:r w:rsidR="00D80B22">
            <w:rPr>
              <w:noProof/>
            </w:rPr>
            <w:fldChar w:fldCharType="end"/>
          </w:r>
        </w:sdtContent>
      </w:sdt>
      <w:r w:rsidR="00D80B22">
        <w:t>.</w:t>
      </w:r>
      <w:r w:rsidR="006E407C">
        <w:t xml:space="preserve"> </w:t>
      </w:r>
      <w:r w:rsidR="002E6F33">
        <w:t>Furthermore, the dat</w:t>
      </w:r>
      <w:r w:rsidR="005E4035">
        <w:t>a</w:t>
      </w:r>
      <w:r w:rsidR="002E6F33">
        <w:t xml:space="preserve">set contains answerable and non-answerable question. </w:t>
      </w:r>
      <w:r w:rsidR="005E4035">
        <w:t>The underlying task to be solved with the dataset is, given a context and a question, to extract the passage from the context that contains the answer</w:t>
      </w:r>
      <w:r w:rsidR="00D70BBF">
        <w:t>.</w:t>
      </w:r>
      <w:r w:rsidR="001E48E0">
        <w:t xml:space="preserve"> </w:t>
      </w:r>
      <w:r w:rsidR="00E20C9E" w:rsidRPr="00A22879">
        <w:rPr>
          <w:highlight w:val="yellow"/>
        </w:rPr>
        <w:t xml:space="preserve">An excerpt from </w:t>
      </w:r>
      <w:proofErr w:type="spellStart"/>
      <w:r w:rsidR="00E20C9E" w:rsidRPr="00A22879">
        <w:rPr>
          <w:highlight w:val="yellow"/>
        </w:rPr>
        <w:t>DoQA</w:t>
      </w:r>
      <w:proofErr w:type="spellEnd"/>
      <w:r w:rsidR="00D86579" w:rsidRPr="00A22879">
        <w:rPr>
          <w:highlight w:val="yellow"/>
        </w:rPr>
        <w:t xml:space="preserve"> that illustrates this task</w:t>
      </w:r>
      <w:r w:rsidR="00E20C9E" w:rsidRPr="00A22879">
        <w:rPr>
          <w:highlight w:val="yellow"/>
        </w:rPr>
        <w:t xml:space="preserve"> is given in </w:t>
      </w:r>
      <w:r w:rsidR="00767A8D" w:rsidRPr="007C7C3A">
        <w:rPr>
          <w:highlight w:val="yellow"/>
        </w:rPr>
        <w:t>table</w:t>
      </w:r>
      <w:r w:rsidR="00E20C9E" w:rsidRPr="007C7C3A">
        <w:rPr>
          <w:highlight w:val="yellow"/>
        </w:rPr>
        <w:t xml:space="preserve"> 1. </w:t>
      </w:r>
      <w:r w:rsidR="007C7C3A" w:rsidRPr="007C7C3A">
        <w:rPr>
          <w:highlight w:val="yellow"/>
        </w:rPr>
        <w:sym w:font="Wingdings" w:char="F0E0"/>
      </w:r>
      <w:r w:rsidR="007C7C3A" w:rsidRPr="007C7C3A">
        <w:rPr>
          <w:highlight w:val="yellow"/>
        </w:rPr>
        <w:t xml:space="preserve"> In </w:t>
      </w:r>
      <w:proofErr w:type="spellStart"/>
      <w:r w:rsidR="007C7C3A" w:rsidRPr="007C7C3A">
        <w:rPr>
          <w:highlight w:val="yellow"/>
        </w:rPr>
        <w:t>anhnag</w:t>
      </w:r>
      <w:proofErr w:type="spellEnd"/>
      <w:r w:rsidR="007C7C3A" w:rsidRPr="007C7C3A">
        <w:rPr>
          <w:highlight w:val="yellow"/>
        </w:rPr>
        <w:t xml:space="preserve"> </w:t>
      </w:r>
      <w:proofErr w:type="spellStart"/>
      <w:r w:rsidR="007C7C3A" w:rsidRPr="007C7C3A">
        <w:rPr>
          <w:highlight w:val="yellow"/>
        </w:rPr>
        <w:t>packen</w:t>
      </w:r>
      <w:proofErr w:type="spellEnd"/>
    </w:p>
    <w:p w14:paraId="5EBAE641" w14:textId="431FCEAC" w:rsidR="00CA6E1B" w:rsidRDefault="00704F10" w:rsidP="00FB3456">
      <w:pPr>
        <w:pStyle w:val="berschrift3"/>
      </w:pPr>
      <w:bookmarkStart w:id="31" w:name="_Toc98674050"/>
      <w:proofErr w:type="spellStart"/>
      <w:r>
        <w:t>FoodBase</w:t>
      </w:r>
      <w:bookmarkEnd w:id="31"/>
      <w:proofErr w:type="spellEnd"/>
    </w:p>
    <w:tbl>
      <w:tblPr>
        <w:tblStyle w:val="Tabellenraster"/>
        <w:tblW w:w="8381" w:type="dxa"/>
        <w:tblBorders>
          <w:top w:val="none" w:sz="0" w:space="0" w:color="auto"/>
          <w:left w:val="none" w:sz="0" w:space="0" w:color="auto"/>
          <w:bottom w:val="none" w:sz="0" w:space="0" w:color="auto"/>
          <w:right w:val="none" w:sz="0" w:space="0" w:color="auto"/>
          <w:insideH w:val="single" w:sz="12" w:space="0" w:color="auto"/>
          <w:insideV w:val="none" w:sz="0" w:space="0" w:color="auto"/>
        </w:tblBorders>
        <w:tblLook w:val="04A0" w:firstRow="1" w:lastRow="0" w:firstColumn="1" w:lastColumn="0" w:noHBand="0" w:noVBand="1"/>
      </w:tblPr>
      <w:tblGrid>
        <w:gridCol w:w="954"/>
        <w:gridCol w:w="866"/>
        <w:gridCol w:w="1611"/>
        <w:gridCol w:w="1611"/>
        <w:gridCol w:w="591"/>
        <w:gridCol w:w="560"/>
        <w:gridCol w:w="1094"/>
        <w:gridCol w:w="1094"/>
      </w:tblGrid>
      <w:tr w:rsidR="00CA6E1B" w14:paraId="0AC24561" w14:textId="77777777" w:rsidTr="00FB3456">
        <w:trPr>
          <w:trHeight w:val="454"/>
        </w:trPr>
        <w:tc>
          <w:tcPr>
            <w:tcW w:w="1004" w:type="dxa"/>
            <w:tcBorders>
              <w:top w:val="single" w:sz="12" w:space="0" w:color="auto"/>
              <w:bottom w:val="single" w:sz="12" w:space="0" w:color="auto"/>
            </w:tcBorders>
            <w:vAlign w:val="center"/>
          </w:tcPr>
          <w:p w14:paraId="6CFE17D1" w14:textId="77777777" w:rsidR="00CA6E1B" w:rsidRPr="00FB3456" w:rsidRDefault="00CA6E1B" w:rsidP="00FB3456">
            <w:pPr>
              <w:pStyle w:val="Listenabsatz"/>
              <w:spacing w:line="240" w:lineRule="auto"/>
              <w:rPr>
                <w:sz w:val="18"/>
                <w:szCs w:val="18"/>
                <w:lang w:val="de-DE"/>
              </w:rPr>
            </w:pPr>
          </w:p>
        </w:tc>
        <w:tc>
          <w:tcPr>
            <w:tcW w:w="776" w:type="dxa"/>
            <w:tcBorders>
              <w:top w:val="single" w:sz="12" w:space="0" w:color="auto"/>
              <w:bottom w:val="single" w:sz="12" w:space="0" w:color="auto"/>
            </w:tcBorders>
            <w:vAlign w:val="center"/>
          </w:tcPr>
          <w:p w14:paraId="6AE4ACAD" w14:textId="42BDB27B" w:rsidR="00CA6E1B" w:rsidRPr="00FB3456" w:rsidRDefault="00A7173A" w:rsidP="00FB3456">
            <w:pPr>
              <w:spacing w:line="240" w:lineRule="auto"/>
              <w:jc w:val="center"/>
              <w:rPr>
                <w:sz w:val="18"/>
                <w:szCs w:val="18"/>
                <w:lang w:val="de-DE"/>
              </w:rPr>
            </w:pPr>
            <w:r>
              <w:rPr>
                <w:sz w:val="18"/>
                <w:szCs w:val="18"/>
                <w:lang w:val="de-DE"/>
              </w:rPr>
              <w:t>„</w:t>
            </w:r>
            <w:r w:rsidR="00CA6E1B" w:rsidRPr="00FB3456">
              <w:rPr>
                <w:sz w:val="18"/>
                <w:szCs w:val="18"/>
                <w:lang w:val="de-DE"/>
              </w:rPr>
              <w:t>Spread</w:t>
            </w:r>
          </w:p>
        </w:tc>
        <w:tc>
          <w:tcPr>
            <w:tcW w:w="1611" w:type="dxa"/>
            <w:tcBorders>
              <w:top w:val="single" w:sz="12" w:space="0" w:color="auto"/>
              <w:bottom w:val="single" w:sz="12" w:space="0" w:color="auto"/>
            </w:tcBorders>
            <w:vAlign w:val="center"/>
          </w:tcPr>
          <w:p w14:paraId="61C15D82" w14:textId="77777777" w:rsidR="00CA6E1B" w:rsidRPr="00FB3456" w:rsidRDefault="00CA6E1B" w:rsidP="00FB3456">
            <w:pPr>
              <w:spacing w:line="240" w:lineRule="auto"/>
              <w:jc w:val="center"/>
              <w:rPr>
                <w:sz w:val="18"/>
                <w:szCs w:val="18"/>
                <w:lang w:val="de-DE"/>
              </w:rPr>
            </w:pPr>
            <w:proofErr w:type="spellStart"/>
            <w:r w:rsidRPr="00FB3456">
              <w:rPr>
                <w:sz w:val="18"/>
                <w:szCs w:val="18"/>
                <w:lang w:val="de-DE"/>
              </w:rPr>
              <w:t>spinach</w:t>
            </w:r>
            <w:proofErr w:type="spellEnd"/>
          </w:p>
        </w:tc>
        <w:tc>
          <w:tcPr>
            <w:tcW w:w="1611" w:type="dxa"/>
            <w:tcBorders>
              <w:top w:val="single" w:sz="12" w:space="0" w:color="auto"/>
              <w:bottom w:val="single" w:sz="12" w:space="0" w:color="auto"/>
            </w:tcBorders>
            <w:vAlign w:val="center"/>
          </w:tcPr>
          <w:p w14:paraId="522D3D63" w14:textId="77777777" w:rsidR="00CA6E1B" w:rsidRPr="00FB3456" w:rsidRDefault="00CA6E1B" w:rsidP="00FB3456">
            <w:pPr>
              <w:spacing w:line="240" w:lineRule="auto"/>
              <w:jc w:val="center"/>
              <w:rPr>
                <w:sz w:val="18"/>
                <w:szCs w:val="18"/>
                <w:lang w:val="de-DE"/>
              </w:rPr>
            </w:pPr>
            <w:proofErr w:type="spellStart"/>
            <w:r w:rsidRPr="00FB3456">
              <w:rPr>
                <w:sz w:val="18"/>
                <w:szCs w:val="18"/>
                <w:lang w:val="de-DE"/>
              </w:rPr>
              <w:t>dip</w:t>
            </w:r>
            <w:proofErr w:type="spellEnd"/>
          </w:p>
        </w:tc>
        <w:tc>
          <w:tcPr>
            <w:tcW w:w="613" w:type="dxa"/>
            <w:tcBorders>
              <w:top w:val="single" w:sz="12" w:space="0" w:color="auto"/>
              <w:bottom w:val="single" w:sz="12" w:space="0" w:color="auto"/>
            </w:tcBorders>
            <w:vAlign w:val="center"/>
          </w:tcPr>
          <w:p w14:paraId="2C98CDCA" w14:textId="77777777" w:rsidR="00CA6E1B" w:rsidRPr="00FB3456" w:rsidRDefault="00CA6E1B" w:rsidP="00FB3456">
            <w:pPr>
              <w:spacing w:line="240" w:lineRule="auto"/>
              <w:jc w:val="center"/>
              <w:rPr>
                <w:sz w:val="18"/>
                <w:szCs w:val="18"/>
                <w:lang w:val="de-DE"/>
              </w:rPr>
            </w:pPr>
            <w:proofErr w:type="spellStart"/>
            <w:r w:rsidRPr="00FB3456">
              <w:rPr>
                <w:sz w:val="18"/>
                <w:szCs w:val="18"/>
                <w:lang w:val="de-DE"/>
              </w:rPr>
              <w:t>over</w:t>
            </w:r>
            <w:proofErr w:type="spellEnd"/>
          </w:p>
        </w:tc>
        <w:tc>
          <w:tcPr>
            <w:tcW w:w="578" w:type="dxa"/>
            <w:tcBorders>
              <w:top w:val="single" w:sz="12" w:space="0" w:color="auto"/>
              <w:bottom w:val="single" w:sz="12" w:space="0" w:color="auto"/>
            </w:tcBorders>
            <w:vAlign w:val="center"/>
          </w:tcPr>
          <w:p w14:paraId="7D1B9B84" w14:textId="77777777" w:rsidR="00CA6E1B" w:rsidRPr="00FB3456" w:rsidRDefault="00CA6E1B" w:rsidP="00FB3456">
            <w:pPr>
              <w:spacing w:line="240" w:lineRule="auto"/>
              <w:jc w:val="center"/>
              <w:rPr>
                <w:sz w:val="18"/>
                <w:szCs w:val="18"/>
                <w:lang w:val="de-DE"/>
              </w:rPr>
            </w:pPr>
            <w:proofErr w:type="spellStart"/>
            <w:r w:rsidRPr="00FB3456">
              <w:rPr>
                <w:sz w:val="18"/>
                <w:szCs w:val="18"/>
                <w:lang w:val="de-DE"/>
              </w:rPr>
              <w:t>the</w:t>
            </w:r>
            <w:proofErr w:type="spellEnd"/>
          </w:p>
        </w:tc>
        <w:tc>
          <w:tcPr>
            <w:tcW w:w="1094" w:type="dxa"/>
            <w:tcBorders>
              <w:top w:val="single" w:sz="12" w:space="0" w:color="auto"/>
              <w:bottom w:val="single" w:sz="12" w:space="0" w:color="auto"/>
            </w:tcBorders>
            <w:vAlign w:val="center"/>
          </w:tcPr>
          <w:p w14:paraId="272A0EB1" w14:textId="77777777" w:rsidR="00CA6E1B" w:rsidRPr="00FB3456" w:rsidRDefault="00CA6E1B" w:rsidP="00FB3456">
            <w:pPr>
              <w:spacing w:line="240" w:lineRule="auto"/>
              <w:jc w:val="center"/>
              <w:rPr>
                <w:sz w:val="18"/>
                <w:szCs w:val="18"/>
                <w:lang w:val="de-DE"/>
              </w:rPr>
            </w:pPr>
            <w:proofErr w:type="spellStart"/>
            <w:r w:rsidRPr="00FB3456">
              <w:rPr>
                <w:sz w:val="18"/>
                <w:szCs w:val="18"/>
                <w:lang w:val="de-DE"/>
              </w:rPr>
              <w:t>pizza</w:t>
            </w:r>
            <w:proofErr w:type="spellEnd"/>
          </w:p>
        </w:tc>
        <w:tc>
          <w:tcPr>
            <w:tcW w:w="1094" w:type="dxa"/>
            <w:tcBorders>
              <w:top w:val="single" w:sz="12" w:space="0" w:color="auto"/>
              <w:bottom w:val="single" w:sz="12" w:space="0" w:color="auto"/>
            </w:tcBorders>
            <w:vAlign w:val="center"/>
          </w:tcPr>
          <w:p w14:paraId="138259F8" w14:textId="0274F826" w:rsidR="00CA6E1B" w:rsidRPr="00FB3456" w:rsidRDefault="00CA6E1B" w:rsidP="00FB3456">
            <w:pPr>
              <w:spacing w:line="240" w:lineRule="auto"/>
              <w:jc w:val="center"/>
              <w:rPr>
                <w:sz w:val="18"/>
                <w:szCs w:val="18"/>
                <w:lang w:val="de-DE"/>
              </w:rPr>
            </w:pPr>
            <w:proofErr w:type="spellStart"/>
            <w:r w:rsidRPr="00FB3456">
              <w:rPr>
                <w:sz w:val="18"/>
                <w:szCs w:val="18"/>
                <w:lang w:val="de-DE"/>
              </w:rPr>
              <w:t>crust</w:t>
            </w:r>
            <w:proofErr w:type="spellEnd"/>
            <w:r w:rsidR="00A7173A">
              <w:rPr>
                <w:sz w:val="18"/>
                <w:szCs w:val="18"/>
                <w:lang w:val="de-DE"/>
              </w:rPr>
              <w:t>"</w:t>
            </w:r>
          </w:p>
        </w:tc>
      </w:tr>
      <w:tr w:rsidR="00CA6E1B" w14:paraId="013F3172" w14:textId="77777777" w:rsidTr="00FB3456">
        <w:trPr>
          <w:trHeight w:val="454"/>
        </w:trPr>
        <w:tc>
          <w:tcPr>
            <w:tcW w:w="1004" w:type="dxa"/>
            <w:tcBorders>
              <w:top w:val="single" w:sz="12" w:space="0" w:color="auto"/>
            </w:tcBorders>
            <w:vAlign w:val="center"/>
          </w:tcPr>
          <w:p w14:paraId="59EC5C40" w14:textId="77777777" w:rsidR="00CA6E1B" w:rsidRPr="00FB3456" w:rsidRDefault="00CA6E1B" w:rsidP="00FB3456">
            <w:pPr>
              <w:spacing w:line="240" w:lineRule="auto"/>
              <w:jc w:val="center"/>
              <w:rPr>
                <w:b/>
                <w:bCs/>
                <w:sz w:val="18"/>
                <w:szCs w:val="18"/>
                <w:lang w:val="de-DE"/>
              </w:rPr>
            </w:pPr>
            <w:r w:rsidRPr="00FB3456">
              <w:rPr>
                <w:b/>
                <w:bCs/>
                <w:sz w:val="18"/>
                <w:szCs w:val="18"/>
                <w:lang w:val="de-DE"/>
              </w:rPr>
              <w:t>Food-</w:t>
            </w:r>
            <w:proofErr w:type="spellStart"/>
            <w:r w:rsidRPr="00FB3456">
              <w:rPr>
                <w:b/>
                <w:bCs/>
                <w:sz w:val="18"/>
                <w:szCs w:val="18"/>
                <w:lang w:val="de-DE"/>
              </w:rPr>
              <w:t>classification</w:t>
            </w:r>
            <w:proofErr w:type="spellEnd"/>
          </w:p>
        </w:tc>
        <w:tc>
          <w:tcPr>
            <w:tcW w:w="776" w:type="dxa"/>
            <w:tcBorders>
              <w:top w:val="single" w:sz="12" w:space="0" w:color="auto"/>
            </w:tcBorders>
            <w:vAlign w:val="center"/>
          </w:tcPr>
          <w:p w14:paraId="5B9BDE10"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611" w:type="dxa"/>
            <w:tcBorders>
              <w:top w:val="single" w:sz="12" w:space="0" w:color="auto"/>
            </w:tcBorders>
            <w:vAlign w:val="center"/>
          </w:tcPr>
          <w:p w14:paraId="05A2EB5A" w14:textId="77777777" w:rsidR="00CA6E1B" w:rsidRPr="00FB3456" w:rsidRDefault="00CA6E1B" w:rsidP="00FB3456">
            <w:pPr>
              <w:spacing w:line="240" w:lineRule="auto"/>
              <w:jc w:val="center"/>
              <w:rPr>
                <w:sz w:val="18"/>
                <w:szCs w:val="18"/>
                <w:lang w:val="de-DE"/>
              </w:rPr>
            </w:pPr>
            <w:r w:rsidRPr="00FB3456">
              <w:rPr>
                <w:sz w:val="18"/>
                <w:szCs w:val="18"/>
                <w:lang w:val="de-DE"/>
              </w:rPr>
              <w:t>B-FOOD</w:t>
            </w:r>
          </w:p>
        </w:tc>
        <w:tc>
          <w:tcPr>
            <w:tcW w:w="1611" w:type="dxa"/>
            <w:tcBorders>
              <w:top w:val="single" w:sz="12" w:space="0" w:color="auto"/>
            </w:tcBorders>
            <w:vAlign w:val="center"/>
          </w:tcPr>
          <w:p w14:paraId="562B7F83" w14:textId="77777777" w:rsidR="00CA6E1B" w:rsidRPr="00FB3456" w:rsidRDefault="00CA6E1B" w:rsidP="00FB3456">
            <w:pPr>
              <w:spacing w:line="240" w:lineRule="auto"/>
              <w:jc w:val="center"/>
              <w:rPr>
                <w:sz w:val="18"/>
                <w:szCs w:val="18"/>
                <w:lang w:val="de-DE"/>
              </w:rPr>
            </w:pPr>
            <w:r w:rsidRPr="00FB3456">
              <w:rPr>
                <w:sz w:val="18"/>
                <w:szCs w:val="18"/>
                <w:lang w:val="de-DE"/>
              </w:rPr>
              <w:t>I-FOOD</w:t>
            </w:r>
          </w:p>
        </w:tc>
        <w:tc>
          <w:tcPr>
            <w:tcW w:w="613" w:type="dxa"/>
            <w:tcBorders>
              <w:top w:val="single" w:sz="12" w:space="0" w:color="auto"/>
            </w:tcBorders>
            <w:vAlign w:val="center"/>
          </w:tcPr>
          <w:p w14:paraId="5DC797AF"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578" w:type="dxa"/>
            <w:tcBorders>
              <w:top w:val="single" w:sz="12" w:space="0" w:color="auto"/>
            </w:tcBorders>
            <w:vAlign w:val="center"/>
          </w:tcPr>
          <w:p w14:paraId="4D12FF46"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094" w:type="dxa"/>
            <w:tcBorders>
              <w:top w:val="single" w:sz="12" w:space="0" w:color="auto"/>
            </w:tcBorders>
            <w:vAlign w:val="center"/>
          </w:tcPr>
          <w:p w14:paraId="6CD7ED14" w14:textId="77777777" w:rsidR="00CA6E1B" w:rsidRPr="00FB3456" w:rsidRDefault="00CA6E1B" w:rsidP="00FB3456">
            <w:pPr>
              <w:spacing w:line="240" w:lineRule="auto"/>
              <w:jc w:val="center"/>
              <w:rPr>
                <w:sz w:val="18"/>
                <w:szCs w:val="18"/>
                <w:lang w:val="de-DE"/>
              </w:rPr>
            </w:pPr>
            <w:r w:rsidRPr="00FB3456">
              <w:rPr>
                <w:sz w:val="18"/>
                <w:szCs w:val="18"/>
                <w:lang w:val="de-DE"/>
              </w:rPr>
              <w:t>B-FOOD</w:t>
            </w:r>
          </w:p>
        </w:tc>
        <w:tc>
          <w:tcPr>
            <w:tcW w:w="1094" w:type="dxa"/>
            <w:tcBorders>
              <w:top w:val="single" w:sz="12" w:space="0" w:color="auto"/>
            </w:tcBorders>
            <w:vAlign w:val="center"/>
          </w:tcPr>
          <w:p w14:paraId="32AF1180" w14:textId="77777777" w:rsidR="00CA6E1B" w:rsidRPr="00FB3456" w:rsidRDefault="00CA6E1B" w:rsidP="00FB3456">
            <w:pPr>
              <w:spacing w:line="240" w:lineRule="auto"/>
              <w:jc w:val="center"/>
              <w:rPr>
                <w:sz w:val="18"/>
                <w:szCs w:val="18"/>
                <w:lang w:val="de-DE"/>
              </w:rPr>
            </w:pPr>
            <w:r w:rsidRPr="00FB3456">
              <w:rPr>
                <w:sz w:val="18"/>
                <w:szCs w:val="18"/>
                <w:lang w:val="de-DE"/>
              </w:rPr>
              <w:t>I-FOOD</w:t>
            </w:r>
          </w:p>
        </w:tc>
      </w:tr>
      <w:tr w:rsidR="00CA6E1B" w14:paraId="398ED760" w14:textId="77777777" w:rsidTr="00FB3456">
        <w:trPr>
          <w:trHeight w:val="454"/>
        </w:trPr>
        <w:tc>
          <w:tcPr>
            <w:tcW w:w="1004" w:type="dxa"/>
            <w:vAlign w:val="center"/>
          </w:tcPr>
          <w:p w14:paraId="7058A300" w14:textId="77777777" w:rsidR="00CA6E1B" w:rsidRPr="00FB3456" w:rsidRDefault="00CA6E1B" w:rsidP="00FB3456">
            <w:pPr>
              <w:spacing w:line="240" w:lineRule="auto"/>
              <w:jc w:val="center"/>
              <w:rPr>
                <w:b/>
                <w:bCs/>
                <w:sz w:val="18"/>
                <w:szCs w:val="18"/>
                <w:lang w:val="de-DE"/>
              </w:rPr>
            </w:pPr>
            <w:proofErr w:type="spellStart"/>
            <w:r w:rsidRPr="00FB3456">
              <w:rPr>
                <w:b/>
                <w:bCs/>
                <w:sz w:val="18"/>
                <w:szCs w:val="18"/>
                <w:lang w:val="de-DE"/>
              </w:rPr>
              <w:t>Hansard-parent</w:t>
            </w:r>
            <w:proofErr w:type="spellEnd"/>
          </w:p>
        </w:tc>
        <w:tc>
          <w:tcPr>
            <w:tcW w:w="776" w:type="dxa"/>
            <w:vAlign w:val="center"/>
          </w:tcPr>
          <w:p w14:paraId="137226DF"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611" w:type="dxa"/>
            <w:vAlign w:val="center"/>
          </w:tcPr>
          <w:p w14:paraId="1D49FF5F"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B-AG.01.h</w:t>
            </w:r>
          </w:p>
        </w:tc>
        <w:tc>
          <w:tcPr>
            <w:tcW w:w="1611" w:type="dxa"/>
            <w:vAlign w:val="center"/>
          </w:tcPr>
          <w:p w14:paraId="3AD6A87E"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I-AG.01.h</w:t>
            </w:r>
          </w:p>
        </w:tc>
        <w:tc>
          <w:tcPr>
            <w:tcW w:w="613" w:type="dxa"/>
            <w:vAlign w:val="center"/>
          </w:tcPr>
          <w:p w14:paraId="580AC077"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578" w:type="dxa"/>
            <w:vAlign w:val="center"/>
          </w:tcPr>
          <w:p w14:paraId="2F867524"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094" w:type="dxa"/>
            <w:vAlign w:val="center"/>
          </w:tcPr>
          <w:p w14:paraId="5448ACBC"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B-AG.01.n</w:t>
            </w:r>
          </w:p>
        </w:tc>
        <w:tc>
          <w:tcPr>
            <w:tcW w:w="1094" w:type="dxa"/>
            <w:vAlign w:val="center"/>
          </w:tcPr>
          <w:p w14:paraId="03178D28"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I-AG.01.n</w:t>
            </w:r>
          </w:p>
        </w:tc>
      </w:tr>
      <w:tr w:rsidR="00CA6E1B" w14:paraId="41DF5F7D" w14:textId="77777777" w:rsidTr="00FB3456">
        <w:trPr>
          <w:trHeight w:val="454"/>
        </w:trPr>
        <w:tc>
          <w:tcPr>
            <w:tcW w:w="1004" w:type="dxa"/>
            <w:vAlign w:val="center"/>
          </w:tcPr>
          <w:p w14:paraId="37E95F49" w14:textId="77777777" w:rsidR="00CA6E1B" w:rsidRPr="00FB3456" w:rsidRDefault="00CA6E1B" w:rsidP="00FB3456">
            <w:pPr>
              <w:spacing w:line="240" w:lineRule="auto"/>
              <w:jc w:val="center"/>
              <w:rPr>
                <w:b/>
                <w:bCs/>
                <w:sz w:val="18"/>
                <w:szCs w:val="18"/>
                <w:lang w:val="de-DE"/>
              </w:rPr>
            </w:pPr>
            <w:proofErr w:type="spellStart"/>
            <w:r w:rsidRPr="00FB3456">
              <w:rPr>
                <w:b/>
                <w:bCs/>
                <w:sz w:val="18"/>
                <w:szCs w:val="18"/>
                <w:lang w:val="de-DE"/>
              </w:rPr>
              <w:t>Hansard-closest</w:t>
            </w:r>
            <w:proofErr w:type="spellEnd"/>
          </w:p>
        </w:tc>
        <w:tc>
          <w:tcPr>
            <w:tcW w:w="776" w:type="dxa"/>
            <w:vAlign w:val="center"/>
          </w:tcPr>
          <w:p w14:paraId="0EF94319"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611" w:type="dxa"/>
            <w:vAlign w:val="center"/>
          </w:tcPr>
          <w:p w14:paraId="0B8FC5D1"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B-AG.01.h.02.c</w:t>
            </w:r>
          </w:p>
        </w:tc>
        <w:tc>
          <w:tcPr>
            <w:tcW w:w="1611" w:type="dxa"/>
            <w:vAlign w:val="center"/>
          </w:tcPr>
          <w:p w14:paraId="25A48B17"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I-AG.01.h.02.c</w:t>
            </w:r>
          </w:p>
        </w:tc>
        <w:tc>
          <w:tcPr>
            <w:tcW w:w="613" w:type="dxa"/>
            <w:vAlign w:val="center"/>
          </w:tcPr>
          <w:p w14:paraId="3478B29E"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578" w:type="dxa"/>
            <w:vAlign w:val="center"/>
          </w:tcPr>
          <w:p w14:paraId="15693942"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094" w:type="dxa"/>
            <w:vAlign w:val="center"/>
          </w:tcPr>
          <w:p w14:paraId="00C65500"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B-AG.01.n.11</w:t>
            </w:r>
          </w:p>
        </w:tc>
        <w:tc>
          <w:tcPr>
            <w:tcW w:w="1094" w:type="dxa"/>
            <w:vAlign w:val="center"/>
          </w:tcPr>
          <w:p w14:paraId="53B78112"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I-AG.01.n.11</w:t>
            </w:r>
          </w:p>
        </w:tc>
      </w:tr>
      <w:tr w:rsidR="00CA6E1B" w14:paraId="39E42939" w14:textId="77777777" w:rsidTr="00FB3456">
        <w:trPr>
          <w:trHeight w:val="454"/>
        </w:trPr>
        <w:tc>
          <w:tcPr>
            <w:tcW w:w="1004" w:type="dxa"/>
            <w:tcBorders>
              <w:bottom w:val="single" w:sz="12" w:space="0" w:color="auto"/>
            </w:tcBorders>
            <w:vAlign w:val="center"/>
          </w:tcPr>
          <w:p w14:paraId="315F1C72" w14:textId="77777777" w:rsidR="00CA6E1B" w:rsidRPr="00FB3456" w:rsidRDefault="00CA6E1B" w:rsidP="00FB3456">
            <w:pPr>
              <w:spacing w:line="240" w:lineRule="auto"/>
              <w:jc w:val="center"/>
              <w:rPr>
                <w:b/>
                <w:bCs/>
                <w:sz w:val="18"/>
                <w:szCs w:val="18"/>
                <w:lang w:val="de-DE"/>
              </w:rPr>
            </w:pPr>
            <w:proofErr w:type="spellStart"/>
            <w:r w:rsidRPr="00FB3456">
              <w:rPr>
                <w:b/>
                <w:bCs/>
                <w:sz w:val="18"/>
                <w:szCs w:val="18"/>
                <w:lang w:val="de-DE"/>
              </w:rPr>
              <w:t>FoodOn</w:t>
            </w:r>
            <w:proofErr w:type="spellEnd"/>
          </w:p>
        </w:tc>
        <w:tc>
          <w:tcPr>
            <w:tcW w:w="776" w:type="dxa"/>
            <w:tcBorders>
              <w:bottom w:val="single" w:sz="12" w:space="0" w:color="auto"/>
            </w:tcBorders>
            <w:vAlign w:val="center"/>
          </w:tcPr>
          <w:p w14:paraId="28D319AE"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611" w:type="dxa"/>
            <w:tcBorders>
              <w:bottom w:val="single" w:sz="12" w:space="0" w:color="auto"/>
            </w:tcBorders>
            <w:vAlign w:val="center"/>
          </w:tcPr>
          <w:p w14:paraId="458D0100"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B-NCBITaxon_3562</w:t>
            </w:r>
          </w:p>
        </w:tc>
        <w:tc>
          <w:tcPr>
            <w:tcW w:w="1611" w:type="dxa"/>
            <w:tcBorders>
              <w:bottom w:val="single" w:sz="12" w:space="0" w:color="auto"/>
            </w:tcBorders>
            <w:vAlign w:val="center"/>
          </w:tcPr>
          <w:p w14:paraId="4D6C4034"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I-NCBITaxon_3562</w:t>
            </w:r>
          </w:p>
        </w:tc>
        <w:tc>
          <w:tcPr>
            <w:tcW w:w="613" w:type="dxa"/>
            <w:tcBorders>
              <w:bottom w:val="single" w:sz="12" w:space="0" w:color="auto"/>
            </w:tcBorders>
            <w:vAlign w:val="center"/>
          </w:tcPr>
          <w:p w14:paraId="4CE7F79C"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578" w:type="dxa"/>
            <w:tcBorders>
              <w:bottom w:val="single" w:sz="12" w:space="0" w:color="auto"/>
            </w:tcBorders>
            <w:vAlign w:val="center"/>
          </w:tcPr>
          <w:p w14:paraId="7A130B03"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094" w:type="dxa"/>
            <w:tcBorders>
              <w:bottom w:val="single" w:sz="12" w:space="0" w:color="auto"/>
            </w:tcBorders>
            <w:vAlign w:val="center"/>
          </w:tcPr>
          <w:p w14:paraId="479A6F25"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094" w:type="dxa"/>
            <w:tcBorders>
              <w:bottom w:val="single" w:sz="12" w:space="0" w:color="auto"/>
            </w:tcBorders>
            <w:vAlign w:val="center"/>
          </w:tcPr>
          <w:p w14:paraId="0AA6BE6E"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r>
      <w:tr w:rsidR="00CA6E1B" w14:paraId="59C55BB2" w14:textId="77777777" w:rsidTr="00FB3456">
        <w:trPr>
          <w:trHeight w:val="454"/>
        </w:trPr>
        <w:tc>
          <w:tcPr>
            <w:tcW w:w="1004" w:type="dxa"/>
            <w:tcBorders>
              <w:top w:val="single" w:sz="12" w:space="0" w:color="auto"/>
              <w:bottom w:val="single" w:sz="12" w:space="0" w:color="auto"/>
            </w:tcBorders>
            <w:vAlign w:val="center"/>
          </w:tcPr>
          <w:p w14:paraId="010E5072" w14:textId="77777777" w:rsidR="00CA6E1B" w:rsidRPr="00FB3456" w:rsidRDefault="00CA6E1B" w:rsidP="00FB3456">
            <w:pPr>
              <w:spacing w:line="240" w:lineRule="auto"/>
              <w:jc w:val="center"/>
              <w:rPr>
                <w:b/>
                <w:bCs/>
                <w:sz w:val="18"/>
                <w:szCs w:val="18"/>
                <w:lang w:val="de-DE"/>
              </w:rPr>
            </w:pPr>
            <w:r w:rsidRPr="00FB3456">
              <w:rPr>
                <w:b/>
                <w:bCs/>
                <w:sz w:val="18"/>
                <w:szCs w:val="18"/>
                <w:lang w:val="de-DE"/>
              </w:rPr>
              <w:t>SNOMED CT</w:t>
            </w:r>
          </w:p>
        </w:tc>
        <w:tc>
          <w:tcPr>
            <w:tcW w:w="776" w:type="dxa"/>
            <w:tcBorders>
              <w:top w:val="single" w:sz="12" w:space="0" w:color="auto"/>
              <w:bottom w:val="single" w:sz="12" w:space="0" w:color="auto"/>
            </w:tcBorders>
            <w:vAlign w:val="center"/>
          </w:tcPr>
          <w:p w14:paraId="1D30C5A3"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611" w:type="dxa"/>
            <w:tcBorders>
              <w:top w:val="single" w:sz="12" w:space="0" w:color="auto"/>
              <w:bottom w:val="single" w:sz="12" w:space="0" w:color="auto"/>
            </w:tcBorders>
            <w:vAlign w:val="center"/>
          </w:tcPr>
          <w:p w14:paraId="731AB5BC"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B-256329006</w:t>
            </w:r>
          </w:p>
        </w:tc>
        <w:tc>
          <w:tcPr>
            <w:tcW w:w="1611" w:type="dxa"/>
            <w:tcBorders>
              <w:top w:val="single" w:sz="12" w:space="0" w:color="auto"/>
              <w:bottom w:val="single" w:sz="12" w:space="0" w:color="auto"/>
            </w:tcBorders>
            <w:vAlign w:val="center"/>
          </w:tcPr>
          <w:p w14:paraId="62BAE97D"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I-256329006</w:t>
            </w:r>
          </w:p>
        </w:tc>
        <w:tc>
          <w:tcPr>
            <w:tcW w:w="613" w:type="dxa"/>
            <w:tcBorders>
              <w:top w:val="single" w:sz="12" w:space="0" w:color="auto"/>
              <w:bottom w:val="single" w:sz="12" w:space="0" w:color="auto"/>
            </w:tcBorders>
            <w:vAlign w:val="center"/>
          </w:tcPr>
          <w:p w14:paraId="379C5021"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578" w:type="dxa"/>
            <w:tcBorders>
              <w:top w:val="single" w:sz="12" w:space="0" w:color="auto"/>
              <w:bottom w:val="single" w:sz="12" w:space="0" w:color="auto"/>
            </w:tcBorders>
            <w:vAlign w:val="center"/>
          </w:tcPr>
          <w:p w14:paraId="02BAD52A"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094" w:type="dxa"/>
            <w:tcBorders>
              <w:top w:val="single" w:sz="12" w:space="0" w:color="auto"/>
              <w:bottom w:val="single" w:sz="12" w:space="0" w:color="auto"/>
            </w:tcBorders>
            <w:vAlign w:val="center"/>
          </w:tcPr>
          <w:p w14:paraId="54905132"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B-227757007</w:t>
            </w:r>
          </w:p>
        </w:tc>
        <w:tc>
          <w:tcPr>
            <w:tcW w:w="1094" w:type="dxa"/>
            <w:tcBorders>
              <w:top w:val="single" w:sz="12" w:space="0" w:color="auto"/>
              <w:bottom w:val="single" w:sz="12" w:space="0" w:color="auto"/>
            </w:tcBorders>
            <w:vAlign w:val="center"/>
          </w:tcPr>
          <w:p w14:paraId="3F87DA10" w14:textId="77777777" w:rsidR="00CA6E1B" w:rsidRPr="00FB3456" w:rsidRDefault="00CA6E1B" w:rsidP="00FB3456">
            <w:pPr>
              <w:keepNext/>
              <w:spacing w:line="240" w:lineRule="auto"/>
              <w:jc w:val="center"/>
              <w:rPr>
                <w:sz w:val="18"/>
                <w:szCs w:val="18"/>
                <w:lang w:val="de-DE"/>
              </w:rPr>
            </w:pPr>
            <w:r w:rsidRPr="00FB3456">
              <w:rPr>
                <w:rFonts w:cs="Courier New"/>
                <w:color w:val="212121"/>
                <w:sz w:val="18"/>
                <w:szCs w:val="18"/>
                <w:shd w:val="clear" w:color="auto" w:fill="FFFFFF"/>
              </w:rPr>
              <w:t>I-227757007</w:t>
            </w:r>
          </w:p>
        </w:tc>
      </w:tr>
    </w:tbl>
    <w:p w14:paraId="5A581D01" w14:textId="4E438F89" w:rsidR="00FB3456" w:rsidRDefault="00FB3456">
      <w:pPr>
        <w:pStyle w:val="Beschriftung"/>
      </w:pPr>
      <w:r>
        <w:t xml:space="preserve">Table </w:t>
      </w:r>
      <w:r>
        <w:fldChar w:fldCharType="begin"/>
      </w:r>
      <w:r>
        <w:instrText xml:space="preserve"> SEQ Table \* ARABIC </w:instrText>
      </w:r>
      <w:r>
        <w:fldChar w:fldCharType="separate"/>
      </w:r>
      <w:r w:rsidR="001A6633">
        <w:rPr>
          <w:noProof/>
        </w:rPr>
        <w:t>3</w:t>
      </w:r>
      <w:r>
        <w:fldChar w:fldCharType="end"/>
      </w:r>
      <w:r>
        <w:t xml:space="preserve">: Excerpt </w:t>
      </w:r>
      <w:r w:rsidR="004E0CAE">
        <w:t xml:space="preserve">from the </w:t>
      </w:r>
      <w:proofErr w:type="spellStart"/>
      <w:r w:rsidR="004E0CAE">
        <w:t>FoodBase</w:t>
      </w:r>
      <w:proofErr w:type="spellEnd"/>
      <w:r w:rsidR="004E0CAE">
        <w:t xml:space="preserve"> corpus</w:t>
      </w:r>
      <w:r w:rsidR="009019FC">
        <w:t xml:space="preserve">, annotated for 5 different tasks </w:t>
      </w:r>
      <w:r w:rsidR="004E0CAE">
        <w:t xml:space="preserve">by </w:t>
      </w:r>
      <w:sdt>
        <w:sdtPr>
          <w:alias w:val="To edit, see citavi.com/edit"/>
          <w:tag w:val="CitaviPlaceholder#248af935-c8a7-4ea1-8651-9f088be7af6d"/>
          <w:id w:val="-1984001308"/>
          <w:placeholder>
            <w:docPart w:val="DefaultPlaceholder_-1854013440"/>
          </w:placeholder>
        </w:sdtPr>
        <w:sdtEndPr/>
        <w:sdtContent>
          <w:r w:rsidR="004E0CAE">
            <w:rPr>
              <w:noProof/>
            </w:rPr>
            <w:fldChar w:fldCharType="begin"/>
          </w:r>
          <w:r w:rsidR="00E31C1E">
            <w:rPr>
              <w:noProof/>
            </w:rPr>
            <w:instrText>ADDIN CitaviPlaceholder{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IxOTYvMjgyMjkiLCJVcmlTdHJpbmciOiJodHRwczovL2RvaS5vcmcvMTAuMjE5Ni8yODIy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xLTI3VDE0OjUxOjI4IiwiTW9kaWZpZWRCeSI6Il9QYXNjaCIsIklkIjoiZDRmMWEzZjEtN2ZkYS00NjUxLWFjYzktN2MxYWZlODVjNmY2IiwiTW9kaWZpZWRPbiI6IjIwMjItMDEtMjdUMTQ6NTE6Mjg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NDM4MzY3MSIsIlVyaVN0cmluZyI6Imh0dHA6Ly93d3cubmNiaS5ubG0ubmloLmdvdi9wdWJtZWQvMzQzODM2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Bhc2NoIiwiQ3JlYXRlZE9uIjoiMjAyMi0wMS0yN1QxNDo1MToyOCIsIk1vZGlmaWVkQnkiOiJfUGFzY2giLCJJZCI6ImZjMWMxZmM3LWRhZjUtNGFkMC1hOTFmLWJiM2EzYzNmYmE4NCIsIk1vZGlmaWVkT24iOiIyMDIyLTAxLTI3VDE0OjUxOjI4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UE1DODQxNTU1OCIsIlVyaVN0cmluZyI6Imh0dHBzOi8vd3d3Lm5jYmkubmxtLm5paC5nb3YvcG1jL2FydGljbGVzL1BNQzg0MTU1NTg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}</w:instrText>
          </w:r>
          <w:r w:rsidR="004E0CAE">
            <w:rPr>
              <w:noProof/>
            </w:rPr>
            <w:fldChar w:fldCharType="separate"/>
          </w:r>
          <w:r w:rsidR="00E31C1E">
            <w:rPr>
              <w:noProof/>
            </w:rPr>
            <w:t>Stojanov et al.</w:t>
          </w:r>
          <w:r w:rsidR="004E0CAE">
            <w:rPr>
              <w:noProof/>
            </w:rPr>
            <w:fldChar w:fldCharType="end"/>
          </w:r>
        </w:sdtContent>
      </w:sdt>
      <w:r w:rsidR="004E0CAE">
        <w:t xml:space="preserve"> </w:t>
      </w:r>
      <w:sdt>
        <w:sdtPr>
          <w:alias w:val="To edit, see citavi.com/edit"/>
          <w:tag w:val="CitaviPlaceholder#f5eafc05-1c42-4c1f-bca2-8afd86b3f0ef"/>
          <w:id w:val="-1278637712"/>
          <w:placeholder>
            <w:docPart w:val="DefaultPlaceholder_-1854013440"/>
          </w:placeholder>
        </w:sdtPr>
        <w:sdtEndPr/>
        <w:sdtContent>
          <w:r w:rsidR="004E0CAE">
            <w:rPr>
              <w:noProof/>
            </w:rPr>
            <w:fldChar w:fldCharType="begin"/>
          </w:r>
          <w:r w:rsidR="00E31C1E">
            <w:rPr>
              <w:noProof/>
            </w:rPr>
            <w:instrText>ADDIN CitaviPlaceholder{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jE5Ni8yODIyOSIsIlVyaVN0cmluZyI6Imh0dHBzOi8vZG9pLm9yZy8xMC4yMTk2LzI4MjI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EtMjdUMTQ6NTE6MjgiLCJNb2RpZmllZEJ5IjoiX1Bhc2NoIiwiSWQiOiJkNGYxYTNmMS03ZmRhLTQ2NTEtYWNjOS03YzFhZmU4NWM2ZjYiLCJNb2RpZmllZE9uIjoiMjAyMi0wMS0yN1QxNDo1MToyOC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M0MzgzNjcxIiwiVXJpU3RyaW5nIjoiaHR0cDovL3d3dy5uY2JpLm5sbS5uaWguZ292L3B1Ym1lZC8zNDM4MzY3M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FzY2giLCJDcmVhdGVkT24iOiIyMDIyLTAxLTI3VDE0OjUxOjI4IiwiTW9kaWZpZWRCeSI6Il9QYXNjaCIsIklkIjoiZmMxYzFmYzctZGFmNS00YWQwLWE5MWYtYmIzYTNjM2ZiYTg0IiwiTW9kaWZpZWRPbiI6IjIwMjItMDEtMjdUMTQ6NTE6Mjg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JQTUM4NDE1NTU4IiwiVXJpU3RyaW5nIjoiaHR0cHM6Ly93d3cubmNiaS5ubG0ubmloLmdvdi9wbWMvYXJ0aWNsZXMvUE1DODQxNTU1O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}</w:instrText>
          </w:r>
          <w:r w:rsidR="004E0CAE">
            <w:rPr>
              <w:noProof/>
            </w:rPr>
            <w:fldChar w:fldCharType="separate"/>
          </w:r>
          <w:r w:rsidR="00E31C1E">
            <w:rPr>
              <w:noProof/>
            </w:rPr>
            <w:t>(2021)</w:t>
          </w:r>
          <w:r w:rsidR="004E0CAE">
            <w:rPr>
              <w:noProof/>
            </w:rPr>
            <w:fldChar w:fldCharType="end"/>
          </w:r>
        </w:sdtContent>
      </w:sdt>
    </w:p>
    <w:p w14:paraId="4300E6F9" w14:textId="527D73D3" w:rsidR="00333081" w:rsidRDefault="00D40C46" w:rsidP="00333081">
      <w:proofErr w:type="spellStart"/>
      <w:r w:rsidRPr="00FE4E2A">
        <w:rPr>
          <w:i/>
          <w:iCs/>
        </w:rPr>
        <w:t>FoodBase</w:t>
      </w:r>
      <w:proofErr w:type="spellEnd"/>
      <w:r w:rsidR="00FE4E2A">
        <w:t xml:space="preserve"> </w:t>
      </w:r>
      <w:sdt>
        <w:sdtPr>
          <w:alias w:val="To edit, see citavi.com/edit"/>
          <w:tag w:val="CitaviPlaceholder#eb6e3793-eaec-4301-9f2e-f8ad56a64943"/>
          <w:id w:val="-247650611"/>
          <w:placeholder>
            <w:docPart w:val="DefaultPlaceholder_-1854013440"/>
          </w:placeholder>
        </w:sdtPr>
        <w:sdtEndPr/>
        <w:sdtContent>
          <w:r w:rsidR="00FE4E2A">
            <w:rPr>
              <w:noProof/>
            </w:rPr>
            <w:fldChar w:fldCharType="begin"/>
          </w:r>
          <w:r w:rsidR="00E31C1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xODRjM2NkLTc3NmQtNGNjZS1hOTZiLTE1YTA0M2U0NDFiYiIsIlJhbmdlTGVuZ3RoIjozNSwiUmVmZXJlbmNlSWQiOiJjM2IwOGY3OC1iMWQ4LTQwYzUtYWYwMC03OTllOWM1OTA3N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MxNjgyNzMyIiwiVXJpU3RyaW5nIjoiaHR0cDovL3d3dy5uY2JpLm5sbS5uaWguZ292L3B1Ym1lZC8zMTY4MjczM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FzY2giLCJDcmVhdGVkT24iOiIyMDIyLTAxLTE3VDEwOjAxOjA0IiwiTW9kaWZpZWRCeSI6Il9QYXNjaCIsIklkIjoiNTRkYjZlZmUtYWE3YS00ZWMzLWI3ZGUtMmQ0NjE0ZmJkYTZiIiwiTW9kaWZpZWRPbiI6IjIwMjItMDEtMTdUMTA6MDE6MDQ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QTUM2ODI3NTUwIiwiVXJpU3RyaW5nIjoiaHR0cHM6Ly93d3cubmNiaS5ubG0ubmloLmdvdi9wbWMvYXJ0aWNsZXMvUE1DNjgyNzU1M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yLTAxLTE3VDEwOjAxOjA0IiwiTW9kaWZpZWRCeSI6Il9QYXNjaCIsIklkIjoiOTIzNjBkYWItMmE1MS00MTQyLTljZDgtMTg5NzFkZDcyYzYyIiwiTW9kaWZpZWRPbiI6IjIwMjItMDEtMTdUMTA6MDE6MDQ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kzL2RhdGFiYXNlL2JhejEyMSIsIlVyaVN0cmluZyI6Imh0dHBzOi8vZG9pLm9yZy8xMC4xMDkzL2RhdGFiYXNlL2JhejEyM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}</w:instrText>
          </w:r>
          <w:r w:rsidR="00FE4E2A">
            <w:rPr>
              <w:noProof/>
            </w:rPr>
            <w:fldChar w:fldCharType="separate"/>
          </w:r>
          <w:r w:rsidR="00E31C1E">
            <w:rPr>
              <w:noProof/>
            </w:rPr>
            <w:t>(Popovski, Seljak, &amp; Eftimov, 2019)</w:t>
          </w:r>
          <w:r w:rsidR="00FE4E2A">
            <w:rPr>
              <w:noProof/>
            </w:rPr>
            <w:fldChar w:fldCharType="end"/>
          </w:r>
        </w:sdtContent>
      </w:sdt>
      <w:r w:rsidR="00FE4E2A">
        <w:t xml:space="preserve"> is a corpus </w:t>
      </w:r>
      <w:r w:rsidR="00301E34">
        <w:t>for annotated food entities</w:t>
      </w:r>
      <w:r w:rsidR="00FA72E9">
        <w:t xml:space="preserve">, available in a curated and </w:t>
      </w:r>
      <w:proofErr w:type="spellStart"/>
      <w:r w:rsidR="00FA72E9">
        <w:t>uncurated</w:t>
      </w:r>
      <w:proofErr w:type="spellEnd"/>
      <w:r w:rsidR="00FA72E9">
        <w:t xml:space="preserve"> version</w:t>
      </w:r>
      <w:r w:rsidR="00301E34">
        <w:t>.</w:t>
      </w:r>
      <w:r w:rsidR="00FA72E9">
        <w:t xml:space="preserve"> </w:t>
      </w:r>
      <w:r w:rsidR="006311AB">
        <w:t xml:space="preserve">In case of both versions, food entities were automatically annotated </w:t>
      </w:r>
      <w:r w:rsidR="00506EB3">
        <w:t xml:space="preserve">from </w:t>
      </w:r>
      <w:r w:rsidR="00BA4D34">
        <w:t xml:space="preserve">cooking </w:t>
      </w:r>
      <w:r w:rsidR="00506EB3">
        <w:t xml:space="preserve">recipes </w:t>
      </w:r>
      <w:r w:rsidR="006311AB">
        <w:t xml:space="preserve">with </w:t>
      </w:r>
      <w:proofErr w:type="spellStart"/>
      <w:r w:rsidR="006311AB">
        <w:t>FoodIE</w:t>
      </w:r>
      <w:proofErr w:type="spellEnd"/>
      <w:r w:rsidR="00A26292">
        <w:t xml:space="preserve"> </w:t>
      </w:r>
      <w:sdt>
        <w:sdtPr>
          <w:alias w:val="To edit, see citavi.com/edit"/>
          <w:tag w:val="CitaviPlaceholder#57ca36fb-7eba-49fa-b92a-9166784b4c53"/>
          <w:id w:val="-1650590665"/>
          <w:placeholder>
            <w:docPart w:val="DefaultPlaceholder_-1854013440"/>
          </w:placeholder>
        </w:sdtPr>
        <w:sdtEndPr/>
        <w:sdtContent>
          <w:r w:rsidR="00B5292C">
            <w:rPr>
              <w:noProof/>
            </w:rPr>
            <w:fldChar w:fldCharType="begin"/>
          </w:r>
          <w:r w:rsidR="000F50C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1OTM0ZjBmLTA3NDAtNDc3NS05YzZmLTEyOTMxMmEyMjk2OSIsIlJhbmdlTGVuZ3RoIjozMSwiUmVmZXJlbmNlSWQiOiI0ZTRmZDFkYS0yYTg0LTQxZjEtYmRhZC03MGMwNzhmMjg1Mz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}</w:instrText>
          </w:r>
          <w:r w:rsidR="00B5292C">
            <w:rPr>
              <w:noProof/>
            </w:rPr>
            <w:fldChar w:fldCharType="separate"/>
          </w:r>
          <w:r w:rsidR="00E31C1E">
            <w:rPr>
              <w:noProof/>
            </w:rPr>
            <w:t>(Popovski, Kochev et al., 2019)</w:t>
          </w:r>
          <w:r w:rsidR="00B5292C">
            <w:rPr>
              <w:noProof/>
            </w:rPr>
            <w:fldChar w:fldCharType="end"/>
          </w:r>
        </w:sdtContent>
      </w:sdt>
      <w:r w:rsidR="006311AB">
        <w:t xml:space="preserve">, a rule based </w:t>
      </w:r>
      <w:r w:rsidR="00B5292C">
        <w:t>named entity tagger</w:t>
      </w:r>
      <w:r w:rsidR="00D1422E">
        <w:t>. Unlike the</w:t>
      </w:r>
      <w:r w:rsidR="006311AB">
        <w:t xml:space="preserve"> </w:t>
      </w:r>
      <w:proofErr w:type="spellStart"/>
      <w:r w:rsidR="006311AB">
        <w:t>uncurated</w:t>
      </w:r>
      <w:proofErr w:type="spellEnd"/>
      <w:r w:rsidR="006311AB">
        <w:t xml:space="preserve"> version, the curated version was then manually reviewed by experts</w:t>
      </w:r>
      <w:r w:rsidR="001B12D0">
        <w:t xml:space="preserve"> to </w:t>
      </w:r>
      <w:r w:rsidR="006311AB">
        <w:t>remov</w:t>
      </w:r>
      <w:r w:rsidR="001B12D0">
        <w:t xml:space="preserve">e </w:t>
      </w:r>
      <w:r w:rsidR="00627012">
        <w:t xml:space="preserve">false positives and add false negatives, </w:t>
      </w:r>
      <w:r w:rsidR="00627012">
        <w:lastRenderedPageBreak/>
        <w:t>respectively</w:t>
      </w:r>
      <w:r w:rsidR="001B12D0">
        <w:t xml:space="preserve">. </w:t>
      </w:r>
      <w:r w:rsidR="006311AB">
        <w:t>This leads to a total of 1000 curated</w:t>
      </w:r>
      <w:r w:rsidR="00506EB3">
        <w:t xml:space="preserve"> and 21790 </w:t>
      </w:r>
      <w:proofErr w:type="spellStart"/>
      <w:r w:rsidR="00506EB3">
        <w:t>uncurated</w:t>
      </w:r>
      <w:proofErr w:type="spellEnd"/>
      <w:r w:rsidR="00506EB3">
        <w:t xml:space="preserve"> </w:t>
      </w:r>
      <w:r w:rsidR="006311AB">
        <w:t>recipe</w:t>
      </w:r>
      <w:r w:rsidR="00F87F4D">
        <w:t>s</w:t>
      </w:r>
      <w:r w:rsidR="00506EB3">
        <w:t xml:space="preserve">. Each recipe belongs to one of five categories, with the distribution being stratified in the case of the curated corpus. </w:t>
      </w:r>
      <w:r w:rsidR="00B3448C">
        <w:t xml:space="preserve">The semantic tags used correspond to those of the hierarchical </w:t>
      </w:r>
      <w:r w:rsidR="00472904" w:rsidRPr="00166BB7">
        <w:rPr>
          <w:i/>
          <w:iCs/>
        </w:rPr>
        <w:t>H</w:t>
      </w:r>
      <w:r w:rsidR="00B3448C" w:rsidRPr="00166BB7">
        <w:rPr>
          <w:i/>
          <w:iCs/>
        </w:rPr>
        <w:t>ansard</w:t>
      </w:r>
      <w:r w:rsidR="00B3448C">
        <w:t xml:space="preserve"> </w:t>
      </w:r>
      <w:r w:rsidR="00B3448C" w:rsidRPr="000C577F">
        <w:rPr>
          <w:i/>
          <w:iCs/>
        </w:rPr>
        <w:t>corpus</w:t>
      </w:r>
      <w:r w:rsidR="000C577F" w:rsidRPr="00F522A5">
        <w:rPr>
          <w:rStyle w:val="Funotenzeichen"/>
          <w:i/>
          <w:iCs/>
        </w:rPr>
        <w:footnoteReference w:id="1"/>
      </w:r>
      <w:r w:rsidR="000C577F" w:rsidRPr="00F522A5">
        <w:rPr>
          <w:i/>
          <w:iCs/>
        </w:rPr>
        <w:t>.</w:t>
      </w:r>
      <w:r w:rsidR="000C577F">
        <w:t xml:space="preserve"> </w:t>
      </w:r>
      <w:r w:rsidR="00BC702D">
        <w:t xml:space="preserve">It should also be noted that individual food entities have been assigned multiple appropriate semantic tags. </w:t>
      </w:r>
    </w:p>
    <w:p w14:paraId="4D1908CE" w14:textId="65C34536" w:rsidR="003C4D3A" w:rsidRDefault="00D85A83" w:rsidP="00F522A5">
      <w:pPr>
        <w:pStyle w:val="Folgeabsatz"/>
      </w:pPr>
      <w:r>
        <w:t xml:space="preserve">As an extension of the </w:t>
      </w:r>
      <w:proofErr w:type="spellStart"/>
      <w:r>
        <w:t>FoodBase</w:t>
      </w:r>
      <w:proofErr w:type="spellEnd"/>
      <w:r>
        <w:t xml:space="preserve"> corpus, </w:t>
      </w:r>
      <w:proofErr w:type="spellStart"/>
      <w:r w:rsidRPr="00166BB7">
        <w:rPr>
          <w:i/>
          <w:iCs/>
        </w:rPr>
        <w:t>FoodOntoMap</w:t>
      </w:r>
      <w:proofErr w:type="spellEnd"/>
      <w:r>
        <w:t xml:space="preserve"> </w:t>
      </w:r>
      <w:sdt>
        <w:sdtPr>
          <w:alias w:val="To edit, see citavi.com/edit"/>
          <w:tag w:val="CitaviPlaceholder#066f2f45-991b-441e-8773-9a846e082324"/>
          <w:id w:val="-486245267"/>
          <w:placeholder>
            <w:docPart w:val="DefaultPlaceholder_-1854013440"/>
          </w:placeholder>
        </w:sdtPr>
        <w:sdtEndPr/>
        <w:sdtContent>
          <w:r w:rsidR="00166BB7">
            <w:rPr>
              <w:noProof/>
            </w:rPr>
            <w:fldChar w:fldCharType="begin"/>
          </w:r>
          <w:r w:rsidR="000F50C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lNjExMWI2LTg0OWYtNDRmZi1hOTRmLTcwNWJiNTQ4NGQ1OCIsIlJhbmdlTGVuZ3RoIjo0NCwiUmVmZXJlbmNlSWQiOiI5MzA0ZTdjYS1lN2VhLTRiNmItYTg3ZS1kZDBiNDY4OGQ5Nm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UyODEvWkVOT0RPLjI2MzU0MzciLCJVcmlTdHJpbmciOiJodHRwczovL2RvaS5vcmcvMTAuNTI4MS96ZW5vZG8uMjYzNTQzN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}</w:instrText>
          </w:r>
          <w:r w:rsidR="00166BB7">
            <w:rPr>
              <w:noProof/>
            </w:rPr>
            <w:fldChar w:fldCharType="separate"/>
          </w:r>
          <w:r w:rsidR="00E31C1E">
            <w:rPr>
              <w:noProof/>
            </w:rPr>
            <w:t>(Popovski, Koroušić Seljak, &amp; Eftimov, 2019)</w:t>
          </w:r>
          <w:r w:rsidR="00166BB7">
            <w:rPr>
              <w:noProof/>
            </w:rPr>
            <w:fldChar w:fldCharType="end"/>
          </w:r>
        </w:sdtContent>
      </w:sdt>
      <w:r>
        <w:t xml:space="preserve"> was published. This resource provides data normalization of </w:t>
      </w:r>
      <w:proofErr w:type="spellStart"/>
      <w:r>
        <w:t>FoodBase’s</w:t>
      </w:r>
      <w:proofErr w:type="spellEnd"/>
      <w:r>
        <w:t xml:space="preserve"> food entities according to different </w:t>
      </w:r>
      <w:r w:rsidR="003E43ED">
        <w:t>ontologies</w:t>
      </w:r>
      <w:r>
        <w:t xml:space="preserve">. </w:t>
      </w:r>
      <w:r w:rsidR="00176C66">
        <w:t xml:space="preserve">More specifically, it provides a mapping between the semantic tags of Hansard, </w:t>
      </w:r>
      <w:proofErr w:type="spellStart"/>
      <w:r w:rsidR="00176C66" w:rsidRPr="00166BB7">
        <w:rPr>
          <w:i/>
          <w:iCs/>
        </w:rPr>
        <w:t>FoodOn</w:t>
      </w:r>
      <w:proofErr w:type="spellEnd"/>
      <w:r w:rsidR="00176C66">
        <w:t xml:space="preserve"> </w:t>
      </w:r>
      <w:sdt>
        <w:sdtPr>
          <w:alias w:val="To edit, see citavi.com/edit"/>
          <w:tag w:val="CitaviPlaceholder#46247735-195c-42bd-a713-bb89d1c8fa8b"/>
          <w:id w:val="-2002184844"/>
          <w:placeholder>
            <w:docPart w:val="DefaultPlaceholder_-1854013440"/>
          </w:placeholder>
        </w:sdtPr>
        <w:sdtEndPr/>
        <w:sdtContent>
          <w:r w:rsidR="001445EB">
            <w:rPr>
              <w:noProof/>
            </w:rPr>
            <w:fldChar w:fldCharType="begin"/>
          </w:r>
          <w:r w:rsidR="00E31C1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3MGE4MDI3LWJhY2MtNGNhMS04NDRjLTk5ZmI4MDMzZjRiNSIsIlJhbmdlTGVuZ3RoIjoyMSwiUmVmZXJlbmNlSWQiOiIzZTU0NTAzMy1jMWU4LTRjZDItYjAxYi1kNGJiNGJkYzQzZT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M4L3M0MTUzOC0wMTgtMDAzMi02IiwiVXJpU3RyaW5nIjoiaHR0cHM6Ly9kb2kub3JnLzEwLjEwMzgvczQxNTM4LTAxOC0wMDMyLT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NVQyMDo0MDo1MiIsIk1vZGlmaWVkQnkiOiJfUGFzY2giLCJJZCI6IjQ1ZTk2Zjc4LTNlNzUtNDhiNy1iNmQ2LWMxMjJiNTVlY2M5MSIsIk1vZGlmaWVkT24iOiIyMDIyLTAzLTA1VDIwOjQwOjUy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UE1DNjU1MDIzOCIsIlVyaVN0cmluZyI6Imh0dHBzOi8vd3d3Lm5jYmkubmxtLm5paC5nb3YvcG1jL2FydGljbGVzL1BNQzY1NTAyMz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}</w:instrText>
          </w:r>
          <w:r w:rsidR="001445EB">
            <w:rPr>
              <w:noProof/>
            </w:rPr>
            <w:fldChar w:fldCharType="separate"/>
          </w:r>
          <w:r w:rsidR="00E31C1E">
            <w:rPr>
              <w:noProof/>
            </w:rPr>
            <w:t>(Dooley et al., 2018)</w:t>
          </w:r>
          <w:r w:rsidR="001445EB">
            <w:rPr>
              <w:noProof/>
            </w:rPr>
            <w:fldChar w:fldCharType="end"/>
          </w:r>
        </w:sdtContent>
      </w:sdt>
      <w:r w:rsidR="00176C66">
        <w:t xml:space="preserve">, </w:t>
      </w:r>
      <w:proofErr w:type="spellStart"/>
      <w:r w:rsidR="00176C66" w:rsidRPr="00166BB7">
        <w:rPr>
          <w:i/>
          <w:iCs/>
        </w:rPr>
        <w:t>OntoFood</w:t>
      </w:r>
      <w:proofErr w:type="spellEnd"/>
      <w:r w:rsidR="00176C66">
        <w:t xml:space="preserve"> and </w:t>
      </w:r>
      <w:r w:rsidR="00176C66" w:rsidRPr="00166BB7">
        <w:rPr>
          <w:i/>
          <w:iCs/>
        </w:rPr>
        <w:t>SNOMED</w:t>
      </w:r>
      <w:r w:rsidR="00166BB7" w:rsidRPr="00166BB7">
        <w:rPr>
          <w:i/>
          <w:iCs/>
        </w:rPr>
        <w:t xml:space="preserve"> </w:t>
      </w:r>
      <w:r w:rsidR="00176C66" w:rsidRPr="00166BB7">
        <w:rPr>
          <w:i/>
          <w:iCs/>
        </w:rPr>
        <w:t>CT</w:t>
      </w:r>
      <w:r w:rsidR="001445EB">
        <w:t xml:space="preserve"> </w:t>
      </w:r>
      <w:sdt>
        <w:sdtPr>
          <w:alias w:val="To edit, see citavi.com/edit"/>
          <w:tag w:val="CitaviPlaceholder#3b8cf1e3-169a-4a05-a1f9-9bf7580bad96"/>
          <w:id w:val="174549832"/>
          <w:placeholder>
            <w:docPart w:val="DefaultPlaceholder_-1854013440"/>
          </w:placeholder>
        </w:sdtPr>
        <w:sdtEndPr/>
        <w:sdtContent>
          <w:r w:rsidR="001445EB">
            <w:rPr>
              <w:noProof/>
            </w:rPr>
            <w:fldChar w:fldCharType="begin"/>
          </w:r>
          <w:r w:rsidR="00E31C1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5NmYzZjE3LWRhNjMtNDcwNy1iNjIwLWNhNmI0M2E4NTg5YiIsIlJhbmdlTGVuZ3RoIjoxNiwiUmVmZXJlbmNlSWQiOiJkNDBjMWYwMS05YzBiLTQ4YjgtOGZiYS01MTVlOTQwN2Q1Nm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2V2aW4iLCJMYXN0TmFtZSI6IkRvbm5lbGx5IiwiUHJvdGVjdGVkIjpmYWxzZSwiU2V4IjoyLCJDcmVhdGVkQnkiOiJfUGFzY2giLCJDcmVhdGVkT24iOiIyMDIyLTAzLTA1VDIwOjQyOjE3IiwiTW9kaWZpZWRCeSI6Il9QYXNjaCIsIklkIjoiMGMxZWU0YjktZjBjNi00Y2ZiLWI2NzgtZTZiMzUzZjc0MmFhIiwiTW9kaWZpZWRPbiI6IjIwMjItMDMtMDVUMjA6NDI6MTc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YW5ndWFnZSI6ImVuZyIsIkxhbmd1YWdlQ29kZSI6ImVuIi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NzA5NTgyNiIsIlVyaVN0cmluZyI6Imh0dHA6Ly93d3cubmNiaS5ubG0ubmloLmdvdi9wdWJtZWQvMTcwOTU4MjY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}</w:instrText>
          </w:r>
          <w:r w:rsidR="001445EB">
            <w:rPr>
              <w:noProof/>
            </w:rPr>
            <w:fldChar w:fldCharType="separate"/>
          </w:r>
          <w:r w:rsidR="00E31C1E">
            <w:rPr>
              <w:noProof/>
            </w:rPr>
            <w:t>(Donnelly, 2006)</w:t>
          </w:r>
          <w:r w:rsidR="001445EB">
            <w:rPr>
              <w:noProof/>
            </w:rPr>
            <w:fldChar w:fldCharType="end"/>
          </w:r>
        </w:sdtContent>
      </w:sdt>
      <w:r w:rsidR="001445EB">
        <w:t xml:space="preserve"> </w:t>
      </w:r>
      <w:r w:rsidR="003E43ED">
        <w:t>ontology</w:t>
      </w:r>
      <w:r w:rsidR="00176C66">
        <w:t xml:space="preserve">. </w:t>
      </w:r>
    </w:p>
    <w:p w14:paraId="65204B9D" w14:textId="3AB9E6DF" w:rsidR="00C22D34" w:rsidRDefault="00E55088" w:rsidP="00C22D34">
      <w:pPr>
        <w:pStyle w:val="Folgeabsatz"/>
      </w:pPr>
      <w:sdt>
        <w:sdtPr>
          <w:alias w:val="To edit, see citavi.com/edit"/>
          <w:tag w:val="CitaviPlaceholder#0d661d9e-1384-4f17-809b-fe4f2747a4f4"/>
          <w:id w:val="-766313929"/>
          <w:placeholder>
            <w:docPart w:val="DefaultPlaceholder_-1854013440"/>
          </w:placeholder>
        </w:sdtPr>
        <w:sdtEndPr/>
        <w:sdtContent>
          <w:r w:rsidR="003C4D3A">
            <w:rPr>
              <w:noProof/>
            </w:rPr>
            <w:fldChar w:fldCharType="begin"/>
          </w:r>
          <w:r w:rsidR="00E31C1E">
            <w:rPr>
              <w:noProof/>
            </w:rPr>
            <w:instrText>ADDIN CitaviPlaceholder{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IxOTYvMjgyMjkiLCJVcmlTdHJpbmciOiJodHRwczovL2RvaS5vcmcvMTAuMjE5Ni8yODIy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xLTI3VDE0OjUxOjI4IiwiTW9kaWZpZWRCeSI6Il9QYXNjaCIsIklkIjoiZDRmMWEzZjEtN2ZkYS00NjUxLWFjYzktN2MxYWZlODVjNmY2IiwiTW9kaWZpZWRPbiI6IjIwMjItMDEtMjdUMTQ6NTE6Mjg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NDM4MzY3MSIsIlVyaVN0cmluZyI6Imh0dHA6Ly93d3cubmNiaS5ubG0ubmloLmdvdi9wdWJtZWQvMzQzODM2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Bhc2NoIiwiQ3JlYXRlZE9uIjoiMjAyMi0wMS0yN1QxNDo1MToyOCIsIk1vZGlmaWVkQnkiOiJfUGFzY2giLCJJZCI6ImZjMWMxZmM3LWRhZjUtNGFkMC1hOTFmLWJiM2EzYzNmYmE4NCIsIk1vZGlmaWVkT24iOiIyMDIyLTAxLTI3VDE0OjUxOjI4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UE1DODQxNTU1OCIsIlVyaVN0cmluZyI6Imh0dHBzOi8vd3d3Lm5jYmkubmxtLm5paC5nb3YvcG1jL2FydGljbGVzL1BNQzg0MTU1NTg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}</w:instrText>
          </w:r>
          <w:r w:rsidR="003C4D3A">
            <w:rPr>
              <w:noProof/>
            </w:rPr>
            <w:fldChar w:fldCharType="separate"/>
          </w:r>
          <w:r w:rsidR="00E31C1E">
            <w:rPr>
              <w:noProof/>
            </w:rPr>
            <w:t>Stojanov et al.</w:t>
          </w:r>
          <w:r w:rsidR="003C4D3A">
            <w:rPr>
              <w:noProof/>
            </w:rPr>
            <w:fldChar w:fldCharType="end"/>
          </w:r>
        </w:sdtContent>
      </w:sdt>
      <w:r w:rsidR="003C4D3A">
        <w:t xml:space="preserve"> </w:t>
      </w:r>
      <w:sdt>
        <w:sdtPr>
          <w:alias w:val="To edit, see citavi.com/edit"/>
          <w:tag w:val="CitaviPlaceholder#dcd4423d-eb45-4a15-8b98-bc2fe2701dfc"/>
          <w:id w:val="1955130744"/>
          <w:placeholder>
            <w:docPart w:val="DefaultPlaceholder_-1854013440"/>
          </w:placeholder>
        </w:sdtPr>
        <w:sdtEndPr/>
        <w:sdtContent>
          <w:r w:rsidR="003C4D3A">
            <w:rPr>
              <w:noProof/>
            </w:rPr>
            <w:fldChar w:fldCharType="begin"/>
          </w:r>
          <w:r w:rsidR="00E31C1E">
            <w:rPr>
              <w:noProof/>
            </w:rPr>
            <w:instrText>ADDIN CitaviPlaceholder{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jE5Ni8yODIyOSIsIlVyaVN0cmluZyI6Imh0dHBzOi8vZG9pLm9yZy8xMC4yMTk2LzI4MjI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EtMjdUMTQ6NTE6MjgiLCJNb2RpZmllZEJ5IjoiX1Bhc2NoIiwiSWQiOiJkNGYxYTNmMS03ZmRhLTQ2NTEtYWNjOS03YzFhZmU4NWM2ZjYiLCJNb2RpZmllZE9uIjoiMjAyMi0wMS0yN1QxNDo1MToyOC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M0MzgzNjcxIiwiVXJpU3RyaW5nIjoiaHR0cDovL3d3dy5uY2JpLm5sbS5uaWguZ292L3B1Ym1lZC8zNDM4MzY3M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FzY2giLCJDcmVhdGVkT24iOiIyMDIyLTAxLTI3VDE0OjUxOjI4IiwiTW9kaWZpZWRCeSI6Il9QYXNjaCIsIklkIjoiZmMxYzFmYzctZGFmNS00YWQwLWE5MWYtYmIzYTNjM2ZiYTg0IiwiTW9kaWZpZWRPbiI6IjIwMjItMDEtMjdUMTQ6NTE6Mjg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JQTUM4NDE1NTU4IiwiVXJpU3RyaW5nIjoiaHR0cHM6Ly93d3cubmNiaS5ubG0ubmloLmdvdi9wbWMvYXJ0aWNsZXMvUE1DODQxNTU1O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}</w:instrText>
          </w:r>
          <w:r w:rsidR="003C4D3A">
            <w:rPr>
              <w:noProof/>
            </w:rPr>
            <w:fldChar w:fldCharType="separate"/>
          </w:r>
          <w:r w:rsidR="00E31C1E">
            <w:rPr>
              <w:noProof/>
            </w:rPr>
            <w:t>(2021)</w:t>
          </w:r>
          <w:r w:rsidR="003C4D3A">
            <w:rPr>
              <w:noProof/>
            </w:rPr>
            <w:fldChar w:fldCharType="end"/>
          </w:r>
        </w:sdtContent>
      </w:sdt>
      <w:r w:rsidR="003C4D3A">
        <w:t xml:space="preserve"> </w:t>
      </w:r>
      <w:r w:rsidR="00B4632F">
        <w:t xml:space="preserve">use both </w:t>
      </w:r>
      <w:r w:rsidR="00F522A5">
        <w:t xml:space="preserve">of these </w:t>
      </w:r>
      <w:r w:rsidR="00B4632F">
        <w:t xml:space="preserve">resources by combining </w:t>
      </w:r>
      <w:r w:rsidR="00F522A5">
        <w:t xml:space="preserve">and modifying </w:t>
      </w:r>
      <w:r w:rsidR="00B4632F">
        <w:t>them for their experiments.</w:t>
      </w:r>
      <w:r w:rsidR="006D1804">
        <w:t xml:space="preserve"> Th</w:t>
      </w:r>
      <w:r w:rsidR="00AD37F6">
        <w:t>eir</w:t>
      </w:r>
      <w:r w:rsidR="006D1804">
        <w:t xml:space="preserve"> </w:t>
      </w:r>
      <w:r w:rsidR="00F522A5">
        <w:t>adapted</w:t>
      </w:r>
      <w:r w:rsidR="00BC702D">
        <w:t xml:space="preserve"> </w:t>
      </w:r>
      <w:r w:rsidR="006D1804">
        <w:t xml:space="preserve">dataset consists of the 1000 recipes from </w:t>
      </w:r>
      <w:proofErr w:type="spellStart"/>
      <w:r w:rsidR="006D1804">
        <w:t>FoodBase</w:t>
      </w:r>
      <w:proofErr w:type="spellEnd"/>
      <w:r w:rsidR="006D1804">
        <w:t>, as well as five different semantic tag</w:t>
      </w:r>
      <w:r w:rsidR="00AD37F6">
        <w:t xml:space="preserve">ging tasks </w:t>
      </w:r>
      <w:r w:rsidR="006D1804">
        <w:t xml:space="preserve">for each entity, which were partly taken from </w:t>
      </w:r>
      <w:proofErr w:type="spellStart"/>
      <w:r w:rsidR="006D1804">
        <w:t>FoodOntoMap</w:t>
      </w:r>
      <w:proofErr w:type="spellEnd"/>
      <w:r w:rsidR="006D1804">
        <w:t xml:space="preserve"> and partly </w:t>
      </w:r>
      <w:r w:rsidR="00F522A5">
        <w:t>constructed</w:t>
      </w:r>
      <w:r w:rsidR="006D1804">
        <w:t xml:space="preserve"> themselves</w:t>
      </w:r>
      <w:r w:rsidR="0059377A">
        <w:t>:</w:t>
      </w:r>
      <w:r w:rsidR="001130BE">
        <w:t xml:space="preserve"> </w:t>
      </w:r>
      <w:r w:rsidR="00D72601">
        <w:t xml:space="preserve">The task of </w:t>
      </w:r>
      <w:r w:rsidR="00D72601" w:rsidRPr="00D72601">
        <w:rPr>
          <w:b/>
          <w:bCs/>
        </w:rPr>
        <w:t>food-classification</w:t>
      </w:r>
      <w:r w:rsidR="00D72601">
        <w:t xml:space="preserve"> is about distinguishing between food and non-food entities, whereby every food entity of the </w:t>
      </w:r>
      <w:proofErr w:type="spellStart"/>
      <w:r w:rsidR="00D72601">
        <w:t>FoodBase</w:t>
      </w:r>
      <w:proofErr w:type="spellEnd"/>
      <w:r w:rsidR="00D72601">
        <w:t xml:space="preserve"> corpus was </w:t>
      </w:r>
      <w:r w:rsidR="00F522A5">
        <w:t xml:space="preserve">simply </w:t>
      </w:r>
      <w:r w:rsidR="00D72601">
        <w:t xml:space="preserve">labelled with </w:t>
      </w:r>
      <w:r w:rsidR="00F522A5">
        <w:t>a</w:t>
      </w:r>
      <w:r w:rsidR="00D72601">
        <w:t xml:space="preserve"> </w:t>
      </w:r>
      <w:r w:rsidR="00F522A5" w:rsidRPr="00F522A5">
        <w:rPr>
          <w:i/>
          <w:iCs/>
        </w:rPr>
        <w:t>FOOD</w:t>
      </w:r>
      <w:r w:rsidR="00D72601">
        <w:t xml:space="preserve"> tag. </w:t>
      </w:r>
      <w:r w:rsidR="00F87F4D">
        <w:t xml:space="preserve">For the </w:t>
      </w:r>
      <w:r w:rsidR="00D72601" w:rsidRPr="00D72601">
        <w:rPr>
          <w:b/>
          <w:bCs/>
        </w:rPr>
        <w:t>Hansard parent</w:t>
      </w:r>
      <w:r w:rsidR="00D72601">
        <w:t xml:space="preserve"> </w:t>
      </w:r>
      <w:r w:rsidR="00F87F4D">
        <w:t xml:space="preserve">task, the Hansard corpus labels from </w:t>
      </w:r>
      <w:proofErr w:type="spellStart"/>
      <w:r w:rsidR="00F87F4D">
        <w:t>FoodBase</w:t>
      </w:r>
      <w:proofErr w:type="spellEnd"/>
      <w:r w:rsidR="00F87F4D">
        <w:t xml:space="preserve"> were </w:t>
      </w:r>
      <w:r w:rsidR="00467AC0">
        <w:t>condensed</w:t>
      </w:r>
      <w:r w:rsidR="00F87F4D">
        <w:t xml:space="preserve"> into 48 superordinate semantic tags from </w:t>
      </w:r>
      <w:r w:rsidR="00467AC0">
        <w:t>the same ontology.</w:t>
      </w:r>
      <w:r w:rsidR="0069222D">
        <w:t xml:space="preserve"> </w:t>
      </w:r>
      <w:r w:rsidR="00EC38FB">
        <w:t>When</w:t>
      </w:r>
      <w:r w:rsidR="0069222D">
        <w:t xml:space="preserve"> there</w:t>
      </w:r>
      <w:r w:rsidR="00EC38FB">
        <w:t xml:space="preserve"> were</w:t>
      </w:r>
      <w:r w:rsidR="0069222D">
        <w:t xml:space="preserve"> originally multiple labels for a single entity, the Hansard parent tag was chosen based on the first one</w:t>
      </w:r>
      <w:r w:rsidR="008B0AC8">
        <w:t xml:space="preserve"> listed</w:t>
      </w:r>
      <w:r w:rsidR="0069222D">
        <w:t xml:space="preserve">. </w:t>
      </w:r>
      <w:r w:rsidR="0069222D" w:rsidRPr="0069222D">
        <w:rPr>
          <w:b/>
          <w:bCs/>
        </w:rPr>
        <w:t>Hansard closest</w:t>
      </w:r>
      <w:r w:rsidR="0069222D">
        <w:rPr>
          <w:b/>
          <w:bCs/>
        </w:rPr>
        <w:t xml:space="preserve"> </w:t>
      </w:r>
      <w:r w:rsidR="0069222D" w:rsidRPr="0069222D">
        <w:t>includes 92 different tags from the Hansard corpus.</w:t>
      </w:r>
      <w:r w:rsidR="0069222D">
        <w:rPr>
          <w:b/>
          <w:bCs/>
        </w:rPr>
        <w:t xml:space="preserve"> </w:t>
      </w:r>
      <w:r w:rsidR="0069222D">
        <w:t xml:space="preserve">Here, for each </w:t>
      </w:r>
      <w:proofErr w:type="spellStart"/>
      <w:r w:rsidR="0069222D">
        <w:t>FoodBase</w:t>
      </w:r>
      <w:proofErr w:type="spellEnd"/>
      <w:r w:rsidR="0069222D">
        <w:t xml:space="preserve"> entity, the closest Hansard tag to the original tag in terms of cosine similarity between their BERT embeddings was chosen.</w:t>
      </w:r>
      <w:r w:rsidR="00FB0F82">
        <w:t xml:space="preserve"> The </w:t>
      </w:r>
      <w:proofErr w:type="spellStart"/>
      <w:r w:rsidR="00FB0F82" w:rsidRPr="00FB0F82">
        <w:rPr>
          <w:b/>
          <w:bCs/>
        </w:rPr>
        <w:t>FoodOn</w:t>
      </w:r>
      <w:proofErr w:type="spellEnd"/>
      <w:r w:rsidR="0069222D">
        <w:t xml:space="preserve"> </w:t>
      </w:r>
      <w:r w:rsidR="00FB0F82">
        <w:t xml:space="preserve">task </w:t>
      </w:r>
      <w:r w:rsidR="009B7CDA">
        <w:t xml:space="preserve">is about tagging the recipes with 205 tags from the </w:t>
      </w:r>
      <w:proofErr w:type="spellStart"/>
      <w:r w:rsidR="009B7CDA">
        <w:t>FoodOn</w:t>
      </w:r>
      <w:proofErr w:type="spellEnd"/>
      <w:r w:rsidR="009B7CDA">
        <w:t xml:space="preserve"> ontology. </w:t>
      </w:r>
      <w:r w:rsidR="00D200A7">
        <w:t xml:space="preserve">The corresponding </w:t>
      </w:r>
      <w:proofErr w:type="spellStart"/>
      <w:r w:rsidR="00D200A7">
        <w:t>FoodOn</w:t>
      </w:r>
      <w:proofErr w:type="spellEnd"/>
      <w:r w:rsidR="00D200A7">
        <w:t xml:space="preserve"> label was determined with the </w:t>
      </w:r>
      <w:proofErr w:type="spellStart"/>
      <w:r w:rsidR="00D200A7">
        <w:t>FoodOntoMap</w:t>
      </w:r>
      <w:proofErr w:type="spellEnd"/>
      <w:r w:rsidR="00D200A7">
        <w:t xml:space="preserve"> resource. The last task, </w:t>
      </w:r>
      <w:r w:rsidR="00D200A7" w:rsidRPr="00D200A7">
        <w:rPr>
          <w:b/>
          <w:bCs/>
        </w:rPr>
        <w:t>SNOMED CT</w:t>
      </w:r>
      <w:r w:rsidR="00D200A7">
        <w:t xml:space="preserve">, is about distinguishing 207 tags from the eponymous ontology. </w:t>
      </w:r>
      <w:proofErr w:type="spellStart"/>
      <w:r w:rsidR="00040960">
        <w:t>FoodOntoMap</w:t>
      </w:r>
      <w:proofErr w:type="spellEnd"/>
      <w:r w:rsidR="00040960">
        <w:t xml:space="preserve"> was also used here to select the appropriate tag.</w:t>
      </w:r>
      <w:r w:rsidR="001B0877">
        <w:t xml:space="preserve"> </w:t>
      </w:r>
      <w:r w:rsidR="00AB6BE6">
        <w:t xml:space="preserve">Furthermore, </w:t>
      </w:r>
      <w:r w:rsidR="00053942">
        <w:t>the authors co</w:t>
      </w:r>
      <w:r w:rsidR="00C22D34">
        <w:t xml:space="preserve">nverted the tags </w:t>
      </w:r>
      <w:r w:rsidR="00053942">
        <w:t xml:space="preserve">for all five tasks </w:t>
      </w:r>
      <w:r w:rsidR="00C22D34">
        <w:t xml:space="preserve">to the commonly used IOB (inside, outside, and beginning) tagging format </w:t>
      </w:r>
      <w:sdt>
        <w:sdtPr>
          <w:alias w:val="To edit, see citavi.com/edit"/>
          <w:tag w:val="CitaviPlaceholder#e1c0a1d7-07e3-44ef-b300-9d8ce74ccd11"/>
          <w:id w:val="303664648"/>
          <w:placeholder>
            <w:docPart w:val="DefaultPlaceholder_-1854013440"/>
          </w:placeholder>
        </w:sdtPr>
        <w:sdtEndPr/>
        <w:sdtContent>
          <w:r w:rsidR="001445EB">
            <w:rPr>
              <w:noProof/>
            </w:rPr>
            <w:fldChar w:fldCharType="begin"/>
          </w:r>
          <w:r w:rsidR="000F50C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4Y2MyYmE0LTg4OGEtNDI1Yy04MzIyLTQzZTZjZTAyMDYzZSIsIlJhbmdlTGVuZ3RoIjoyNCwiUmVmZXJlbmNlSWQiOiIyMWViNGQzNy02Y2I5LTRhZmItOGU2My1iMzQ3ZmE2ZDE3Z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}</w:instrText>
          </w:r>
          <w:r w:rsidR="001445EB">
            <w:rPr>
              <w:noProof/>
            </w:rPr>
            <w:fldChar w:fldCharType="separate"/>
          </w:r>
          <w:r w:rsidR="00E31C1E">
            <w:rPr>
              <w:noProof/>
            </w:rPr>
            <w:t>(Ramshaw &amp; Marcus, 1999)</w:t>
          </w:r>
          <w:r w:rsidR="001445EB">
            <w:rPr>
              <w:noProof/>
            </w:rPr>
            <w:fldChar w:fldCharType="end"/>
          </w:r>
        </w:sdtContent>
      </w:sdt>
      <w:r w:rsidR="00B57961">
        <w:t>.</w:t>
      </w:r>
      <w:r w:rsidR="000C577F">
        <w:rPr>
          <w:rStyle w:val="Funotenzeichen"/>
        </w:rPr>
        <w:footnoteReference w:id="2"/>
      </w:r>
      <w:r w:rsidR="00B23910">
        <w:t xml:space="preserve"> </w:t>
      </w:r>
      <w:r w:rsidR="004E0CAE">
        <w:rPr>
          <w:highlight w:val="yellow"/>
        </w:rPr>
        <w:t>Table</w:t>
      </w:r>
      <w:r w:rsidR="00AD2816" w:rsidRPr="00C54F54">
        <w:rPr>
          <w:highlight w:val="yellow"/>
        </w:rPr>
        <w:t xml:space="preserve"> </w:t>
      </w:r>
      <w:r w:rsidR="007D44E8">
        <w:rPr>
          <w:highlight w:val="yellow"/>
        </w:rPr>
        <w:t>3</w:t>
      </w:r>
      <w:r w:rsidR="00046E32">
        <w:rPr>
          <w:highlight w:val="yellow"/>
        </w:rPr>
        <w:t xml:space="preserve"> </w:t>
      </w:r>
      <w:r w:rsidR="00AD2816" w:rsidRPr="00C54F54">
        <w:rPr>
          <w:highlight w:val="yellow"/>
        </w:rPr>
        <w:t>shows the respective annotations for each of the five tasks for a sample sentence.</w:t>
      </w:r>
      <w:r w:rsidR="003D2C30">
        <w:t xml:space="preserve"> </w:t>
      </w:r>
      <w:sdt>
        <w:sdtPr>
          <w:alias w:val="To edit, see citavi.com/edit"/>
          <w:tag w:val="CitaviPlaceholder#fadb1439-74ea-4c50-9579-72962a92f6f1"/>
          <w:id w:val="-61331199"/>
          <w:placeholder>
            <w:docPart w:val="DefaultPlaceholder_-1854013440"/>
          </w:placeholder>
        </w:sdtPr>
        <w:sdtEndPr/>
        <w:sdtContent>
          <w:r w:rsidR="003D2C30">
            <w:rPr>
              <w:noProof/>
            </w:rPr>
            <w:fldChar w:fldCharType="begin"/>
          </w:r>
          <w:r w:rsidR="00E31C1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kNjA0NTBiLTU4MGMtNDYxOC04OGRkLTk5OTg5NmQ1N2RiZiIsIlJhbmdlTGVuZ3RoIjoyMywiUmVmZXJlbmNlSWQiOiJkNjMwOTAyZS02YzFhLTQxZmItODQ5Ny1hYjkyZDlhYTcyMG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jE5Ni8yODIyOSIsIlVyaVN0cmluZyI6Imh0dHBzOi8vZG9pLm9yZy8xMC4yMTk2LzI4MjI5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EtMjdUMTQ6NTE6MjgiLCJNb2RpZmllZEJ5IjoiX1Bhc2NoIiwiSWQiOiJkNGYxYTNmMS03ZmRhLTQ2NTEtYWNjOS03YzFhZmU4NWM2ZjYiLCJNb2RpZmllZE9uIjoiMjAyMi0wMS0yN1QxNDo1MToyOC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M0MzgzNjcxIiwiVXJpU3RyaW5nIjoiaHR0cDovL3d3dy5uY2JpLm5sbS5uaWguZ292L3B1Ym1lZC8zNDM4MzY3M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FzY2giLCJDcmVhdGVkT24iOiIyMDIyLTAxLTI3VDE0OjUxOjI4IiwiTW9kaWZpZWRCeSI6Il9QYXNjaCIsIklkIjoiZmMxYzFmYzctZGFmNS00YWQwLWE5MWYtYmIzYTNjM2ZiYTg0IiwiTW9kaWZpZWRPbiI6IjIwMjItMDEtMjdUMTQ6NTE6Mjg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JQTUM4NDE1NTU4IiwiVXJpU3RyaW5nIjoiaHR0cHM6Ly93d3cubmNiaS5ubG0ubmloLmdvdi9wbWMvYXJ0aWNsZXMvUE1DODQxNTU1O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}</w:instrText>
          </w:r>
          <w:r w:rsidR="003D2C30">
            <w:rPr>
              <w:noProof/>
            </w:rPr>
            <w:fldChar w:fldCharType="separate"/>
          </w:r>
          <w:r w:rsidR="00E31C1E">
            <w:rPr>
              <w:noProof/>
            </w:rPr>
            <w:t>(Stojanov et al., 2021)</w:t>
          </w:r>
          <w:r w:rsidR="003D2C30">
            <w:rPr>
              <w:noProof/>
            </w:rPr>
            <w:fldChar w:fldCharType="end"/>
          </w:r>
        </w:sdtContent>
      </w:sdt>
    </w:p>
    <w:p w14:paraId="427905D2" w14:textId="14C008F9" w:rsidR="008777C0" w:rsidRDefault="008777C0" w:rsidP="008777C0">
      <w:pPr>
        <w:pStyle w:val="berschrift2"/>
      </w:pPr>
      <w:bookmarkStart w:id="32" w:name="_Toc98674051"/>
      <w:r>
        <w:lastRenderedPageBreak/>
        <w:t>Summary and Key Differentiators</w:t>
      </w:r>
      <w:bookmarkEnd w:id="32"/>
    </w:p>
    <w:p w14:paraId="21C83FE8" w14:textId="56E0D09D" w:rsidR="00EC0B5E" w:rsidRDefault="008D6BA3" w:rsidP="008D6BA3">
      <w:r>
        <w:t>CAs are ubiquitous and can be found in a broad range of contexts (</w:t>
      </w:r>
      <w:r w:rsidRPr="008D6BA3">
        <w:rPr>
          <w:highlight w:val="yellow"/>
        </w:rPr>
        <w:t>see section …).</w:t>
      </w:r>
      <w:r>
        <w:t xml:space="preserve"> </w:t>
      </w:r>
      <w:r w:rsidR="00EC0B5E">
        <w:t>The kitchen also provides a fertile context, but research in this regard is rather sparse</w:t>
      </w:r>
      <w:r w:rsidR="00AF4654">
        <w:t xml:space="preserve"> (</w:t>
      </w:r>
      <w:r w:rsidR="00AF4654" w:rsidRPr="00AF4654">
        <w:rPr>
          <w:highlight w:val="yellow"/>
        </w:rPr>
        <w:t>section …)</w:t>
      </w:r>
      <w:r w:rsidR="003F6475">
        <w:t>, even though conversational AI has generally made strong progress due to rapid advances in the area of deep learning</w:t>
      </w:r>
      <w:r w:rsidR="00AF4654">
        <w:t xml:space="preserve"> (</w:t>
      </w:r>
      <w:r w:rsidR="00AF4654" w:rsidRPr="00AF4654">
        <w:rPr>
          <w:highlight w:val="yellow"/>
        </w:rPr>
        <w:t>section ANN)</w:t>
      </w:r>
      <w:r w:rsidR="003F6475" w:rsidRPr="00AF4654">
        <w:rPr>
          <w:highlight w:val="yellow"/>
        </w:rPr>
        <w:t>.</w:t>
      </w:r>
      <w:r w:rsidR="003F6475">
        <w:t xml:space="preserve"> </w:t>
      </w:r>
      <w:r w:rsidR="0078066B">
        <w:t>The deep learning model BERT</w:t>
      </w:r>
      <w:r w:rsidR="00AF4654">
        <w:t xml:space="preserve"> (</w:t>
      </w:r>
      <w:r w:rsidR="00AF4654" w:rsidRPr="00AF4654">
        <w:rPr>
          <w:highlight w:val="yellow"/>
        </w:rPr>
        <w:t>section …</w:t>
      </w:r>
      <w:r w:rsidR="00AF4654">
        <w:t>)</w:t>
      </w:r>
      <w:r w:rsidR="0078066B">
        <w:t xml:space="preserve"> in particular stands out from these recent developments due to its new properties and its generally excellent performance in NLP </w:t>
      </w:r>
      <w:r w:rsidR="00576186">
        <w:t>and thus also in CAs related tasks</w:t>
      </w:r>
      <w:r w:rsidR="00AF4654">
        <w:t xml:space="preserve"> (</w:t>
      </w:r>
      <w:r w:rsidR="00AF4654" w:rsidRPr="00AF4654">
        <w:rPr>
          <w:highlight w:val="yellow"/>
        </w:rPr>
        <w:t>section …</w:t>
      </w:r>
      <w:r w:rsidR="00AF4654">
        <w:t>)</w:t>
      </w:r>
      <w:r w:rsidR="00576186">
        <w:t xml:space="preserve">. </w:t>
      </w:r>
      <w:r w:rsidR="003E526D">
        <w:t xml:space="preserve">As BERT lacks domain specific knowledge, domain adaption has proven to be beneficial, with DAPT being a good trade-off of between </w:t>
      </w:r>
      <w:r w:rsidR="00354FDF">
        <w:t xml:space="preserve">required </w:t>
      </w:r>
      <w:r w:rsidR="003E526D">
        <w:t>time</w:t>
      </w:r>
      <w:r w:rsidR="00DD7005">
        <w:t>/</w:t>
      </w:r>
      <w:r w:rsidR="003E526D">
        <w:t>computational resources and improvements in performance</w:t>
      </w:r>
      <w:r w:rsidR="003343E2">
        <w:t xml:space="preserve"> (section …)</w:t>
      </w:r>
      <w:r w:rsidR="003E526D">
        <w:t xml:space="preserve">.  </w:t>
      </w:r>
    </w:p>
    <w:p w14:paraId="64E2B53E" w14:textId="09AFF8F8" w:rsidR="00EC0B5E" w:rsidRDefault="00034C33" w:rsidP="008C3778">
      <w:pPr>
        <w:pStyle w:val="Folgeabsatz"/>
        <w:rPr>
          <w:rStyle w:val="Fett"/>
        </w:rPr>
      </w:pPr>
      <w:r>
        <w:t xml:space="preserve">Based on these advances and discoveries, </w:t>
      </w:r>
      <w:r w:rsidR="003E6FAE" w:rsidRPr="0055134C">
        <w:t>CookBERT</w:t>
      </w:r>
      <w:r w:rsidR="003E6FAE">
        <w:t xml:space="preserve">, a domain specific BERT model for the cooking domain, is </w:t>
      </w:r>
      <w:r w:rsidR="0055134C">
        <w:t>to be developed</w:t>
      </w:r>
      <w:r w:rsidR="00451478">
        <w:t xml:space="preserve"> in this thesis. </w:t>
      </w:r>
      <w:r w:rsidR="001A54B5">
        <w:t xml:space="preserve">Compared to </w:t>
      </w:r>
      <w:r w:rsidR="004E4BCF">
        <w:t xml:space="preserve">the </w:t>
      </w:r>
      <w:r w:rsidR="001A54B5">
        <w:t xml:space="preserve">existing </w:t>
      </w:r>
      <w:r w:rsidR="004E4BCF">
        <w:t>FoodBERT</w:t>
      </w:r>
      <w:r w:rsidR="001A54B5">
        <w:t xml:space="preserve"> model, CookBERT is to be trained on more cooking-specific data, as this had positive impact on downstream task performance in previous work</w:t>
      </w:r>
      <w:r w:rsidR="004E4BCF">
        <w:t xml:space="preserve"> </w:t>
      </w:r>
      <w:r w:rsidR="004E4BCF" w:rsidRPr="004E4BCF">
        <w:rPr>
          <w:highlight w:val="yellow"/>
        </w:rPr>
        <w:t>(see section …</w:t>
      </w:r>
      <w:r w:rsidR="004E4BCF">
        <w:t xml:space="preserve">). In addition, </w:t>
      </w:r>
      <w:r w:rsidR="00441F08">
        <w:t xml:space="preserve">CookBERT is to be evaluated for several CAs related </w:t>
      </w:r>
      <w:r w:rsidR="00407195">
        <w:t>tasks since</w:t>
      </w:r>
      <w:r w:rsidR="00441F08">
        <w:t xml:space="preserve"> the model is to be used primarily for the development of future CAs for the kitchen. </w:t>
      </w:r>
      <w:r w:rsidR="00407195">
        <w:t>The central research question of this thesis arising from this is</w:t>
      </w:r>
      <w:r w:rsidR="008C3778">
        <w:t xml:space="preserve"> </w:t>
      </w:r>
      <w:r w:rsidR="008C3778" w:rsidRPr="008C3778">
        <w:rPr>
          <w:b/>
          <w:bCs/>
        </w:rPr>
        <w:t>h</w:t>
      </w:r>
      <w:r w:rsidR="00407195" w:rsidRPr="008C3778">
        <w:rPr>
          <w:rStyle w:val="Fett"/>
        </w:rPr>
        <w:t>ow does BERT’s DAPT for the cooking domain affect its performance on CA relevant tasks</w:t>
      </w:r>
      <w:r w:rsidR="008C3778">
        <w:rPr>
          <w:rStyle w:val="Fett"/>
        </w:rPr>
        <w:t xml:space="preserve">. </w:t>
      </w:r>
    </w:p>
    <w:p w14:paraId="3EEF0514" w14:textId="0BCBF87E" w:rsidR="00354FDF" w:rsidRPr="002C14E7" w:rsidRDefault="00354FDF" w:rsidP="00354FDF">
      <w:pPr>
        <w:pStyle w:val="Folgeabsatz"/>
        <w:numPr>
          <w:ilvl w:val="0"/>
          <w:numId w:val="28"/>
        </w:numPr>
        <w:rPr>
          <w:rStyle w:val="Fett"/>
          <w:b w:val="0"/>
          <w:bCs w:val="0"/>
          <w:color w:val="FF0000"/>
        </w:rPr>
      </w:pPr>
      <w:proofErr w:type="spellStart"/>
      <w:r w:rsidRPr="002C14E7">
        <w:rPr>
          <w:rStyle w:val="Fett"/>
          <w:color w:val="FF0000"/>
        </w:rPr>
        <w:t>Hier</w:t>
      </w:r>
      <w:proofErr w:type="spellEnd"/>
      <w:r w:rsidRPr="002C14E7">
        <w:rPr>
          <w:rStyle w:val="Fett"/>
          <w:color w:val="FF0000"/>
        </w:rPr>
        <w:t xml:space="preserve"> </w:t>
      </w:r>
      <w:proofErr w:type="spellStart"/>
      <w:r w:rsidRPr="002C14E7">
        <w:rPr>
          <w:rStyle w:val="Fett"/>
          <w:color w:val="FF0000"/>
        </w:rPr>
        <w:t>im</w:t>
      </w:r>
      <w:proofErr w:type="spellEnd"/>
      <w:r w:rsidRPr="002C14E7">
        <w:rPr>
          <w:rStyle w:val="Fett"/>
          <w:color w:val="FF0000"/>
        </w:rPr>
        <w:t xml:space="preserve"> </w:t>
      </w:r>
      <w:proofErr w:type="spellStart"/>
      <w:r w:rsidRPr="002C14E7">
        <w:rPr>
          <w:rStyle w:val="Fett"/>
          <w:color w:val="FF0000"/>
        </w:rPr>
        <w:t>Kapitel</w:t>
      </w:r>
      <w:proofErr w:type="spellEnd"/>
      <w:r w:rsidRPr="002C14E7">
        <w:rPr>
          <w:rStyle w:val="Fett"/>
          <w:color w:val="FF0000"/>
        </w:rPr>
        <w:t xml:space="preserve"> </w:t>
      </w:r>
      <w:proofErr w:type="spellStart"/>
      <w:r w:rsidRPr="002C14E7">
        <w:rPr>
          <w:rStyle w:val="Fett"/>
          <w:color w:val="FF0000"/>
        </w:rPr>
        <w:t>noch</w:t>
      </w:r>
      <w:proofErr w:type="spellEnd"/>
      <w:r w:rsidRPr="002C14E7">
        <w:rPr>
          <w:rStyle w:val="Fett"/>
          <w:color w:val="FF0000"/>
        </w:rPr>
        <w:t xml:space="preserve"> </w:t>
      </w:r>
      <w:proofErr w:type="spellStart"/>
      <w:r w:rsidRPr="002C14E7">
        <w:rPr>
          <w:rStyle w:val="Fett"/>
          <w:color w:val="FF0000"/>
        </w:rPr>
        <w:t>mit</w:t>
      </w:r>
      <w:proofErr w:type="spellEnd"/>
      <w:r w:rsidRPr="002C14E7">
        <w:rPr>
          <w:rStyle w:val="Fett"/>
          <w:color w:val="FF0000"/>
        </w:rPr>
        <w:t xml:space="preserve"> </w:t>
      </w:r>
      <w:proofErr w:type="spellStart"/>
      <w:r w:rsidRPr="002C14E7">
        <w:rPr>
          <w:rStyle w:val="Fett"/>
          <w:color w:val="FF0000"/>
        </w:rPr>
        <w:t>reinbringen</w:t>
      </w:r>
      <w:proofErr w:type="spellEnd"/>
      <w:r w:rsidRPr="002C14E7">
        <w:rPr>
          <w:rStyle w:val="Fett"/>
          <w:color w:val="FF0000"/>
        </w:rPr>
        <w:t xml:space="preserve">, </w:t>
      </w:r>
      <w:proofErr w:type="spellStart"/>
      <w:r w:rsidRPr="002C14E7">
        <w:rPr>
          <w:rStyle w:val="Fett"/>
          <w:color w:val="FF0000"/>
        </w:rPr>
        <w:t>dass</w:t>
      </w:r>
      <w:proofErr w:type="spellEnd"/>
      <w:r w:rsidRPr="002C14E7">
        <w:rPr>
          <w:rStyle w:val="Fett"/>
          <w:color w:val="FF0000"/>
        </w:rPr>
        <w:t xml:space="preserve"> DAPT </w:t>
      </w:r>
      <w:proofErr w:type="spellStart"/>
      <w:r w:rsidRPr="002C14E7">
        <w:rPr>
          <w:rStyle w:val="Fett"/>
          <w:color w:val="FF0000"/>
        </w:rPr>
        <w:t>verwendet</w:t>
      </w:r>
      <w:proofErr w:type="spellEnd"/>
      <w:r w:rsidRPr="002C14E7">
        <w:rPr>
          <w:rStyle w:val="Fett"/>
          <w:color w:val="FF0000"/>
        </w:rPr>
        <w:t xml:space="preserve"> </w:t>
      </w:r>
      <w:proofErr w:type="spellStart"/>
      <w:r w:rsidRPr="002C14E7">
        <w:rPr>
          <w:rStyle w:val="Fett"/>
          <w:color w:val="FF0000"/>
        </w:rPr>
        <w:t>wird</w:t>
      </w:r>
      <w:proofErr w:type="spellEnd"/>
      <w:r w:rsidRPr="002C14E7">
        <w:rPr>
          <w:rStyle w:val="Fett"/>
          <w:color w:val="FF0000"/>
        </w:rPr>
        <w:t xml:space="preserve"> etc.</w:t>
      </w:r>
    </w:p>
    <w:p w14:paraId="2B13D10F" w14:textId="7E22087A" w:rsidR="005E6146" w:rsidRDefault="00785A1B" w:rsidP="005E6146">
      <w:pPr>
        <w:pStyle w:val="berschrift1"/>
      </w:pPr>
      <w:bookmarkStart w:id="33" w:name="_Toc98674052"/>
      <w:r>
        <w:t>Methodology</w:t>
      </w:r>
      <w:bookmarkEnd w:id="33"/>
    </w:p>
    <w:p w14:paraId="3756A854" w14:textId="55613CEB" w:rsidR="00A44BF9" w:rsidRPr="00A44BF9" w:rsidRDefault="00150217" w:rsidP="00227722">
      <w:r>
        <w:t xml:space="preserve">This </w:t>
      </w:r>
      <w:r w:rsidR="007A7E48">
        <w:t>chapter</w:t>
      </w:r>
      <w:r>
        <w:t xml:space="preserve"> covers</w:t>
      </w:r>
      <w:r w:rsidR="003721CA">
        <w:t xml:space="preserve"> the methodology used in order to answer the research question</w:t>
      </w:r>
      <w:r w:rsidR="007A7E48">
        <w:t>, which is strongly inspired by previous research on the topic of domain adaption of BERT</w:t>
      </w:r>
      <w:r w:rsidR="003721CA">
        <w:t xml:space="preserve">. </w:t>
      </w:r>
      <w:r w:rsidR="007A7E48">
        <w:t xml:space="preserve">First, the data that was used for DAPT, as well as necessary pre-processing steps, are elucidated in section 3.1. To get an impression of the potential that is to be expected </w:t>
      </w:r>
      <w:r w:rsidR="002C14E7">
        <w:t xml:space="preserve">by adapting BERT for the cooking domain, a simple domain similarity analysis of the general source domain and the specific cooking domain is presented in section 3.2. Section 3.3 covers the addition of cooking specific vocabulary to BERT’s vocabulary. </w:t>
      </w:r>
      <w:r w:rsidR="004D264A">
        <w:t xml:space="preserve">Section 3.4 gives a brief overview over the tools and development environment used for domain adapting BERT. </w:t>
      </w:r>
      <w:r w:rsidR="006812A7">
        <w:t>Information on the actual DAPT is covered in section 3.5</w:t>
      </w:r>
      <w:r w:rsidR="00865577">
        <w:t xml:space="preserve">. </w:t>
      </w:r>
      <w:r w:rsidR="0035334A">
        <w:t xml:space="preserve">Finally, section </w:t>
      </w:r>
      <w:r w:rsidR="0035334A">
        <w:lastRenderedPageBreak/>
        <w:t>3.6 covers the experimental setup for evaluat</w:t>
      </w:r>
      <w:r w:rsidR="00F80910">
        <w:t xml:space="preserve">ing </w:t>
      </w:r>
      <w:r w:rsidR="0035334A">
        <w:t>the</w:t>
      </w:r>
      <w:r w:rsidR="00F80910">
        <w:t xml:space="preserve"> previously</w:t>
      </w:r>
      <w:r w:rsidR="0035334A">
        <w:t xml:space="preserve"> created CookBERT model. </w:t>
      </w:r>
      <w:r w:rsidR="004D264A">
        <w:t xml:space="preserve"> </w:t>
      </w:r>
    </w:p>
    <w:p w14:paraId="57FAE598" w14:textId="6DD3583B" w:rsidR="00872A15" w:rsidRDefault="00147430" w:rsidP="00872A15">
      <w:pPr>
        <w:pStyle w:val="berschrift2"/>
      </w:pPr>
      <w:bookmarkStart w:id="34" w:name="_Toc98674053"/>
      <w:r>
        <w:t xml:space="preserve">Preparing the </w:t>
      </w:r>
      <w:r w:rsidR="00B12379">
        <w:t>Data</w:t>
      </w:r>
      <w:r w:rsidR="00FC16D1">
        <w:t xml:space="preserve"> for </w:t>
      </w:r>
      <w:r>
        <w:t>Domain Adaptive Pre</w:t>
      </w:r>
      <w:r w:rsidR="00014E7D">
        <w:t>t</w:t>
      </w:r>
      <w:r>
        <w:t>raining</w:t>
      </w:r>
      <w:bookmarkEnd w:id="34"/>
    </w:p>
    <w:p w14:paraId="77F0CE68" w14:textId="4B32B2CE" w:rsidR="00653EC2" w:rsidRDefault="00D12BA0" w:rsidP="00D12BA0">
      <w:r>
        <w:t>Compared to FoodBERT</w:t>
      </w:r>
      <w:r w:rsidR="00653EC2">
        <w:t xml:space="preserve"> from </w:t>
      </w:r>
      <w:sdt>
        <w:sdtPr>
          <w:alias w:val="To edit, see citavi.com/edit"/>
          <w:tag w:val="CitaviPlaceholder#f0ecb01d-a868-4208-b6c6-08c092000c64"/>
          <w:id w:val="-1326358474"/>
          <w:placeholder>
            <w:docPart w:val="DefaultPlaceholder_-1854013440"/>
          </w:placeholder>
        </w:sdtPr>
        <w:sdtEndPr/>
        <w:sdtContent>
          <w:r w:rsidR="00306A8A">
            <w:rPr>
              <w:noProof/>
            </w:rPr>
            <w:fldChar w:fldCharType="begin"/>
          </w:r>
          <w:r w:rsidR="00E31C1E">
            <w:rPr>
              <w:noProof/>
            </w:rPr>
            <w:instrText>ADDIN CitaviPlaceholder{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zY2l0ZXByZXNzLm9yZy9EaWdpdGFsTGlicmFyeS9MaW5rLmFzcHg/ZG9pPTEwLjUyMjAvMDAxMDIwMjAwMDY3MDA3NyIsIlVyaVN0cmluZyI6Imh0dHBzOi8vd3d3LnNjaXRlcHJlc3Mub3JnL0RpZ2l0YWxMaWJyYXJ5L0xpbmsuYXNweD9kb2k9MTAuNTIyMC8wMDEwMjAyMDAwNjcwMDc3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S0xMS0xNVQxMzo0ODozOSIsIk1vZGlmaWVkQnkiOiJfUGFzY2giLCJJZCI6IjUzMzQwZjg4LTMyMDgtNGZjYS1hZTYyLThhMTM2Y2M0MjE1NSIsIk1vZGlmaWVkT24iOiIyMDIxLTExLTE1VDEzOjQ4OjM5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NTIyMC8wMDEwMjAyMDAwNjcwMDc3IiwiVXJpU3RyaW5nIjoiaHR0cHM6Ly9kb2kub3JnLzEwLjUyMjAvMDAxMDIwMjAwMDY3MDA3N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}</w:instrText>
          </w:r>
          <w:r w:rsidR="00306A8A">
            <w:rPr>
              <w:noProof/>
            </w:rPr>
            <w:fldChar w:fldCharType="separate"/>
          </w:r>
          <w:r w:rsidR="00E31C1E">
            <w:rPr>
              <w:noProof/>
            </w:rPr>
            <w:t>Pellegrini et al.</w:t>
          </w:r>
          <w:r w:rsidR="00306A8A">
            <w:rPr>
              <w:noProof/>
            </w:rPr>
            <w:fldChar w:fldCharType="end"/>
          </w:r>
        </w:sdtContent>
      </w:sdt>
      <w:r w:rsidR="00306A8A">
        <w:t xml:space="preserve"> </w:t>
      </w:r>
      <w:sdt>
        <w:sdtPr>
          <w:alias w:val="To edit, see citavi.com/edit"/>
          <w:tag w:val="CitaviPlaceholder#67b3aeb9-250a-41f6-b125-5d785d7ddae1"/>
          <w:id w:val="477802354"/>
          <w:placeholder>
            <w:docPart w:val="DefaultPlaceholder_-1854013440"/>
          </w:placeholder>
        </w:sdtPr>
        <w:sdtEndPr/>
        <w:sdtContent>
          <w:r w:rsidR="00306A8A">
            <w:rPr>
              <w:noProof/>
            </w:rPr>
            <w:fldChar w:fldCharType="begin"/>
          </w:r>
          <w:r w:rsidR="00E31C1E">
            <w:rPr>
              <w:noProof/>
            </w:rPr>
            <w:instrText>ADDIN CitaviPlaceholder{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c2NpdGVwcmVzcy5vcmcvRGlnaXRhbExpYnJhcnkvTGluay5hc3B4P2RvaT0xMC41MjIwLzAwMTAyMDIwMDA2NzAwNzciLCJVcmlTdHJpbmciOiJodHRwczovL3d3dy5zY2l0ZXByZXNzLm9yZy9EaWdpdGFsTGlicmFyeS9MaW5rLmFzcHg/ZG9pPTEwLjUyMjAvMDAxMDIwMjAwMDY3MDA3N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EtMTEtMTVUMTM6NDg6MzkiLCJNb2RpZmllZEJ5IjoiX1Bhc2NoIiwiSWQiOiI1MzM0MGY4OC0zMjA4LTRmY2EtYWU2Mi04YTEzNmNjNDIxNTUiLCJNb2RpZmllZE9uIjoiMjAyMS0xMS0xNVQxMzo0ODozO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UyMjAvMDAxMDIwMjAwMDY3MDA3NyIsIlVyaVN0cmluZyI6Imh0dHBzOi8vZG9pLm9yZy8xMC41MjIwLzAwMTAyMDIwMDA2NzAwN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IxKSJ9XX0sIlRhZyI6IkNpdGF2aVBsYWNlaG9sZGVyIzY3YjNhZWI5LTI1MGEtNDFmNi1iMTI1LTVkNzg1ZDdkZGFlMSIsIlRleHQiOiIoMjAyMSkiLCJXQUlWZXJzaW9uIjoiNi41LjAuMCJ9}</w:instrText>
          </w:r>
          <w:r w:rsidR="00306A8A">
            <w:rPr>
              <w:noProof/>
            </w:rPr>
            <w:fldChar w:fldCharType="separate"/>
          </w:r>
          <w:r w:rsidR="00E31C1E">
            <w:rPr>
              <w:noProof/>
            </w:rPr>
            <w:t>(2021)</w:t>
          </w:r>
          <w:r w:rsidR="00306A8A">
            <w:rPr>
              <w:noProof/>
            </w:rPr>
            <w:fldChar w:fldCharType="end"/>
          </w:r>
        </w:sdtContent>
      </w:sdt>
      <w:r>
        <w:t xml:space="preserve">, which was further pretrained on Recipe1M+ instructions, more data is to be used for CookBERT, as this tends to increase task performance (see </w:t>
      </w:r>
      <w:r w:rsidRPr="00653EC2">
        <w:rPr>
          <w:highlight w:val="yellow"/>
        </w:rPr>
        <w:t>section</w:t>
      </w:r>
      <w:r w:rsidR="00653EC2">
        <w:t>)</w:t>
      </w:r>
      <w:r>
        <w:t xml:space="preserve">. </w:t>
      </w:r>
      <w:r w:rsidR="00A3367B">
        <w:t xml:space="preserve">For this reason, the RecipeNLG dataset </w:t>
      </w:r>
      <w:r w:rsidR="00683098">
        <w:t>was</w:t>
      </w:r>
      <w:r w:rsidR="00A3367B">
        <w:t xml:space="preserve"> used to perform DAPT for CookBERT, more precisely only the recipe instructions.</w:t>
      </w:r>
      <w:r w:rsidR="009F123C">
        <w:t xml:space="preserve"> </w:t>
      </w:r>
      <w:r w:rsidR="00683098">
        <w:t xml:space="preserve">The instructions of a recipe in this dataset are originally divided into single processing steps. However, each recipe can be regarded as a self-contained document and thus all the instructions of a recipe were concatenated. </w:t>
      </w:r>
      <w:r w:rsidR="00653EC2">
        <w:t xml:space="preserve">Additionally, lowercasing was applied to all text data, as the BERT base uncased model was used as the starting point for CookBERT, as described </w:t>
      </w:r>
      <w:r w:rsidR="00653EC2" w:rsidRPr="00653EC2">
        <w:rPr>
          <w:highlight w:val="yellow"/>
        </w:rPr>
        <w:t>in section</w:t>
      </w:r>
      <w:r w:rsidR="00653EC2">
        <w:t xml:space="preserve">. </w:t>
      </w:r>
      <w:r w:rsidR="00683098">
        <w:t xml:space="preserve">Each recipe was then written into a separate line in a text file </w:t>
      </w:r>
      <w:r w:rsidR="00BA0131">
        <w:t xml:space="preserve">in order </w:t>
      </w:r>
      <w:r w:rsidR="00B43AF9">
        <w:t xml:space="preserve">to </w:t>
      </w:r>
      <w:r w:rsidR="00BA0131">
        <w:t xml:space="preserve">ensure that </w:t>
      </w:r>
      <w:r w:rsidR="00A56F6A">
        <w:t>each</w:t>
      </w:r>
      <w:r w:rsidR="00BA0131">
        <w:t xml:space="preserve"> </w:t>
      </w:r>
      <w:r w:rsidR="00653EC2">
        <w:t xml:space="preserve">recipe can be handled as </w:t>
      </w:r>
      <w:r w:rsidR="00A56F6A">
        <w:t xml:space="preserve">a </w:t>
      </w:r>
      <w:r w:rsidR="00653EC2">
        <w:t>distinct sequence</w:t>
      </w:r>
      <w:r w:rsidR="00A56F6A">
        <w:t xml:space="preserve"> </w:t>
      </w:r>
      <w:r w:rsidR="00653EC2">
        <w:t xml:space="preserve">when performing DAPT, without including the context of another recipe. This results in a total of almost exactly 1GB of pure cooking specific text data. </w:t>
      </w:r>
    </w:p>
    <w:p w14:paraId="025E1008" w14:textId="543C57FF" w:rsidR="005826B7" w:rsidRPr="005826B7" w:rsidRDefault="00121436" w:rsidP="00EF1309">
      <w:pPr>
        <w:pStyle w:val="berschrift2"/>
      </w:pPr>
      <w:bookmarkStart w:id="35" w:name="_Toc98674054"/>
      <w:r>
        <w:t>Analyzing Domain Similarity</w:t>
      </w:r>
      <w:bookmarkEnd w:id="35"/>
    </w:p>
    <w:p w14:paraId="09209890" w14:textId="0F64FA5E" w:rsidR="00EF1309" w:rsidRDefault="00DA64F5" w:rsidP="00A57A94">
      <w:r>
        <w:t xml:space="preserve">Before the actual DAPT, the similarity of the </w:t>
      </w:r>
      <w:r w:rsidR="002F27E4">
        <w:t xml:space="preserve">target domain </w:t>
      </w:r>
      <w:r w:rsidR="0095012C">
        <w:t xml:space="preserve">(cooking) </w:t>
      </w:r>
      <w:r w:rsidR="002F27E4">
        <w:t>and BERT’s pretraining domain was analyzed.</w:t>
      </w:r>
      <w:r w:rsidR="000D1E45">
        <w:t xml:space="preserve"> </w:t>
      </w:r>
      <w:r w:rsidR="00C86161">
        <w:t xml:space="preserve">The approach for the analysis is adopted from </w:t>
      </w:r>
      <w:sdt>
        <w:sdtPr>
          <w:alias w:val="To edit, see citavi.com/edit"/>
          <w:tag w:val="CitaviPlaceholder#63621e79-ddcf-4764-912b-a7238c5d5dae"/>
          <w:id w:val="-1718654582"/>
          <w:placeholder>
            <w:docPart w:val="DefaultPlaceholder_-1854013440"/>
          </w:placeholder>
        </w:sdtPr>
        <w:sdtEndPr/>
        <w:sdtContent>
          <w:r w:rsidR="00C86161">
            <w:rPr>
              <w:noProof/>
            </w:rPr>
            <w:fldChar w:fldCharType="begin"/>
          </w:r>
          <w:r w:rsidR="00E31C1E">
            <w:rPr>
              <w:noProof/>
            </w:rPr>
            <w:instrText>ADDIN CitaviPlaceholder{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IwMDQuMTA5NjR2MyIsIlVyaVN0cmluZyI6Imh0dHBzOi8vYXJ4aXYub3JnL3BkZi8yMDA0LjEwOTY0djMucGRm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EtMTVUMTc6MDk6MjgiLCJNb2RpZmllZEJ5IjoiX1Bhc2NoIiwiSWQiOiJmYjVlM2ZlYS1jNjQ4LTQ1ZTgtYTlkZi0xYjlmMzJjZjBmZDQiLCJNb2RpZmllZE9uIjoiMjAyMS0xMS0xNVQxNzowOToyO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IwMDQuMTA5NjR2MyIsIlVyaVN0cmluZyI6Imh0dHA6Ly9hcnhpdi5vcmcvYWJzLzIwMDQuMTA5NjR2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xLTE1VDE3OjA5OjI4IiwiTW9kaWZpZWRCeSI6Il9QYXNjaCIsIklkIjoiMThjMWVkNjctNzAwZi00YThhLTlmZTEtNmNmMmUzY2IwZWMwIiwiTW9kaWZpZWRPbiI6IjIwMjEtMTEtMTVUMTc6MDk6Mjg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JodHRwOi8vYXJ4aXYub3JnL3BkZi8yMDA0LjEwOTY0djMiLCJVcmlTdHJpbmciOiJodHRwOi8vYXJ4aXYub3JnL3BkZi8yMDA0LjEwOTY0djM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}</w:instrText>
          </w:r>
          <w:r w:rsidR="00C86161">
            <w:rPr>
              <w:noProof/>
            </w:rPr>
            <w:fldChar w:fldCharType="separate"/>
          </w:r>
          <w:r w:rsidR="00E31C1E">
            <w:rPr>
              <w:noProof/>
            </w:rPr>
            <w:t>Gururangan et al.</w:t>
          </w:r>
          <w:r w:rsidR="00C86161">
            <w:rPr>
              <w:noProof/>
            </w:rPr>
            <w:fldChar w:fldCharType="end"/>
          </w:r>
        </w:sdtContent>
      </w:sdt>
      <w:r w:rsidR="00C86161">
        <w:t xml:space="preserve"> </w:t>
      </w:r>
      <w:sdt>
        <w:sdtPr>
          <w:alias w:val="To edit, see citavi.com/edit"/>
          <w:tag w:val="CitaviPlaceholder#e3aca7ac-5479-47e3-941a-670258b241f5"/>
          <w:id w:val="-1893643920"/>
          <w:placeholder>
            <w:docPart w:val="DefaultPlaceholder_-1854013440"/>
          </w:placeholder>
        </w:sdtPr>
        <w:sdtEndPr/>
        <w:sdtContent>
          <w:r w:rsidR="00C86161">
            <w:rPr>
              <w:noProof/>
            </w:rPr>
            <w:fldChar w:fldCharType="begin"/>
          </w:r>
          <w:r w:rsidR="00E31C1E">
            <w:rPr>
              <w:noProof/>
            </w:rPr>
            <w:instrText>ADDIN CitaviPlaceholder{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yMDA0LjEwOTY0djMiLCJVcmlTdHJpbmciOiJodHRwczovL2FyeGl2Lm9yZy9wZGYvMjAwNC4xMDk2NHYz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xLTE1VDE3OjA5OjI4IiwiTW9kaWZpZWRCeSI6Il9QYXNjaCIsIklkIjoiZmI1ZTNmZWEtYzY0OC00NWU4LWE5ZGYtMWI5ZjMyY2YwZmQ0IiwiTW9kaWZpZWRPbiI6IjIwMjEtMTEtMTVUMTc6MDk6Mjg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2Ficy8yMDA0LjEwOTY0djMiLCJVcmlTdHJpbmciOiJodHRwOi8vYXJ4aXYub3JnL2Ficy8yMDA0LjEwOTY0djM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xNVQxNzowOToyOCIsIk1vZGlmaWVkQnkiOiJfUGFzY2giLCJJZCI6IjE4YzFlZDY3LTcwMGYtNGE4YS05ZmUxLTZjZjJlM2NiMGVjMCIsIk1vZGlmaWVkT24iOiIyMDIxLTExLTE1VDE3OjA5OjI4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jAwNC4xMDk2NHYzIiwiVXJpU3RyaW5nIjoiaHR0cDovL2FyeGl2Lm9yZy9wZGYvMjAwNC4xMDk2NHY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}</w:instrText>
          </w:r>
          <w:r w:rsidR="00C86161">
            <w:rPr>
              <w:noProof/>
            </w:rPr>
            <w:fldChar w:fldCharType="separate"/>
          </w:r>
          <w:r w:rsidR="00E31C1E">
            <w:rPr>
              <w:noProof/>
            </w:rPr>
            <w:t>(2020)</w:t>
          </w:r>
          <w:r w:rsidR="00C86161">
            <w:rPr>
              <w:noProof/>
            </w:rPr>
            <w:fldChar w:fldCharType="end"/>
          </w:r>
        </w:sdtContent>
      </w:sdt>
      <w:r w:rsidR="00C86161">
        <w:t xml:space="preserve"> and quantifies the domain similarity based on the vocabulary overlap</w:t>
      </w:r>
      <w:r w:rsidR="008013CC">
        <w:t xml:space="preserve"> of the pretraining corpora</w:t>
      </w:r>
      <w:r w:rsidR="00C86161">
        <w:t xml:space="preserve">. </w:t>
      </w:r>
      <w:r w:rsidR="00697698">
        <w:t xml:space="preserve">Therefore, </w:t>
      </w:r>
      <w:r w:rsidR="00C86161">
        <w:t>RecipeNLG, Recipe1M+</w:t>
      </w:r>
      <w:r w:rsidR="00D217CB">
        <w:t>,</w:t>
      </w:r>
      <w:r w:rsidR="00C86161">
        <w:t xml:space="preserve"> and the </w:t>
      </w:r>
      <w:proofErr w:type="spellStart"/>
      <w:r w:rsidR="00C86161">
        <w:t>WikiBook</w:t>
      </w:r>
      <w:proofErr w:type="spellEnd"/>
      <w:r w:rsidR="007F439A">
        <w:t xml:space="preserve"> </w:t>
      </w:r>
      <w:r w:rsidR="00697698">
        <w:t>from CookBERT, FoodBERT</w:t>
      </w:r>
      <w:r w:rsidR="00D217CB">
        <w:t>,</w:t>
      </w:r>
      <w:r w:rsidR="00697698">
        <w:t xml:space="preserve"> and the standard BERT</w:t>
      </w:r>
      <w:r w:rsidR="00D217CB">
        <w:t>,</w:t>
      </w:r>
      <w:r w:rsidR="00697698">
        <w:t xml:space="preserve"> respectively</w:t>
      </w:r>
      <w:r w:rsidR="00D217CB">
        <w:t>,</w:t>
      </w:r>
      <w:r w:rsidR="00697698">
        <w:t xml:space="preserve"> were used for </w:t>
      </w:r>
      <w:r w:rsidR="00C86161">
        <w:t xml:space="preserve">corpus from BERT pretraining were used for the analysis. </w:t>
      </w:r>
      <w:r w:rsidR="00A57A94">
        <w:t xml:space="preserve">As BERT’s original pretraining data is not </w:t>
      </w:r>
      <w:r w:rsidR="003A2144">
        <w:t xml:space="preserve">publicly </w:t>
      </w:r>
      <w:r w:rsidR="00A57A94">
        <w:t xml:space="preserve">distributed, a Wikipedia dump </w:t>
      </w:r>
      <w:sdt>
        <w:sdtPr>
          <w:alias w:val="To edit, see citavi.com/edit"/>
          <w:tag w:val="CitaviPlaceholder#f542f9bf-8fcd-4db1-b4e3-c71aacdfe84a"/>
          <w:id w:val="-313253770"/>
          <w:placeholder>
            <w:docPart w:val="DefaultPlaceholder_-1854013440"/>
          </w:placeholder>
        </w:sdtPr>
        <w:sdtEndPr/>
        <w:sdtContent>
          <w:r w:rsidR="00A57A94">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hcnhpdi5vcmcvcGRmLzE2MDkuMDc4NDN2MSIsIlVyaVN0cmluZyI6Imh0dHA6Ly9hcnhpdi5vcmcvcGRmLzE2MDkuMDc4NDN2M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yLTE4VDA4OjA5OjM0IiwiTW9kaWZpZWRCeSI6Il9QYXNjaCIsIklkIjoiNjdiOTc4ZDctODBlNi00NmJhLWFmMjQtYjdkNWNjYTAwNTlhIiwiTW9kaWZpZWRPbiI6IjIwMjItMDItMThUMDg6MDk6Mz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NjA5LjA3ODQzdjEiLCJVcmlTdHJpbmciOiJodHRwOi8vYXJ4aXYub3JnL2Ficy8xNjA5LjA3ODQzdj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i0xOFQwODowOTozNCIsIk1vZGlmaWVkQnkiOiJfUGFzY2giLCJJZCI6IjkyNTU4MTlkLWMyMmQtNDRmZi04OWVkLWNiYzdjOThlNmFkOCIsIk1vZGlmaWVkT24iOiIyMDIyLTAyLTE4VDA4OjA5OjM0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YwOS4wNzg0M3YxIiwiVXJpU3RyaW5nIjoiaHR0cHM6Ly9hcnhpdi5vcmcvcGRmLzE2MDkuMDc4NDN2MS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}</w:instrText>
          </w:r>
          <w:r w:rsidR="00A57A94">
            <w:rPr>
              <w:noProof/>
            </w:rPr>
            <w:fldChar w:fldCharType="separate"/>
          </w:r>
          <w:r w:rsidR="00E31C1E">
            <w:rPr>
              <w:noProof/>
            </w:rPr>
            <w:t>(Merity et al., 2016)</w:t>
          </w:r>
          <w:r w:rsidR="00A57A94">
            <w:rPr>
              <w:noProof/>
            </w:rPr>
            <w:fldChar w:fldCharType="end"/>
          </w:r>
        </w:sdtContent>
      </w:sdt>
      <w:r w:rsidR="00A57A94">
        <w:t xml:space="preserve">(515MB) and randomly sampled books from the “Homemade </w:t>
      </w:r>
      <w:proofErr w:type="spellStart"/>
      <w:r w:rsidR="00A57A94">
        <w:t>BookCorpus</w:t>
      </w:r>
      <w:proofErr w:type="spellEnd"/>
      <w:r w:rsidR="00A57A94">
        <w:t xml:space="preserve">” </w:t>
      </w:r>
      <w:sdt>
        <w:sdtPr>
          <w:alias w:val="To edit, see citavi.com/edit"/>
          <w:tag w:val="CitaviPlaceholder#1333d5fd-17c8-4b9e-a41a-7844021a3ec0"/>
          <w:id w:val="-2127684059"/>
          <w:placeholder>
            <w:docPart w:val="DefaultPlaceholder_-1854013440"/>
          </w:placeholder>
        </w:sdtPr>
        <w:sdtEndPr/>
        <w:sdtContent>
          <w:r w:rsidR="00A57A94">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MzgxYmMwLTUzNDEtNDRkYi05Nzk3LTAyMDU3NTcxMWNhNSIsIlJhbmdlTGVuZ3RoIjoxNywiUmVmZXJlbmNlSWQiOiI4YWNiODg1Ni03N2EyLTRjOWUtOGFhZC1lOTRjZmNiZjA3M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9zdWtlIiwiTGFzdE5hbWUiOiJLb2JheWFzaGkiLCJQcm90ZWN0ZWQiOmZhbHNlLCJTZXgiOjAsIkNyZWF0ZWRCeSI6Il9QYXNjaCIsIkNyZWF0ZWRPbiI6IjIwMjItMDItMThUMDc6NTI6MDQiLCJNb2RpZmllZEJ5IjoiX1Bhc2NoIiwiSWQiOiJmN2RmNzZhNC0yNTE0LTRhNzYtODk0ZS01ZDIzMDA5NzAzODIiLCJNb2RpZmllZE9uIjoiMjAyMi0wMi0xOFQwNzo1MjowNC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naXRodWIuY29tL0JJR0JBTExPTi9jaWZhci0xMC1jbm4iLCJVcmlTdHJpbmciOiJodHRwczovL2dpdGh1Yi5jb20vQklHQkFMTE9OL2NpZmFyLTEwLWNub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}</w:instrText>
          </w:r>
          <w:r w:rsidR="00A57A94">
            <w:rPr>
              <w:noProof/>
            </w:rPr>
            <w:fldChar w:fldCharType="separate"/>
          </w:r>
          <w:r w:rsidR="00E31C1E">
            <w:rPr>
              <w:noProof/>
            </w:rPr>
            <w:t>(Kobayashi, 2018)</w:t>
          </w:r>
          <w:r w:rsidR="00A57A94">
            <w:rPr>
              <w:noProof/>
            </w:rPr>
            <w:fldChar w:fldCharType="end"/>
          </w:r>
        </w:sdtContent>
      </w:sdt>
      <w:r w:rsidR="00A57A94">
        <w:t xml:space="preserve">(444MB) were used to reconstruct a similar </w:t>
      </w:r>
      <w:r w:rsidR="006204D1">
        <w:t>corpus</w:t>
      </w:r>
      <w:r w:rsidR="00A57A94">
        <w:t xml:space="preserve">. </w:t>
      </w:r>
      <w:r w:rsidR="009F0BC0">
        <w:t xml:space="preserve">From RecipeNLG and Recipe1M+, the </w:t>
      </w:r>
      <w:r w:rsidR="00456B85">
        <w:t xml:space="preserve">recipe </w:t>
      </w:r>
      <w:r w:rsidR="009F0BC0">
        <w:t>instructions were used</w:t>
      </w:r>
      <w:r w:rsidR="00B24032">
        <w:t xml:space="preserve"> as corpus data</w:t>
      </w:r>
      <w:r w:rsidR="00E518A7">
        <w:t xml:space="preserve"> (1GB and 619MB respectively)</w:t>
      </w:r>
      <w:r w:rsidR="009F0BC0">
        <w:t xml:space="preserve">. </w:t>
      </w:r>
      <w:r w:rsidR="006432B9">
        <w:t>For each corpus, the vocabulary,</w:t>
      </w:r>
      <w:r w:rsidR="005B1216">
        <w:t xml:space="preserve"> consisting of unigrams (after lowercasing</w:t>
      </w:r>
      <w:r w:rsidR="00B60E4B">
        <w:t xml:space="preserve">, </w:t>
      </w:r>
      <w:proofErr w:type="spellStart"/>
      <w:r w:rsidR="005B1216">
        <w:t>stopword</w:t>
      </w:r>
      <w:proofErr w:type="spellEnd"/>
      <w:r w:rsidR="00B60E4B">
        <w:t xml:space="preserve"> removal</w:t>
      </w:r>
      <w:r w:rsidR="005B1216">
        <w:t xml:space="preserve"> and punctuation) was then created for each of the three corpora. </w:t>
      </w:r>
    </w:p>
    <w:p w14:paraId="3878505F" w14:textId="77777777" w:rsidR="00840E0E" w:rsidRDefault="00EF1309" w:rsidP="00840E0E">
      <w:pPr>
        <w:pStyle w:val="Abbildung"/>
        <w:keepNext/>
      </w:pPr>
      <w:r>
        <w:lastRenderedPageBreak/>
        <w:drawing>
          <wp:inline distT="0" distB="0" distL="0" distR="0" wp14:anchorId="2CC37C78" wp14:editId="628AC449">
            <wp:extent cx="3497629" cy="2456598"/>
            <wp:effectExtent l="0" t="0" r="7620" b="127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508358" cy="2464133"/>
                    </a:xfrm>
                    <a:prstGeom prst="rect">
                      <a:avLst/>
                    </a:prstGeom>
                    <a:noFill/>
                    <a:ln>
                      <a:noFill/>
                    </a:ln>
                  </pic:spPr>
                </pic:pic>
              </a:graphicData>
            </a:graphic>
          </wp:inline>
        </w:drawing>
      </w:r>
    </w:p>
    <w:p w14:paraId="51A171B9" w14:textId="4B96CCCB" w:rsidR="00A57A94" w:rsidRDefault="00840E0E" w:rsidP="00840E0E">
      <w:pPr>
        <w:pStyle w:val="Beschriftung"/>
      </w:pPr>
      <w:r>
        <w:t xml:space="preserve">Figure </w:t>
      </w:r>
      <w:r>
        <w:fldChar w:fldCharType="begin"/>
      </w:r>
      <w:r>
        <w:instrText xml:space="preserve"> SEQ Figure \* ARABIC </w:instrText>
      </w:r>
      <w:r>
        <w:fldChar w:fldCharType="separate"/>
      </w:r>
      <w:r w:rsidR="0082066D">
        <w:rPr>
          <w:noProof/>
        </w:rPr>
        <w:t>16</w:t>
      </w:r>
      <w:r>
        <w:fldChar w:fldCharType="end"/>
      </w:r>
      <w:r>
        <w:t xml:space="preserve">: </w:t>
      </w:r>
      <w:r w:rsidR="00487C0D">
        <w:t>Vocabulary overlap</w:t>
      </w:r>
      <w:r w:rsidR="00EA745F">
        <w:t xml:space="preserve"> (in %)</w:t>
      </w:r>
      <w:r w:rsidR="00487C0D">
        <w:t xml:space="preserve"> </w:t>
      </w:r>
      <w:r w:rsidR="006708A5">
        <w:t>between the</w:t>
      </w:r>
      <w:r w:rsidR="007364D2">
        <w:t xml:space="preserve"> source data (</w:t>
      </w:r>
      <w:proofErr w:type="spellStart"/>
      <w:r w:rsidR="007364D2">
        <w:t>WikiBooks</w:t>
      </w:r>
      <w:proofErr w:type="spellEnd"/>
      <w:r w:rsidR="007364D2">
        <w:t>) and the target domain data (Recipe1M+ and RecipeNLG, respec</w:t>
      </w:r>
      <w:r w:rsidR="005E0C51">
        <w:t>t</w:t>
      </w:r>
      <w:r w:rsidR="007364D2">
        <w:t>ively) based on</w:t>
      </w:r>
      <w:r w:rsidR="00487C0D">
        <w:t xml:space="preserve"> the 10,000 most frequent unigrams</w:t>
      </w:r>
      <w:r w:rsidR="00826D89">
        <w:t>.</w:t>
      </w:r>
    </w:p>
    <w:p w14:paraId="687DC528" w14:textId="20E9D70D" w:rsidR="005E2585" w:rsidRDefault="00225414" w:rsidP="00EF1309">
      <w:pPr>
        <w:pStyle w:val="Folgeabsatz"/>
        <w:ind w:firstLine="0"/>
        <w:rPr>
          <w:rFonts w:cstheme="minorHAnsi"/>
          <w:szCs w:val="22"/>
          <w:lang w:val="de-DE" w:eastAsia="en-US"/>
        </w:rPr>
      </w:pPr>
      <w:r>
        <w:t>The vocabulary overlap between the corpora</w:t>
      </w:r>
      <w:r w:rsidR="006432B9">
        <w:t xml:space="preserve"> was then determined based on the 10</w:t>
      </w:r>
      <w:r w:rsidR="00EF1309">
        <w:t>,</w:t>
      </w:r>
      <w:r w:rsidR="006432B9">
        <w:t>000 most frequent unigrams of each domain and</w:t>
      </w:r>
      <w:r>
        <w:t xml:space="preserve"> is illustrated in </w:t>
      </w:r>
      <w:r w:rsidR="00A578D8">
        <w:t>figure</w:t>
      </w:r>
      <w:r>
        <w:t xml:space="preserve"> 4. It shows </w:t>
      </w:r>
      <w:r w:rsidR="00EF1309">
        <w:t xml:space="preserve">a </w:t>
      </w:r>
      <w:r>
        <w:t xml:space="preserve">strong overlap between Recipe1M+ and RecipeNLG, </w:t>
      </w:r>
      <w:r w:rsidR="002B436E">
        <w:t>which is not surprising given the fact that</w:t>
      </w:r>
      <w:r w:rsidR="009D3311">
        <w:t xml:space="preserve"> both corpora are from the cooking domain and</w:t>
      </w:r>
      <w:r w:rsidR="00697698">
        <w:t xml:space="preserve"> </w:t>
      </w:r>
      <w:r w:rsidR="002B436E">
        <w:t>Recipe1M</w:t>
      </w:r>
      <w:r w:rsidR="00697698">
        <w:t>+</w:t>
      </w:r>
      <w:r w:rsidR="002B436E">
        <w:t xml:space="preserve"> is a subset of RecipeNLG. </w:t>
      </w:r>
      <w:r w:rsidR="00697698">
        <w:t>In contrast</w:t>
      </w:r>
      <w:r w:rsidR="009D3311">
        <w:t xml:space="preserve">, the overlap between the </w:t>
      </w:r>
      <w:proofErr w:type="spellStart"/>
      <w:r w:rsidR="009D3311">
        <w:t>WikiBooks</w:t>
      </w:r>
      <w:proofErr w:type="spellEnd"/>
      <w:r w:rsidR="009D3311">
        <w:t xml:space="preserve"> corpus and the two cooking corpora is quite small</w:t>
      </w:r>
      <w:r w:rsidR="007405DB">
        <w:t>,</w:t>
      </w:r>
      <w:r w:rsidR="00B76FF4">
        <w:t xml:space="preserve"> emphasiz</w:t>
      </w:r>
      <w:r w:rsidR="007405DB">
        <w:t xml:space="preserve">ing </w:t>
      </w:r>
      <w:r w:rsidR="00B76FF4">
        <w:t xml:space="preserve">the data shift between the cooking domain and the general text domain. </w:t>
      </w:r>
      <w:r w:rsidR="0095012C">
        <w:t xml:space="preserve">Furthermore, this simple analysis </w:t>
      </w:r>
      <w:r w:rsidR="00B76FF4">
        <w:t xml:space="preserve">indicates the degree of benefit to be expected by adapting BERT for the cooking domain, as the potential for DAPT is higher, the more dissimilar the domains </w:t>
      </w:r>
      <w:sdt>
        <w:sdtPr>
          <w:alias w:val="To edit, see citavi.com/edit"/>
          <w:tag w:val="CitaviPlaceholder#9a374c2a-954c-4319-99da-72ec3c1ddacb"/>
          <w:id w:val="-202097479"/>
          <w:placeholder>
            <w:docPart w:val="DefaultPlaceholder_-1854013440"/>
          </w:placeholder>
        </w:sdtPr>
        <w:sdtEndPr/>
        <w:sdtContent>
          <w:r w:rsidR="001A53A1">
            <w:rPr>
              <w:noProof/>
            </w:rPr>
            <w:fldChar w:fldCharType="begin"/>
          </w:r>
          <w:r w:rsidR="00E31C1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ZDJjZWE3LTc4ODEtNGQwMi1hODEzLWM5MWI5ZWE4MWU2YiIsIlJhbmdlTGVuZ3RoIjozMSwiUmVmZXJlbmNlSWQiOiI4NWYzODU1NC1kYWQ4LTRkZGYtYWU1Zi1lMTZkMDIxZWNmND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jAwNC4xMDk2NHYzIiwiVXJpU3RyaW5nIjoiaHR0cHM6Ly9hcnhpdi5vcmcvcGRmLzIwMDQuMTA5NjR2My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S0xNVQxNzowOToyOCIsIk1vZGlmaWVkQnkiOiJfUGFzY2giLCJJZCI6ImZiNWUzZmVhLWM2NDgtNDVlOC1hOWRmLTFiOWYzMmNmMGZkNCIsIk1vZGlmaWVkT24iOiIyMDIxLTExLTE1VDE3OjA5OjI4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hYnMvMjAwNC4xMDk2NHYzIiwiVXJpU3RyaW5nIjoiaHR0cDovL2FyeGl2Lm9yZy9hYnMvMjAwNC4xMDk2NHY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}</w:instrText>
          </w:r>
          <w:r w:rsidR="001A53A1">
            <w:rPr>
              <w:noProof/>
            </w:rPr>
            <w:fldChar w:fldCharType="separate"/>
          </w:r>
          <w:r w:rsidR="00E31C1E">
            <w:rPr>
              <w:noProof/>
            </w:rPr>
            <w:t>(Gururangan et al., 2020, p. 3)</w:t>
          </w:r>
          <w:r w:rsidR="001A53A1">
            <w:rPr>
              <w:noProof/>
            </w:rPr>
            <w:fldChar w:fldCharType="end"/>
          </w:r>
        </w:sdtContent>
      </w:sdt>
      <w:r w:rsidR="00B76FF4">
        <w:t xml:space="preserve">. </w:t>
      </w:r>
    </w:p>
    <w:p w14:paraId="25B34484" w14:textId="59A3D94C" w:rsidR="00AF79D3" w:rsidRDefault="007743A0" w:rsidP="002A3CE6">
      <w:pPr>
        <w:pStyle w:val="berschrift2"/>
        <w:rPr>
          <w:lang w:val="de-DE" w:eastAsia="en-US"/>
        </w:rPr>
      </w:pPr>
      <w:bookmarkStart w:id="36" w:name="_Toc98674055"/>
      <w:r>
        <w:rPr>
          <w:lang w:val="de-DE" w:eastAsia="en-US"/>
        </w:rPr>
        <w:t xml:space="preserve">Domain </w:t>
      </w:r>
      <w:r w:rsidR="00F00C6C">
        <w:rPr>
          <w:lang w:val="de-DE" w:eastAsia="en-US"/>
        </w:rPr>
        <w:t>Vocabulary Insertion</w:t>
      </w:r>
      <w:bookmarkEnd w:id="36"/>
    </w:p>
    <w:p w14:paraId="28D89FEB" w14:textId="1FC2D829" w:rsidR="00580321" w:rsidRDefault="006E06A9" w:rsidP="006E06A9">
      <w:pPr>
        <w:rPr>
          <w:lang w:eastAsia="en-US"/>
        </w:rPr>
      </w:pPr>
      <w:r w:rsidRPr="006E06A9">
        <w:rPr>
          <w:lang w:eastAsia="en-US"/>
        </w:rPr>
        <w:t xml:space="preserve">The influence of out-of-vocabulary </w:t>
      </w:r>
      <w:r>
        <w:rPr>
          <w:lang w:eastAsia="en-US"/>
        </w:rPr>
        <w:t xml:space="preserve">(OOV) </w:t>
      </w:r>
      <w:r w:rsidRPr="006E06A9">
        <w:rPr>
          <w:lang w:eastAsia="en-US"/>
        </w:rPr>
        <w:t xml:space="preserve">words was proven to have negative influence on the performance of NLP models </w:t>
      </w:r>
      <w:sdt>
        <w:sdtPr>
          <w:rPr>
            <w:lang w:eastAsia="en-US"/>
          </w:rPr>
          <w:alias w:val="To edit, see citavi.com/edit"/>
          <w:tag w:val="CitaviPlaceholder#abdee8eb-3af7-4300-82e5-6e2261b007ed"/>
          <w:id w:val="1585338997"/>
          <w:placeholder>
            <w:docPart w:val="DefaultPlaceholder_-1854013440"/>
          </w:placeholder>
        </w:sdtPr>
        <w:sdtEndPr/>
        <w:sdtContent>
          <w:r>
            <w:rPr>
              <w:noProof/>
              <w:lang w:eastAsia="en-US"/>
            </w:rPr>
            <w:fldChar w:fldCharType="begin"/>
          </w:r>
          <w:r w:rsidR="00555752">
            <w:rPr>
              <w:noProof/>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MDNjZjEzLWIwYmMtNGNkYy05MDgyLTMyYzUxMDI3NzNmOCIsIlJhbmdlTGVuZ3RoIjozMCwiUmVmZXJlbmNlSWQiOiJlM2ZiMTRiNi05ZTY5LTQyZTMtODMzZC05NDlhZTZkNGVkZ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}</w:instrText>
          </w:r>
          <w:r>
            <w:rPr>
              <w:noProof/>
              <w:lang w:eastAsia="en-US"/>
            </w:rPr>
            <w:fldChar w:fldCharType="separate"/>
          </w:r>
          <w:r w:rsidR="00E31C1E">
            <w:rPr>
              <w:noProof/>
              <w:lang w:eastAsia="en-US"/>
            </w:rPr>
            <w:t>(Daumé Iii &amp; Jagarlamudi, 2011; Dong &amp; Huang, 2018)</w:t>
          </w:r>
          <w:r>
            <w:rPr>
              <w:noProof/>
              <w:lang w:eastAsia="en-US"/>
            </w:rPr>
            <w:fldChar w:fldCharType="end"/>
          </w:r>
        </w:sdtContent>
      </w:sdt>
      <w:r>
        <w:rPr>
          <w:lang w:eastAsia="en-US"/>
        </w:rPr>
        <w:t xml:space="preserve">. Even though BERT deals quite well with OOV words by splitting them up into smaller </w:t>
      </w:r>
      <w:proofErr w:type="spellStart"/>
      <w:r>
        <w:rPr>
          <w:lang w:eastAsia="en-US"/>
        </w:rPr>
        <w:t>subtokens</w:t>
      </w:r>
      <w:proofErr w:type="spellEnd"/>
      <w:r>
        <w:rPr>
          <w:lang w:eastAsia="en-US"/>
        </w:rPr>
        <w:t xml:space="preserve"> (</w:t>
      </w:r>
      <w:r w:rsidRPr="006E06A9">
        <w:rPr>
          <w:highlight w:val="yellow"/>
          <w:lang w:eastAsia="en-US"/>
        </w:rPr>
        <w:t>see section …)</w:t>
      </w:r>
      <w:r w:rsidR="00B00AFB">
        <w:rPr>
          <w:lang w:eastAsia="en-US"/>
        </w:rPr>
        <w:t xml:space="preserve">, creating a custom vocabulary or adding domain specific words to the existing BERT vocabulary can still </w:t>
      </w:r>
      <w:r w:rsidR="00111DD5">
        <w:rPr>
          <w:lang w:eastAsia="en-US"/>
        </w:rPr>
        <w:t>improve task performance</w:t>
      </w:r>
      <w:r w:rsidR="00A10EAE">
        <w:rPr>
          <w:lang w:eastAsia="en-US"/>
        </w:rPr>
        <w:t xml:space="preserve"> (see </w:t>
      </w:r>
      <w:r w:rsidR="00A10EAE" w:rsidRPr="00C2309A">
        <w:rPr>
          <w:highlight w:val="yellow"/>
          <w:lang w:eastAsia="en-US"/>
        </w:rPr>
        <w:t>section …</w:t>
      </w:r>
      <w:r w:rsidR="00A10EAE">
        <w:rPr>
          <w:lang w:eastAsia="en-US"/>
        </w:rPr>
        <w:t>)</w:t>
      </w:r>
      <w:r w:rsidR="00111DD5">
        <w:rPr>
          <w:lang w:eastAsia="en-US"/>
        </w:rPr>
        <w:t xml:space="preserve">. </w:t>
      </w:r>
      <w:r w:rsidR="00580321">
        <w:rPr>
          <w:lang w:eastAsia="en-US"/>
        </w:rPr>
        <w:t>As in the work of</w:t>
      </w:r>
      <w:r w:rsidR="00580321" w:rsidRPr="00580321">
        <w:rPr>
          <w:lang w:eastAsia="en-US"/>
        </w:rPr>
        <w:t xml:space="preserve"> </w:t>
      </w:r>
      <w:sdt>
        <w:sdtPr>
          <w:rPr>
            <w:lang w:eastAsia="en-US"/>
          </w:rPr>
          <w:alias w:val="To edit, see citavi.com/edit"/>
          <w:tag w:val="CitaviPlaceholder#a9a7a436-e648-4a3f-97c0-49430bba1fe6"/>
          <w:id w:val="-614363121"/>
          <w:placeholder>
            <w:docPart w:val="F78C20A25BE4454CB8654EDDD52C23BF"/>
          </w:placeholder>
        </w:sdtPr>
        <w:sdtEndPr/>
        <w:sdtContent>
          <w:r w:rsidR="00580321">
            <w:rPr>
              <w:noProof/>
              <w:lang w:eastAsia="en-US"/>
            </w:rPr>
            <w:fldChar w:fldCharType="begin"/>
          </w:r>
          <w:r w:rsidR="00E31C1E">
            <w:rPr>
              <w:noProof/>
              <w:lang w:eastAsia="en-US"/>
            </w:rPr>
            <w:instrText>ADDIN CitaviPlaceholder{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zY2l0ZXByZXNzLm9yZy9EaWdpdGFsTGlicmFyeS9MaW5rLmFzcHg/ZG9pPTEwLjUyMjAvMDAxMDIwMjAwMDY3MDA3NyIsIlVyaVN0cmluZyI6Imh0dHBzOi8vd3d3LnNjaXRlcHJlc3Mub3JnL0RpZ2l0YWxMaWJyYXJ5L0xpbmsuYXNweD9kb2k9MTAuNTIyMC8wMDEwMjAyMDAwNjcwMDc3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S0xMS0xNVQxMzo0ODozOSIsIk1vZGlmaWVkQnkiOiJfUGFzY2giLCJJZCI6IjUzMzQwZjg4LTMyMDgtNGZjYS1hZTYyLThhMTM2Y2M0MjE1NSIsIk1vZGlmaWVkT24iOiIyMDIxLTExLTE1VDEzOjQ4OjM5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NTIyMC8wMDEwMjAyMDAwNjcwMDc3IiwiVXJpU3RyaW5nIjoiaHR0cHM6Ly9kb2kub3JnLzEwLjUyMjAvMDAxMDIwMjAwMDY3MDA3N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}</w:instrText>
          </w:r>
          <w:r w:rsidR="00580321">
            <w:rPr>
              <w:noProof/>
              <w:lang w:eastAsia="en-US"/>
            </w:rPr>
            <w:fldChar w:fldCharType="separate"/>
          </w:r>
          <w:r w:rsidR="00E31C1E">
            <w:rPr>
              <w:noProof/>
              <w:lang w:eastAsia="en-US"/>
            </w:rPr>
            <w:t>Pellegrini et al.</w:t>
          </w:r>
          <w:r w:rsidR="00580321">
            <w:rPr>
              <w:noProof/>
              <w:lang w:eastAsia="en-US"/>
            </w:rPr>
            <w:fldChar w:fldCharType="end"/>
          </w:r>
        </w:sdtContent>
      </w:sdt>
      <w:r w:rsidR="00580321">
        <w:rPr>
          <w:lang w:eastAsia="en-US"/>
        </w:rPr>
        <w:t xml:space="preserve"> </w:t>
      </w:r>
      <w:sdt>
        <w:sdtPr>
          <w:rPr>
            <w:lang w:eastAsia="en-US"/>
          </w:rPr>
          <w:alias w:val="To edit, see citavi.com/edit"/>
          <w:tag w:val="CitaviPlaceholder#04863cad-f29f-40c2-9796-35878b1cdd99"/>
          <w:id w:val="2043167419"/>
          <w:placeholder>
            <w:docPart w:val="F78C20A25BE4454CB8654EDDD52C23BF"/>
          </w:placeholder>
        </w:sdtPr>
        <w:sdtEndPr/>
        <w:sdtContent>
          <w:r w:rsidR="00580321">
            <w:rPr>
              <w:noProof/>
              <w:lang w:eastAsia="en-US"/>
            </w:rPr>
            <w:fldChar w:fldCharType="begin"/>
          </w:r>
          <w:r w:rsidR="00E31C1E">
            <w:rPr>
              <w:noProof/>
              <w:lang w:eastAsia="en-US"/>
            </w:rPr>
            <w:instrText>ADDIN CitaviPlaceholder{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c2NpdGVwcmVzcy5vcmcvRGlnaXRhbExpYnJhcnkvTGluay5hc3B4P2RvaT0xMC41MjIwLzAwMTAyMDIwMDA2NzAwNzciLCJVcmlTdHJpbmciOiJodHRwczovL3d3dy5zY2l0ZXByZXNzLm9yZy9EaWdpdGFsTGlicmFyeS9MaW5rLmFzcHg/ZG9pPTEwLjUyMjAvMDAxMDIwMjAwMDY3MDA3N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EtMTEtMTVUMTM6NDg6MzkiLCJNb2RpZmllZEJ5IjoiX1Bhc2NoIiwiSWQiOiI1MzM0MGY4OC0zMjA4LTRmY2EtYWU2Mi04YTEzNmNjNDIxNTUiLCJNb2RpZmllZE9uIjoiMjAyMS0xMS0xNVQxMzo0ODozO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UyMjAvMDAxMDIwMjAwMDY3MDA3NyIsIlVyaVN0cmluZyI6Imh0dHBzOi8vZG9pLm9yZy8xMC41MjIwLzAwMTAyMDIwMDA2NzAwN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IxKSJ9XX0sIlRhZyI6IkNpdGF2aVBsYWNlaG9sZGVyIzA0ODYzY2FkLWYyOWYtNDBjMi05Nzk2LTM1ODc4YjFjZGQ5OSIsIlRleHQiOiIoMjAyMSkiLCJXQUlWZXJzaW9uIjoiNi41LjAuMCJ9}</w:instrText>
          </w:r>
          <w:r w:rsidR="00580321">
            <w:rPr>
              <w:noProof/>
              <w:lang w:eastAsia="en-US"/>
            </w:rPr>
            <w:fldChar w:fldCharType="separate"/>
          </w:r>
          <w:r w:rsidR="00E31C1E">
            <w:rPr>
              <w:noProof/>
              <w:lang w:eastAsia="en-US"/>
            </w:rPr>
            <w:t>(2021)</w:t>
          </w:r>
          <w:r w:rsidR="00580321">
            <w:rPr>
              <w:noProof/>
              <w:lang w:eastAsia="en-US"/>
            </w:rPr>
            <w:fldChar w:fldCharType="end"/>
          </w:r>
        </w:sdtContent>
      </w:sdt>
      <w:r w:rsidR="00580321">
        <w:rPr>
          <w:lang w:eastAsia="en-US"/>
        </w:rPr>
        <w:t xml:space="preserve">, this thesis also considers the addition of vocabulary useful, since many common cooking specific words are not included in BERT’s vocabulary and are therefore split into “non-representative” </w:t>
      </w:r>
      <w:proofErr w:type="spellStart"/>
      <w:r w:rsidR="00580321">
        <w:rPr>
          <w:lang w:eastAsia="en-US"/>
        </w:rPr>
        <w:t>subtokens</w:t>
      </w:r>
      <w:proofErr w:type="spellEnd"/>
      <w:r w:rsidR="00580321">
        <w:rPr>
          <w:lang w:eastAsia="en-US"/>
        </w:rPr>
        <w:t xml:space="preserve">, </w:t>
      </w:r>
      <w:r w:rsidR="00DC7B83">
        <w:rPr>
          <w:lang w:eastAsia="en-US"/>
        </w:rPr>
        <w:t>e.g.</w:t>
      </w:r>
      <w:r w:rsidR="00580321">
        <w:rPr>
          <w:lang w:eastAsia="en-US"/>
        </w:rPr>
        <w:t>:</w:t>
      </w:r>
    </w:p>
    <w:p w14:paraId="3C003C6E" w14:textId="18ED06E8" w:rsidR="000D2BB1" w:rsidRPr="000D2BB1" w:rsidRDefault="000D2BB1" w:rsidP="006E06A9">
      <m:oMathPara>
        <m:oMath>
          <m:r>
            <w:rPr>
              <w:rFonts w:ascii="Cambria Math" w:hAnsi="Cambria Math"/>
            </w:rPr>
            <m:t>baguette → bag + ##uet + ##te</m:t>
          </m:r>
        </m:oMath>
      </m:oMathPara>
    </w:p>
    <w:p w14:paraId="4CE7F672" w14:textId="220FC9F0" w:rsidR="000D2BB1" w:rsidRPr="000D2BB1" w:rsidRDefault="000D2BB1" w:rsidP="000D2BB1">
      <w:pPr>
        <w:pStyle w:val="Folgeabsatz"/>
      </w:pPr>
      <m:oMathPara>
        <m:oMath>
          <m:r>
            <w:rPr>
              <w:rFonts w:ascii="Cambria Math" w:hAnsi="Cambria Math"/>
            </w:rPr>
            <m:t>preheat → pre + ##hea + ##t</m:t>
          </m:r>
        </m:oMath>
      </m:oMathPara>
    </w:p>
    <w:p w14:paraId="52C2CA43" w14:textId="54CD5B3E" w:rsidR="000D2BB1" w:rsidRPr="000D2BB1" w:rsidRDefault="000D2BB1" w:rsidP="000D2BB1">
      <w:pPr>
        <w:pStyle w:val="Folgeabsatz"/>
      </w:pPr>
      <m:oMathPara>
        <m:oMath>
          <m:r>
            <w:rPr>
              <w:rFonts w:ascii="Cambria Math" w:hAnsi="Cambria Math"/>
            </w:rPr>
            <w:lastRenderedPageBreak/>
            <m:t>eggplant → egg + ##pl + ##ant</m:t>
          </m:r>
        </m:oMath>
      </m:oMathPara>
    </w:p>
    <w:p w14:paraId="479B5C9B" w14:textId="51150304" w:rsidR="000D2BB1" w:rsidRPr="000D2BB1" w:rsidRDefault="000D2BB1" w:rsidP="000D2BB1">
      <w:pPr>
        <w:pStyle w:val="Folgeabsatz"/>
      </w:pPr>
      <m:oMathPara>
        <m:oMath>
          <m:r>
            <w:rPr>
              <w:rFonts w:ascii="Cambria Math" w:hAnsi="Cambria Math"/>
            </w:rPr>
            <m:t>zucchini → zu + ##chi + ##ni</m:t>
          </m:r>
        </m:oMath>
      </m:oMathPara>
    </w:p>
    <w:p w14:paraId="2E2184C0" w14:textId="38381F65" w:rsidR="000D2BB1" w:rsidRPr="00753986" w:rsidRDefault="000D2BB1" w:rsidP="000D2BB1">
      <w:pPr>
        <w:pStyle w:val="Folgeabsatz"/>
      </w:pPr>
      <m:oMathPara>
        <m:oMath>
          <m:r>
            <w:rPr>
              <w:rFonts w:ascii="Cambria Math" w:hAnsi="Cambria Math"/>
            </w:rPr>
            <m:t>caramelized → cara + ##mel + ##ized</m:t>
          </m:r>
        </m:oMath>
      </m:oMathPara>
    </w:p>
    <w:p w14:paraId="24CFDCE9" w14:textId="148DA434" w:rsidR="00F82245" w:rsidRDefault="00AE4518" w:rsidP="000D2BB1">
      <w:pPr>
        <w:pStyle w:val="Folgeabsatz"/>
        <w:ind w:firstLine="0"/>
        <w:rPr>
          <w:lang w:eastAsia="en-US"/>
        </w:rPr>
      </w:pPr>
      <w:r>
        <w:t>W</w:t>
      </w:r>
      <w:r w:rsidR="00753986">
        <w:t xml:space="preserve">hile </w:t>
      </w:r>
      <w:sdt>
        <w:sdtPr>
          <w:alias w:val="To edit, see citavi.com/edit"/>
          <w:tag w:val="CitaviPlaceholder#f2d256c8-3b39-41b3-813b-fd4cf3a0ca15"/>
          <w:id w:val="-73818497"/>
          <w:placeholder>
            <w:docPart w:val="DefaultPlaceholder_-1854013440"/>
          </w:placeholder>
        </w:sdtPr>
        <w:sdtEndPr/>
        <w:sdtContent>
          <w:r w:rsidR="00753986">
            <w:rPr>
              <w:noProof/>
            </w:rPr>
            <w:fldChar w:fldCharType="begin"/>
          </w:r>
          <w:r w:rsidR="00E31C1E">
            <w:rPr>
              <w:noProof/>
            </w:rPr>
            <w:instrText>ADDIN CitaviPlaceholder{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zY2l0ZXByZXNzLm9yZy9EaWdpdGFsTGlicmFyeS9MaW5rLmFzcHg/ZG9pPTEwLjUyMjAvMDAxMDIwMjAwMDY3MDA3NyIsIlVyaVN0cmluZyI6Imh0dHBzOi8vd3d3LnNjaXRlcHJlc3Mub3JnL0RpZ2l0YWxMaWJyYXJ5L0xpbmsuYXNweD9kb2k9MTAuNTIyMC8wMDEwMjAyMDAwNjcwMDc3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S0xMS0xNVQxMzo0ODozOSIsIk1vZGlmaWVkQnkiOiJfUGFzY2giLCJJZCI6IjUzMzQwZjg4LTMyMDgtNGZjYS1hZTYyLThhMTM2Y2M0MjE1NSIsIk1vZGlmaWVkT24iOiIyMDIxLTExLTE1VDEzOjQ4OjM5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NTIyMC8wMDEwMjAyMDAwNjcwMDc3IiwiVXJpU3RyaW5nIjoiaHR0cHM6Ly9kb2kub3JnLzEwLjUyMjAvMDAxMDIwMjAwMDY3MDA3N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}</w:instrText>
          </w:r>
          <w:r w:rsidR="00753986">
            <w:rPr>
              <w:noProof/>
            </w:rPr>
            <w:fldChar w:fldCharType="separate"/>
          </w:r>
          <w:r w:rsidR="00E31C1E">
            <w:rPr>
              <w:noProof/>
            </w:rPr>
            <w:t>Pellegrini et al.</w:t>
          </w:r>
          <w:r w:rsidR="00753986">
            <w:rPr>
              <w:noProof/>
            </w:rPr>
            <w:fldChar w:fldCharType="end"/>
          </w:r>
        </w:sdtContent>
      </w:sdt>
      <w:r w:rsidR="00753986">
        <w:t xml:space="preserve"> </w:t>
      </w:r>
      <w:sdt>
        <w:sdtPr>
          <w:alias w:val="To edit, see citavi.com/edit"/>
          <w:tag w:val="CitaviPlaceholder#d71ff1e7-8a1a-4a02-a7ef-547ebf03e4bc"/>
          <w:id w:val="1198209086"/>
          <w:placeholder>
            <w:docPart w:val="DefaultPlaceholder_-1854013440"/>
          </w:placeholder>
        </w:sdtPr>
        <w:sdtEndPr/>
        <w:sdtContent>
          <w:r w:rsidR="00753986">
            <w:rPr>
              <w:noProof/>
            </w:rPr>
            <w:fldChar w:fldCharType="begin"/>
          </w:r>
          <w:r w:rsidR="00E31C1E">
            <w:rPr>
              <w:noProof/>
            </w:rPr>
            <w:instrText>ADDIN CitaviPlaceholder{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c2NpdGVwcmVzcy5vcmcvRGlnaXRhbExpYnJhcnkvTGluay5hc3B4P2RvaT0xMC41MjIwLzAwMTAyMDIwMDA2NzAwNzciLCJVcmlTdHJpbmciOiJodHRwczovL3d3dy5zY2l0ZXByZXNzLm9yZy9EaWdpdGFsTGlicmFyeS9MaW5rLmFzcHg/ZG9pPTEwLjUyMjAvMDAxMDIwMjAwMDY3MDA3N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EtMTEtMTVUMTM6NDg6MzkiLCJNb2RpZmllZEJ5IjoiX1Bhc2NoIiwiSWQiOiI1MzM0MGY4OC0zMjA4LTRmY2EtYWU2Mi04YTEzNmNjNDIxNTUiLCJNb2RpZmllZE9uIjoiMjAyMS0xMS0xNVQxMzo0ODozO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UyMjAvMDAxMDIwMjAwMDY3MDA3NyIsIlVyaVN0cmluZyI6Imh0dHBzOi8vZG9pLm9yZy8xMC41MjIwLzAwMTAyMDIwMDA2NzAwN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IxKSJ9XX0sIlRhZyI6IkNpdGF2aVBsYWNlaG9sZGVyI2Q3MWZmMWU3LThhMWEtNGEwMi1hN2VmLTU0N2ViZjAzZTRiYyIsIlRleHQiOiIoMjAyMSkiLCJXQUlWZXJzaW9uIjoiNi41LjAuMCJ9}</w:instrText>
          </w:r>
          <w:r w:rsidR="00753986">
            <w:rPr>
              <w:noProof/>
            </w:rPr>
            <w:fldChar w:fldCharType="separate"/>
          </w:r>
          <w:r w:rsidR="00E31C1E">
            <w:rPr>
              <w:noProof/>
            </w:rPr>
            <w:t>(2021)</w:t>
          </w:r>
          <w:r w:rsidR="00753986">
            <w:rPr>
              <w:noProof/>
            </w:rPr>
            <w:fldChar w:fldCharType="end"/>
          </w:r>
        </w:sdtContent>
      </w:sdt>
      <w:r w:rsidR="00753986">
        <w:t xml:space="preserve"> use an external list of cooking ingredients and add every ingredient from this list (multi-word ingredients were combined to one a single token with an underscore) to their FoodBERT vocabulary that occurs at least ten times in the</w:t>
      </w:r>
      <w:r w:rsidR="00076D07">
        <w:t>ir pretraining corpus</w:t>
      </w:r>
      <w:r>
        <w:t xml:space="preserve">, this is considered </w:t>
      </w:r>
      <w:r w:rsidR="00E27E8C">
        <w:t>suboptimal in this thesis</w:t>
      </w:r>
      <w:r w:rsidR="006400A2">
        <w:t>, as the weights of these new vocabularies are initialized from scratch and such low occurrence frequencies are arguably not sufficient for learning adequate representations of these</w:t>
      </w:r>
      <w:r w:rsidR="00337DFB">
        <w:t xml:space="preserve"> tokens</w:t>
      </w:r>
      <w:r w:rsidR="00076D07">
        <w:t>.</w:t>
      </w:r>
      <w:r w:rsidR="006400A2">
        <w:t xml:space="preserve"> </w:t>
      </w:r>
      <w:r w:rsidR="006400A2">
        <w:rPr>
          <w:lang w:eastAsia="en-US"/>
        </w:rPr>
        <w:t>Therefore, t</w:t>
      </w:r>
      <w:r w:rsidR="00D217CB">
        <w:rPr>
          <w:lang w:eastAsia="en-US"/>
        </w:rPr>
        <w:t xml:space="preserve">o enhance </w:t>
      </w:r>
      <w:proofErr w:type="spellStart"/>
      <w:r w:rsidR="00D217CB">
        <w:rPr>
          <w:lang w:eastAsia="en-US"/>
        </w:rPr>
        <w:t>CookBERT’s</w:t>
      </w:r>
      <w:proofErr w:type="spellEnd"/>
      <w:r w:rsidR="00D217CB">
        <w:rPr>
          <w:lang w:eastAsia="en-US"/>
        </w:rPr>
        <w:t xml:space="preserve"> vocabulary, </w:t>
      </w:r>
      <w:r w:rsidR="00B70B65">
        <w:rPr>
          <w:lang w:eastAsia="en-US"/>
        </w:rPr>
        <w:t>only the</w:t>
      </w:r>
      <w:r w:rsidR="00D217CB">
        <w:rPr>
          <w:lang w:eastAsia="en-US"/>
        </w:rPr>
        <w:t xml:space="preserve"> words from the RecipeNLG vocabulary </w:t>
      </w:r>
      <w:r w:rsidR="0027188E">
        <w:rPr>
          <w:lang w:eastAsia="en-US"/>
        </w:rPr>
        <w:t xml:space="preserve">created </w:t>
      </w:r>
      <w:r w:rsidR="0027188E" w:rsidRPr="0027188E">
        <w:rPr>
          <w:highlight w:val="yellow"/>
          <w:lang w:eastAsia="en-US"/>
        </w:rPr>
        <w:t>in section 3.2</w:t>
      </w:r>
      <w:r w:rsidR="0027188E">
        <w:rPr>
          <w:lang w:eastAsia="en-US"/>
        </w:rPr>
        <w:t xml:space="preserve"> </w:t>
      </w:r>
      <w:r w:rsidR="00D217CB">
        <w:rPr>
          <w:lang w:eastAsia="en-US"/>
        </w:rPr>
        <w:t>that occur at least 1000 times in the dataset and were not already included in the BERT base vocabulary</w:t>
      </w:r>
      <w:r w:rsidR="006400A2">
        <w:rPr>
          <w:lang w:eastAsia="en-US"/>
        </w:rPr>
        <w:t xml:space="preserve"> </w:t>
      </w:r>
      <w:r w:rsidR="00D217CB">
        <w:rPr>
          <w:lang w:eastAsia="en-US"/>
        </w:rPr>
        <w:t>were added</w:t>
      </w:r>
      <w:r w:rsidR="006400A2">
        <w:rPr>
          <w:lang w:eastAsia="en-US"/>
        </w:rPr>
        <w:t xml:space="preserve"> so that adequate representations can be learned</w:t>
      </w:r>
      <w:r w:rsidR="00D217CB">
        <w:rPr>
          <w:lang w:eastAsia="en-US"/>
        </w:rPr>
        <w:t>.</w:t>
      </w:r>
      <w:r w:rsidR="00B8481D">
        <w:rPr>
          <w:lang w:eastAsia="en-US"/>
        </w:rPr>
        <w:t xml:space="preserve"> </w:t>
      </w:r>
      <w:r w:rsidR="00342B71">
        <w:rPr>
          <w:lang w:eastAsia="en-US"/>
        </w:rPr>
        <w:t xml:space="preserve">Additionally, the added vocabularies </w:t>
      </w:r>
      <w:r w:rsidR="007B7A8C">
        <w:rPr>
          <w:lang w:eastAsia="en-US"/>
        </w:rPr>
        <w:t>do not only correspond to</w:t>
      </w:r>
      <w:r w:rsidR="00342B71">
        <w:rPr>
          <w:lang w:eastAsia="en-US"/>
        </w:rPr>
        <w:t xml:space="preserve"> ingredients like it is the case for FoodBERT, but also </w:t>
      </w:r>
      <w:r w:rsidR="007B7A8C">
        <w:rPr>
          <w:lang w:eastAsia="en-US"/>
        </w:rPr>
        <w:t xml:space="preserve">to </w:t>
      </w:r>
      <w:r w:rsidR="00342B71">
        <w:rPr>
          <w:lang w:eastAsia="en-US"/>
        </w:rPr>
        <w:t>other cooking related terms such as actions (e.g., “preheat”) or kitchen utensils (e.g., “skillet”).</w:t>
      </w:r>
      <w:r w:rsidR="00B8481D">
        <w:rPr>
          <w:lang w:eastAsia="en-US"/>
        </w:rPr>
        <w:t xml:space="preserve"> </w:t>
      </w:r>
      <w:r w:rsidR="005E16F0">
        <w:rPr>
          <w:lang w:eastAsia="en-US"/>
        </w:rPr>
        <w:t xml:space="preserve">To obtain </w:t>
      </w:r>
      <w:proofErr w:type="spellStart"/>
      <w:r w:rsidR="005E16F0">
        <w:rPr>
          <w:lang w:eastAsia="en-US"/>
        </w:rPr>
        <w:t>CookBERT’s</w:t>
      </w:r>
      <w:proofErr w:type="spellEnd"/>
      <w:r w:rsidR="005E16F0">
        <w:rPr>
          <w:lang w:eastAsia="en-US"/>
        </w:rPr>
        <w:t xml:space="preserve"> </w:t>
      </w:r>
      <w:r w:rsidR="007546D6">
        <w:rPr>
          <w:lang w:eastAsia="en-US"/>
        </w:rPr>
        <w:t xml:space="preserve">final </w:t>
      </w:r>
      <w:r w:rsidR="005E16F0">
        <w:rPr>
          <w:lang w:eastAsia="en-US"/>
        </w:rPr>
        <w:t>vocabulary, a total of 1229 cooking-specific words were added to the BERT</w:t>
      </w:r>
      <w:r w:rsidR="006400A2" w:rsidRPr="006400A2">
        <w:rPr>
          <w:vertAlign w:val="subscript"/>
          <w:lang w:eastAsia="en-US"/>
        </w:rPr>
        <w:t>BASE_UNCASED</w:t>
      </w:r>
      <w:r w:rsidR="006400A2">
        <w:rPr>
          <w:lang w:eastAsia="en-US"/>
        </w:rPr>
        <w:t xml:space="preserve"> </w:t>
      </w:r>
      <w:r w:rsidR="005E16F0">
        <w:rPr>
          <w:lang w:eastAsia="en-US"/>
        </w:rPr>
        <w:t xml:space="preserve">vocabulary, resulting in a new total size of 31,751 tokens.  </w:t>
      </w:r>
    </w:p>
    <w:p w14:paraId="0D66FA18" w14:textId="59B7E76D" w:rsidR="000F036B" w:rsidRDefault="000F036B" w:rsidP="000F036B">
      <w:pPr>
        <w:pStyle w:val="berschrift2"/>
        <w:rPr>
          <w:lang w:eastAsia="en-US"/>
        </w:rPr>
      </w:pPr>
      <w:bookmarkStart w:id="37" w:name="_Toc98674056"/>
      <w:r>
        <w:rPr>
          <w:lang w:eastAsia="en-US"/>
        </w:rPr>
        <w:t>Tools and Environment</w:t>
      </w:r>
      <w:bookmarkEnd w:id="37"/>
    </w:p>
    <w:p w14:paraId="7F3633E9" w14:textId="673A9CAE" w:rsidR="00EF243D" w:rsidRDefault="00EF243D" w:rsidP="00EF243D">
      <w:pPr>
        <w:rPr>
          <w:lang w:eastAsia="en-US"/>
        </w:rPr>
      </w:pPr>
      <w:r>
        <w:rPr>
          <w:lang w:eastAsia="en-US"/>
        </w:rPr>
        <w:t xml:space="preserve">Google </w:t>
      </w:r>
      <w:proofErr w:type="spellStart"/>
      <w:r>
        <w:rPr>
          <w:lang w:eastAsia="en-US"/>
        </w:rPr>
        <w:t>Colaboratory</w:t>
      </w:r>
      <w:proofErr w:type="spellEnd"/>
      <w:r w:rsidR="00086554">
        <w:rPr>
          <w:rStyle w:val="Funotenzeichen"/>
          <w:lang w:eastAsia="en-US"/>
        </w:rPr>
        <w:footnoteReference w:id="3"/>
      </w:r>
      <w:r>
        <w:rPr>
          <w:lang w:eastAsia="en-US"/>
        </w:rPr>
        <w:t xml:space="preserve">, short </w:t>
      </w:r>
      <w:proofErr w:type="spellStart"/>
      <w:r>
        <w:rPr>
          <w:lang w:eastAsia="en-US"/>
        </w:rPr>
        <w:t>Colab</w:t>
      </w:r>
      <w:proofErr w:type="spellEnd"/>
      <w:r>
        <w:rPr>
          <w:lang w:eastAsia="en-US"/>
        </w:rPr>
        <w:t xml:space="preserve">, was used as the development environment for DAPT and the experiments </w:t>
      </w:r>
      <w:r w:rsidR="002F1DAE">
        <w:rPr>
          <w:lang w:eastAsia="en-US"/>
        </w:rPr>
        <w:t>in the following sections</w:t>
      </w:r>
      <w:r>
        <w:rPr>
          <w:lang w:eastAsia="en-US"/>
        </w:rPr>
        <w:t xml:space="preserve">. It is a free of charge product from Google Research. </w:t>
      </w:r>
      <w:r w:rsidR="00B74C45">
        <w:rPr>
          <w:lang w:eastAsia="en-US"/>
        </w:rPr>
        <w:t xml:space="preserve">It is based on </w:t>
      </w:r>
      <w:proofErr w:type="spellStart"/>
      <w:r w:rsidR="00B74C45">
        <w:rPr>
          <w:lang w:eastAsia="en-US"/>
        </w:rPr>
        <w:t>Jupyter</w:t>
      </w:r>
      <w:proofErr w:type="spellEnd"/>
      <w:r w:rsidR="00F26E5C">
        <w:rPr>
          <w:rStyle w:val="Funotenzeichen"/>
          <w:lang w:eastAsia="en-US"/>
        </w:rPr>
        <w:footnoteReference w:id="4"/>
      </w:r>
      <w:r w:rsidR="00B74C45">
        <w:rPr>
          <w:lang w:eastAsia="en-US"/>
        </w:rPr>
        <w:t xml:space="preserve"> and allows </w:t>
      </w:r>
      <w:r w:rsidR="00C52ADB">
        <w:rPr>
          <w:lang w:eastAsia="en-US"/>
        </w:rPr>
        <w:t>to</w:t>
      </w:r>
      <w:r w:rsidR="00B74C45">
        <w:rPr>
          <w:lang w:eastAsia="en-US"/>
        </w:rPr>
        <w:t xml:space="preserve"> manipulate and execute </w:t>
      </w:r>
      <w:proofErr w:type="spellStart"/>
      <w:r w:rsidR="00B74C45">
        <w:rPr>
          <w:lang w:eastAsia="en-US"/>
        </w:rPr>
        <w:t>Jupyter</w:t>
      </w:r>
      <w:proofErr w:type="spellEnd"/>
      <w:r w:rsidR="00B74C45">
        <w:rPr>
          <w:lang w:eastAsia="en-US"/>
        </w:rPr>
        <w:t xml:space="preserve"> notebooks </w:t>
      </w:r>
      <w:r w:rsidR="00C52ADB">
        <w:rPr>
          <w:lang w:eastAsia="en-US"/>
        </w:rPr>
        <w:t>in a</w:t>
      </w:r>
      <w:r w:rsidR="00B74C45">
        <w:rPr>
          <w:lang w:eastAsia="en-US"/>
        </w:rPr>
        <w:t xml:space="preserve"> browser. The biggest advantage of </w:t>
      </w:r>
      <w:proofErr w:type="spellStart"/>
      <w:r w:rsidR="00B74C45">
        <w:rPr>
          <w:lang w:eastAsia="en-US"/>
        </w:rPr>
        <w:t>Colab</w:t>
      </w:r>
      <w:proofErr w:type="spellEnd"/>
      <w:r w:rsidR="00B74C45">
        <w:rPr>
          <w:lang w:eastAsia="en-US"/>
        </w:rPr>
        <w:t xml:space="preserve"> is the freely pro</w:t>
      </w:r>
      <w:r w:rsidR="006B3F1B">
        <w:rPr>
          <w:lang w:eastAsia="en-US"/>
        </w:rPr>
        <w:t xml:space="preserve">vided GPU, which makes it particularly attractive for machine learning and data analysis problems. </w:t>
      </w:r>
      <w:r w:rsidR="00713542">
        <w:rPr>
          <w:lang w:eastAsia="en-US"/>
        </w:rPr>
        <w:t xml:space="preserve">In addition, </w:t>
      </w:r>
      <w:proofErr w:type="spellStart"/>
      <w:r w:rsidR="00713542">
        <w:rPr>
          <w:lang w:eastAsia="en-US"/>
        </w:rPr>
        <w:t>Colab</w:t>
      </w:r>
      <w:proofErr w:type="spellEnd"/>
      <w:r w:rsidR="00713542">
        <w:rPr>
          <w:lang w:eastAsia="en-US"/>
        </w:rPr>
        <w:t xml:space="preserve"> enables easy integration of Google Drive</w:t>
      </w:r>
      <w:r w:rsidR="00CA1F11">
        <w:rPr>
          <w:rStyle w:val="Funotenzeichen"/>
          <w:lang w:eastAsia="en-US"/>
        </w:rPr>
        <w:footnoteReference w:id="5"/>
      </w:r>
      <w:r w:rsidR="00713542">
        <w:rPr>
          <w:lang w:eastAsia="en-US"/>
        </w:rPr>
        <w:t xml:space="preserve">, which was used in this thesis to store the </w:t>
      </w:r>
      <w:proofErr w:type="spellStart"/>
      <w:r w:rsidR="00BF5C2A">
        <w:rPr>
          <w:lang w:eastAsia="en-US"/>
        </w:rPr>
        <w:t>J</w:t>
      </w:r>
      <w:r w:rsidR="00713542">
        <w:rPr>
          <w:lang w:eastAsia="en-US"/>
        </w:rPr>
        <w:t>upyter</w:t>
      </w:r>
      <w:proofErr w:type="spellEnd"/>
      <w:r w:rsidR="00713542">
        <w:rPr>
          <w:lang w:eastAsia="en-US"/>
        </w:rPr>
        <w:t>-</w:t>
      </w:r>
      <w:r w:rsidR="00BF5C2A">
        <w:rPr>
          <w:lang w:eastAsia="en-US"/>
        </w:rPr>
        <w:t>N</w:t>
      </w:r>
      <w:r w:rsidR="00713542">
        <w:rPr>
          <w:lang w:eastAsia="en-US"/>
        </w:rPr>
        <w:t>otebooks and the relatively memory-intensive</w:t>
      </w:r>
      <w:r w:rsidR="007708C3">
        <w:rPr>
          <w:lang w:eastAsia="en-US"/>
        </w:rPr>
        <w:t xml:space="preserve"> BERT </w:t>
      </w:r>
      <w:r w:rsidR="00713542">
        <w:rPr>
          <w:lang w:eastAsia="en-US"/>
        </w:rPr>
        <w:t xml:space="preserve">checkpoints that are saved during DAPT. </w:t>
      </w:r>
      <w:r w:rsidR="00DE58B5">
        <w:rPr>
          <w:lang w:eastAsia="en-US"/>
        </w:rPr>
        <w:t xml:space="preserve">While the free version already offers extensive functionality, the Google </w:t>
      </w:r>
      <w:proofErr w:type="spellStart"/>
      <w:r w:rsidR="00DE58B5">
        <w:rPr>
          <w:lang w:eastAsia="en-US"/>
        </w:rPr>
        <w:t>Colab</w:t>
      </w:r>
      <w:proofErr w:type="spellEnd"/>
      <w:r w:rsidR="00DE58B5">
        <w:rPr>
          <w:lang w:eastAsia="en-US"/>
        </w:rPr>
        <w:t xml:space="preserve"> Pro version was used for this thesis, which provides faster GPUs, more RAM, and longer notebook runtimes (up to 24 </w:t>
      </w:r>
      <w:r w:rsidR="004928FC">
        <w:rPr>
          <w:lang w:eastAsia="en-US"/>
        </w:rPr>
        <w:t xml:space="preserve">hours </w:t>
      </w:r>
      <w:r w:rsidR="00DE58B5">
        <w:rPr>
          <w:lang w:eastAsia="en-US"/>
        </w:rPr>
        <w:t>continuously).</w:t>
      </w:r>
    </w:p>
    <w:p w14:paraId="37A3ABD1" w14:textId="792E8F8B" w:rsidR="00A84949" w:rsidRPr="00A84949" w:rsidRDefault="00A84949" w:rsidP="00A84949">
      <w:pPr>
        <w:pStyle w:val="Folgeabsatz"/>
        <w:rPr>
          <w:lang w:eastAsia="en-US"/>
        </w:rPr>
      </w:pPr>
      <w:proofErr w:type="spellStart"/>
      <w:r w:rsidRPr="00B85B7E">
        <w:rPr>
          <w:highlight w:val="yellow"/>
          <w:lang w:eastAsia="en-US"/>
        </w:rPr>
        <w:lastRenderedPageBreak/>
        <w:t>Huggingface</w:t>
      </w:r>
      <w:proofErr w:type="spellEnd"/>
      <w:r w:rsidRPr="00B85B7E">
        <w:rPr>
          <w:highlight w:val="yellow"/>
          <w:lang w:eastAsia="en-US"/>
        </w:rPr>
        <w:t xml:space="preserve"> </w:t>
      </w:r>
      <w:r w:rsidR="00AE30E3">
        <w:rPr>
          <w:highlight w:val="yellow"/>
          <w:lang w:eastAsia="en-US"/>
        </w:rPr>
        <w:t xml:space="preserve">Transformer </w:t>
      </w:r>
      <w:r w:rsidRPr="00B85B7E">
        <w:rPr>
          <w:highlight w:val="yellow"/>
          <w:lang w:eastAsia="en-US"/>
        </w:rPr>
        <w:t>Library</w:t>
      </w:r>
      <w:r w:rsidR="003A6C2B">
        <w:rPr>
          <w:lang w:eastAsia="en-US"/>
        </w:rPr>
        <w:t xml:space="preserve"> </w:t>
      </w:r>
      <w:sdt>
        <w:sdtPr>
          <w:rPr>
            <w:lang w:eastAsia="en-US"/>
          </w:rPr>
          <w:alias w:val="To edit, see citavi.com/edit"/>
          <w:tag w:val="CitaviPlaceholder#9d27bcf5-ab16-4ab9-86c6-de62746a1299"/>
          <w:id w:val="-888103199"/>
          <w:placeholder>
            <w:docPart w:val="DefaultPlaceholder_-1854013440"/>
          </w:placeholder>
        </w:sdtPr>
        <w:sdtEndPr/>
        <w:sdtContent>
          <w:r w:rsidR="003A6C2B">
            <w:rPr>
              <w:noProof/>
              <w:lang w:eastAsia="en-US"/>
            </w:rPr>
            <w:fldChar w:fldCharType="begin"/>
          </w:r>
          <w:r w:rsidR="00E31C1E">
            <w:rPr>
              <w:noProof/>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jE5MTAuMDM3NzF2NSIsIlVyaVN0cmluZyI6Imh0dHBzOi8vYXJ4aXYub3JnL3BkZi8xOTEwLjAzNzcxdjUucGRm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}</w:instrText>
          </w:r>
          <w:r w:rsidR="003A6C2B">
            <w:rPr>
              <w:noProof/>
              <w:lang w:eastAsia="en-US"/>
            </w:rPr>
            <w:fldChar w:fldCharType="separate"/>
          </w:r>
          <w:r w:rsidR="00E31C1E">
            <w:rPr>
              <w:noProof/>
              <w:lang w:eastAsia="en-US"/>
            </w:rPr>
            <w:t>(Wolf et al., 2019)</w:t>
          </w:r>
          <w:r w:rsidR="003A6C2B">
            <w:rPr>
              <w:noProof/>
              <w:lang w:eastAsia="en-US"/>
            </w:rPr>
            <w:fldChar w:fldCharType="end"/>
          </w:r>
        </w:sdtContent>
      </w:sdt>
      <w:r>
        <w:rPr>
          <w:lang w:eastAsia="en-US"/>
        </w:rPr>
        <w:t xml:space="preserve"> </w:t>
      </w:r>
      <w:r w:rsidR="008C508A">
        <w:rPr>
          <w:lang w:eastAsia="en-US"/>
        </w:rPr>
        <w:t>is arguably the most popular python library</w:t>
      </w:r>
      <w:r w:rsidR="00530D30">
        <w:rPr>
          <w:lang w:eastAsia="en-US"/>
        </w:rPr>
        <w:t xml:space="preserve"> when it comes to working with pretrained language representation models. </w:t>
      </w:r>
      <w:r w:rsidR="008C508A">
        <w:rPr>
          <w:lang w:eastAsia="en-US"/>
        </w:rPr>
        <w:t xml:space="preserve">It provides </w:t>
      </w:r>
      <w:r w:rsidR="00911492">
        <w:rPr>
          <w:lang w:eastAsia="en-US"/>
        </w:rPr>
        <w:t>a large selection of different p</w:t>
      </w:r>
      <w:r w:rsidR="008C508A">
        <w:rPr>
          <w:lang w:eastAsia="en-US"/>
        </w:rPr>
        <w:t>retrained models</w:t>
      </w:r>
      <w:r w:rsidR="00911492">
        <w:rPr>
          <w:lang w:eastAsia="en-US"/>
        </w:rPr>
        <w:t xml:space="preserve"> and allows you to easily customize them to your own needs. It also provides scripts to finetune the models for specific downstream tasks. </w:t>
      </w:r>
      <w:r w:rsidR="00BD257C">
        <w:rPr>
          <w:lang w:eastAsia="en-US"/>
        </w:rPr>
        <w:t xml:space="preserve">The thesis made use of these models provided, as well as the finetuning scripts. </w:t>
      </w:r>
    </w:p>
    <w:p w14:paraId="6F39F66D" w14:textId="40D4EADF" w:rsidR="004E7B50" w:rsidRDefault="004728DD" w:rsidP="00585DA6">
      <w:pPr>
        <w:pStyle w:val="berschrift2"/>
      </w:pPr>
      <w:bookmarkStart w:id="38" w:name="_Toc98674057"/>
      <w:r>
        <w:t>Domain-Adaptive Pretraining</w:t>
      </w:r>
      <w:bookmarkEnd w:id="38"/>
    </w:p>
    <w:p w14:paraId="448F28E7" w14:textId="53491FBA" w:rsidR="001C3431" w:rsidRDefault="009D4BF7" w:rsidP="009D4BF7">
      <w:r>
        <w:t>BERT</w:t>
      </w:r>
      <w:r w:rsidRPr="009D4BF7">
        <w:rPr>
          <w:vertAlign w:val="subscript"/>
        </w:rPr>
        <w:t>BASE_UNCASED</w:t>
      </w:r>
      <w:r>
        <w:rPr>
          <w:vertAlign w:val="subscript"/>
        </w:rPr>
        <w:t xml:space="preserve"> </w:t>
      </w:r>
      <w:r>
        <w:t>was used as the starting point for CookBERT.</w:t>
      </w:r>
      <w:r w:rsidR="00E21C4C">
        <w:t xml:space="preserve"> Although the large version is assumed to yield better results, t</w:t>
      </w:r>
      <w:r w:rsidR="00587150">
        <w:t>he base version of BERT was chosen for two reasons. First, computat</w:t>
      </w:r>
      <w:r w:rsidR="00E21C4C">
        <w:t>ional resources for this thesis are constraint and t</w:t>
      </w:r>
      <w:r w:rsidR="00587150">
        <w:t>raining BERT</w:t>
      </w:r>
      <w:r w:rsidR="00587150" w:rsidRPr="00587150">
        <w:rPr>
          <w:vertAlign w:val="subscript"/>
        </w:rPr>
        <w:t>LARGE</w:t>
      </w:r>
      <w:r w:rsidR="00E21C4C">
        <w:rPr>
          <w:vertAlign w:val="subscript"/>
        </w:rPr>
        <w:t xml:space="preserve"> </w:t>
      </w:r>
      <w:r w:rsidR="00E21C4C" w:rsidRPr="00E21C4C">
        <w:t>would be significantly</w:t>
      </w:r>
      <w:r w:rsidR="00E21C4C">
        <w:t xml:space="preserve"> more expensive.</w:t>
      </w:r>
      <w:r w:rsidR="00587150">
        <w:t xml:space="preserve"> </w:t>
      </w:r>
      <w:r w:rsidR="00D213C7">
        <w:t>Second, the results are more comparable to those of FoodBERT since it is also based on BERT</w:t>
      </w:r>
      <w:r w:rsidR="00D213C7" w:rsidRPr="00D213C7">
        <w:rPr>
          <w:vertAlign w:val="subscript"/>
        </w:rPr>
        <w:t>BASE</w:t>
      </w:r>
      <w:r w:rsidR="00D213C7">
        <w:t>.</w:t>
      </w:r>
      <w:r w:rsidR="00FB19A7">
        <w:t xml:space="preserve"> </w:t>
      </w:r>
      <w:r w:rsidR="00204AF5">
        <w:t>In terms of the</w:t>
      </w:r>
      <w:r w:rsidR="004F574E">
        <w:t xml:space="preserve"> </w:t>
      </w:r>
      <w:r w:rsidR="004F574E" w:rsidRPr="00D008E8">
        <w:rPr>
          <w:i/>
          <w:iCs/>
        </w:rPr>
        <w:t>uncased</w:t>
      </w:r>
      <w:r w:rsidR="004F574E">
        <w:t xml:space="preserve"> version</w:t>
      </w:r>
      <w:r w:rsidR="00204AF5">
        <w:t xml:space="preserve">, </w:t>
      </w:r>
      <w:r w:rsidR="00D008E8">
        <w:t>no distinction between uppercase and lowercased words</w:t>
      </w:r>
      <w:r w:rsidR="00204AF5">
        <w:t xml:space="preserve"> is made</w:t>
      </w:r>
      <w:r w:rsidR="001377DE">
        <w:t xml:space="preserve"> by the model</w:t>
      </w:r>
      <w:r w:rsidR="00204AF5">
        <w:t xml:space="preserve">. </w:t>
      </w:r>
      <w:r w:rsidR="00C0172E">
        <w:t xml:space="preserve">While this results in </w:t>
      </w:r>
      <w:r w:rsidR="007F4E88">
        <w:t xml:space="preserve">the name “Bill” and the currency “bill” being considered the same, it also ensures that “Baguette” and “baguette” are not considered different just because one is placed at the beginning of a sentence and the other one in the middle. </w:t>
      </w:r>
      <w:r w:rsidR="001B13DB">
        <w:t xml:space="preserve">The uncased version is used for CookBERT, as </w:t>
      </w:r>
      <w:r w:rsidR="00276A58">
        <w:t xml:space="preserve">the second case </w:t>
      </w:r>
      <w:r w:rsidR="001B13DB">
        <w:t xml:space="preserve">arguably </w:t>
      </w:r>
      <w:r w:rsidR="00276A58">
        <w:t>occurs significantly more often</w:t>
      </w:r>
      <w:r w:rsidR="001B13DB">
        <w:t xml:space="preserve"> regarding the cooking domain</w:t>
      </w:r>
      <w:r w:rsidR="00276A58">
        <w:t xml:space="preserve">, and </w:t>
      </w:r>
      <w:r w:rsidR="00D34FC4">
        <w:t>due to the</w:t>
      </w:r>
      <w:r w:rsidR="00276A58">
        <w:t xml:space="preserve"> self-attention mechanism</w:t>
      </w:r>
      <w:r w:rsidR="00D34FC4">
        <w:t xml:space="preserve">, BERT </w:t>
      </w:r>
      <w:r w:rsidR="00276A58">
        <w:t xml:space="preserve">should be able to distinguish </w:t>
      </w:r>
      <w:r w:rsidR="00D34FC4">
        <w:t xml:space="preserve">the first </w:t>
      </w:r>
      <w:r w:rsidR="004A0B58">
        <w:t>case,</w:t>
      </w:r>
      <w:r w:rsidR="00D34FC4">
        <w:t xml:space="preserve"> </w:t>
      </w:r>
      <w:r w:rsidR="002A741A">
        <w:t>none</w:t>
      </w:r>
      <w:r w:rsidR="00D34FC4">
        <w:t>theless</w:t>
      </w:r>
      <w:r w:rsidR="00276A58">
        <w:t xml:space="preserve">. </w:t>
      </w:r>
      <w:r w:rsidR="004A0B58">
        <w:t>Next to DAPT data size and the vocabulary added</w:t>
      </w:r>
      <w:r w:rsidR="00A56F6A">
        <w:t xml:space="preserve"> </w:t>
      </w:r>
      <w:r w:rsidR="004A0B58">
        <w:t>this is another</w:t>
      </w:r>
      <w:r w:rsidR="005F160B">
        <w:t xml:space="preserve"> differentiator</w:t>
      </w:r>
      <w:r w:rsidR="004A0B58">
        <w:t xml:space="preserve"> to FoodBERT, which is based on the cased version. </w:t>
      </w:r>
    </w:p>
    <w:p w14:paraId="2777D7A7" w14:textId="3D51ABC8" w:rsidR="009E7AD4" w:rsidRDefault="00A96DE3" w:rsidP="009E7AD4">
      <w:pPr>
        <w:pStyle w:val="Folgeabsatz"/>
      </w:pPr>
      <w:r>
        <w:t xml:space="preserve">To obtain CookBERT, </w:t>
      </w:r>
      <w:r w:rsidR="00A84949">
        <w:t>BERT</w:t>
      </w:r>
      <w:r w:rsidR="00A84949" w:rsidRPr="009D4BF7">
        <w:rPr>
          <w:vertAlign w:val="subscript"/>
        </w:rPr>
        <w:t>BASE_UNCASED</w:t>
      </w:r>
      <w:r w:rsidR="00A84949">
        <w:rPr>
          <w:vertAlign w:val="subscript"/>
        </w:rPr>
        <w:t xml:space="preserve"> </w:t>
      </w:r>
      <w:r w:rsidR="0086601B">
        <w:t>was</w:t>
      </w:r>
      <w:r w:rsidRPr="00A96DE3">
        <w:t xml:space="preserve"> trained according to</w:t>
      </w:r>
      <w:r>
        <w:t xml:space="preserve"> DAPT for a </w:t>
      </w:r>
      <w:proofErr w:type="spellStart"/>
      <w:r>
        <w:t>futher</w:t>
      </w:r>
      <w:proofErr w:type="spellEnd"/>
      <w:r>
        <w:t xml:space="preserve"> three epochs on the MLM task on the RecipeNLG instructions prepared in </w:t>
      </w:r>
      <w:r w:rsidRPr="00A96DE3">
        <w:rPr>
          <w:highlight w:val="yellow"/>
        </w:rPr>
        <w:t>section …</w:t>
      </w:r>
      <w:r>
        <w:t>, with</w:t>
      </w:r>
      <w:r w:rsidR="0001108C">
        <w:t xml:space="preserve"> 5%</w:t>
      </w:r>
      <w:r>
        <w:t xml:space="preserve"> of the data serving as validation data. The script for the MLM task from </w:t>
      </w:r>
      <w:proofErr w:type="spellStart"/>
      <w:r>
        <w:t>Huggingface</w:t>
      </w:r>
      <w:proofErr w:type="spellEnd"/>
      <w:r>
        <w:t xml:space="preserve"> Library was used for this. </w:t>
      </w:r>
      <w:r w:rsidR="0001108C">
        <w:t>Training was performed with a learning rate of 2e-5</w:t>
      </w:r>
      <w:r w:rsidR="009E7AD4">
        <w:t xml:space="preserve"> </w:t>
      </w:r>
      <w:r w:rsidR="0001108C">
        <w:t>as</w:t>
      </w:r>
      <w:r w:rsidR="009E7AD4">
        <w:t xml:space="preserve"> suggested by the Google Research team </w:t>
      </w:r>
      <w:sdt>
        <w:sdtPr>
          <w:alias w:val="To edit, see citavi.com/edit"/>
          <w:tag w:val="CitaviPlaceholder#a7dfa429-a181-4460-89a2-04d1031c0edc"/>
          <w:id w:val="993758137"/>
          <w:placeholder>
            <w:docPart w:val="DefaultPlaceholder_-1854013440"/>
          </w:placeholder>
        </w:sdtPr>
        <w:sdtEndPr/>
        <w:sdtContent>
          <w:r w:rsidR="00F46195">
            <w:rPr>
              <w:noProof/>
            </w:rPr>
            <w:fldChar w:fldCharType="begin"/>
          </w:r>
          <w:r w:rsidR="00990936">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Z2l0aHViLmNvbS9nb29nbGUtcmVzZWFyY2gvYmVydCIsIlVyaVN0cmluZyI6Imh0dHBzOi8vZ2l0aHViLmNvbS9nb29nbGUtcmVzZWFyY2gvYmVyd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}</w:instrText>
          </w:r>
          <w:r w:rsidR="00F46195">
            <w:rPr>
              <w:noProof/>
            </w:rPr>
            <w:fldChar w:fldCharType="separate"/>
          </w:r>
          <w:r w:rsidR="00E31C1E">
            <w:rPr>
              <w:noProof/>
            </w:rPr>
            <w:t>(Google Research, 2018)</w:t>
          </w:r>
          <w:r w:rsidR="00F46195">
            <w:rPr>
              <w:noProof/>
            </w:rPr>
            <w:fldChar w:fldCharType="end"/>
          </w:r>
        </w:sdtContent>
      </w:sdt>
      <w:r w:rsidR="0001108C">
        <w:t>, a batch size of 16 with two gradient accumulation steps, and a maximum sequence length of 256</w:t>
      </w:r>
      <w:r w:rsidR="006F2F2D">
        <w:t xml:space="preserve">. </w:t>
      </w:r>
      <w:r w:rsidR="0086601B">
        <w:t xml:space="preserve">In addition, it was ensured that each sequence only contains complete recipe instructions (which corresponds to lines in the prepared data from </w:t>
      </w:r>
      <w:r w:rsidR="0086601B" w:rsidRPr="0086601B">
        <w:rPr>
          <w:highlight w:val="yellow"/>
        </w:rPr>
        <w:t>section …</w:t>
      </w:r>
      <w:r w:rsidR="0086601B">
        <w:t>). Validatio</w:t>
      </w:r>
      <w:r w:rsidR="008B593E">
        <w:t xml:space="preserve">n was performed every 1000 steps. Checkpoints were also saved at the same intervals, to prevent </w:t>
      </w:r>
      <w:r w:rsidR="008B593E">
        <w:lastRenderedPageBreak/>
        <w:t xml:space="preserve">the training from having to be restarted from scratch if the training was aborted. </w:t>
      </w:r>
      <w:r w:rsidR="00035624">
        <w:t>Otherwise BERT’s default training parameters were used.</w:t>
      </w:r>
    </w:p>
    <w:p w14:paraId="0B927F40" w14:textId="12675D71" w:rsidR="00585DA6" w:rsidRDefault="00585DA6" w:rsidP="004B3D1E">
      <w:pPr>
        <w:pStyle w:val="Abbildung"/>
      </w:pPr>
      <w:r w:rsidRPr="004B3D1E">
        <w:drawing>
          <wp:inline distT="0" distB="0" distL="0" distR="0" wp14:anchorId="0A312F2D" wp14:editId="1BEB7B9C">
            <wp:extent cx="3444949" cy="2402820"/>
            <wp:effectExtent l="0" t="0" r="3175" b="0"/>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450335" cy="2406577"/>
                    </a:xfrm>
                    <a:prstGeom prst="rect">
                      <a:avLst/>
                    </a:prstGeom>
                    <a:noFill/>
                    <a:ln>
                      <a:noFill/>
                    </a:ln>
                  </pic:spPr>
                </pic:pic>
              </a:graphicData>
            </a:graphic>
          </wp:inline>
        </w:drawing>
      </w:r>
    </w:p>
    <w:p w14:paraId="7A1FC510" w14:textId="04D9BBD4" w:rsidR="00616870" w:rsidRPr="00E6692C" w:rsidRDefault="00585DA6" w:rsidP="00585DA6">
      <w:pPr>
        <w:pStyle w:val="Beschriftung"/>
        <w:rPr>
          <w:lang w:eastAsia="en-GB"/>
        </w:rPr>
      </w:pPr>
      <w:r>
        <w:t xml:space="preserve">Figure </w:t>
      </w:r>
      <w:r>
        <w:fldChar w:fldCharType="begin"/>
      </w:r>
      <w:r>
        <w:instrText xml:space="preserve"> SEQ Figure \* ARABIC </w:instrText>
      </w:r>
      <w:r>
        <w:fldChar w:fldCharType="separate"/>
      </w:r>
      <w:r w:rsidR="0082066D">
        <w:rPr>
          <w:noProof/>
        </w:rPr>
        <w:t>17</w:t>
      </w:r>
      <w:r>
        <w:fldChar w:fldCharType="end"/>
      </w:r>
      <w:r>
        <w:t xml:space="preserve">: Model loss for DAPT on RecipeNLG instructions. Note that validation loss is lower as dropout layers are only activated </w:t>
      </w:r>
      <w:r w:rsidR="00A56F6A">
        <w:t>in</w:t>
      </w:r>
      <w:r>
        <w:t xml:space="preserve"> training and not in validation. Furthermore, training loss is calculated during each epoch and validation loss after each epoch.</w:t>
      </w:r>
    </w:p>
    <w:p w14:paraId="18744676" w14:textId="5E7C3F24" w:rsidR="001A6633" w:rsidRDefault="00035624" w:rsidP="00E6692C">
      <w:pPr>
        <w:pStyle w:val="Folgeabsatz"/>
        <w:ind w:firstLine="0"/>
        <w:rPr>
          <w:lang w:eastAsia="en-GB"/>
        </w:rPr>
      </w:pPr>
      <w:r>
        <w:rPr>
          <w:lang w:eastAsia="en-GB"/>
        </w:rPr>
        <w:t xml:space="preserve">DAPT was performed on a single NVIDIA Tesla P100 GPU provided by Google </w:t>
      </w:r>
      <w:proofErr w:type="spellStart"/>
      <w:r>
        <w:rPr>
          <w:lang w:eastAsia="en-GB"/>
        </w:rPr>
        <w:t>Colab</w:t>
      </w:r>
      <w:proofErr w:type="spellEnd"/>
      <w:r>
        <w:rPr>
          <w:lang w:eastAsia="en-GB"/>
        </w:rPr>
        <w:t xml:space="preserve"> Pro and took approximately five complete days. </w:t>
      </w:r>
      <w:proofErr w:type="spellStart"/>
      <w:r w:rsidR="00AE3DE2">
        <w:rPr>
          <w:lang w:eastAsia="en-GB"/>
        </w:rPr>
        <w:t>CookBERT’s</w:t>
      </w:r>
      <w:proofErr w:type="spellEnd"/>
      <w:r w:rsidR="00AE3DE2">
        <w:rPr>
          <w:lang w:eastAsia="en-GB"/>
        </w:rPr>
        <w:t xml:space="preserve"> learning curve is shown in figure 17 and it indicates that even though the model is slowly converging after almost 200,000 steps, it would probably still continue to learn if it was trained for additional steps.</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61"/>
        <w:gridCol w:w="1842"/>
        <w:gridCol w:w="3400"/>
      </w:tblGrid>
      <w:tr w:rsidR="001A6633" w14:paraId="58D90B3B" w14:textId="77777777" w:rsidTr="00524ABC">
        <w:tc>
          <w:tcPr>
            <w:tcW w:w="3261" w:type="dxa"/>
            <w:tcBorders>
              <w:top w:val="single" w:sz="18" w:space="0" w:color="auto"/>
              <w:bottom w:val="single" w:sz="18" w:space="0" w:color="auto"/>
            </w:tcBorders>
          </w:tcPr>
          <w:p w14:paraId="55D01A68" w14:textId="77777777" w:rsidR="001A6633" w:rsidRPr="00A7173A" w:rsidRDefault="001A6633" w:rsidP="00524ABC">
            <w:pPr>
              <w:pStyle w:val="Folgeabsatz"/>
              <w:spacing w:line="240" w:lineRule="auto"/>
              <w:ind w:firstLine="0"/>
              <w:jc w:val="left"/>
              <w:rPr>
                <w:b/>
                <w:bCs/>
                <w:sz w:val="18"/>
                <w:szCs w:val="16"/>
                <w:lang w:eastAsia="en-GB"/>
              </w:rPr>
            </w:pPr>
            <w:r w:rsidRPr="00A7173A">
              <w:rPr>
                <w:b/>
                <w:bCs/>
                <w:sz w:val="18"/>
                <w:szCs w:val="16"/>
                <w:lang w:eastAsia="en-GB"/>
              </w:rPr>
              <w:t>Input</w:t>
            </w:r>
          </w:p>
        </w:tc>
        <w:tc>
          <w:tcPr>
            <w:tcW w:w="1842" w:type="dxa"/>
            <w:tcBorders>
              <w:top w:val="single" w:sz="18" w:space="0" w:color="auto"/>
              <w:bottom w:val="single" w:sz="18" w:space="0" w:color="auto"/>
            </w:tcBorders>
          </w:tcPr>
          <w:p w14:paraId="2B91E4B2" w14:textId="77777777" w:rsidR="001A6633" w:rsidRPr="00A7173A" w:rsidRDefault="001A6633" w:rsidP="00524ABC">
            <w:pPr>
              <w:pStyle w:val="Folgeabsatz"/>
              <w:spacing w:line="240" w:lineRule="auto"/>
              <w:ind w:firstLine="0"/>
              <w:jc w:val="left"/>
              <w:rPr>
                <w:b/>
                <w:bCs/>
                <w:sz w:val="18"/>
                <w:szCs w:val="16"/>
                <w:lang w:eastAsia="en-GB"/>
              </w:rPr>
            </w:pPr>
            <w:r w:rsidRPr="00A7173A">
              <w:rPr>
                <w:b/>
                <w:bCs/>
                <w:sz w:val="18"/>
                <w:szCs w:val="16"/>
                <w:lang w:eastAsia="en-GB"/>
              </w:rPr>
              <w:t>Model</w:t>
            </w:r>
          </w:p>
        </w:tc>
        <w:tc>
          <w:tcPr>
            <w:tcW w:w="3400" w:type="dxa"/>
            <w:tcBorders>
              <w:top w:val="single" w:sz="18" w:space="0" w:color="auto"/>
              <w:bottom w:val="single" w:sz="18" w:space="0" w:color="auto"/>
            </w:tcBorders>
          </w:tcPr>
          <w:p w14:paraId="16FF3D22" w14:textId="77777777" w:rsidR="001A6633" w:rsidRPr="00A7173A" w:rsidRDefault="001A6633" w:rsidP="00524ABC">
            <w:pPr>
              <w:pStyle w:val="Folgeabsatz"/>
              <w:spacing w:line="240" w:lineRule="auto"/>
              <w:ind w:firstLine="0"/>
              <w:jc w:val="left"/>
              <w:rPr>
                <w:b/>
                <w:bCs/>
                <w:sz w:val="18"/>
                <w:szCs w:val="16"/>
                <w:lang w:eastAsia="en-GB"/>
              </w:rPr>
            </w:pPr>
            <w:r w:rsidRPr="00A7173A">
              <w:rPr>
                <w:b/>
                <w:bCs/>
                <w:sz w:val="18"/>
                <w:szCs w:val="16"/>
                <w:lang w:eastAsia="en-GB"/>
              </w:rPr>
              <w:t>Top 5 predictions for [MASK] token (in sorted order)</w:t>
            </w:r>
          </w:p>
        </w:tc>
      </w:tr>
      <w:tr w:rsidR="001A6633" w14:paraId="1651071C" w14:textId="77777777" w:rsidTr="00524ABC">
        <w:tc>
          <w:tcPr>
            <w:tcW w:w="3261" w:type="dxa"/>
            <w:vMerge w:val="restart"/>
            <w:tcBorders>
              <w:top w:val="single" w:sz="18" w:space="0" w:color="auto"/>
            </w:tcBorders>
            <w:vAlign w:val="center"/>
          </w:tcPr>
          <w:p w14:paraId="1990B406" w14:textId="77777777" w:rsidR="001A6633" w:rsidRPr="003949A1" w:rsidRDefault="001A6633" w:rsidP="00524ABC">
            <w:pPr>
              <w:pStyle w:val="Folgeabsatz"/>
              <w:spacing w:line="240" w:lineRule="auto"/>
              <w:ind w:firstLine="0"/>
              <w:jc w:val="left"/>
              <w:rPr>
                <w:sz w:val="18"/>
                <w:szCs w:val="16"/>
                <w:lang w:eastAsia="en-GB"/>
              </w:rPr>
            </w:pPr>
            <w:r>
              <w:rPr>
                <w:sz w:val="18"/>
                <w:szCs w:val="16"/>
                <w:lang w:eastAsia="en-GB"/>
              </w:rPr>
              <w:t>“Do I have to [MASK] the apple?”</w:t>
            </w:r>
          </w:p>
        </w:tc>
        <w:tc>
          <w:tcPr>
            <w:tcW w:w="1842" w:type="dxa"/>
            <w:tcBorders>
              <w:top w:val="single" w:sz="18" w:space="0" w:color="auto"/>
            </w:tcBorders>
          </w:tcPr>
          <w:p w14:paraId="5F56F8A2" w14:textId="77777777" w:rsidR="001A6633" w:rsidRDefault="001A6633" w:rsidP="00524ABC">
            <w:pPr>
              <w:pStyle w:val="Folgeabsatz"/>
              <w:spacing w:line="240" w:lineRule="auto"/>
              <w:ind w:firstLine="0"/>
              <w:jc w:val="left"/>
              <w:rPr>
                <w:sz w:val="18"/>
                <w:szCs w:val="16"/>
                <w:lang w:eastAsia="en-GB"/>
              </w:rPr>
            </w:pPr>
            <w:r>
              <w:rPr>
                <w:sz w:val="18"/>
                <w:szCs w:val="16"/>
                <w:lang w:eastAsia="en-GB"/>
              </w:rPr>
              <w:t>CookBERT</w:t>
            </w:r>
          </w:p>
        </w:tc>
        <w:tc>
          <w:tcPr>
            <w:tcW w:w="3400" w:type="dxa"/>
            <w:tcBorders>
              <w:top w:val="single" w:sz="18" w:space="0" w:color="auto"/>
            </w:tcBorders>
          </w:tcPr>
          <w:p w14:paraId="268D505F" w14:textId="77777777" w:rsidR="001A6633" w:rsidRPr="003949A1" w:rsidRDefault="001A6633" w:rsidP="00524ABC">
            <w:pPr>
              <w:pStyle w:val="Folgeabsatz"/>
              <w:spacing w:line="240" w:lineRule="auto"/>
              <w:ind w:firstLine="0"/>
              <w:jc w:val="left"/>
              <w:rPr>
                <w:sz w:val="18"/>
                <w:szCs w:val="16"/>
                <w:lang w:eastAsia="en-GB"/>
              </w:rPr>
            </w:pPr>
            <w:r>
              <w:rPr>
                <w:sz w:val="18"/>
                <w:szCs w:val="16"/>
                <w:lang w:eastAsia="en-GB"/>
              </w:rPr>
              <w:t>peel, slice, use, dice, chop</w:t>
            </w:r>
          </w:p>
        </w:tc>
      </w:tr>
      <w:tr w:rsidR="001A6633" w14:paraId="1B44034F" w14:textId="77777777" w:rsidTr="00524ABC">
        <w:tc>
          <w:tcPr>
            <w:tcW w:w="3261" w:type="dxa"/>
            <w:vMerge/>
            <w:tcBorders>
              <w:bottom w:val="single" w:sz="12" w:space="0" w:color="auto"/>
            </w:tcBorders>
            <w:vAlign w:val="center"/>
          </w:tcPr>
          <w:p w14:paraId="3D8A724C" w14:textId="77777777" w:rsidR="001A6633" w:rsidRDefault="001A6633" w:rsidP="00524ABC">
            <w:pPr>
              <w:pStyle w:val="Folgeabsatz"/>
              <w:spacing w:line="240" w:lineRule="auto"/>
              <w:ind w:firstLine="0"/>
              <w:jc w:val="left"/>
              <w:rPr>
                <w:sz w:val="18"/>
                <w:szCs w:val="16"/>
                <w:lang w:eastAsia="en-GB"/>
              </w:rPr>
            </w:pPr>
          </w:p>
        </w:tc>
        <w:tc>
          <w:tcPr>
            <w:tcW w:w="1842" w:type="dxa"/>
            <w:tcBorders>
              <w:bottom w:val="single" w:sz="12" w:space="0" w:color="auto"/>
            </w:tcBorders>
          </w:tcPr>
          <w:p w14:paraId="034F9F23" w14:textId="77777777" w:rsidR="001A6633" w:rsidRDefault="001A6633" w:rsidP="00524ABC">
            <w:pPr>
              <w:pStyle w:val="Folgeabsatz"/>
              <w:spacing w:line="240" w:lineRule="auto"/>
              <w:ind w:firstLine="0"/>
              <w:jc w:val="left"/>
              <w:rPr>
                <w:sz w:val="18"/>
                <w:szCs w:val="16"/>
                <w:lang w:eastAsia="en-GB"/>
              </w:rPr>
            </w:pPr>
            <w:r>
              <w:rPr>
                <w:sz w:val="18"/>
                <w:szCs w:val="16"/>
                <w:lang w:eastAsia="en-GB"/>
              </w:rPr>
              <w:t>BERT</w:t>
            </w:r>
            <w:r w:rsidRPr="001A6633">
              <w:rPr>
                <w:sz w:val="18"/>
                <w:szCs w:val="16"/>
                <w:vertAlign w:val="subscript"/>
                <w:lang w:eastAsia="en-GB"/>
              </w:rPr>
              <w:t>BASE_UNCASED</w:t>
            </w:r>
          </w:p>
        </w:tc>
        <w:tc>
          <w:tcPr>
            <w:tcW w:w="3400" w:type="dxa"/>
            <w:tcBorders>
              <w:bottom w:val="single" w:sz="12" w:space="0" w:color="auto"/>
            </w:tcBorders>
          </w:tcPr>
          <w:p w14:paraId="2098A6CE" w14:textId="77777777" w:rsidR="001A6633" w:rsidRDefault="001A6633" w:rsidP="00524ABC">
            <w:pPr>
              <w:pStyle w:val="Folgeabsatz"/>
              <w:spacing w:line="240" w:lineRule="auto"/>
              <w:ind w:firstLine="0"/>
              <w:jc w:val="left"/>
              <w:rPr>
                <w:sz w:val="18"/>
                <w:szCs w:val="16"/>
                <w:lang w:eastAsia="en-GB"/>
              </w:rPr>
            </w:pPr>
            <w:r>
              <w:rPr>
                <w:sz w:val="18"/>
                <w:szCs w:val="16"/>
                <w:lang w:eastAsia="en-GB"/>
              </w:rPr>
              <w:t>eat, take, have, touch, get</w:t>
            </w:r>
          </w:p>
        </w:tc>
      </w:tr>
      <w:tr w:rsidR="001A6633" w14:paraId="6FEBAFBA" w14:textId="77777777" w:rsidTr="00524ABC">
        <w:tc>
          <w:tcPr>
            <w:tcW w:w="3261" w:type="dxa"/>
            <w:vMerge w:val="restart"/>
            <w:tcBorders>
              <w:top w:val="single" w:sz="12" w:space="0" w:color="auto"/>
            </w:tcBorders>
            <w:vAlign w:val="center"/>
          </w:tcPr>
          <w:p w14:paraId="1B3FA958" w14:textId="77777777" w:rsidR="001A6633" w:rsidRPr="003949A1" w:rsidRDefault="001A6633" w:rsidP="00524ABC">
            <w:pPr>
              <w:pStyle w:val="Folgeabsatz"/>
              <w:spacing w:line="240" w:lineRule="auto"/>
              <w:ind w:firstLine="0"/>
              <w:jc w:val="left"/>
              <w:rPr>
                <w:sz w:val="18"/>
                <w:szCs w:val="16"/>
                <w:lang w:eastAsia="en-GB"/>
              </w:rPr>
            </w:pPr>
            <w:r>
              <w:rPr>
                <w:sz w:val="18"/>
                <w:szCs w:val="16"/>
                <w:lang w:eastAsia="en-GB"/>
              </w:rPr>
              <w:t>“[MASK] the water.”</w:t>
            </w:r>
          </w:p>
        </w:tc>
        <w:tc>
          <w:tcPr>
            <w:tcW w:w="1842" w:type="dxa"/>
            <w:tcBorders>
              <w:top w:val="single" w:sz="12" w:space="0" w:color="auto"/>
            </w:tcBorders>
          </w:tcPr>
          <w:p w14:paraId="74505EEC" w14:textId="77777777" w:rsidR="001A6633" w:rsidRDefault="001A6633" w:rsidP="00524ABC">
            <w:pPr>
              <w:pStyle w:val="Folgeabsatz"/>
              <w:spacing w:line="240" w:lineRule="auto"/>
              <w:ind w:firstLine="0"/>
              <w:jc w:val="left"/>
              <w:rPr>
                <w:sz w:val="18"/>
                <w:szCs w:val="16"/>
                <w:lang w:eastAsia="en-GB"/>
              </w:rPr>
            </w:pPr>
            <w:r>
              <w:rPr>
                <w:sz w:val="18"/>
                <w:szCs w:val="16"/>
                <w:lang w:eastAsia="en-GB"/>
              </w:rPr>
              <w:t>CookBERT</w:t>
            </w:r>
          </w:p>
        </w:tc>
        <w:tc>
          <w:tcPr>
            <w:tcW w:w="3400" w:type="dxa"/>
            <w:tcBorders>
              <w:top w:val="single" w:sz="12" w:space="0" w:color="auto"/>
            </w:tcBorders>
          </w:tcPr>
          <w:p w14:paraId="4A56684A" w14:textId="77777777" w:rsidR="001A6633" w:rsidRPr="003949A1" w:rsidRDefault="001A6633" w:rsidP="00524ABC">
            <w:pPr>
              <w:pStyle w:val="Folgeabsatz"/>
              <w:spacing w:line="240" w:lineRule="auto"/>
              <w:ind w:firstLine="0"/>
              <w:jc w:val="left"/>
              <w:rPr>
                <w:sz w:val="18"/>
                <w:szCs w:val="16"/>
                <w:lang w:eastAsia="en-GB"/>
              </w:rPr>
            </w:pPr>
            <w:r>
              <w:rPr>
                <w:sz w:val="18"/>
                <w:szCs w:val="16"/>
                <w:lang w:eastAsia="en-GB"/>
              </w:rPr>
              <w:t>boil, heat, add, scald, chill</w:t>
            </w:r>
          </w:p>
        </w:tc>
      </w:tr>
      <w:tr w:rsidR="001A6633" w14:paraId="63E06C62" w14:textId="77777777" w:rsidTr="00524ABC">
        <w:tc>
          <w:tcPr>
            <w:tcW w:w="3261" w:type="dxa"/>
            <w:vMerge/>
            <w:tcBorders>
              <w:bottom w:val="single" w:sz="12" w:space="0" w:color="auto"/>
            </w:tcBorders>
            <w:vAlign w:val="center"/>
          </w:tcPr>
          <w:p w14:paraId="3FC17266" w14:textId="77777777" w:rsidR="001A6633" w:rsidRDefault="001A6633" w:rsidP="00524ABC">
            <w:pPr>
              <w:pStyle w:val="Folgeabsatz"/>
              <w:spacing w:line="240" w:lineRule="auto"/>
              <w:ind w:firstLine="0"/>
              <w:jc w:val="left"/>
              <w:rPr>
                <w:sz w:val="18"/>
                <w:szCs w:val="16"/>
                <w:lang w:eastAsia="en-GB"/>
              </w:rPr>
            </w:pPr>
          </w:p>
        </w:tc>
        <w:tc>
          <w:tcPr>
            <w:tcW w:w="1842" w:type="dxa"/>
            <w:tcBorders>
              <w:bottom w:val="single" w:sz="12" w:space="0" w:color="auto"/>
            </w:tcBorders>
          </w:tcPr>
          <w:p w14:paraId="7B4E8865" w14:textId="77777777" w:rsidR="001A6633" w:rsidRDefault="001A6633" w:rsidP="00524ABC">
            <w:pPr>
              <w:pStyle w:val="Folgeabsatz"/>
              <w:spacing w:line="240" w:lineRule="auto"/>
              <w:ind w:firstLine="0"/>
              <w:jc w:val="left"/>
              <w:rPr>
                <w:sz w:val="18"/>
                <w:szCs w:val="16"/>
                <w:lang w:eastAsia="en-GB"/>
              </w:rPr>
            </w:pPr>
            <w:r>
              <w:rPr>
                <w:sz w:val="18"/>
                <w:szCs w:val="16"/>
                <w:lang w:eastAsia="en-GB"/>
              </w:rPr>
              <w:t>BERT</w:t>
            </w:r>
            <w:r w:rsidRPr="001A6633">
              <w:rPr>
                <w:sz w:val="18"/>
                <w:szCs w:val="16"/>
                <w:vertAlign w:val="subscript"/>
                <w:lang w:eastAsia="en-GB"/>
              </w:rPr>
              <w:t>BASE_UNCASED</w:t>
            </w:r>
          </w:p>
        </w:tc>
        <w:tc>
          <w:tcPr>
            <w:tcW w:w="3400" w:type="dxa"/>
            <w:tcBorders>
              <w:bottom w:val="single" w:sz="12" w:space="0" w:color="auto"/>
            </w:tcBorders>
          </w:tcPr>
          <w:p w14:paraId="0ED386A0" w14:textId="77777777" w:rsidR="001A6633" w:rsidRDefault="001A6633" w:rsidP="00524ABC">
            <w:pPr>
              <w:pStyle w:val="Folgeabsatz"/>
              <w:spacing w:line="240" w:lineRule="auto"/>
              <w:ind w:firstLine="0"/>
              <w:jc w:val="left"/>
              <w:rPr>
                <w:sz w:val="18"/>
                <w:szCs w:val="16"/>
                <w:lang w:eastAsia="en-GB"/>
              </w:rPr>
            </w:pPr>
            <w:r>
              <w:rPr>
                <w:sz w:val="18"/>
                <w:szCs w:val="16"/>
                <w:lang w:eastAsia="en-GB"/>
              </w:rPr>
              <w:t>in, drink, under, into, on</w:t>
            </w:r>
          </w:p>
        </w:tc>
      </w:tr>
      <w:tr w:rsidR="001A6633" w14:paraId="6C568014" w14:textId="77777777" w:rsidTr="00524ABC">
        <w:tc>
          <w:tcPr>
            <w:tcW w:w="3261" w:type="dxa"/>
            <w:vMerge w:val="restart"/>
            <w:tcBorders>
              <w:top w:val="single" w:sz="12" w:space="0" w:color="auto"/>
            </w:tcBorders>
            <w:vAlign w:val="center"/>
          </w:tcPr>
          <w:p w14:paraId="33AAD7A6" w14:textId="77777777" w:rsidR="001A6633" w:rsidRDefault="001A6633" w:rsidP="00524ABC">
            <w:pPr>
              <w:pStyle w:val="Folgeabsatz"/>
              <w:spacing w:line="240" w:lineRule="auto"/>
              <w:ind w:firstLine="0"/>
              <w:jc w:val="left"/>
              <w:rPr>
                <w:sz w:val="18"/>
                <w:szCs w:val="16"/>
                <w:lang w:eastAsia="en-GB"/>
              </w:rPr>
            </w:pPr>
            <w:r>
              <w:rPr>
                <w:sz w:val="18"/>
                <w:szCs w:val="16"/>
                <w:lang w:eastAsia="en-GB"/>
              </w:rPr>
              <w:t>“Cut the [MASK] into small pieces.”</w:t>
            </w:r>
          </w:p>
        </w:tc>
        <w:tc>
          <w:tcPr>
            <w:tcW w:w="1842" w:type="dxa"/>
            <w:tcBorders>
              <w:top w:val="single" w:sz="12" w:space="0" w:color="auto"/>
            </w:tcBorders>
          </w:tcPr>
          <w:p w14:paraId="3C1FD24C" w14:textId="77777777" w:rsidR="001A6633" w:rsidRDefault="001A6633" w:rsidP="00524ABC">
            <w:pPr>
              <w:pStyle w:val="Folgeabsatz"/>
              <w:spacing w:line="240" w:lineRule="auto"/>
              <w:ind w:firstLine="0"/>
              <w:jc w:val="left"/>
              <w:rPr>
                <w:sz w:val="18"/>
                <w:szCs w:val="16"/>
                <w:lang w:eastAsia="en-GB"/>
              </w:rPr>
            </w:pPr>
            <w:r>
              <w:rPr>
                <w:sz w:val="18"/>
                <w:szCs w:val="16"/>
                <w:lang w:eastAsia="en-GB"/>
              </w:rPr>
              <w:t>CookBERT</w:t>
            </w:r>
          </w:p>
        </w:tc>
        <w:tc>
          <w:tcPr>
            <w:tcW w:w="3400" w:type="dxa"/>
            <w:tcBorders>
              <w:top w:val="single" w:sz="12" w:space="0" w:color="auto"/>
            </w:tcBorders>
          </w:tcPr>
          <w:p w14:paraId="2BD38307" w14:textId="77777777" w:rsidR="001A6633" w:rsidRDefault="001A6633" w:rsidP="00524ABC">
            <w:pPr>
              <w:pStyle w:val="Folgeabsatz"/>
              <w:spacing w:line="240" w:lineRule="auto"/>
              <w:ind w:firstLine="0"/>
              <w:jc w:val="left"/>
              <w:rPr>
                <w:sz w:val="18"/>
                <w:szCs w:val="16"/>
                <w:lang w:eastAsia="en-GB"/>
              </w:rPr>
            </w:pPr>
            <w:r>
              <w:rPr>
                <w:sz w:val="18"/>
                <w:szCs w:val="16"/>
                <w:lang w:eastAsia="en-GB"/>
              </w:rPr>
              <w:t>chicken, cheese, fruit, cabbage, sausage</w:t>
            </w:r>
          </w:p>
        </w:tc>
      </w:tr>
      <w:tr w:rsidR="001A6633" w14:paraId="37CE36C6" w14:textId="77777777" w:rsidTr="00524ABC">
        <w:tc>
          <w:tcPr>
            <w:tcW w:w="3261" w:type="dxa"/>
            <w:vMerge/>
            <w:tcBorders>
              <w:bottom w:val="single" w:sz="12" w:space="0" w:color="auto"/>
            </w:tcBorders>
          </w:tcPr>
          <w:p w14:paraId="4D7C659E" w14:textId="77777777" w:rsidR="001A6633" w:rsidRDefault="001A6633" w:rsidP="00524ABC">
            <w:pPr>
              <w:pStyle w:val="Folgeabsatz"/>
              <w:spacing w:line="240" w:lineRule="auto"/>
              <w:ind w:firstLine="0"/>
              <w:jc w:val="left"/>
              <w:rPr>
                <w:sz w:val="18"/>
                <w:szCs w:val="16"/>
                <w:lang w:eastAsia="en-GB"/>
              </w:rPr>
            </w:pPr>
          </w:p>
        </w:tc>
        <w:tc>
          <w:tcPr>
            <w:tcW w:w="1842" w:type="dxa"/>
            <w:tcBorders>
              <w:bottom w:val="single" w:sz="12" w:space="0" w:color="auto"/>
            </w:tcBorders>
          </w:tcPr>
          <w:p w14:paraId="38533D09" w14:textId="77777777" w:rsidR="001A6633" w:rsidRDefault="001A6633" w:rsidP="00524ABC">
            <w:pPr>
              <w:pStyle w:val="Folgeabsatz"/>
              <w:spacing w:line="240" w:lineRule="auto"/>
              <w:ind w:firstLine="0"/>
              <w:jc w:val="left"/>
              <w:rPr>
                <w:sz w:val="18"/>
                <w:szCs w:val="16"/>
                <w:lang w:eastAsia="en-GB"/>
              </w:rPr>
            </w:pPr>
            <w:r>
              <w:rPr>
                <w:sz w:val="18"/>
                <w:szCs w:val="16"/>
                <w:lang w:eastAsia="en-GB"/>
              </w:rPr>
              <w:t>BERT</w:t>
            </w:r>
            <w:r w:rsidRPr="001A6633">
              <w:rPr>
                <w:sz w:val="18"/>
                <w:szCs w:val="16"/>
                <w:vertAlign w:val="subscript"/>
                <w:lang w:eastAsia="en-GB"/>
              </w:rPr>
              <w:t>BASE_UNCASED</w:t>
            </w:r>
          </w:p>
        </w:tc>
        <w:tc>
          <w:tcPr>
            <w:tcW w:w="3400" w:type="dxa"/>
            <w:tcBorders>
              <w:bottom w:val="single" w:sz="12" w:space="0" w:color="auto"/>
            </w:tcBorders>
          </w:tcPr>
          <w:p w14:paraId="6C59458E" w14:textId="77777777" w:rsidR="001A6633" w:rsidRDefault="001A6633" w:rsidP="00524ABC">
            <w:pPr>
              <w:pStyle w:val="Folgeabsatz"/>
              <w:keepNext/>
              <w:spacing w:line="240" w:lineRule="auto"/>
              <w:ind w:firstLine="0"/>
              <w:jc w:val="left"/>
              <w:rPr>
                <w:sz w:val="18"/>
                <w:szCs w:val="16"/>
                <w:lang w:eastAsia="en-GB"/>
              </w:rPr>
            </w:pPr>
            <w:r>
              <w:rPr>
                <w:sz w:val="18"/>
                <w:szCs w:val="16"/>
                <w:lang w:eastAsia="en-GB"/>
              </w:rPr>
              <w:t>wood, paper, leaves, meat, bark</w:t>
            </w:r>
          </w:p>
        </w:tc>
      </w:tr>
    </w:tbl>
    <w:p w14:paraId="5FEF76A5" w14:textId="1E3E7AFD" w:rsidR="001A6633" w:rsidRDefault="001A6633" w:rsidP="001A6633">
      <w:pPr>
        <w:pStyle w:val="Beschriftung"/>
      </w:pPr>
      <w:r>
        <w:t xml:space="preserve">Table </w:t>
      </w:r>
      <w:r>
        <w:fldChar w:fldCharType="begin"/>
      </w:r>
      <w:r>
        <w:instrText xml:space="preserve"> SEQ Table \* ARABIC </w:instrText>
      </w:r>
      <w:r>
        <w:fldChar w:fldCharType="separate"/>
      </w:r>
      <w:r>
        <w:rPr>
          <w:noProof/>
        </w:rPr>
        <w:t>4</w:t>
      </w:r>
      <w:r>
        <w:fldChar w:fldCharType="end"/>
      </w:r>
      <w:r>
        <w:t>: MLM predictions.</w:t>
      </w:r>
    </w:p>
    <w:p w14:paraId="352EF040" w14:textId="775DEF28" w:rsidR="006646F2" w:rsidRDefault="006646F2" w:rsidP="00E6692C">
      <w:pPr>
        <w:pStyle w:val="Folgeabsatz"/>
        <w:ind w:firstLine="0"/>
        <w:rPr>
          <w:lang w:eastAsia="en-GB"/>
        </w:rPr>
      </w:pPr>
      <w:r>
        <w:rPr>
          <w:lang w:eastAsia="en-GB"/>
        </w:rPr>
        <w:t>As a result of DAPT, CookBERT emerges, which is now more strongly focused on the cooking domain compared to the base model. This can be well illustrated by the examples in table 4. While both models, CookBERT and BERT</w:t>
      </w:r>
      <w:r w:rsidRPr="006646F2">
        <w:rPr>
          <w:vertAlign w:val="subscript"/>
          <w:lang w:eastAsia="en-GB"/>
        </w:rPr>
        <w:t>BASE_UNCASED</w:t>
      </w:r>
      <w:r w:rsidRPr="006646F2">
        <w:rPr>
          <w:lang w:eastAsia="en-GB"/>
        </w:rPr>
        <w:t xml:space="preserve"> </w:t>
      </w:r>
      <w:r>
        <w:rPr>
          <w:lang w:eastAsia="en-GB"/>
        </w:rPr>
        <w:t>make reasonable word predictions, the ones of BERT</w:t>
      </w:r>
      <w:r w:rsidRPr="006646F2">
        <w:rPr>
          <w:vertAlign w:val="subscript"/>
          <w:lang w:eastAsia="en-GB"/>
        </w:rPr>
        <w:t>BASE_UNCASED</w:t>
      </w:r>
      <w:r w:rsidRPr="006646F2">
        <w:rPr>
          <w:lang w:eastAsia="en-GB"/>
        </w:rPr>
        <w:t xml:space="preserve"> </w:t>
      </w:r>
      <w:r>
        <w:rPr>
          <w:lang w:eastAsia="en-GB"/>
        </w:rPr>
        <w:t xml:space="preserve">are more generic and the ones of CookBERT are strongly related to cooking specific vocabulary. </w:t>
      </w:r>
    </w:p>
    <w:p w14:paraId="71FD2682" w14:textId="047528A2" w:rsidR="00F311EF" w:rsidRDefault="00A3367B" w:rsidP="00F311EF">
      <w:pPr>
        <w:pStyle w:val="berschrift2"/>
      </w:pPr>
      <w:bookmarkStart w:id="39" w:name="_Toc98674058"/>
      <w:r>
        <w:lastRenderedPageBreak/>
        <w:t>Experimental Setup</w:t>
      </w:r>
      <w:bookmarkEnd w:id="39"/>
    </w:p>
    <w:p w14:paraId="6E1CB927" w14:textId="553839C3" w:rsidR="00193D5B" w:rsidRPr="00193D5B" w:rsidRDefault="00883DF9" w:rsidP="00193D5B">
      <w:r>
        <w:t xml:space="preserve">CookBERT is evaluated using three conversational agent relevant tasks, including intent classification, named entity recognition, and question answering. In addition, two BERT based </w:t>
      </w:r>
      <w:r w:rsidR="00C70BE2">
        <w:t xml:space="preserve">baseline </w:t>
      </w:r>
      <w:r>
        <w:t>models</w:t>
      </w:r>
      <w:r w:rsidR="00CE16CE">
        <w:t>, namely BERT</w:t>
      </w:r>
      <w:r w:rsidR="00CE16CE" w:rsidRPr="00883DF9">
        <w:rPr>
          <w:vertAlign w:val="subscript"/>
        </w:rPr>
        <w:t>BASE_UNCASED</w:t>
      </w:r>
      <w:r w:rsidR="00CE16CE" w:rsidRPr="00CE16CE">
        <w:t xml:space="preserve"> and FoodBERT</w:t>
      </w:r>
      <w:r w:rsidR="00CE16CE">
        <w:rPr>
          <w:vertAlign w:val="subscript"/>
        </w:rPr>
        <w:t>,</w:t>
      </w:r>
      <w:r>
        <w:t xml:space="preserve"> were applied for the same tasks in order to</w:t>
      </w:r>
      <w:r w:rsidR="00874765">
        <w:t xml:space="preserve"> be able to</w:t>
      </w:r>
      <w:r>
        <w:t xml:space="preserve"> compare and rank </w:t>
      </w:r>
      <w:proofErr w:type="spellStart"/>
      <w:r>
        <w:t>CookBERT’s</w:t>
      </w:r>
      <w:proofErr w:type="spellEnd"/>
      <w:r>
        <w:t xml:space="preserve"> performance. BERT</w:t>
      </w:r>
      <w:r w:rsidRPr="00883DF9">
        <w:rPr>
          <w:vertAlign w:val="subscript"/>
        </w:rPr>
        <w:t>BASE_UNCASED</w:t>
      </w:r>
      <w:r w:rsidRPr="00883DF9">
        <w:t xml:space="preserve"> </w:t>
      </w:r>
      <w:r>
        <w:t>was chosen, as it is the</w:t>
      </w:r>
      <w:r w:rsidR="00057891">
        <w:t xml:space="preserve"> </w:t>
      </w:r>
      <w:r w:rsidR="00A357F1">
        <w:t xml:space="preserve">model used for initializing CookBERT and </w:t>
      </w:r>
      <w:r w:rsidR="00C70BE2">
        <w:t>allows to investigate the</w:t>
      </w:r>
      <w:r w:rsidR="00A357F1">
        <w:t xml:space="preserve"> effect </w:t>
      </w:r>
      <w:r w:rsidR="00C70BE2">
        <w:t>that the</w:t>
      </w:r>
      <w:r w:rsidR="00A357F1">
        <w:t xml:space="preserve"> domain adaption methodology used in this thesis </w:t>
      </w:r>
      <w:r w:rsidR="00C70BE2">
        <w:t>has on task performance</w:t>
      </w:r>
      <w:r w:rsidR="00A357F1">
        <w:t>.</w:t>
      </w:r>
      <w:r w:rsidR="00841C55">
        <w:t xml:space="preserve"> </w:t>
      </w:r>
      <w:r w:rsidR="00C70BE2">
        <w:t>FoodBERT</w:t>
      </w:r>
      <w:r w:rsidR="00841C55">
        <w:t xml:space="preserve"> was chosen as the other baseline model, since it</w:t>
      </w:r>
      <w:r w:rsidR="00C70BE2">
        <w:t xml:space="preserve"> is also a cooking specific BERT model, but was created with a slightly different methodology compared to CookBERT.</w:t>
      </w:r>
      <w:r w:rsidR="00C44608">
        <w:t xml:space="preserve"> </w:t>
      </w:r>
      <w:r w:rsidR="008876C0">
        <w:t xml:space="preserve">This </w:t>
      </w:r>
      <w:r w:rsidR="004A6FB0">
        <w:t>remainder of this cha</w:t>
      </w:r>
      <w:r w:rsidR="008876C0">
        <w:t>pter covers the setup for performing the experiments.</w:t>
      </w:r>
    </w:p>
    <w:p w14:paraId="2F4EA62E" w14:textId="772D7E83" w:rsidR="00593CE0" w:rsidRDefault="00D02357" w:rsidP="00593CE0">
      <w:pPr>
        <w:pStyle w:val="berschrift3"/>
      </w:pPr>
      <w:bookmarkStart w:id="40" w:name="_Toc98674059"/>
      <w:r>
        <w:t>Information Need</w:t>
      </w:r>
      <w:r w:rsidR="007A7EBF">
        <w:t xml:space="preserve"> Classification</w:t>
      </w:r>
      <w:bookmarkEnd w:id="40"/>
    </w:p>
    <w:p w14:paraId="4AF08B0C" w14:textId="729F2188" w:rsidR="00AA682E" w:rsidRDefault="000E56C4" w:rsidP="00EA7FFA">
      <w:r>
        <w:t xml:space="preserve">The first </w:t>
      </w:r>
      <w:r w:rsidR="00611991">
        <w:t>evaluation task is</w:t>
      </w:r>
      <w:r>
        <w:t xml:space="preserve"> </w:t>
      </w:r>
      <w:r w:rsidR="00D02357">
        <w:t xml:space="preserve">about the classification of information needs that arise during cooking with the </w:t>
      </w:r>
      <w:proofErr w:type="spellStart"/>
      <w:r w:rsidR="00D02357">
        <w:t>Cookversational</w:t>
      </w:r>
      <w:proofErr w:type="spellEnd"/>
      <w:r w:rsidR="00D02357">
        <w:t xml:space="preserve"> Search dataset (</w:t>
      </w:r>
      <w:r w:rsidR="00D02357" w:rsidRPr="00D02357">
        <w:rPr>
          <w:highlight w:val="yellow"/>
        </w:rPr>
        <w:t>section …</w:t>
      </w:r>
      <w:r w:rsidR="00D02357">
        <w:t xml:space="preserve">). </w:t>
      </w:r>
      <w:r w:rsidR="001F678E">
        <w:t>T</w:t>
      </w:r>
      <w:r w:rsidR="00AF252A">
        <w:t xml:space="preserve">he focus is on the classification of the level </w:t>
      </w:r>
      <w:r w:rsidR="002F0FE0">
        <w:t>one</w:t>
      </w:r>
      <w:r w:rsidR="00AF252A">
        <w:t xml:space="preserve"> information needs</w:t>
      </w:r>
      <w:r w:rsidR="001F678E">
        <w:t xml:space="preserve">, which includes </w:t>
      </w:r>
      <w:r w:rsidR="00AF252A">
        <w:t xml:space="preserve">eleven different types of information needs and is thus a multi-class classification problem. Furthermore, the classification performance </w:t>
      </w:r>
      <w:r w:rsidR="001A2AE6">
        <w:t>is to be</w:t>
      </w:r>
      <w:r w:rsidR="00AF252A">
        <w:t xml:space="preserve"> evaluated for two different conditions </w:t>
      </w:r>
      <w:r w:rsidR="001F678E">
        <w:t xml:space="preserve">that were proposed by </w:t>
      </w:r>
      <w:sdt>
        <w:sdtPr>
          <w:alias w:val="To edit, see citavi.com/edit"/>
          <w:tag w:val="CitaviPlaceholder#eff42f07-9e20-4af7-a919-37c43a3d505e"/>
          <w:id w:val="-817186489"/>
          <w:placeholder>
            <w:docPart w:val="DefaultPlaceholder_-1854013440"/>
          </w:placeholder>
        </w:sdtPr>
        <w:sdtEndPr/>
        <w:sdtContent>
          <w:r w:rsidR="001F678E">
            <w:rPr>
              <w:noProof/>
            </w:rPr>
            <w:fldChar w:fldCharType="begin"/>
          </w:r>
          <w:r w:rsidR="00E31C1E">
            <w:rPr>
              <w:noProof/>
            </w:rPr>
            <w:instrText>ADDIN CitaviPlaceholder{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YXJ4aXYub3JnL2Ficy8yMTEyLjA0Nzg4djIiLCJVcmlTdHJpbmciOiJodHRwOi8vYXJ4aXYub3JnL2Ficy8yMTEyLjA0Nzg4dj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yN1QxNjoxODoyNiIsIk1vZGlmaWVkQnkiOiJfUGFzY2giLCJJZCI6IjNjMTY1NWFlLTJhMDUtNDY4ZS1hOTdhLWJiNDMyNDMxZWNmNSIsIk1vZGlmaWVkT24iOiIyMDIxLTEyLTI3VDE2OjE4OjI2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jExMi4wNDc4OHYyIiwiVXJpU3RyaW5nIjoiaHR0cHM6Ly9hcnhpdi5vcmcvcGRmLzIxMTIuMDQ3ODh2Mi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yN1QxNjoxODoyNiIsIk1vZGlmaWVkQnkiOiJfUGFzY2giLCJJZCI6IjBjZDhjZmQ0LTFjZjAtNGFlMi05M2UzLWM4MzQ4ZmJmYWFhYiIsIk1vZGlmaWVkT24iOiIyMDIxLTEyLTI3VDE2OjE4OjI2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wZGYvMjExMi4wNDc4OHYyIiwiVXJpU3RyaW5nIjoiaHR0cDovL2FyeGl2Lm9yZy9wZGYvMjExMi4wNDc4OHY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}</w:instrText>
          </w:r>
          <w:r w:rsidR="001F678E">
            <w:rPr>
              <w:noProof/>
            </w:rPr>
            <w:fldChar w:fldCharType="separate"/>
          </w:r>
          <w:r w:rsidR="00E31C1E">
            <w:rPr>
              <w:noProof/>
            </w:rPr>
            <w:t>Frummet et al.</w:t>
          </w:r>
          <w:r w:rsidR="001F678E">
            <w:rPr>
              <w:noProof/>
            </w:rPr>
            <w:fldChar w:fldCharType="end"/>
          </w:r>
        </w:sdtContent>
      </w:sdt>
      <w:r w:rsidR="001F678E">
        <w:t xml:space="preserve"> </w:t>
      </w:r>
      <w:sdt>
        <w:sdtPr>
          <w:alias w:val="To edit, see citavi.com/edit"/>
          <w:tag w:val="CitaviPlaceholder#33d03308-0e4d-48c9-9c40-bec672d97711"/>
          <w:id w:val="-745331204"/>
          <w:placeholder>
            <w:docPart w:val="DefaultPlaceholder_-1854013440"/>
          </w:placeholder>
        </w:sdtPr>
        <w:sdtEndPr/>
        <w:sdtContent>
          <w:r w:rsidR="001F678E">
            <w:rPr>
              <w:noProof/>
            </w:rPr>
            <w:fldChar w:fldCharType="begin"/>
          </w:r>
          <w:r w:rsidR="00E31C1E">
            <w:rPr>
              <w:noProof/>
            </w:rPr>
            <w:instrText>ADDIN CitaviPlaceholder{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hYnMvMjExMi4wNDc4OHYyIiwiVXJpU3RyaW5nIjoiaHR0cDovL2FyeGl2Lm9yZy9hYnMvMjExMi4wNDc4OHY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jdUMTY6MTg6MjYiLCJNb2RpZmllZEJ5IjoiX1Bhc2NoIiwiSWQiOiIzYzE2NTVhZS0yYTA1LTQ2OGUtYTk3YS1iYjQzMjQzMWVjZjUiLCJNb2RpZmllZE9uIjoiMjAyMS0xMi0yN1QxNjoxODoyN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IxMTIuMDQ3ODh2MiIsIlVyaVN0cmluZyI6Imh0dHBzOi8vYXJ4aXYub3JnL3BkZi8yMTEyLjA0Nzg4djI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jdUMTY6MTg6MjYiLCJNb2RpZmllZEJ5IjoiX1Bhc2NoIiwiSWQiOiIwY2Q4Y2ZkNC0xY2YwLTRhZTItOTNlMy1jODM0OGZiZmFhYWIiLCJNb2RpZmllZE9uIjoiMjAyMS0xMi0yN1QxNjoxODoyNi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cGRmLzIxMTIuMDQ3ODh2MiIsIlVyaVN0cmluZyI6Imh0dHA6Ly9hcnhpdi5vcmcvcGRmLzIxMTIuMDQ3ODh2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IxKSJ9XX0sIlRhZyI6IkNpdGF2aVBsYWNlaG9sZGVyIzMzZDAzMzA4LTBlNGQtNDhjOS05YzQwLWJlYzY3MmQ5NzcxMSIsIlRleHQiOiIoMjAyMSkiLCJXQUlWZXJzaW9uIjoiNi41LjAuMCJ9}</w:instrText>
          </w:r>
          <w:r w:rsidR="001F678E">
            <w:rPr>
              <w:noProof/>
            </w:rPr>
            <w:fldChar w:fldCharType="separate"/>
          </w:r>
          <w:r w:rsidR="00E31C1E">
            <w:rPr>
              <w:noProof/>
            </w:rPr>
            <w:t>(2021)</w:t>
          </w:r>
          <w:r w:rsidR="001F678E">
            <w:rPr>
              <w:noProof/>
            </w:rPr>
            <w:fldChar w:fldCharType="end"/>
          </w:r>
        </w:sdtContent>
      </w:sdt>
      <w:r w:rsidR="001F678E">
        <w:t xml:space="preserve">. In case of the </w:t>
      </w:r>
      <w:r w:rsidR="001F678E" w:rsidRPr="001F678E">
        <w:rPr>
          <w:i/>
          <w:iCs/>
        </w:rPr>
        <w:t>no context</w:t>
      </w:r>
      <w:r w:rsidR="001F678E">
        <w:t xml:space="preserve"> condition, the underlying information need has to be identified based on a single user utterance, without additional contextual information in the form of previous utterances. </w:t>
      </w:r>
      <w:r w:rsidR="00B776CF">
        <w:t xml:space="preserve">With the </w:t>
      </w:r>
      <w:r w:rsidR="00B776CF" w:rsidRPr="008C4B61">
        <w:rPr>
          <w:i/>
          <w:iCs/>
        </w:rPr>
        <w:t>one previous utterance</w:t>
      </w:r>
      <w:r w:rsidR="00B776CF">
        <w:t xml:space="preserve"> condition, on the other hand, the preceding user utterance is prepended to the current utterance as additional context information.  </w:t>
      </w:r>
    </w:p>
    <w:p w14:paraId="4BE7D147" w14:textId="77777777" w:rsidR="00011DCB" w:rsidRDefault="00011DCB" w:rsidP="00011DCB">
      <w:pPr>
        <w:pStyle w:val="Abbildung"/>
        <w:keepNext/>
      </w:pPr>
      <w:r>
        <w:lastRenderedPageBreak/>
        <w:drawing>
          <wp:inline distT="0" distB="0" distL="0" distR="0" wp14:anchorId="07DBD4BA" wp14:editId="357550EC">
            <wp:extent cx="2899082" cy="2562225"/>
            <wp:effectExtent l="0" t="0" r="0" b="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907180" cy="2569382"/>
                    </a:xfrm>
                    <a:prstGeom prst="rect">
                      <a:avLst/>
                    </a:prstGeom>
                  </pic:spPr>
                </pic:pic>
              </a:graphicData>
            </a:graphic>
          </wp:inline>
        </w:drawing>
      </w:r>
    </w:p>
    <w:p w14:paraId="578836CC" w14:textId="26F81725" w:rsidR="00011DCB" w:rsidRDefault="00011DCB" w:rsidP="00011DCB">
      <w:pPr>
        <w:pStyle w:val="Beschriftung"/>
      </w:pPr>
      <w:r>
        <w:t xml:space="preserve">Figure </w:t>
      </w:r>
      <w:r>
        <w:fldChar w:fldCharType="begin"/>
      </w:r>
      <w:r>
        <w:instrText xml:space="preserve"> SEQ Figure \* ARABIC </w:instrText>
      </w:r>
      <w:r>
        <w:fldChar w:fldCharType="separate"/>
      </w:r>
      <w:r w:rsidR="0082066D">
        <w:rPr>
          <w:noProof/>
        </w:rPr>
        <w:t>18</w:t>
      </w:r>
      <w:r>
        <w:fldChar w:fldCharType="end"/>
      </w:r>
      <w:r>
        <w:t xml:space="preserve">: BERT for </w:t>
      </w:r>
      <w:r w:rsidR="00461395">
        <w:t>text</w:t>
      </w:r>
      <w:r>
        <w:t xml:space="preserve"> classification</w:t>
      </w:r>
      <w:r w:rsidR="00602370">
        <w:t xml:space="preserve">. </w:t>
      </w:r>
      <w:proofErr w:type="spellStart"/>
      <w:r w:rsidR="000E23E4">
        <w:t>E</w:t>
      </w:r>
      <w:r w:rsidR="00461395" w:rsidRPr="00461395">
        <w:rPr>
          <w:vertAlign w:val="subscript"/>
        </w:rPr>
        <w:t>i</w:t>
      </w:r>
      <w:proofErr w:type="spellEnd"/>
      <w:r w:rsidR="000E23E4">
        <w:t xml:space="preserve"> </w:t>
      </w:r>
      <w:r w:rsidR="00461395">
        <w:t xml:space="preserve">denotes the input embedding and </w:t>
      </w:r>
      <w:proofErr w:type="spellStart"/>
      <w:r w:rsidR="00461395">
        <w:t>T</w:t>
      </w:r>
      <w:r w:rsidR="00461395">
        <w:rPr>
          <w:vertAlign w:val="subscript"/>
        </w:rPr>
        <w:t>i</w:t>
      </w:r>
      <w:proofErr w:type="spellEnd"/>
      <w:r w:rsidR="00461395">
        <w:t xml:space="preserve"> the contextual representation of token </w:t>
      </w:r>
      <w:proofErr w:type="spellStart"/>
      <w:r w:rsidR="00461395">
        <w:t>i</w:t>
      </w:r>
      <w:proofErr w:type="spellEnd"/>
      <w:r w:rsidR="00461395">
        <w:t xml:space="preserve">. C denotes the contextual representation of the [CLS] token (Taken from </w:t>
      </w:r>
      <w:sdt>
        <w:sdtPr>
          <w:alias w:val="To edit, see citavi.com/edit"/>
          <w:tag w:val="CitaviPlaceholder#fa71b3bd-d95d-431f-bf2f-a65c96c0c9fd"/>
          <w:id w:val="-1303460044"/>
          <w:placeholder>
            <w:docPart w:val="DefaultPlaceholder_-1854013440"/>
          </w:placeholder>
        </w:sdtPr>
        <w:sdtEndPr/>
        <w:sdtContent>
          <w:r w:rsidR="00461395">
            <w:rPr>
              <w:noProof/>
            </w:rPr>
            <w:fldChar w:fldCharType="begin"/>
          </w:r>
          <w:r w:rsidR="00461395">
            <w:rPr>
              <w:noProof/>
            </w:rPr>
            <w:instrText>ADDIN CitaviPlaceholder{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UiLCIkdHlwZSI6IlN3aXNzQWNhZGVtaWMuQ2l0YXZpLlByb2plY3QsIFN3aXNzQWNhZGVtaWMuQ2l0YXZpIn19LHsiJGlkIjoiNi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gxMC4wNDgwNXYyIiwiVXJpU3RyaW5nIjoiaHR0cHM6Ly9hcnhpdi5vcmcvcGRmLzE4MTAuMDQ4MDV2Mi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C0yOVQwOTo1Mzo1MSIsIk1vZGlmaWVkQnkiOiJfUGFzY2giLCJJZCI6Ijc5NWEwNzg4LWNmMjctNGJlNy04Y2ExLWNkOGMyZjdiYjUwMSIsIk1vZGlmaWVkT24iOiIyMDIxLTEwLTI5VDA5OjUzOjUx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TgxMC4wNDgwNXYyIiwiVXJpU3RyaW5nIjoiaHR0cDovL2FyeGl2Lm9yZy9hYnMvMTgxMC4wNDgwNX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AtMjlUMDk6NTM6NTEiLCJNb2RpZmllZEJ5IjoiX1Bhc2NoIiwiSWQiOiIxMjNhNGNhMS0xOTQ1LTRkYTYtOGIxOC01Y2RjZThkNjk0YWUiLCJNb2RpZmllZE9uIjoiMjAyMS0xMC0yOVQwOTo1Mzo1MS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cGRmLzE4MTAuMDQ4MDV2MiIsIlVyaVN0cmluZyI6Imh0dHA6Ly9hcnhpdi5vcmcvcGRmLzE4MTAuMDQ4MDV2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}</w:instrText>
          </w:r>
          <w:r w:rsidR="00461395">
            <w:rPr>
              <w:noProof/>
            </w:rPr>
            <w:fldChar w:fldCharType="separate"/>
          </w:r>
          <w:r w:rsidR="00E31C1E">
            <w:rPr>
              <w:noProof/>
            </w:rPr>
            <w:t>Devlin et al.</w:t>
          </w:r>
          <w:r w:rsidR="00461395">
            <w:rPr>
              <w:noProof/>
            </w:rPr>
            <w:fldChar w:fldCharType="end"/>
          </w:r>
        </w:sdtContent>
      </w:sdt>
      <w:r w:rsidR="00461395">
        <w:t xml:space="preserve"> </w:t>
      </w:r>
      <w:sdt>
        <w:sdtPr>
          <w:alias w:val="To edit, see citavi.com/edit"/>
          <w:tag w:val="CitaviPlaceholder#a11f226b-3a82-4326-b337-3ffb7bcf83c7"/>
          <w:id w:val="818146726"/>
          <w:placeholder>
            <w:docPart w:val="DefaultPlaceholder_-1854013440"/>
          </w:placeholder>
        </w:sdtPr>
        <w:sdtEndPr/>
        <w:sdtContent>
          <w:r w:rsidR="00461395">
            <w:rPr>
              <w:noProof/>
            </w:rPr>
            <w:fldChar w:fldCharType="begin"/>
          </w:r>
          <w:r w:rsidR="00461395">
            <w:rPr>
              <w:noProof/>
            </w:rPr>
            <w:instrText>ADDIN CitaviPlaceholder{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giLCIkdHlwZSI6IlN3aXNzQWNhZGVtaWMuQ2l0YXZpLlByb2plY3QsIFN3aXNzQWNhZGVtaWMuQ2l0YXZpIn19LHsiJGlkIjoiOS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OCJ9fSx7IiRpZCI6IjEwIiwiJHR5cGUiOiJTd2lzc0FjYWRlbWljLkNpdGF2aS5QZXJzb24sIFN3aXNzQWNhZGVtaWMuQ2l0YXZpIiwiRmlyc3ROYW1lIjoiS2VudG9uIiwiTGFzdE5hbWUiOiJMZWUiLCJQcm90ZWN0ZWQiOmZhbHNlLCJTZXgiOjIsIkNyZWF0ZWRCeSI6Il9QYXNjaCIsIkNyZWF0ZWRPbiI6IjIwMjEtMTAtMjlUMDk6NTM6NTEiLCJNb2RpZmllZEJ5IjoiX1Bhc2NoIiwiSWQiOiI4YTY5ZGFiNy0yMjA5LTQ1YzUtOTY5Zi1iMGRhNTc1YTkyMzkiLCJNb2RpZmllZE9uIjoiMjAyMS0xMC0yOVQwOTo1Mzo1MSIsIlByb2plY3QiOnsiJHJlZiI6IjgifX0seyIkaWQiOiIxMS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g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gxMC4wNDgwNXYyIiwiVXJpU3RyaW5nIjoiaHR0cHM6Ly9hcnhpdi5vcmcvcGRmLzE4MTAuMDQ4MDV2Mi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C0yOVQwOTo1Mzo1MSIsIk1vZGlmaWVkQnkiOiJfUGFzY2giLCJJZCI6Ijc5NWEwNzg4LWNmMjctNGJlNy04Y2ExLWNkOGMyZjdiYjUwMSIsIk1vZGlmaWVkT24iOiIyMDIxLTEwLTI5VDA5OjUzOjUx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gxMC4wNDgwNXYyIiwiVXJpU3RyaW5nIjoiaHR0cDovL2FyeGl2Lm9yZy9hYnM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AtMjlUMDk6NTM6NTEiLCJNb2RpZmllZEJ5IjoiX1Bhc2NoIiwiSWQiOiIxMjNhNGNhMS0xOTQ1LTRkYTYtOGIxOC01Y2RjZThkNjk0YWUiLCJNb2RpZmllZE9uIjoiMjAyMS0xMC0yOVQwOTo1Mzo1MS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hcnhpdi5vcmcvcGRmLzE4MTAuMDQ4MDV2MiIsIlVyaVN0cmluZyI6Imh0dHA6Ly9hcnhpdi5vcmcvcGRmLzE4MTAuMDQ4MDV2M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}</w:instrText>
          </w:r>
          <w:r w:rsidR="00461395">
            <w:rPr>
              <w:noProof/>
            </w:rPr>
            <w:fldChar w:fldCharType="separate"/>
          </w:r>
          <w:r w:rsidR="00E31C1E">
            <w:rPr>
              <w:noProof/>
            </w:rPr>
            <w:t>(2018, Appendix B)</w:t>
          </w:r>
          <w:r w:rsidR="00461395">
            <w:rPr>
              <w:noProof/>
            </w:rPr>
            <w:fldChar w:fldCharType="end"/>
          </w:r>
        </w:sdtContent>
      </w:sdt>
      <w:r w:rsidR="00461395">
        <w:t>)</w:t>
      </w:r>
    </w:p>
    <w:p w14:paraId="716A2BA8" w14:textId="1C66E329" w:rsidR="00722913" w:rsidRDefault="00722913" w:rsidP="00AE11F1">
      <w:r>
        <w:t xml:space="preserve">In order to apply BERT for multi-class classification, a </w:t>
      </w:r>
      <w:proofErr w:type="spellStart"/>
      <w:r>
        <w:t>softmax</w:t>
      </w:r>
      <w:proofErr w:type="spellEnd"/>
      <w:r>
        <w:t xml:space="preserve"> classifier is added on top of the BERT model, which takes the final hidden state of the </w:t>
      </w:r>
      <w:r w:rsidRPr="00722913">
        <w:rPr>
          <w:i/>
          <w:iCs/>
        </w:rPr>
        <w:t>[CLS]</w:t>
      </w:r>
      <w:r>
        <w:t xml:space="preserve"> token and predicts a probability for each possible label (</w:t>
      </w:r>
      <w:r w:rsidRPr="00722913">
        <w:rPr>
          <w:highlight w:val="yellow"/>
        </w:rPr>
        <w:t>see figure 18</w:t>
      </w:r>
      <w:r>
        <w:t xml:space="preserve">; </w:t>
      </w:r>
      <w:sdt>
        <w:sdtPr>
          <w:alias w:val="To edit, see citavi.com/edit"/>
          <w:tag w:val="CitaviPlaceholder#9c9cd3ef-7b5d-441a-9ba8-a687173ab928"/>
          <w:id w:val="-1747028331"/>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kwNS4wNTU4M3YzIiwiVXJpU3RyaW5nIjoiaHR0cHM6Ly9hcnhpdi5vcmcvcGRmLzE5MDUuMDU1ODN2My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S0xNVQxMzowNjo1OSIsIk1vZGlmaWVkQnkiOiJfUGFzY2giLCJJZCI6IjI0Njk2ZTg2LWFlNjUtNDRmMy04NjkyLWEwNDE1YTBmMmVjOCIsIk1vZGlmaWVkT24iOiIyMDIxLTExLTE1VDEzOjA2OjU5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wZGYvMTkwNS4wNTU4M3YzIiwiVXJpU3RyaW5nIjoiaHR0cDovL2FyeGl2Lm9yZy9wZGYvMTkwNS4wNTU4M3Yz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EtMTVUMTM6MDY6NTkiLCJNb2RpZmllZEJ5IjoiX1Bhc2NoIiwiSWQiOiIyMjJmOWViNi0yZGZiLTQ3MzYtOGM5YS0wNDM0OWYyYTQ0OTYiLCJNb2RpZmllZE9uIjoiMjAyMS0xMS0xNVQxMzowNjo1OS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E5MDUuMDU1ODN2MyIsIlVyaVN0cmluZyI6Imh0dHA6Ly9hcnhpdi5vcmcvYWJzLzE5MDUuMDU1ODN2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}</w:instrText>
          </w:r>
          <w:r>
            <w:rPr>
              <w:noProof/>
            </w:rPr>
            <w:fldChar w:fldCharType="separate"/>
          </w:r>
          <w:r w:rsidR="00E31C1E">
            <w:rPr>
              <w:noProof/>
            </w:rPr>
            <w:t>Sun et al., 2019</w:t>
          </w:r>
          <w:r>
            <w:rPr>
              <w:noProof/>
            </w:rPr>
            <w:fldChar w:fldCharType="end"/>
          </w:r>
        </w:sdtContent>
      </w:sdt>
      <w:r>
        <w:t xml:space="preserve">). The label with the highest probability is the one that is assigned to the input sequence. To adjust the three models that are to be evaluated accordingly, the finetuning script for sequence classification by </w:t>
      </w:r>
      <w:r w:rsidR="002B0F35">
        <w:t xml:space="preserve">the </w:t>
      </w:r>
      <w:proofErr w:type="spellStart"/>
      <w:r>
        <w:t>Huggingface</w:t>
      </w:r>
      <w:proofErr w:type="spellEnd"/>
      <w:r>
        <w:t xml:space="preserve"> Library was used.</w:t>
      </w:r>
    </w:p>
    <w:p w14:paraId="3C478DFC" w14:textId="0EB54FFA" w:rsidR="005C10D5" w:rsidRDefault="007A5A7E" w:rsidP="008F0081">
      <w:pPr>
        <w:pStyle w:val="Folgeabsatz"/>
      </w:pPr>
      <w:r>
        <w:t xml:space="preserve">For all three models, a </w:t>
      </w:r>
      <w:r w:rsidR="00E55EAD">
        <w:t xml:space="preserve">10-fold cross validation was performed for both conditions, with identical folds for each model within a condition. As classes are highly imbalanced, stratified sampling was applied and the class weights were adjusted </w:t>
      </w:r>
      <w:r w:rsidR="009B5AA8">
        <w:t>to ensure</w:t>
      </w:r>
      <w:r w:rsidR="00E55EAD">
        <w:t xml:space="preserve"> that rare classes are weighted more heavily. </w:t>
      </w:r>
      <w:r w:rsidR="00F81400">
        <w:t>A</w:t>
      </w:r>
      <w:r w:rsidR="00D15D10">
        <w:t xml:space="preserve">ll models </w:t>
      </w:r>
      <w:r w:rsidR="00E55EAD">
        <w:t>of both conditions</w:t>
      </w:r>
      <w:r w:rsidR="00D15D10">
        <w:t xml:space="preserve"> were trained for 4 epochs with a lower learning rate of 2e-5, which was suggested by </w:t>
      </w:r>
      <w:sdt>
        <w:sdtPr>
          <w:alias w:val="To edit, see citavi.com/edit"/>
          <w:tag w:val="CitaviPlaceholder#f3ed1825-25d3-42fd-8633-ba26ffc89c70"/>
          <w:id w:val="-1720124030"/>
          <w:placeholder>
            <w:docPart w:val="DefaultPlaceholder_-1854013440"/>
          </w:placeholder>
        </w:sdtPr>
        <w:sdtEndPr/>
        <w:sdtContent>
          <w:r w:rsidR="00D15D10">
            <w:rPr>
              <w:noProof/>
            </w:rPr>
            <w:fldChar w:fldCharType="begin"/>
          </w:r>
          <w:r w:rsidR="00D15D10">
            <w:rPr>
              <w:noProof/>
            </w:rPr>
            <w:instrText>ADDIN CitaviPlaceholder{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kwNS4wNTU4M3YzIiwiVXJpU3RyaW5nIjoiaHR0cHM6Ly9hcnhpdi5vcmcvcGRmLzE5MDUuMDU1ODN2My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S0xNVQxMzowNjo1OSIsIk1vZGlmaWVkQnkiOiJfUGFzY2giLCJJZCI6IjI0Njk2ZTg2LWFlNjUtNDRmMy04NjkyLWEwNDE1YTBmMmVjOCIsIk1vZGlmaWVkT24iOiIyMDIxLTExLTE1VDEzOjA2OjU5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wZGYvMTkwNS4wNTU4M3YzIiwiVXJpU3RyaW5nIjoiaHR0cDovL2FyeGl2Lm9yZy9wZGYvMTkwNS4wNTU4M3Yz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EtMTVUMTM6MDY6NTkiLCJNb2RpZmllZEJ5IjoiX1Bhc2NoIiwiSWQiOiIyMjJmOWViNi0yZGZiLTQ3MzYtOGM5YS0wNDM0OWYyYTQ0OTYiLCJNb2RpZmllZE9uIjoiMjAyMS0xMS0xNVQxMzowNjo1OS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E5MDUuMDU1ODN2MyIsIlVyaVN0cmluZyI6Imh0dHA6Ly9hcnhpdi5vcmcvYWJzLzE5MDUuMDU1ODN2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}</w:instrText>
          </w:r>
          <w:r w:rsidR="00D15D10">
            <w:rPr>
              <w:noProof/>
            </w:rPr>
            <w:fldChar w:fldCharType="separate"/>
          </w:r>
          <w:r w:rsidR="00E31C1E">
            <w:rPr>
              <w:noProof/>
            </w:rPr>
            <w:t>Sun et al.</w:t>
          </w:r>
          <w:r w:rsidR="00D15D10">
            <w:rPr>
              <w:noProof/>
            </w:rPr>
            <w:fldChar w:fldCharType="end"/>
          </w:r>
        </w:sdtContent>
      </w:sdt>
      <w:r w:rsidR="00D15D10">
        <w:t xml:space="preserve"> </w:t>
      </w:r>
      <w:sdt>
        <w:sdtPr>
          <w:alias w:val="To edit, see citavi.com/edit"/>
          <w:tag w:val="CitaviPlaceholder#46ea6e45-2da8-4474-b8a5-c314b01a0638"/>
          <w:id w:val="-1601258035"/>
          <w:placeholder>
            <w:docPart w:val="DefaultPlaceholder_-1854013440"/>
          </w:placeholder>
        </w:sdtPr>
        <w:sdtEndPr/>
        <w:sdtContent>
          <w:r w:rsidR="00D15D10">
            <w:rPr>
              <w:noProof/>
            </w:rPr>
            <w:fldChar w:fldCharType="begin"/>
          </w:r>
          <w:r w:rsidR="00D15D10">
            <w:rPr>
              <w:noProof/>
            </w:rPr>
            <w:instrText>ADDIN CitaviPlaceholder{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5MDUuMDU1ODN2MyIsIlVyaVN0cmluZyI6Imh0dHBzOi8vYXJ4aXYub3JnL3BkZi8xOTA1LjA1NTgzdjM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EtMTVUMTM6MDY6NTkiLCJNb2RpZmllZEJ5IjoiX1Bhc2NoIiwiSWQiOiIyNDY5NmU4Ni1hZTY1LTQ0ZjMtODY5Mi1hMDQxNWEwZjJlYzgiLCJNb2RpZmllZE9uIjoiMjAyMS0xMS0xNVQxMzowNjo1O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cGRmLzE5MDUuMDU1ODN2MyIsIlVyaVN0cmluZyI6Imh0dHA6Ly9hcnhpdi5vcmcvcGRmLzE5MDUuMDU1ODN2M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xLTE1VDEzOjA2OjU5IiwiTW9kaWZpZWRCeSI6Il9QYXNjaCIsIklkIjoiMjIyZjllYjYtMmRmYi00NzM2LThjOWEtMDQzNDlmMmE0NDk2IiwiTW9kaWZpZWRPbiI6IjIwMjEtMTEtMTVUMTM6MDY6NTk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2Ficy8xOTA1LjA1NTgzdjMiLCJVcmlTdHJpbmciOiJodHRwOi8vYXJ4aXYub3JnL2Ficy8xOTA1LjA1NTgzdjM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}</w:instrText>
          </w:r>
          <w:r w:rsidR="00D15D10">
            <w:rPr>
              <w:noProof/>
            </w:rPr>
            <w:fldChar w:fldCharType="separate"/>
          </w:r>
          <w:r w:rsidR="00E31C1E">
            <w:rPr>
              <w:noProof/>
            </w:rPr>
            <w:t>(2019)</w:t>
          </w:r>
          <w:r w:rsidR="00D15D10">
            <w:rPr>
              <w:noProof/>
            </w:rPr>
            <w:fldChar w:fldCharType="end"/>
          </w:r>
        </w:sdtContent>
      </w:sdt>
      <w:r w:rsidR="00D15D10">
        <w:t xml:space="preserve"> in order to avoid catastrophic forgetting</w:t>
      </w:r>
      <w:r w:rsidR="00DE6CED">
        <w:t xml:space="preserve">, and a batch size of 16 with </w:t>
      </w:r>
      <w:r w:rsidR="00E55EAD">
        <w:t>two</w:t>
      </w:r>
      <w:r w:rsidR="00DE6CED">
        <w:t xml:space="preserve"> gradient accumulation steps</w:t>
      </w:r>
      <w:r w:rsidR="00D15D10">
        <w:t>.</w:t>
      </w:r>
      <w:r w:rsidR="008F0081">
        <w:t xml:space="preserve"> </w:t>
      </w:r>
      <w:r w:rsidR="005C10D5">
        <w:t>For the task of intent classification, the following hypotheses are made:</w:t>
      </w:r>
    </w:p>
    <w:p w14:paraId="26AFF5B5" w14:textId="575BC90F" w:rsidR="005C10D5" w:rsidRDefault="005C10D5" w:rsidP="005C10D5">
      <w:pPr>
        <w:pStyle w:val="Blockzitat"/>
        <w:spacing w:line="360" w:lineRule="auto"/>
      </w:pPr>
      <w:r w:rsidRPr="005C10D5">
        <w:rPr>
          <w:b/>
          <w:bCs/>
        </w:rPr>
        <w:t>H1.1</w:t>
      </w:r>
      <w:r>
        <w:t xml:space="preserve">: </w:t>
      </w:r>
      <w:proofErr w:type="spellStart"/>
      <w:r>
        <w:t>CookBERT’s</w:t>
      </w:r>
      <w:proofErr w:type="spellEnd"/>
      <w:r>
        <w:t xml:space="preserve"> general performance on the classification of cooking information needs from the </w:t>
      </w:r>
      <w:proofErr w:type="spellStart"/>
      <w:r>
        <w:t>Cookversational</w:t>
      </w:r>
      <w:proofErr w:type="spellEnd"/>
      <w:r>
        <w:t xml:space="preserve"> Search dataset is significantly higher than for BERT</w:t>
      </w:r>
      <w:r w:rsidRPr="009B37A1">
        <w:rPr>
          <w:vertAlign w:val="subscript"/>
        </w:rPr>
        <w:t>BASE_UNCASED</w:t>
      </w:r>
      <w:r>
        <w:t xml:space="preserve">. </w:t>
      </w:r>
    </w:p>
    <w:p w14:paraId="773D3224" w14:textId="381FF473" w:rsidR="005C10D5" w:rsidRDefault="005C10D5" w:rsidP="005C10D5">
      <w:pPr>
        <w:pStyle w:val="Blockzitat"/>
        <w:spacing w:line="360" w:lineRule="auto"/>
      </w:pPr>
      <w:r w:rsidRPr="005C10D5">
        <w:rPr>
          <w:b/>
          <w:bCs/>
        </w:rPr>
        <w:t>H1.2</w:t>
      </w:r>
      <w:r>
        <w:t xml:space="preserve">: </w:t>
      </w:r>
      <w:proofErr w:type="spellStart"/>
      <w:r>
        <w:t>CookBERT’s</w:t>
      </w:r>
      <w:proofErr w:type="spellEnd"/>
      <w:r>
        <w:t xml:space="preserve"> general performance on the classification of cooking information needs from the </w:t>
      </w:r>
      <w:proofErr w:type="spellStart"/>
      <w:r>
        <w:t>Cookversational</w:t>
      </w:r>
      <w:proofErr w:type="spellEnd"/>
      <w:r>
        <w:t xml:space="preserve"> Search dataset is significantly higher than for </w:t>
      </w:r>
      <w:r w:rsidR="00061715">
        <w:t>FoodBERT</w:t>
      </w:r>
      <w:r>
        <w:t>.</w:t>
      </w:r>
    </w:p>
    <w:p w14:paraId="3CF1BC9D" w14:textId="64D55BB2" w:rsidR="00A93EFE" w:rsidRDefault="00A93EFE" w:rsidP="005C10D5">
      <w:pPr>
        <w:pStyle w:val="Blockzitat"/>
        <w:spacing w:line="360" w:lineRule="auto"/>
      </w:pPr>
      <w:r>
        <w:rPr>
          <w:b/>
          <w:bCs/>
        </w:rPr>
        <w:lastRenderedPageBreak/>
        <w:t>H</w:t>
      </w:r>
      <w:r w:rsidRPr="00A93EFE">
        <w:rPr>
          <w:b/>
          <w:bCs/>
        </w:rPr>
        <w:t>1.3</w:t>
      </w:r>
      <w:r>
        <w:t xml:space="preserve">: CookBERT performs significantly better for the </w:t>
      </w:r>
      <w:r w:rsidRPr="00A93EFE">
        <w:rPr>
          <w:i/>
          <w:iCs/>
        </w:rPr>
        <w:t>one previous turn</w:t>
      </w:r>
      <w:r>
        <w:t xml:space="preserve"> condition compared to the </w:t>
      </w:r>
      <w:r w:rsidRPr="00A93EFE">
        <w:rPr>
          <w:i/>
          <w:iCs/>
        </w:rPr>
        <w:t>no context</w:t>
      </w:r>
      <w:r>
        <w:t xml:space="preserve"> one. </w:t>
      </w:r>
    </w:p>
    <w:p w14:paraId="7BF1C294" w14:textId="05758A54" w:rsidR="002B0F35" w:rsidRDefault="005C10D5" w:rsidP="005C10D5">
      <w:pPr>
        <w:pStyle w:val="Folgeabsatz"/>
        <w:ind w:firstLine="0"/>
      </w:pPr>
      <w:r>
        <w:t>Furthermore, f</w:t>
      </w:r>
      <w:r w:rsidR="002B0F35">
        <w:t xml:space="preserve">or each condition </w:t>
      </w:r>
      <m:oMath>
        <m:r>
          <w:rPr>
            <w:rFonts w:ascii="Cambria Math" w:hAnsi="Cambria Math"/>
          </w:rPr>
          <m:t>c</m:t>
        </m:r>
      </m:oMath>
      <w:r w:rsidR="002B0F35">
        <w:t xml:space="preserve">, the following hypotheses are formulated: </w:t>
      </w:r>
    </w:p>
    <w:p w14:paraId="1CCD889D" w14:textId="6C3E3A15" w:rsidR="009B37A1" w:rsidRDefault="00A41276" w:rsidP="009B37A1">
      <w:pPr>
        <w:pStyle w:val="Blockzitat"/>
        <w:spacing w:line="360" w:lineRule="auto"/>
      </w:pPr>
      <w:r w:rsidRPr="002B0F35">
        <w:rPr>
          <w:b/>
          <w:bCs/>
        </w:rPr>
        <w:t>H1.</w:t>
      </w:r>
      <w:r w:rsidR="00A93EFE">
        <w:rPr>
          <w:b/>
          <w:bCs/>
        </w:rPr>
        <w:t>4</w:t>
      </w:r>
      <w:r>
        <w:t xml:space="preserve">: </w:t>
      </w:r>
      <w:r w:rsidR="009B37A1">
        <w:t>CookBERT performs significantly better than BERT</w:t>
      </w:r>
      <w:r w:rsidR="009B37A1" w:rsidRPr="009B37A1">
        <w:rPr>
          <w:vertAlign w:val="subscript"/>
        </w:rPr>
        <w:t>BASE_UNCASED</w:t>
      </w:r>
      <w:r w:rsidR="009B37A1">
        <w:t xml:space="preserve"> </w:t>
      </w:r>
      <w:r w:rsidR="003010B8">
        <w:t>for</w:t>
      </w:r>
      <w:r w:rsidR="009B37A1">
        <w:t xml:space="preserve"> classifying cooking information needs from the </w:t>
      </w:r>
      <w:proofErr w:type="spellStart"/>
      <w:r w:rsidR="009B37A1">
        <w:t>Cookversational</w:t>
      </w:r>
      <w:proofErr w:type="spellEnd"/>
      <w:r w:rsidR="009B37A1">
        <w:t xml:space="preserve"> Search dataset under condition c</w:t>
      </w:r>
      <w:r w:rsidR="009B37A1" w:rsidRPr="009B37A1">
        <w:t>.</w:t>
      </w:r>
      <w:r w:rsidR="009B37A1">
        <w:t xml:space="preserve"> </w:t>
      </w:r>
    </w:p>
    <w:p w14:paraId="67550B31" w14:textId="08278449" w:rsidR="00CC5117" w:rsidRDefault="00A41276" w:rsidP="009B37A1">
      <w:pPr>
        <w:pStyle w:val="Blockzitat"/>
        <w:spacing w:line="360" w:lineRule="auto"/>
      </w:pPr>
      <w:r w:rsidRPr="002B0F35">
        <w:rPr>
          <w:b/>
          <w:bCs/>
        </w:rPr>
        <w:t>H1.</w:t>
      </w:r>
      <w:r w:rsidR="00A93EFE">
        <w:rPr>
          <w:b/>
          <w:bCs/>
        </w:rPr>
        <w:t>5</w:t>
      </w:r>
      <w:r>
        <w:t xml:space="preserve">: </w:t>
      </w:r>
      <w:r w:rsidR="009B37A1">
        <w:t xml:space="preserve">CookBERT performs significantly better than FoodBERT </w:t>
      </w:r>
      <w:r w:rsidR="003010B8">
        <w:t>for</w:t>
      </w:r>
      <w:r w:rsidR="009B37A1">
        <w:t xml:space="preserve"> classifying cooking information needs from the </w:t>
      </w:r>
      <w:proofErr w:type="spellStart"/>
      <w:r w:rsidR="009B37A1">
        <w:t>Cookversational</w:t>
      </w:r>
      <w:proofErr w:type="spellEnd"/>
      <w:r w:rsidR="009B37A1">
        <w:t xml:space="preserve"> Search dataset under condition c</w:t>
      </w:r>
      <w:r w:rsidR="009B37A1" w:rsidRPr="009B37A1">
        <w:t>.</w:t>
      </w:r>
    </w:p>
    <w:p w14:paraId="70F52FCD" w14:textId="61E431E3" w:rsidR="00C33EA3" w:rsidRDefault="00C33EA3" w:rsidP="00C33EA3">
      <w:pPr>
        <w:pStyle w:val="berschrift3"/>
      </w:pPr>
      <w:bookmarkStart w:id="41" w:name="_Toc98674060"/>
      <w:r>
        <w:t>Named</w:t>
      </w:r>
      <w:r w:rsidR="002F6FB0">
        <w:t xml:space="preserve"> E</w:t>
      </w:r>
      <w:r>
        <w:t>ntity recognition</w:t>
      </w:r>
      <w:bookmarkEnd w:id="41"/>
    </w:p>
    <w:p w14:paraId="6DA34C56" w14:textId="43E9DCEE" w:rsidR="00BE7960" w:rsidRPr="00BE7960" w:rsidRDefault="001716CF" w:rsidP="00BE7960">
      <w:r>
        <w:t xml:space="preserve">The second evaluation task is named entity recognition and is carried out using the </w:t>
      </w:r>
      <w:r w:rsidR="00AA3F1A">
        <w:t xml:space="preserve">curated version of the </w:t>
      </w:r>
      <w:proofErr w:type="spellStart"/>
      <w:r>
        <w:t>FoodBase</w:t>
      </w:r>
      <w:proofErr w:type="spellEnd"/>
      <w:r>
        <w:t xml:space="preserve"> corpus</w:t>
      </w:r>
      <w:r w:rsidR="00AA3F1A">
        <w:t xml:space="preserve">, as well as </w:t>
      </w:r>
      <w:r>
        <w:t xml:space="preserve">the labels provided by </w:t>
      </w:r>
      <w:sdt>
        <w:sdtPr>
          <w:alias w:val="To edit, see citavi.com/edit"/>
          <w:tag w:val="CitaviPlaceholder#2574117c-2885-4e99-9331-acc8ad324085"/>
          <w:id w:val="-102730602"/>
          <w:placeholder>
            <w:docPart w:val="114D0CA4619E4D7BA9653A299A9631E1"/>
          </w:placeholder>
        </w:sdtPr>
        <w:sdtEndPr/>
        <w:sdtContent>
          <w:r>
            <w:rPr>
              <w:noProof/>
            </w:rPr>
            <w:fldChar w:fldCharType="begin"/>
          </w:r>
          <w:r w:rsidR="00E31C1E">
            <w:rPr>
              <w:noProof/>
            </w:rPr>
            <w:instrText>ADDIN CitaviPlaceholder{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IxOTYvMjgyMjkiLCJVcmlTdHJpbmciOiJodHRwczovL2RvaS5vcmcvMTAuMjE5Ni8yODIy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xLTI3VDE0OjUxOjI4IiwiTW9kaWZpZWRCeSI6Il9QYXNjaCIsIklkIjoiZDRmMWEzZjEtN2ZkYS00NjUxLWFjYzktN2MxYWZlODVjNmY2IiwiTW9kaWZpZWRPbiI6IjIwMjItMDEtMjdUMTQ6NTE6Mjg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NDM4MzY3MSIsIlVyaVN0cmluZyI6Imh0dHA6Ly93d3cubmNiaS5ubG0ubmloLmdvdi9wdWJtZWQvMzQzODM2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Bhc2NoIiwiQ3JlYXRlZE9uIjoiMjAyMi0wMS0yN1QxNDo1MToyOCIsIk1vZGlmaWVkQnkiOiJfUGFzY2giLCJJZCI6ImZjMWMxZmM3LWRhZjUtNGFkMC1hOTFmLWJiM2EzYzNmYmE4NCIsIk1vZGlmaWVkT24iOiIyMDIyLTAxLTI3VDE0OjUxOjI4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UE1DODQxNTU1OCIsIlVyaVN0cmluZyI6Imh0dHBzOi8vd3d3Lm5jYmkubmxtLm5paC5nb3YvcG1jL2FydGljbGVzL1BNQzg0MTU1NTg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}</w:instrText>
          </w:r>
          <w:r>
            <w:rPr>
              <w:noProof/>
            </w:rPr>
            <w:fldChar w:fldCharType="separate"/>
          </w:r>
          <w:r w:rsidR="00E31C1E">
            <w:rPr>
              <w:noProof/>
            </w:rPr>
            <w:t>Stojanov et al.</w:t>
          </w:r>
          <w:r>
            <w:rPr>
              <w:noProof/>
            </w:rPr>
            <w:fldChar w:fldCharType="end"/>
          </w:r>
        </w:sdtContent>
      </w:sdt>
      <w:r>
        <w:t xml:space="preserve"> </w:t>
      </w:r>
      <w:sdt>
        <w:sdtPr>
          <w:alias w:val="To edit, see citavi.com/edit"/>
          <w:tag w:val="CitaviPlaceholder#1a918d3f-04dd-49f5-9781-2b01d5828d50"/>
          <w:id w:val="-104355887"/>
          <w:placeholder>
            <w:docPart w:val="114D0CA4619E4D7BA9653A299A9631E1"/>
          </w:placeholder>
        </w:sdtPr>
        <w:sdtEndPr/>
        <w:sdtContent>
          <w:r>
            <w:rPr>
              <w:noProof/>
            </w:rPr>
            <w:fldChar w:fldCharType="begin"/>
          </w:r>
          <w:r w:rsidR="00E31C1E">
            <w:rPr>
              <w:noProof/>
            </w:rPr>
            <w:instrText>ADDIN CitaviPlaceholder{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jE5Ni8yODIyOSIsIlVyaVN0cmluZyI6Imh0dHBzOi8vZG9pLm9yZy8xMC4yMTk2LzI4MjI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EtMjdUMTQ6NTE6MjgiLCJNb2RpZmllZEJ5IjoiX1Bhc2NoIiwiSWQiOiJkNGYxYTNmMS03ZmRhLTQ2NTEtYWNjOS03YzFhZmU4NWM2ZjYiLCJNb2RpZmllZE9uIjoiMjAyMi0wMS0yN1QxNDo1MToyOC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M0MzgzNjcxIiwiVXJpU3RyaW5nIjoiaHR0cDovL3d3dy5uY2JpLm5sbS5uaWguZ292L3B1Ym1lZC8zNDM4MzY3M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FzY2giLCJDcmVhdGVkT24iOiIyMDIyLTAxLTI3VDE0OjUxOjI4IiwiTW9kaWZpZWRCeSI6Il9QYXNjaCIsIklkIjoiZmMxYzFmYzctZGFmNS00YWQwLWE5MWYtYmIzYTNjM2ZiYTg0IiwiTW9kaWZpZWRPbiI6IjIwMjItMDEtMjdUMTQ6NTE6Mjg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JQTUM4NDE1NTU4IiwiVXJpU3RyaW5nIjoiaHR0cHM6Ly93d3cubmNiaS5ubG0ubmloLmdvdi9wbWMvYXJ0aWNsZXMvUE1DODQxNTU1O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}</w:instrText>
          </w:r>
          <w:r>
            <w:rPr>
              <w:noProof/>
            </w:rPr>
            <w:fldChar w:fldCharType="separate"/>
          </w:r>
          <w:r w:rsidR="00E31C1E">
            <w:rPr>
              <w:noProof/>
            </w:rPr>
            <w:t>(2021)</w:t>
          </w:r>
          <w:r>
            <w:rPr>
              <w:noProof/>
            </w:rPr>
            <w:fldChar w:fldCharType="end"/>
          </w:r>
        </w:sdtContent>
      </w:sdt>
      <w:r>
        <w:t xml:space="preserve"> for five different tagging schemes (</w:t>
      </w:r>
      <w:r w:rsidRPr="001716CF">
        <w:rPr>
          <w:highlight w:val="yellow"/>
        </w:rPr>
        <w:t>see section …).</w:t>
      </w:r>
      <w:r>
        <w:t xml:space="preserve"> </w:t>
      </w:r>
    </w:p>
    <w:p w14:paraId="053256CA" w14:textId="77777777" w:rsidR="00BE7960" w:rsidRDefault="00B8475B" w:rsidP="00BE7960">
      <w:pPr>
        <w:pStyle w:val="Abbildung"/>
        <w:keepNext/>
      </w:pPr>
      <w:r>
        <w:drawing>
          <wp:inline distT="0" distB="0" distL="0" distR="0" wp14:anchorId="12D93A1B" wp14:editId="0136F7B7">
            <wp:extent cx="2925998" cy="2590800"/>
            <wp:effectExtent l="0" t="0" r="8255" b="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938900" cy="2602224"/>
                    </a:xfrm>
                    <a:prstGeom prst="rect">
                      <a:avLst/>
                    </a:prstGeom>
                  </pic:spPr>
                </pic:pic>
              </a:graphicData>
            </a:graphic>
          </wp:inline>
        </w:drawing>
      </w:r>
    </w:p>
    <w:p w14:paraId="1521DB7C" w14:textId="4C51D06F" w:rsidR="00B8475B" w:rsidRDefault="00BE7960" w:rsidP="00302D98">
      <w:pPr>
        <w:pStyle w:val="Beschriftung"/>
      </w:pPr>
      <w:r>
        <w:t xml:space="preserve">Figure </w:t>
      </w:r>
      <w:r>
        <w:fldChar w:fldCharType="begin"/>
      </w:r>
      <w:r>
        <w:instrText xml:space="preserve"> SEQ Figure \* ARABIC </w:instrText>
      </w:r>
      <w:r>
        <w:fldChar w:fldCharType="separate"/>
      </w:r>
      <w:r w:rsidR="0082066D">
        <w:rPr>
          <w:noProof/>
        </w:rPr>
        <w:t>19</w:t>
      </w:r>
      <w:r>
        <w:fldChar w:fldCharType="end"/>
      </w:r>
      <w:r>
        <w:t>: BERT for named entity recognition.</w:t>
      </w:r>
      <w:r w:rsidR="00302D98">
        <w:t xml:space="preserve"> (Taken from </w:t>
      </w:r>
      <w:sdt>
        <w:sdtPr>
          <w:alias w:val="To edit, see citavi.com/edit"/>
          <w:tag w:val="CitaviPlaceholder#6aeb93ad-1935-4517-b705-2eb62f7f34d4"/>
          <w:id w:val="2143384765"/>
          <w:placeholder>
            <w:docPart w:val="5553B6F77F82444CBE32CD86C5C57D1C"/>
          </w:placeholder>
        </w:sdtPr>
        <w:sdtEndPr/>
        <w:sdtContent>
          <w:r w:rsidR="00302D98">
            <w:rPr>
              <w:noProof/>
            </w:rPr>
            <w:fldChar w:fldCharType="begin"/>
          </w:r>
          <w:r w:rsidR="00302D98">
            <w:rPr>
              <w:noProof/>
            </w:rPr>
            <w:instrText>ADDIN CitaviPlaceholder{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UiLCIkdHlwZSI6IlN3aXNzQWNhZGVtaWMuQ2l0YXZpLlByb2plY3QsIFN3aXNzQWNhZGVtaWMuQ2l0YXZpIn19LHsiJGlkIjoiNi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gxMC4wNDgwNXYyIiwiVXJpU3RyaW5nIjoiaHR0cHM6Ly9hcnhpdi5vcmcvcGRmLzE4MTAuMDQ4MDV2Mi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C0yOVQwOTo1Mzo1MSIsIk1vZGlmaWVkQnkiOiJfUGFzY2giLCJJZCI6Ijc5NWEwNzg4LWNmMjctNGJlNy04Y2ExLWNkOGMyZjdiYjUwMSIsIk1vZGlmaWVkT24iOiIyMDIxLTEwLTI5VDA5OjUzOjUx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TgxMC4wNDgwNXYyIiwiVXJpU3RyaW5nIjoiaHR0cDovL2FyeGl2Lm9yZy9hYnMvMTgxMC4wNDgwNX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AtMjlUMDk6NTM6NTEiLCJNb2RpZmllZEJ5IjoiX1Bhc2NoIiwiSWQiOiIxMjNhNGNhMS0xOTQ1LTRkYTYtOGIxOC01Y2RjZThkNjk0YWUiLCJNb2RpZmllZE9uIjoiMjAyMS0xMC0yOVQwOTo1Mzo1MS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cGRmLzE4MTAuMDQ4MDV2MiIsIlVyaVN0cmluZyI6Imh0dHA6Ly9hcnhpdi5vcmcvcGRmLzE4MTAuMDQ4MDV2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}</w:instrText>
          </w:r>
          <w:r w:rsidR="00302D98">
            <w:rPr>
              <w:noProof/>
            </w:rPr>
            <w:fldChar w:fldCharType="separate"/>
          </w:r>
          <w:r w:rsidR="00E31C1E">
            <w:rPr>
              <w:noProof/>
            </w:rPr>
            <w:t>Devlin et al.</w:t>
          </w:r>
          <w:r w:rsidR="00302D98">
            <w:rPr>
              <w:noProof/>
            </w:rPr>
            <w:fldChar w:fldCharType="end"/>
          </w:r>
        </w:sdtContent>
      </w:sdt>
      <w:r w:rsidR="00302D98">
        <w:t xml:space="preserve"> </w:t>
      </w:r>
      <w:sdt>
        <w:sdtPr>
          <w:alias w:val="To edit, see citavi.com/edit"/>
          <w:tag w:val="CitaviPlaceholder#c02e3b3a-fd18-40b4-9ba7-496a47a31edf"/>
          <w:id w:val="-544058640"/>
          <w:placeholder>
            <w:docPart w:val="5553B6F77F82444CBE32CD86C5C57D1C"/>
          </w:placeholder>
        </w:sdtPr>
        <w:sdtEndPr/>
        <w:sdtContent>
          <w:r w:rsidR="00302D98">
            <w:rPr>
              <w:noProof/>
            </w:rPr>
            <w:fldChar w:fldCharType="begin"/>
          </w:r>
          <w:r w:rsidR="00302D98">
            <w:rPr>
              <w:noProof/>
            </w:rPr>
            <w:instrText>ADDIN CitaviPlaceholder{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giLCIkdHlwZSI6IlN3aXNzQWNhZGVtaWMuQ2l0YXZpLlByb2plY3QsIFN3aXNzQWNhZGVtaWMuQ2l0YXZpIn19LHsiJGlkIjoiOS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OCJ9fSx7IiRpZCI6IjEwIiwiJHR5cGUiOiJTd2lzc0FjYWRlbWljLkNpdGF2aS5QZXJzb24sIFN3aXNzQWNhZGVtaWMuQ2l0YXZpIiwiRmlyc3ROYW1lIjoiS2VudG9uIiwiTGFzdE5hbWUiOiJMZWUiLCJQcm90ZWN0ZWQiOmZhbHNlLCJTZXgiOjIsIkNyZWF0ZWRCeSI6Il9QYXNjaCIsIkNyZWF0ZWRPbiI6IjIwMjEtMTAtMjlUMDk6NTM6NTEiLCJNb2RpZmllZEJ5IjoiX1Bhc2NoIiwiSWQiOiI4YTY5ZGFiNy0yMjA5LTQ1YzUtOTY5Zi1iMGRhNTc1YTkyMzkiLCJNb2RpZmllZE9uIjoiMjAyMS0xMC0yOVQwOTo1Mzo1MSIsIlByb2plY3QiOnsiJHJlZiI6IjgifX0seyIkaWQiOiIxMS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g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gxMC4wNDgwNXYyIiwiVXJpU3RyaW5nIjoiaHR0cHM6Ly9hcnhpdi5vcmcvcGRmLzE4MTAuMDQ4MDV2Mi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C0yOVQwOTo1Mzo1MSIsIk1vZGlmaWVkQnkiOiJfUGFzY2giLCJJZCI6Ijc5NWEwNzg4LWNmMjctNGJlNy04Y2ExLWNkOGMyZjdiYjUwMSIsIk1vZGlmaWVkT24iOiIyMDIxLTEwLTI5VDA5OjUzOjUx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gxMC4wNDgwNXYyIiwiVXJpU3RyaW5nIjoiaHR0cDovL2FyeGl2Lm9yZy9hYnM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AtMjlUMDk6NTM6NTEiLCJNb2RpZmllZEJ5IjoiX1Bhc2NoIiwiSWQiOiIxMjNhNGNhMS0xOTQ1LTRkYTYtOGIxOC01Y2RjZThkNjk0YWUiLCJNb2RpZmllZE9uIjoiMjAyMS0xMC0yOVQwOTo1Mzo1MS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hcnhpdi5vcmcvcGRmLzE4MTAuMDQ4MDV2MiIsIlVyaVN0cmluZyI6Imh0dHA6Ly9hcnhpdi5vcmcvcGRmLzE4MTAuMDQ4MDV2M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}</w:instrText>
          </w:r>
          <w:r w:rsidR="00302D98">
            <w:rPr>
              <w:noProof/>
            </w:rPr>
            <w:fldChar w:fldCharType="separate"/>
          </w:r>
          <w:r w:rsidR="00E31C1E">
            <w:rPr>
              <w:noProof/>
            </w:rPr>
            <w:t>(2018, Appendix B)</w:t>
          </w:r>
          <w:r w:rsidR="00302D98">
            <w:rPr>
              <w:noProof/>
            </w:rPr>
            <w:fldChar w:fldCharType="end"/>
          </w:r>
        </w:sdtContent>
      </w:sdt>
      <w:r w:rsidR="00302D98">
        <w:t>)</w:t>
      </w:r>
    </w:p>
    <w:p w14:paraId="630DBFCB" w14:textId="56796B0A" w:rsidR="00B12E01" w:rsidRDefault="00BD119E" w:rsidP="00B12E01">
      <w:pPr>
        <w:pStyle w:val="Folgeabsatz"/>
        <w:ind w:firstLine="0"/>
      </w:pPr>
      <w:r>
        <w:t xml:space="preserve">The adaptation of BERT for NER is similar as for sequence classification. The difference is that a token-level </w:t>
      </w:r>
      <w:proofErr w:type="spellStart"/>
      <w:r>
        <w:t>softmax</w:t>
      </w:r>
      <w:proofErr w:type="spellEnd"/>
      <w:r>
        <w:t xml:space="preserve"> classifier is added on top of BERT. This takes the last hidden states for each token of the sequence and then predicts the corresponding tag (see figure 19). To adjust the three models that are to be evaluated accordingly, the finetuning script for token classification </w:t>
      </w:r>
      <w:r w:rsidR="002B0F35">
        <w:t xml:space="preserve">by </w:t>
      </w:r>
      <w:proofErr w:type="spellStart"/>
      <w:r w:rsidR="002B0F35">
        <w:t>Huggingface</w:t>
      </w:r>
      <w:proofErr w:type="spellEnd"/>
      <w:r w:rsidR="002B0F35">
        <w:t xml:space="preserve"> Library was used. </w:t>
      </w:r>
    </w:p>
    <w:p w14:paraId="44ABF447" w14:textId="45473F9B" w:rsidR="005F2A02" w:rsidRDefault="00B12E01" w:rsidP="008F0081">
      <w:pPr>
        <w:pStyle w:val="Folgeabsatz"/>
      </w:pPr>
      <w:r>
        <w:lastRenderedPageBreak/>
        <w:t>The three models were evaluated with a 10-fold cross validation for each of the five different tagging schemes</w:t>
      </w:r>
      <w:r w:rsidR="00DC3F0F">
        <w:t xml:space="preserve"> (identical folds for each model within a tagging scheme)</w:t>
      </w:r>
      <w:r>
        <w:t xml:space="preserve">, which corresponds to a total number of 150 finetuned models. </w:t>
      </w:r>
      <w:r w:rsidR="004934AB">
        <w:t xml:space="preserve">Since </w:t>
      </w:r>
      <w:sdt>
        <w:sdtPr>
          <w:alias w:val="To edit, see citavi.com/edit"/>
          <w:tag w:val="CitaviPlaceholder#ed3446bc-1e86-4ec0-ba88-767a3751d8e7"/>
          <w:id w:val="1820303435"/>
          <w:placeholder>
            <w:docPart w:val="DefaultPlaceholder_-1854013440"/>
          </w:placeholder>
        </w:sdtPr>
        <w:sdtEndPr/>
        <w:sdtContent>
          <w:r w:rsidR="004934AB">
            <w:rPr>
              <w:noProof/>
            </w:rPr>
            <w:fldChar w:fldCharType="begin"/>
          </w:r>
          <w:r w:rsidR="00E31C1E">
            <w:rPr>
              <w:noProof/>
            </w:rPr>
            <w:instrText>ADDIN CitaviPlaceholder{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IxOTYvMjgyMjkiLCJVcmlTdHJpbmciOiJodHRwczovL2RvaS5vcmcvMTAuMjE5Ni8yODIy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xLTI3VDE0OjUxOjI4IiwiTW9kaWZpZWRCeSI6Il9QYXNjaCIsIklkIjoiZDRmMWEzZjEtN2ZkYS00NjUxLWFjYzktN2MxYWZlODVjNmY2IiwiTW9kaWZpZWRPbiI6IjIwMjItMDEtMjdUMTQ6NTE6Mjg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NDM4MzY3MSIsIlVyaVN0cmluZyI6Imh0dHA6Ly93d3cubmNiaS5ubG0ubmloLmdvdi9wdWJtZWQvMzQzODM2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Bhc2NoIiwiQ3JlYXRlZE9uIjoiMjAyMi0wMS0yN1QxNDo1MToyOCIsIk1vZGlmaWVkQnkiOiJfUGFzY2giLCJJZCI6ImZjMWMxZmM3LWRhZjUtNGFkMC1hOTFmLWJiM2EzYzNmYmE4NCIsIk1vZGlmaWVkT24iOiIyMDIyLTAxLTI3VDE0OjUxOjI4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UE1DODQxNTU1OCIsIlVyaVN0cmluZyI6Imh0dHBzOi8vd3d3Lm5jYmkubmxtLm5paC5nb3YvcG1jL2FydGljbGVzL1BNQzg0MTU1NTg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}</w:instrText>
          </w:r>
          <w:r w:rsidR="004934AB">
            <w:rPr>
              <w:noProof/>
            </w:rPr>
            <w:fldChar w:fldCharType="separate"/>
          </w:r>
          <w:r w:rsidR="00E31C1E">
            <w:rPr>
              <w:noProof/>
            </w:rPr>
            <w:t>Stojanov et al.</w:t>
          </w:r>
          <w:r w:rsidR="004934AB">
            <w:rPr>
              <w:noProof/>
            </w:rPr>
            <w:fldChar w:fldCharType="end"/>
          </w:r>
        </w:sdtContent>
      </w:sdt>
      <w:r w:rsidR="004934AB">
        <w:t xml:space="preserve"> </w:t>
      </w:r>
      <w:sdt>
        <w:sdtPr>
          <w:alias w:val="To edit, see citavi.com/edit"/>
          <w:tag w:val="CitaviPlaceholder#3edfe9eb-c977-4903-a741-8268a0835aad"/>
          <w:id w:val="-1442607690"/>
          <w:placeholder>
            <w:docPart w:val="DefaultPlaceholder_-1854013440"/>
          </w:placeholder>
        </w:sdtPr>
        <w:sdtEndPr/>
        <w:sdtContent>
          <w:r w:rsidR="004934AB">
            <w:rPr>
              <w:noProof/>
            </w:rPr>
            <w:fldChar w:fldCharType="begin"/>
          </w:r>
          <w:r w:rsidR="00E31C1E">
            <w:rPr>
              <w:noProof/>
            </w:rPr>
            <w:instrText>ADDIN CitaviPlaceholder{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jE5Ni8yODIyOSIsIlVyaVN0cmluZyI6Imh0dHBzOi8vZG9pLm9yZy8xMC4yMTk2LzI4MjI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EtMjdUMTQ6NTE6MjgiLCJNb2RpZmllZEJ5IjoiX1Bhc2NoIiwiSWQiOiJkNGYxYTNmMS03ZmRhLTQ2NTEtYWNjOS03YzFhZmU4NWM2ZjYiLCJNb2RpZmllZE9uIjoiMjAyMi0wMS0yN1QxNDo1MToyOC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M0MzgzNjcxIiwiVXJpU3RyaW5nIjoiaHR0cDovL3d3dy5uY2JpLm5sbS5uaWguZ292L3B1Ym1lZC8zNDM4MzY3M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FzY2giLCJDcmVhdGVkT24iOiIyMDIyLTAxLTI3VDE0OjUxOjI4IiwiTW9kaWZpZWRCeSI6Il9QYXNjaCIsIklkIjoiZmMxYzFmYzctZGFmNS00YWQwLWE5MWYtYmIzYTNjM2ZiYTg0IiwiTW9kaWZpZWRPbiI6IjIwMjItMDEtMjdUMTQ6NTE6Mjg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JQTUM4NDE1NTU4IiwiVXJpU3RyaW5nIjoiaHR0cHM6Ly93d3cubmNiaS5ubG0ubmloLmdvdi9wbWMvYXJ0aWNsZXMvUE1DODQxNTU1O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}</w:instrText>
          </w:r>
          <w:r w:rsidR="004934AB">
            <w:rPr>
              <w:noProof/>
            </w:rPr>
            <w:fldChar w:fldCharType="separate"/>
          </w:r>
          <w:r w:rsidR="00E31C1E">
            <w:rPr>
              <w:noProof/>
            </w:rPr>
            <w:t>(2021)</w:t>
          </w:r>
          <w:r w:rsidR="004934AB">
            <w:rPr>
              <w:noProof/>
            </w:rPr>
            <w:fldChar w:fldCharType="end"/>
          </w:r>
        </w:sdtContent>
      </w:sdt>
      <w:r w:rsidR="004934AB">
        <w:t xml:space="preserve"> showed that many epochs (up to 100</w:t>
      </w:r>
      <w:r w:rsidR="00733264">
        <w:t>, but with linear learning rate reduction</w:t>
      </w:r>
      <w:r w:rsidR="004934AB">
        <w:t xml:space="preserve">) are needed to finetune BERT for this task, a higher number of epochs was chosen. However, due to computational and time constraints, the models were only finetuned for 15 epochs, even though additional epochs would probably yield better results. </w:t>
      </w:r>
      <w:r w:rsidR="00733264">
        <w:t>In addition, a learning rate of 2e-5 and a batch size of 16 with two gradient accumulation steps were chosen.</w:t>
      </w:r>
      <w:r w:rsidR="008F0081">
        <w:t xml:space="preserve"> </w:t>
      </w:r>
      <w:r w:rsidR="005A71A1">
        <w:t xml:space="preserve">For each of the five tagging schemes </w:t>
      </w:r>
      <m:oMath>
        <m:r>
          <w:rPr>
            <w:rFonts w:ascii="Cambria Math" w:hAnsi="Cambria Math"/>
          </w:rPr>
          <m:t>s</m:t>
        </m:r>
      </m:oMath>
      <w:r w:rsidR="005A71A1">
        <w:t>, the following hypotheses are formulated:</w:t>
      </w:r>
    </w:p>
    <w:p w14:paraId="072DDF83" w14:textId="4DA9A73F" w:rsidR="00AE1E32" w:rsidRDefault="00A41276" w:rsidP="003143F4">
      <w:pPr>
        <w:pStyle w:val="Blockzitat"/>
        <w:spacing w:line="360" w:lineRule="auto"/>
      </w:pPr>
      <w:r w:rsidRPr="005A71A1">
        <w:rPr>
          <w:b/>
          <w:bCs/>
        </w:rPr>
        <w:t>H</w:t>
      </w:r>
      <w:r w:rsidR="00013288" w:rsidRPr="005A71A1">
        <w:rPr>
          <w:b/>
          <w:bCs/>
        </w:rPr>
        <w:t>2</w:t>
      </w:r>
      <w:r w:rsidRPr="005A71A1">
        <w:rPr>
          <w:b/>
          <w:bCs/>
        </w:rPr>
        <w:t>.1</w:t>
      </w:r>
      <w:r>
        <w:t xml:space="preserve">: </w:t>
      </w:r>
      <w:r w:rsidR="004477F8">
        <w:t>CookBERT performs significantly better than BERT</w:t>
      </w:r>
      <w:r w:rsidR="004477F8" w:rsidRPr="009B37A1">
        <w:rPr>
          <w:vertAlign w:val="subscript"/>
        </w:rPr>
        <w:t>BASE_UNCASED</w:t>
      </w:r>
      <w:r w:rsidR="004477F8">
        <w:t xml:space="preserve"> </w:t>
      </w:r>
      <w:r w:rsidR="003010B8">
        <w:t>for</w:t>
      </w:r>
      <w:r w:rsidR="004477F8">
        <w:t xml:space="preserve"> tagging food entities from the </w:t>
      </w:r>
      <w:proofErr w:type="spellStart"/>
      <w:r w:rsidR="004477F8">
        <w:t>FoodBase</w:t>
      </w:r>
      <w:proofErr w:type="spellEnd"/>
      <w:r w:rsidR="004477F8">
        <w:t xml:space="preserve"> corpus given tagging scheme </w:t>
      </w:r>
      <m:oMath>
        <m:r>
          <w:rPr>
            <w:rFonts w:ascii="Cambria Math" w:hAnsi="Cambria Math"/>
          </w:rPr>
          <m:t>s</m:t>
        </m:r>
      </m:oMath>
      <w:r w:rsidR="004477F8">
        <w:t xml:space="preserve">. </w:t>
      </w:r>
    </w:p>
    <w:p w14:paraId="151CB190" w14:textId="53428759" w:rsidR="00A17924" w:rsidRDefault="00A41276" w:rsidP="003143F4">
      <w:pPr>
        <w:pStyle w:val="Blockzitat"/>
        <w:spacing w:line="360" w:lineRule="auto"/>
      </w:pPr>
      <w:r w:rsidRPr="005A71A1">
        <w:rPr>
          <w:b/>
          <w:bCs/>
        </w:rPr>
        <w:t>H</w:t>
      </w:r>
      <w:r w:rsidR="00AA5D55" w:rsidRPr="005A71A1">
        <w:rPr>
          <w:b/>
          <w:bCs/>
        </w:rPr>
        <w:t>2</w:t>
      </w:r>
      <w:r w:rsidRPr="005A71A1">
        <w:rPr>
          <w:b/>
          <w:bCs/>
        </w:rPr>
        <w:t>.2</w:t>
      </w:r>
      <w:r>
        <w:t>:</w:t>
      </w:r>
      <w:r w:rsidR="00AA5D55">
        <w:t xml:space="preserve"> </w:t>
      </w:r>
      <w:r w:rsidR="003143F4">
        <w:t xml:space="preserve">CookBERT performs significantly better than FoodBERT </w:t>
      </w:r>
      <w:r w:rsidR="003010B8">
        <w:t>for</w:t>
      </w:r>
      <w:r w:rsidR="003143F4">
        <w:t xml:space="preserve"> tagging food entities from the </w:t>
      </w:r>
      <w:proofErr w:type="spellStart"/>
      <w:r w:rsidR="003143F4">
        <w:t>FoodBase</w:t>
      </w:r>
      <w:proofErr w:type="spellEnd"/>
      <w:r w:rsidR="003143F4">
        <w:t xml:space="preserve"> corpus given tagging scheme </w:t>
      </w:r>
      <m:oMath>
        <m:r>
          <w:rPr>
            <w:rFonts w:ascii="Cambria Math" w:hAnsi="Cambria Math"/>
          </w:rPr>
          <m:t>s</m:t>
        </m:r>
      </m:oMath>
      <w:r w:rsidR="003143F4">
        <w:t>.</w:t>
      </w:r>
    </w:p>
    <w:p w14:paraId="28EFA2BE" w14:textId="257B8D4C" w:rsidR="00F57D52" w:rsidRDefault="00C33EA3" w:rsidP="00C33EA3">
      <w:pPr>
        <w:pStyle w:val="berschrift3"/>
      </w:pPr>
      <w:bookmarkStart w:id="42" w:name="_Toc98674061"/>
      <w:r>
        <w:t>Question Answering</w:t>
      </w:r>
      <w:bookmarkEnd w:id="42"/>
    </w:p>
    <w:p w14:paraId="1A2F4E2A" w14:textId="07ED9986" w:rsidR="001C00FD" w:rsidRPr="001C00FD" w:rsidRDefault="0018229A" w:rsidP="001C00FD">
      <w:r>
        <w:t xml:space="preserve">The last evaluation task is question answering in the sense of answer span extraction. For this, the cooking subset of the </w:t>
      </w:r>
      <w:proofErr w:type="spellStart"/>
      <w:r>
        <w:t>DoQA</w:t>
      </w:r>
      <w:proofErr w:type="spellEnd"/>
      <w:r>
        <w:t xml:space="preserve"> dataset is used</w:t>
      </w:r>
      <w:r w:rsidR="00791A0E">
        <w:t xml:space="preserve"> (</w:t>
      </w:r>
      <w:r w:rsidR="00791A0E" w:rsidRPr="00791A0E">
        <w:rPr>
          <w:highlight w:val="yellow"/>
        </w:rPr>
        <w:t>see section …</w:t>
      </w:r>
      <w:r w:rsidR="00791A0E">
        <w:t>)</w:t>
      </w:r>
      <w:r>
        <w:t xml:space="preserve">. Unanswerable </w:t>
      </w:r>
      <w:r w:rsidR="00BD2611">
        <w:t>questions</w:t>
      </w:r>
      <w:r>
        <w:t xml:space="preserve"> were removed, resulting in a total of 5266 samples.</w:t>
      </w:r>
    </w:p>
    <w:p w14:paraId="477C4EAE" w14:textId="77777777" w:rsidR="00336883" w:rsidRDefault="00B8475B" w:rsidP="00336883">
      <w:pPr>
        <w:pStyle w:val="Abbildung"/>
        <w:keepNext/>
      </w:pPr>
      <w:r>
        <w:drawing>
          <wp:inline distT="0" distB="0" distL="0" distR="0" wp14:anchorId="2E1FAA51" wp14:editId="7CCCB6ED">
            <wp:extent cx="2884714" cy="2524125"/>
            <wp:effectExtent l="0" t="0" r="0" b="0"/>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886181" cy="2525409"/>
                    </a:xfrm>
                    <a:prstGeom prst="rect">
                      <a:avLst/>
                    </a:prstGeom>
                  </pic:spPr>
                </pic:pic>
              </a:graphicData>
            </a:graphic>
          </wp:inline>
        </w:drawing>
      </w:r>
    </w:p>
    <w:p w14:paraId="152C5CF4" w14:textId="18F4AA3B" w:rsidR="00B8475B" w:rsidRDefault="00336883" w:rsidP="00302D98">
      <w:pPr>
        <w:pStyle w:val="Beschriftung"/>
      </w:pPr>
      <w:r>
        <w:t xml:space="preserve">Figure </w:t>
      </w:r>
      <w:r>
        <w:fldChar w:fldCharType="begin"/>
      </w:r>
      <w:r>
        <w:instrText xml:space="preserve"> SEQ Figure \* ARABIC </w:instrText>
      </w:r>
      <w:r>
        <w:fldChar w:fldCharType="separate"/>
      </w:r>
      <w:r w:rsidR="0082066D">
        <w:rPr>
          <w:noProof/>
        </w:rPr>
        <w:t>20</w:t>
      </w:r>
      <w:r>
        <w:fldChar w:fldCharType="end"/>
      </w:r>
      <w:r>
        <w:t>: BERT for question answering</w:t>
      </w:r>
      <w:r w:rsidR="00302D98">
        <w:t xml:space="preserve">. (Taken from </w:t>
      </w:r>
      <w:sdt>
        <w:sdtPr>
          <w:alias w:val="To edit, see citavi.com/edit"/>
          <w:tag w:val="CitaviPlaceholder#4e4cdb02-e24b-47cd-9c04-47cd8f714d30"/>
          <w:id w:val="1714311923"/>
          <w:placeholder>
            <w:docPart w:val="06D99E5BE8264C8E8D3FB900A10123FB"/>
          </w:placeholder>
        </w:sdtPr>
        <w:sdtEndPr/>
        <w:sdtContent>
          <w:r w:rsidR="00302D98">
            <w:rPr>
              <w:noProof/>
            </w:rPr>
            <w:fldChar w:fldCharType="begin"/>
          </w:r>
          <w:r w:rsidR="00302D98">
            <w:rPr>
              <w:noProof/>
            </w:rPr>
            <w:instrText>ADDIN CitaviPlaceholder{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UiLCIkdHlwZSI6IlN3aXNzQWNhZGVtaWMuQ2l0YXZpLlByb2plY3QsIFN3aXNzQWNhZGVtaWMuQ2l0YXZpIn19LHsiJGlkIjoiNi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gxMC4wNDgwNXYyIiwiVXJpU3RyaW5nIjoiaHR0cHM6Ly9hcnhpdi5vcmcvcGRmLzE4MTAuMDQ4MDV2Mi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C0yOVQwOTo1Mzo1MSIsIk1vZGlmaWVkQnkiOiJfUGFzY2giLCJJZCI6Ijc5NWEwNzg4LWNmMjctNGJlNy04Y2ExLWNkOGMyZjdiYjUwMSIsIk1vZGlmaWVkT24iOiIyMDIxLTEwLTI5VDA5OjUzOjUx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TgxMC4wNDgwNXYyIiwiVXJpU3RyaW5nIjoiaHR0cDovL2FyeGl2Lm9yZy9hYnMvMTgxMC4wNDgwNX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AtMjlUMDk6NTM6NTEiLCJNb2RpZmllZEJ5IjoiX1Bhc2NoIiwiSWQiOiIxMjNhNGNhMS0xOTQ1LTRkYTYtOGIxOC01Y2RjZThkNjk0YWUiLCJNb2RpZmllZE9uIjoiMjAyMS0xMC0yOVQwOTo1Mzo1MS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cGRmLzE4MTAuMDQ4MDV2MiIsIlVyaVN0cmluZyI6Imh0dHA6Ly9hcnhpdi5vcmcvcGRmLzE4MTAuMDQ4MDV2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}</w:instrText>
          </w:r>
          <w:r w:rsidR="00302D98">
            <w:rPr>
              <w:noProof/>
            </w:rPr>
            <w:fldChar w:fldCharType="separate"/>
          </w:r>
          <w:r w:rsidR="00E31C1E">
            <w:rPr>
              <w:noProof/>
            </w:rPr>
            <w:t>Devlin et al.</w:t>
          </w:r>
          <w:r w:rsidR="00302D98">
            <w:rPr>
              <w:noProof/>
            </w:rPr>
            <w:fldChar w:fldCharType="end"/>
          </w:r>
        </w:sdtContent>
      </w:sdt>
      <w:r w:rsidR="00302D98">
        <w:t xml:space="preserve"> </w:t>
      </w:r>
      <w:sdt>
        <w:sdtPr>
          <w:alias w:val="To edit, see citavi.com/edit"/>
          <w:tag w:val="CitaviPlaceholder#f35a9d55-e801-4085-bc5c-2e85af2f3bb2"/>
          <w:id w:val="-1944903517"/>
          <w:placeholder>
            <w:docPart w:val="06D99E5BE8264C8E8D3FB900A10123FB"/>
          </w:placeholder>
        </w:sdtPr>
        <w:sdtEndPr/>
        <w:sdtContent>
          <w:r w:rsidR="00302D98">
            <w:rPr>
              <w:noProof/>
            </w:rPr>
            <w:fldChar w:fldCharType="begin"/>
          </w:r>
          <w:r w:rsidR="00302D98">
            <w:rPr>
              <w:noProof/>
            </w:rPr>
            <w:instrText>ADDIN CitaviPlaceholder{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giLCIkdHlwZSI6IlN3aXNzQWNhZGVtaWMuQ2l0YXZpLlByb2plY3QsIFN3aXNzQWNhZGVtaWMuQ2l0YXZpIn19LHsiJGlkIjoiOS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OCJ9fSx7IiRpZCI6IjEwIiwiJHR5cGUiOiJTd2lzc0FjYWRlbWljLkNpdGF2aS5QZXJzb24sIFN3aXNzQWNhZGVtaWMuQ2l0YXZpIiwiRmlyc3ROYW1lIjoiS2VudG9uIiwiTGFzdE5hbWUiOiJMZWUiLCJQcm90ZWN0ZWQiOmZhbHNlLCJTZXgiOjIsIkNyZWF0ZWRCeSI6Il9QYXNjaCIsIkNyZWF0ZWRPbiI6IjIwMjEtMTAtMjlUMDk6NTM6NTEiLCJNb2RpZmllZEJ5IjoiX1Bhc2NoIiwiSWQiOiI4YTY5ZGFiNy0yMjA5LTQ1YzUtOTY5Zi1iMGRhNTc1YTkyMzkiLCJNb2RpZmllZE9uIjoiMjAyMS0xMC0yOVQwOTo1Mzo1MSIsIlByb2plY3QiOnsiJHJlZiI6IjgifX0seyIkaWQiOiIxMS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g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gxMC4wNDgwNXYyIiwiVXJpU3RyaW5nIjoiaHR0cHM6Ly9hcnhpdi5vcmcvcGRmLzE4MTAuMDQ4MDV2Mi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C0yOVQwOTo1Mzo1MSIsIk1vZGlmaWVkQnkiOiJfUGFzY2giLCJJZCI6Ijc5NWEwNzg4LWNmMjctNGJlNy04Y2ExLWNkOGMyZjdiYjUwMSIsIk1vZGlmaWVkT24iOiIyMDIxLTEwLTI5VDA5OjUzOjUx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gxMC4wNDgwNXYyIiwiVXJpU3RyaW5nIjoiaHR0cDovL2FyeGl2Lm9yZy9hYnM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AtMjlUMDk6NTM6NTEiLCJNb2RpZmllZEJ5IjoiX1Bhc2NoIiwiSWQiOiIxMjNhNGNhMS0xOTQ1LTRkYTYtOGIxOC01Y2RjZThkNjk0YWUiLCJNb2RpZmllZE9uIjoiMjAyMS0xMC0yOVQwOTo1Mzo1MS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hcnhpdi5vcmcvcGRmLzE4MTAuMDQ4MDV2MiIsIlVyaVN0cmluZyI6Imh0dHA6Ly9hcnhpdi5vcmcvcGRmLzE4MTAuMDQ4MDV2M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}</w:instrText>
          </w:r>
          <w:r w:rsidR="00302D98">
            <w:rPr>
              <w:noProof/>
            </w:rPr>
            <w:fldChar w:fldCharType="separate"/>
          </w:r>
          <w:r w:rsidR="00E31C1E">
            <w:rPr>
              <w:noProof/>
            </w:rPr>
            <w:t>(2018, Appendix B)</w:t>
          </w:r>
          <w:r w:rsidR="00302D98">
            <w:rPr>
              <w:noProof/>
            </w:rPr>
            <w:fldChar w:fldCharType="end"/>
          </w:r>
        </w:sdtContent>
      </w:sdt>
      <w:r w:rsidR="00302D98">
        <w:t>)</w:t>
      </w:r>
    </w:p>
    <w:p w14:paraId="4356A13B" w14:textId="45312C72" w:rsidR="00737D1C" w:rsidRDefault="00737D1C" w:rsidP="003A2330">
      <w:r>
        <w:t>To</w:t>
      </w:r>
      <w:r w:rsidR="00807241">
        <w:t xml:space="preserve"> apply BERT for question answering, </w:t>
      </w:r>
      <w:r>
        <w:t>a</w:t>
      </w:r>
      <w:r w:rsidR="00336883">
        <w:t xml:space="preserve"> token-level </w:t>
      </w:r>
      <w:proofErr w:type="spellStart"/>
      <w:r w:rsidR="00336883">
        <w:t>softmax</w:t>
      </w:r>
      <w:proofErr w:type="spellEnd"/>
      <w:r w:rsidR="00336883">
        <w:t xml:space="preserve"> classifier </w:t>
      </w:r>
      <w:r>
        <w:t xml:space="preserve">is added </w:t>
      </w:r>
      <w:r w:rsidR="00336883">
        <w:t xml:space="preserve">on top of </w:t>
      </w:r>
      <w:r w:rsidR="00756BE8">
        <w:t>it</w:t>
      </w:r>
      <w:r>
        <w:t xml:space="preserve">. The classifier has two different weight vectors, so that the start and the end of the </w:t>
      </w:r>
      <w:r>
        <w:lastRenderedPageBreak/>
        <w:t xml:space="preserve">answer span can be predicted. The </w:t>
      </w:r>
      <w:proofErr w:type="spellStart"/>
      <w:r>
        <w:t>softmax</w:t>
      </w:r>
      <w:proofErr w:type="spellEnd"/>
      <w:r>
        <w:t xml:space="preserve"> classifier takes the final hidden state of each token from the paragraph and creates a probability distribution over all words. The word with the highest probability then corresponds to the start or end of the answer span, respectively.</w:t>
      </w:r>
      <w:r w:rsidR="001F77CF">
        <w:t xml:space="preserve"> </w:t>
      </w:r>
      <w:sdt>
        <w:sdtPr>
          <w:alias w:val="To edit, see citavi.com/edit"/>
          <w:tag w:val="CitaviPlaceholder#8ee1d929-0a1a-42a8-8aae-4e090e11e300"/>
          <w:id w:val="1770043022"/>
          <w:placeholder>
            <w:docPart w:val="DefaultPlaceholder_-1854013440"/>
          </w:placeholder>
        </w:sdtPr>
        <w:sdtEndPr/>
        <w:sdtContent>
          <w:r w:rsidR="001F77CF">
            <w:rPr>
              <w:noProof/>
            </w:rPr>
            <w:fldChar w:fldCharType="begin"/>
          </w:r>
          <w:r w:rsidR="005E3E1B">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bWNjb3JtaWNrbWwuY29tLzIwMjAvMDMvMTAvcXVlc3Rpb24tYW5zd2VyaW5nLXdpdGgtYS1maW5lLXR1bmVkLUJFUlQvIiwiVXJpU3RyaW5nIjoiaHR0cHM6Ly9tY2Nvcm1pY2ttbC5jb20vMjAyMC8wMy8xMC9xdWVzdGlvbi1hbnN3ZXJpbmctd2l0aC1hLWZpbmUtdHVuZWQtQkVSVC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}</w:instrText>
          </w:r>
          <w:r w:rsidR="001F77CF">
            <w:rPr>
              <w:noProof/>
            </w:rPr>
            <w:fldChar w:fldCharType="separate"/>
          </w:r>
          <w:r w:rsidR="00E31C1E">
            <w:rPr>
              <w:noProof/>
            </w:rPr>
            <w:t>(McCormick, 2020)</w:t>
          </w:r>
          <w:r w:rsidR="001F77CF">
            <w:rPr>
              <w:noProof/>
            </w:rPr>
            <w:fldChar w:fldCharType="end"/>
          </w:r>
        </w:sdtContent>
      </w:sdt>
    </w:p>
    <w:p w14:paraId="33DD90BA" w14:textId="6C0D2665" w:rsidR="003A2330" w:rsidRPr="003A2330" w:rsidRDefault="00737D1C" w:rsidP="007E5131">
      <w:pPr>
        <w:pStyle w:val="Folgeabsatz"/>
      </w:pPr>
      <w:r>
        <w:t xml:space="preserve">Again, the appropriate script from </w:t>
      </w:r>
      <w:proofErr w:type="spellStart"/>
      <w:r>
        <w:t>Huggingface</w:t>
      </w:r>
      <w:proofErr w:type="spellEnd"/>
      <w:r>
        <w:t xml:space="preserve"> Library was used for adapting and finetuning the three BERT models</w:t>
      </w:r>
      <w:r w:rsidR="00E8284E">
        <w:t>,</w:t>
      </w:r>
      <w:r w:rsidR="001F77CF">
        <w:t xml:space="preserve"> and the performance of them was evaluated via 10-fold cross validation</w:t>
      </w:r>
      <w:r>
        <w:t xml:space="preserve">. </w:t>
      </w:r>
      <w:r w:rsidR="00FF4E63">
        <w:t xml:space="preserve">The parameters chosen for finetuning are the ones proposed in the original BERT paper </w:t>
      </w:r>
      <w:sdt>
        <w:sdtPr>
          <w:alias w:val="To edit, see citavi.com/edit"/>
          <w:tag w:val="CitaviPlaceholder#fd5b11be-794c-45fa-99df-24883021c4cc"/>
          <w:id w:val="-1035725323"/>
          <w:placeholder>
            <w:docPart w:val="DefaultPlaceholder_-1854013440"/>
          </w:placeholder>
        </w:sdtPr>
        <w:sdtEndPr/>
        <w:sdtContent>
          <w:r w:rsidR="007C0DDB">
            <w:rPr>
              <w:noProof/>
            </w:rPr>
            <w:fldChar w:fldCharType="begin"/>
          </w:r>
          <w:r w:rsidR="007C0DDB">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U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ODEwLjA0ODA1djIiLCJVcmlTdHJpbmciOiJodHRwczovL2FyeGl2Lm9yZy9wZGYvMTgxMC4wNDgwNXYy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wLTI5VDA5OjUzOjUxIiwiTW9kaWZpZWRCeSI6Il9QYXNjaCIsIklkIjoiNzk1YTA3ODgtY2YyNy00YmU3LThjYTEtY2Q4YzJmN2JiNTAxIiwiTW9kaWZpZWRPbiI6IjIwMjEtMTAtMjlUMDk6NTM6NTE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ODEwLjA0ODA1djIiLCJVcmlTdHJpbmciOiJodHRwOi8vYXJ4aXYub3JnL2Ficy8xODEwLjA0ODA1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C0yOVQwOTo1Mzo1MSIsIk1vZGlmaWVkQnkiOiJfUGFzY2giLCJJZCI6IjEyM2E0Y2ExLTE5NDUtNGRhNi04YjE4LTVjZGNlOGQ2OTRhZSIsIk1vZGlmaWVkT24iOiIyMDIxLTEwLTI5VDA5OjUzOjUx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wZGYvMTgxMC4wNDgwNXYyIiwiVXJpU3RyaW5nIjoiaHR0cDovL2FyeGl2Lm9yZy9wZGY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}</w:instrText>
          </w:r>
          <w:r w:rsidR="007C0DDB">
            <w:rPr>
              <w:noProof/>
            </w:rPr>
            <w:fldChar w:fldCharType="separate"/>
          </w:r>
          <w:r w:rsidR="00E31C1E">
            <w:rPr>
              <w:noProof/>
            </w:rPr>
            <w:t>(Devlin et al., 2018)</w:t>
          </w:r>
          <w:r w:rsidR="007C0DDB">
            <w:rPr>
              <w:noProof/>
            </w:rPr>
            <w:fldChar w:fldCharType="end"/>
          </w:r>
        </w:sdtContent>
      </w:sdt>
      <w:r w:rsidR="00FF4E63">
        <w:t xml:space="preserve">. This means the models are finetuned for three epochs with a learning rate of 5e-5 and a batch size of </w:t>
      </w:r>
      <w:r w:rsidR="007E5131">
        <w:t>32.</w:t>
      </w:r>
      <w:r w:rsidR="007C0DDB">
        <w:t xml:space="preserve"> The hypothesis regarding this task are as follows: </w:t>
      </w:r>
    </w:p>
    <w:p w14:paraId="611F4E11" w14:textId="38CA45E9" w:rsidR="008F0081" w:rsidRDefault="008F0081" w:rsidP="008F0081">
      <w:pPr>
        <w:pStyle w:val="Blockzitat"/>
        <w:spacing w:line="360" w:lineRule="auto"/>
      </w:pPr>
      <w:r w:rsidRPr="005A71A1">
        <w:rPr>
          <w:b/>
          <w:bCs/>
        </w:rPr>
        <w:t>H</w:t>
      </w:r>
      <w:r w:rsidR="00602877">
        <w:rPr>
          <w:b/>
          <w:bCs/>
        </w:rPr>
        <w:t>3</w:t>
      </w:r>
      <w:r w:rsidRPr="005A71A1">
        <w:rPr>
          <w:b/>
          <w:bCs/>
        </w:rPr>
        <w:t>.1</w:t>
      </w:r>
      <w:r>
        <w:t>: CookBERT performs significantly better than BERT</w:t>
      </w:r>
      <w:r w:rsidRPr="009B37A1">
        <w:rPr>
          <w:vertAlign w:val="subscript"/>
        </w:rPr>
        <w:t>BASE_UNCASED</w:t>
      </w:r>
      <w:r>
        <w:t xml:space="preserve"> for question answering on the </w:t>
      </w:r>
      <w:proofErr w:type="spellStart"/>
      <w:r>
        <w:t>DoQA</w:t>
      </w:r>
      <w:proofErr w:type="spellEnd"/>
      <w:r>
        <w:t xml:space="preserve"> cooking dataset. </w:t>
      </w:r>
    </w:p>
    <w:p w14:paraId="640CC574" w14:textId="76F16322" w:rsidR="00AA5D55" w:rsidRPr="00F039FC" w:rsidRDefault="008F0081" w:rsidP="001F77CF">
      <w:pPr>
        <w:pStyle w:val="Blockzitat"/>
        <w:spacing w:line="360" w:lineRule="auto"/>
      </w:pPr>
      <w:r w:rsidRPr="005A71A1">
        <w:rPr>
          <w:b/>
          <w:bCs/>
        </w:rPr>
        <w:t>H</w:t>
      </w:r>
      <w:r w:rsidR="00602877">
        <w:rPr>
          <w:b/>
          <w:bCs/>
        </w:rPr>
        <w:t>3</w:t>
      </w:r>
      <w:r w:rsidRPr="005A71A1">
        <w:rPr>
          <w:b/>
          <w:bCs/>
        </w:rPr>
        <w:t>.2</w:t>
      </w:r>
      <w:r>
        <w:t xml:space="preserve">: CookBERT performs significantly better than FoodBERT for question answering on the </w:t>
      </w:r>
      <w:proofErr w:type="spellStart"/>
      <w:r>
        <w:t>DoQA</w:t>
      </w:r>
      <w:proofErr w:type="spellEnd"/>
      <w:r>
        <w:t xml:space="preserve"> cooking dataset.</w:t>
      </w:r>
    </w:p>
    <w:p w14:paraId="506022FE" w14:textId="79195AC7" w:rsidR="0094192B" w:rsidRDefault="0094192B" w:rsidP="0094192B">
      <w:pPr>
        <w:pStyle w:val="berschrift1"/>
      </w:pPr>
      <w:bookmarkStart w:id="43" w:name="_Toc98674062"/>
      <w:r>
        <w:t>Evaluation</w:t>
      </w:r>
      <w:bookmarkEnd w:id="43"/>
    </w:p>
    <w:p w14:paraId="3BAA9C0D" w14:textId="7A08FA9D" w:rsidR="0094192B" w:rsidRDefault="000931BA" w:rsidP="0094192B">
      <w:pPr>
        <w:pStyle w:val="berschrift2"/>
      </w:pPr>
      <w:bookmarkStart w:id="44" w:name="_Toc98674063"/>
      <w:r>
        <w:t>Information Need</w:t>
      </w:r>
      <w:r w:rsidR="0094192B">
        <w:t xml:space="preserve"> </w:t>
      </w:r>
      <w:r w:rsidR="002F6FB0">
        <w:t>C</w:t>
      </w:r>
      <w:r w:rsidR="0094192B">
        <w:t>lassification</w:t>
      </w:r>
      <w:bookmarkEnd w:id="44"/>
    </w:p>
    <w:tbl>
      <w:tblPr>
        <w:tblStyle w:val="Tabellenraster"/>
        <w:tblW w:w="0" w:type="auto"/>
        <w:jc w:val="center"/>
        <w:tblBorders>
          <w:top w:val="none" w:sz="0" w:space="0" w:color="auto"/>
          <w:left w:val="none" w:sz="0" w:space="0" w:color="auto"/>
          <w:bottom w:val="none" w:sz="0" w:space="0" w:color="auto"/>
          <w:right w:val="none" w:sz="0" w:space="0" w:color="auto"/>
          <w:insideH w:val="single" w:sz="12" w:space="0" w:color="auto"/>
          <w:insideV w:val="none" w:sz="0" w:space="0" w:color="auto"/>
        </w:tblBorders>
        <w:tblLook w:val="04A0" w:firstRow="1" w:lastRow="0" w:firstColumn="1" w:lastColumn="0" w:noHBand="0" w:noVBand="1"/>
      </w:tblPr>
      <w:tblGrid>
        <w:gridCol w:w="1091"/>
        <w:gridCol w:w="1107"/>
        <w:gridCol w:w="976"/>
        <w:gridCol w:w="773"/>
        <w:gridCol w:w="1087"/>
        <w:gridCol w:w="1494"/>
      </w:tblGrid>
      <w:tr w:rsidR="00045E24" w14:paraId="41D741F8" w14:textId="77777777" w:rsidTr="001C5E9D">
        <w:trPr>
          <w:trHeight w:val="355"/>
          <w:jc w:val="center"/>
        </w:trPr>
        <w:tc>
          <w:tcPr>
            <w:tcW w:w="0" w:type="auto"/>
            <w:tcBorders>
              <w:top w:val="single" w:sz="18" w:space="0" w:color="auto"/>
              <w:bottom w:val="single" w:sz="18" w:space="0" w:color="auto"/>
            </w:tcBorders>
            <w:vAlign w:val="center"/>
          </w:tcPr>
          <w:p w14:paraId="7BB8842A" w14:textId="693462E5" w:rsidR="00152AC8" w:rsidRPr="00045E24" w:rsidRDefault="00152AC8" w:rsidP="001D3F45">
            <w:pPr>
              <w:spacing w:line="240" w:lineRule="auto"/>
              <w:jc w:val="left"/>
              <w:rPr>
                <w:b/>
                <w:bCs/>
                <w:sz w:val="18"/>
                <w:szCs w:val="16"/>
              </w:rPr>
            </w:pPr>
            <w:r w:rsidRPr="00045E24">
              <w:rPr>
                <w:b/>
                <w:bCs/>
                <w:sz w:val="18"/>
                <w:szCs w:val="16"/>
              </w:rPr>
              <w:t>Model</w:t>
            </w:r>
          </w:p>
        </w:tc>
        <w:tc>
          <w:tcPr>
            <w:tcW w:w="0" w:type="auto"/>
            <w:tcBorders>
              <w:top w:val="single" w:sz="18" w:space="0" w:color="auto"/>
              <w:bottom w:val="single" w:sz="18" w:space="0" w:color="auto"/>
            </w:tcBorders>
            <w:vAlign w:val="center"/>
          </w:tcPr>
          <w:p w14:paraId="70B33B09" w14:textId="05004160" w:rsidR="00152AC8" w:rsidRPr="00045E24" w:rsidRDefault="00152AC8" w:rsidP="001D3F45">
            <w:pPr>
              <w:spacing w:line="240" w:lineRule="auto"/>
              <w:jc w:val="left"/>
              <w:rPr>
                <w:b/>
                <w:bCs/>
                <w:sz w:val="18"/>
                <w:szCs w:val="16"/>
              </w:rPr>
            </w:pPr>
            <w:r w:rsidRPr="00045E24">
              <w:rPr>
                <w:b/>
                <w:bCs/>
                <w:sz w:val="18"/>
                <w:szCs w:val="16"/>
              </w:rPr>
              <w:t>Condition</w:t>
            </w:r>
          </w:p>
        </w:tc>
        <w:tc>
          <w:tcPr>
            <w:tcW w:w="0" w:type="auto"/>
            <w:tcBorders>
              <w:top w:val="single" w:sz="18" w:space="0" w:color="auto"/>
              <w:bottom w:val="single" w:sz="18" w:space="0" w:color="auto"/>
            </w:tcBorders>
            <w:shd w:val="clear" w:color="auto" w:fill="auto"/>
            <w:vAlign w:val="center"/>
          </w:tcPr>
          <w:p w14:paraId="26ECCB2C" w14:textId="6F995F9F" w:rsidR="00152AC8" w:rsidRPr="00045E24" w:rsidRDefault="00152AC8" w:rsidP="001D3F45">
            <w:pPr>
              <w:spacing w:line="240" w:lineRule="auto"/>
              <w:jc w:val="left"/>
              <w:rPr>
                <w:b/>
                <w:bCs/>
                <w:sz w:val="18"/>
                <w:szCs w:val="16"/>
              </w:rPr>
            </w:pPr>
            <w:r w:rsidRPr="00045E24">
              <w:rPr>
                <w:b/>
                <w:bCs/>
                <w:sz w:val="18"/>
                <w:szCs w:val="16"/>
              </w:rPr>
              <w:t>Precision</w:t>
            </w:r>
          </w:p>
        </w:tc>
        <w:tc>
          <w:tcPr>
            <w:tcW w:w="0" w:type="auto"/>
            <w:tcBorders>
              <w:top w:val="single" w:sz="18" w:space="0" w:color="auto"/>
              <w:bottom w:val="single" w:sz="18" w:space="0" w:color="auto"/>
            </w:tcBorders>
            <w:shd w:val="clear" w:color="auto" w:fill="auto"/>
            <w:vAlign w:val="center"/>
          </w:tcPr>
          <w:p w14:paraId="653B170C" w14:textId="4B267C5C" w:rsidR="00152AC8" w:rsidRPr="00045E24" w:rsidRDefault="00152AC8" w:rsidP="001D3F45">
            <w:pPr>
              <w:spacing w:line="240" w:lineRule="auto"/>
              <w:jc w:val="left"/>
              <w:rPr>
                <w:b/>
                <w:bCs/>
                <w:sz w:val="18"/>
                <w:szCs w:val="16"/>
              </w:rPr>
            </w:pPr>
            <w:r w:rsidRPr="00045E24">
              <w:rPr>
                <w:b/>
                <w:bCs/>
                <w:sz w:val="18"/>
                <w:szCs w:val="16"/>
              </w:rPr>
              <w:t>Recall</w:t>
            </w:r>
          </w:p>
        </w:tc>
        <w:tc>
          <w:tcPr>
            <w:tcW w:w="0" w:type="auto"/>
            <w:tcBorders>
              <w:top w:val="single" w:sz="18" w:space="0" w:color="auto"/>
              <w:bottom w:val="single" w:sz="18" w:space="0" w:color="auto"/>
            </w:tcBorders>
            <w:shd w:val="clear" w:color="auto" w:fill="auto"/>
            <w:vAlign w:val="center"/>
          </w:tcPr>
          <w:p w14:paraId="26F00CD0" w14:textId="45745314" w:rsidR="00152AC8" w:rsidRPr="00045E24" w:rsidRDefault="00152AC8" w:rsidP="001D3F45">
            <w:pPr>
              <w:spacing w:line="240" w:lineRule="auto"/>
              <w:jc w:val="left"/>
              <w:rPr>
                <w:b/>
                <w:bCs/>
                <w:sz w:val="18"/>
                <w:szCs w:val="16"/>
              </w:rPr>
            </w:pPr>
            <w:r w:rsidRPr="00045E24">
              <w:rPr>
                <w:b/>
                <w:bCs/>
                <w:sz w:val="18"/>
                <w:szCs w:val="16"/>
              </w:rPr>
              <w:t>F-Measure</w:t>
            </w:r>
          </w:p>
        </w:tc>
        <w:tc>
          <w:tcPr>
            <w:tcW w:w="0" w:type="auto"/>
            <w:tcBorders>
              <w:top w:val="single" w:sz="18" w:space="0" w:color="auto"/>
              <w:bottom w:val="single" w:sz="18" w:space="0" w:color="auto"/>
            </w:tcBorders>
            <w:vAlign w:val="center"/>
          </w:tcPr>
          <w:p w14:paraId="62285F27" w14:textId="0C377D8D" w:rsidR="00152AC8" w:rsidRPr="00045E24" w:rsidRDefault="00152AC8" w:rsidP="001D3F45">
            <w:pPr>
              <w:spacing w:line="240" w:lineRule="auto"/>
              <w:jc w:val="left"/>
              <w:rPr>
                <w:b/>
                <w:bCs/>
                <w:sz w:val="18"/>
                <w:szCs w:val="16"/>
              </w:rPr>
            </w:pPr>
            <w:r w:rsidRPr="00045E24">
              <w:rPr>
                <w:b/>
                <w:bCs/>
                <w:sz w:val="18"/>
                <w:szCs w:val="16"/>
              </w:rPr>
              <w:t>95%-C</w:t>
            </w:r>
            <w:r w:rsidR="00955995">
              <w:rPr>
                <w:b/>
                <w:bCs/>
                <w:sz w:val="18"/>
                <w:szCs w:val="16"/>
              </w:rPr>
              <w:t>I</w:t>
            </w:r>
          </w:p>
        </w:tc>
      </w:tr>
      <w:tr w:rsidR="00045E24" w14:paraId="506DB4A9" w14:textId="77777777" w:rsidTr="001C5E9D">
        <w:trPr>
          <w:trHeight w:val="210"/>
          <w:jc w:val="center"/>
        </w:trPr>
        <w:tc>
          <w:tcPr>
            <w:tcW w:w="0" w:type="auto"/>
            <w:vMerge w:val="restart"/>
            <w:tcBorders>
              <w:top w:val="single" w:sz="18" w:space="0" w:color="auto"/>
            </w:tcBorders>
            <w:vAlign w:val="center"/>
          </w:tcPr>
          <w:p w14:paraId="7E7D7C4F" w14:textId="6ED82603" w:rsidR="00152AC8" w:rsidRPr="00045E24" w:rsidRDefault="00152AC8" w:rsidP="001D3F45">
            <w:pPr>
              <w:spacing w:line="240" w:lineRule="auto"/>
              <w:jc w:val="left"/>
              <w:rPr>
                <w:sz w:val="18"/>
                <w:szCs w:val="16"/>
              </w:rPr>
            </w:pPr>
            <w:r w:rsidRPr="00045E24">
              <w:rPr>
                <w:sz w:val="18"/>
                <w:szCs w:val="16"/>
              </w:rPr>
              <w:t>BERT base</w:t>
            </w:r>
          </w:p>
        </w:tc>
        <w:tc>
          <w:tcPr>
            <w:tcW w:w="0" w:type="auto"/>
            <w:tcBorders>
              <w:top w:val="single" w:sz="18" w:space="0" w:color="auto"/>
              <w:bottom w:val="nil"/>
            </w:tcBorders>
            <w:vAlign w:val="center"/>
          </w:tcPr>
          <w:p w14:paraId="2F16E0F4" w14:textId="778A3EF1" w:rsidR="00152AC8" w:rsidRPr="00045E24" w:rsidRDefault="00901039" w:rsidP="001D3F45">
            <w:pPr>
              <w:spacing w:line="240" w:lineRule="auto"/>
              <w:jc w:val="left"/>
              <w:rPr>
                <w:sz w:val="18"/>
                <w:szCs w:val="16"/>
              </w:rPr>
            </w:pPr>
            <w:r w:rsidRPr="00045E24">
              <w:rPr>
                <w:sz w:val="18"/>
                <w:szCs w:val="16"/>
              </w:rPr>
              <w:t>no context</w:t>
            </w:r>
          </w:p>
        </w:tc>
        <w:tc>
          <w:tcPr>
            <w:tcW w:w="0" w:type="auto"/>
            <w:tcBorders>
              <w:top w:val="single" w:sz="18" w:space="0" w:color="auto"/>
              <w:bottom w:val="nil"/>
            </w:tcBorders>
            <w:shd w:val="clear" w:color="auto" w:fill="auto"/>
            <w:vAlign w:val="center"/>
          </w:tcPr>
          <w:p w14:paraId="1BC0CD08" w14:textId="3C1E4FE6" w:rsidR="00152AC8" w:rsidRPr="00045E24" w:rsidRDefault="00670575" w:rsidP="001D3F45">
            <w:pPr>
              <w:spacing w:line="240" w:lineRule="auto"/>
              <w:jc w:val="left"/>
              <w:rPr>
                <w:sz w:val="18"/>
                <w:szCs w:val="16"/>
              </w:rPr>
            </w:pPr>
            <w:r w:rsidRPr="00045E24">
              <w:rPr>
                <w:color w:val="212121"/>
                <w:sz w:val="18"/>
                <w:szCs w:val="16"/>
              </w:rPr>
              <w:t>47.94%</w:t>
            </w:r>
          </w:p>
        </w:tc>
        <w:tc>
          <w:tcPr>
            <w:tcW w:w="0" w:type="auto"/>
            <w:tcBorders>
              <w:top w:val="single" w:sz="18" w:space="0" w:color="auto"/>
              <w:bottom w:val="nil"/>
            </w:tcBorders>
            <w:shd w:val="clear" w:color="auto" w:fill="auto"/>
            <w:vAlign w:val="center"/>
          </w:tcPr>
          <w:p w14:paraId="4E865DF5" w14:textId="41ED4B07" w:rsidR="00152AC8" w:rsidRPr="00045E24" w:rsidRDefault="00670575" w:rsidP="001D3F45">
            <w:pPr>
              <w:spacing w:line="240" w:lineRule="auto"/>
              <w:jc w:val="left"/>
              <w:rPr>
                <w:sz w:val="18"/>
                <w:szCs w:val="16"/>
              </w:rPr>
            </w:pPr>
            <w:r w:rsidRPr="00045E24">
              <w:rPr>
                <w:sz w:val="18"/>
                <w:szCs w:val="16"/>
              </w:rPr>
              <w:t>48.68%</w:t>
            </w:r>
          </w:p>
        </w:tc>
        <w:tc>
          <w:tcPr>
            <w:tcW w:w="0" w:type="auto"/>
            <w:tcBorders>
              <w:top w:val="single" w:sz="18" w:space="0" w:color="auto"/>
              <w:bottom w:val="nil"/>
            </w:tcBorders>
            <w:shd w:val="clear" w:color="auto" w:fill="auto"/>
            <w:vAlign w:val="center"/>
          </w:tcPr>
          <w:p w14:paraId="13CF66BC" w14:textId="389C33F9" w:rsidR="00152AC8" w:rsidRPr="00045E24" w:rsidRDefault="00670575" w:rsidP="001D3F45">
            <w:pPr>
              <w:spacing w:line="240" w:lineRule="auto"/>
              <w:jc w:val="left"/>
              <w:rPr>
                <w:sz w:val="18"/>
                <w:szCs w:val="16"/>
              </w:rPr>
            </w:pPr>
            <w:r w:rsidRPr="00045E24">
              <w:rPr>
                <w:sz w:val="18"/>
                <w:szCs w:val="16"/>
              </w:rPr>
              <w:t>46.15%</w:t>
            </w:r>
          </w:p>
        </w:tc>
        <w:tc>
          <w:tcPr>
            <w:tcW w:w="0" w:type="auto"/>
            <w:tcBorders>
              <w:top w:val="single" w:sz="18" w:space="0" w:color="auto"/>
              <w:bottom w:val="nil"/>
            </w:tcBorders>
            <w:vAlign w:val="center"/>
          </w:tcPr>
          <w:p w14:paraId="16A4EEE6" w14:textId="22A79135" w:rsidR="00152AC8" w:rsidRPr="00045E24" w:rsidRDefault="00670575" w:rsidP="001D3F45">
            <w:pPr>
              <w:spacing w:line="240" w:lineRule="auto"/>
              <w:jc w:val="left"/>
              <w:rPr>
                <w:sz w:val="18"/>
                <w:szCs w:val="16"/>
              </w:rPr>
            </w:pPr>
            <w:r w:rsidRPr="00045E24">
              <w:rPr>
                <w:sz w:val="18"/>
                <w:szCs w:val="16"/>
              </w:rPr>
              <w:t>[41.15%;51.16%]</w:t>
            </w:r>
          </w:p>
        </w:tc>
      </w:tr>
      <w:tr w:rsidR="00045E24" w14:paraId="43CCAF01" w14:textId="77777777" w:rsidTr="001C5E9D">
        <w:trPr>
          <w:trHeight w:val="229"/>
          <w:jc w:val="center"/>
        </w:trPr>
        <w:tc>
          <w:tcPr>
            <w:tcW w:w="0" w:type="auto"/>
            <w:vMerge/>
            <w:vAlign w:val="center"/>
          </w:tcPr>
          <w:p w14:paraId="7A0AA906" w14:textId="77777777" w:rsidR="00152AC8" w:rsidRPr="00045E24" w:rsidRDefault="00152AC8" w:rsidP="001D3F45">
            <w:pPr>
              <w:spacing w:line="240" w:lineRule="auto"/>
              <w:jc w:val="left"/>
              <w:rPr>
                <w:sz w:val="18"/>
                <w:szCs w:val="16"/>
              </w:rPr>
            </w:pPr>
          </w:p>
        </w:tc>
        <w:tc>
          <w:tcPr>
            <w:tcW w:w="0" w:type="auto"/>
            <w:tcBorders>
              <w:top w:val="nil"/>
              <w:bottom w:val="single" w:sz="12" w:space="0" w:color="auto"/>
            </w:tcBorders>
            <w:vAlign w:val="center"/>
          </w:tcPr>
          <w:p w14:paraId="06033488" w14:textId="554BE99A" w:rsidR="00152AC8" w:rsidRPr="00045E24" w:rsidRDefault="00901039" w:rsidP="001D3F45">
            <w:pPr>
              <w:spacing w:line="240" w:lineRule="auto"/>
              <w:jc w:val="left"/>
              <w:rPr>
                <w:sz w:val="18"/>
                <w:szCs w:val="16"/>
              </w:rPr>
            </w:pPr>
            <w:r w:rsidRPr="00045E24">
              <w:rPr>
                <w:sz w:val="18"/>
                <w:szCs w:val="16"/>
              </w:rPr>
              <w:t xml:space="preserve">1 </w:t>
            </w:r>
            <w:proofErr w:type="spellStart"/>
            <w:r w:rsidRPr="00045E24">
              <w:rPr>
                <w:sz w:val="18"/>
                <w:szCs w:val="16"/>
              </w:rPr>
              <w:t>prev</w:t>
            </w:r>
            <w:proofErr w:type="spellEnd"/>
            <w:r w:rsidRPr="00045E24">
              <w:rPr>
                <w:sz w:val="18"/>
                <w:szCs w:val="16"/>
              </w:rPr>
              <w:t xml:space="preserve"> turn</w:t>
            </w:r>
          </w:p>
        </w:tc>
        <w:tc>
          <w:tcPr>
            <w:tcW w:w="0" w:type="auto"/>
            <w:tcBorders>
              <w:top w:val="nil"/>
              <w:bottom w:val="single" w:sz="12" w:space="0" w:color="auto"/>
            </w:tcBorders>
            <w:shd w:val="clear" w:color="auto" w:fill="auto"/>
            <w:vAlign w:val="center"/>
          </w:tcPr>
          <w:p w14:paraId="440307DE" w14:textId="3C2C64E5" w:rsidR="00152AC8" w:rsidRPr="00045E24" w:rsidRDefault="00670575" w:rsidP="001D3F45">
            <w:pPr>
              <w:spacing w:line="240" w:lineRule="auto"/>
              <w:jc w:val="left"/>
              <w:rPr>
                <w:sz w:val="18"/>
                <w:szCs w:val="16"/>
              </w:rPr>
            </w:pPr>
            <w:r w:rsidRPr="00045E24">
              <w:rPr>
                <w:sz w:val="18"/>
                <w:szCs w:val="16"/>
              </w:rPr>
              <w:t>46.29%</w:t>
            </w:r>
          </w:p>
        </w:tc>
        <w:tc>
          <w:tcPr>
            <w:tcW w:w="0" w:type="auto"/>
            <w:tcBorders>
              <w:top w:val="nil"/>
              <w:bottom w:val="single" w:sz="12" w:space="0" w:color="auto"/>
            </w:tcBorders>
            <w:shd w:val="clear" w:color="auto" w:fill="auto"/>
            <w:vAlign w:val="center"/>
          </w:tcPr>
          <w:p w14:paraId="4351ADE9" w14:textId="751F7EE7" w:rsidR="00152AC8" w:rsidRPr="00045E24" w:rsidRDefault="00901039" w:rsidP="001D3F45">
            <w:pPr>
              <w:spacing w:line="240" w:lineRule="auto"/>
              <w:jc w:val="left"/>
              <w:rPr>
                <w:color w:val="212121"/>
                <w:sz w:val="18"/>
                <w:szCs w:val="16"/>
                <w:lang w:eastAsia="en-GB"/>
              </w:rPr>
            </w:pPr>
            <w:r w:rsidRPr="00045E24">
              <w:rPr>
                <w:color w:val="212121"/>
                <w:sz w:val="18"/>
                <w:szCs w:val="16"/>
              </w:rPr>
              <w:t>49.84%</w:t>
            </w:r>
          </w:p>
        </w:tc>
        <w:tc>
          <w:tcPr>
            <w:tcW w:w="0" w:type="auto"/>
            <w:tcBorders>
              <w:top w:val="nil"/>
              <w:bottom w:val="single" w:sz="12" w:space="0" w:color="auto"/>
            </w:tcBorders>
            <w:shd w:val="clear" w:color="auto" w:fill="auto"/>
            <w:vAlign w:val="center"/>
          </w:tcPr>
          <w:p w14:paraId="2F898A74" w14:textId="18A8E60C" w:rsidR="00152AC8" w:rsidRPr="00045E24" w:rsidRDefault="00670575" w:rsidP="001D3F45">
            <w:pPr>
              <w:spacing w:line="240" w:lineRule="auto"/>
              <w:jc w:val="left"/>
              <w:rPr>
                <w:sz w:val="18"/>
                <w:szCs w:val="16"/>
              </w:rPr>
            </w:pPr>
            <w:r w:rsidRPr="00045E24">
              <w:rPr>
                <w:sz w:val="18"/>
                <w:szCs w:val="16"/>
              </w:rPr>
              <w:t>45.38%</w:t>
            </w:r>
          </w:p>
        </w:tc>
        <w:tc>
          <w:tcPr>
            <w:tcW w:w="0" w:type="auto"/>
            <w:tcBorders>
              <w:top w:val="nil"/>
              <w:bottom w:val="single" w:sz="12" w:space="0" w:color="auto"/>
            </w:tcBorders>
            <w:vAlign w:val="center"/>
          </w:tcPr>
          <w:p w14:paraId="4A915091" w14:textId="6CD13ED6" w:rsidR="00152AC8" w:rsidRPr="00045E24" w:rsidRDefault="00670575" w:rsidP="001D3F45">
            <w:pPr>
              <w:spacing w:line="240" w:lineRule="auto"/>
              <w:jc w:val="left"/>
              <w:rPr>
                <w:sz w:val="18"/>
                <w:szCs w:val="16"/>
              </w:rPr>
            </w:pPr>
            <w:r w:rsidRPr="00045E24">
              <w:rPr>
                <w:sz w:val="18"/>
                <w:szCs w:val="16"/>
              </w:rPr>
              <w:t>[40.06%;50.70%]</w:t>
            </w:r>
          </w:p>
        </w:tc>
      </w:tr>
      <w:tr w:rsidR="00045E24" w14:paraId="0310F979" w14:textId="77777777" w:rsidTr="001C5E9D">
        <w:trPr>
          <w:trHeight w:val="201"/>
          <w:jc w:val="center"/>
        </w:trPr>
        <w:tc>
          <w:tcPr>
            <w:tcW w:w="0" w:type="auto"/>
            <w:vMerge w:val="restart"/>
            <w:vAlign w:val="center"/>
          </w:tcPr>
          <w:p w14:paraId="1E629B86" w14:textId="147BB088" w:rsidR="00152AC8" w:rsidRPr="00045E24" w:rsidRDefault="00901039" w:rsidP="001D3F45">
            <w:pPr>
              <w:spacing w:line="240" w:lineRule="auto"/>
              <w:jc w:val="left"/>
              <w:rPr>
                <w:sz w:val="18"/>
                <w:szCs w:val="16"/>
              </w:rPr>
            </w:pPr>
            <w:r w:rsidRPr="00045E24">
              <w:rPr>
                <w:sz w:val="18"/>
                <w:szCs w:val="16"/>
              </w:rPr>
              <w:t>CookBERT</w:t>
            </w:r>
          </w:p>
        </w:tc>
        <w:tc>
          <w:tcPr>
            <w:tcW w:w="0" w:type="auto"/>
            <w:tcBorders>
              <w:top w:val="single" w:sz="12" w:space="0" w:color="auto"/>
              <w:bottom w:val="nil"/>
            </w:tcBorders>
            <w:vAlign w:val="center"/>
          </w:tcPr>
          <w:p w14:paraId="47F51535" w14:textId="7BCD5E47" w:rsidR="00152AC8" w:rsidRPr="00045E24" w:rsidRDefault="00901039" w:rsidP="001D3F45">
            <w:pPr>
              <w:spacing w:line="240" w:lineRule="auto"/>
              <w:jc w:val="left"/>
              <w:rPr>
                <w:sz w:val="18"/>
                <w:szCs w:val="16"/>
              </w:rPr>
            </w:pPr>
            <w:r w:rsidRPr="00045E24">
              <w:rPr>
                <w:sz w:val="18"/>
                <w:szCs w:val="16"/>
              </w:rPr>
              <w:t>no context</w:t>
            </w:r>
          </w:p>
        </w:tc>
        <w:tc>
          <w:tcPr>
            <w:tcW w:w="0" w:type="auto"/>
            <w:tcBorders>
              <w:top w:val="single" w:sz="12" w:space="0" w:color="auto"/>
              <w:bottom w:val="nil"/>
            </w:tcBorders>
            <w:shd w:val="clear" w:color="auto" w:fill="auto"/>
            <w:vAlign w:val="center"/>
          </w:tcPr>
          <w:p w14:paraId="203B6E91" w14:textId="4B5253B7" w:rsidR="00152AC8" w:rsidRPr="00045E24" w:rsidRDefault="00670575" w:rsidP="001D3F45">
            <w:pPr>
              <w:spacing w:line="240" w:lineRule="auto"/>
              <w:jc w:val="left"/>
              <w:rPr>
                <w:sz w:val="18"/>
                <w:szCs w:val="16"/>
              </w:rPr>
            </w:pPr>
            <w:r w:rsidRPr="00045E24">
              <w:rPr>
                <w:sz w:val="18"/>
                <w:szCs w:val="16"/>
              </w:rPr>
              <w:t>48.58%</w:t>
            </w:r>
          </w:p>
        </w:tc>
        <w:tc>
          <w:tcPr>
            <w:tcW w:w="0" w:type="auto"/>
            <w:tcBorders>
              <w:top w:val="single" w:sz="12" w:space="0" w:color="auto"/>
              <w:bottom w:val="nil"/>
            </w:tcBorders>
            <w:shd w:val="clear" w:color="auto" w:fill="auto"/>
            <w:vAlign w:val="center"/>
          </w:tcPr>
          <w:p w14:paraId="230D8220" w14:textId="20E64AF0" w:rsidR="00152AC8" w:rsidRPr="00045E24" w:rsidRDefault="00670575" w:rsidP="001D3F45">
            <w:pPr>
              <w:spacing w:line="240" w:lineRule="auto"/>
              <w:jc w:val="left"/>
              <w:rPr>
                <w:sz w:val="18"/>
                <w:szCs w:val="16"/>
              </w:rPr>
            </w:pPr>
            <w:r w:rsidRPr="00045E24">
              <w:rPr>
                <w:sz w:val="18"/>
                <w:szCs w:val="16"/>
              </w:rPr>
              <w:t>55.65%</w:t>
            </w:r>
          </w:p>
        </w:tc>
        <w:tc>
          <w:tcPr>
            <w:tcW w:w="0" w:type="auto"/>
            <w:tcBorders>
              <w:top w:val="single" w:sz="12" w:space="0" w:color="auto"/>
              <w:bottom w:val="nil"/>
            </w:tcBorders>
            <w:shd w:val="clear" w:color="auto" w:fill="auto"/>
            <w:vAlign w:val="center"/>
          </w:tcPr>
          <w:p w14:paraId="5845CA1C" w14:textId="66DA70F4" w:rsidR="00152AC8" w:rsidRPr="00045E24" w:rsidRDefault="00670575" w:rsidP="001D3F45">
            <w:pPr>
              <w:spacing w:line="240" w:lineRule="auto"/>
              <w:jc w:val="left"/>
              <w:rPr>
                <w:sz w:val="18"/>
                <w:szCs w:val="16"/>
              </w:rPr>
            </w:pPr>
            <w:r w:rsidRPr="00045E24">
              <w:rPr>
                <w:sz w:val="18"/>
                <w:szCs w:val="16"/>
              </w:rPr>
              <w:t>50.72%</w:t>
            </w:r>
          </w:p>
        </w:tc>
        <w:tc>
          <w:tcPr>
            <w:tcW w:w="0" w:type="auto"/>
            <w:tcBorders>
              <w:top w:val="single" w:sz="12" w:space="0" w:color="auto"/>
              <w:bottom w:val="nil"/>
            </w:tcBorders>
            <w:vAlign w:val="center"/>
          </w:tcPr>
          <w:p w14:paraId="08676EC4" w14:textId="38D811A2" w:rsidR="00152AC8" w:rsidRPr="00045E24" w:rsidRDefault="00670575" w:rsidP="001D3F45">
            <w:pPr>
              <w:spacing w:line="240" w:lineRule="auto"/>
              <w:jc w:val="left"/>
              <w:rPr>
                <w:sz w:val="18"/>
                <w:szCs w:val="16"/>
              </w:rPr>
            </w:pPr>
            <w:r w:rsidRPr="00045E24">
              <w:rPr>
                <w:sz w:val="18"/>
                <w:szCs w:val="16"/>
              </w:rPr>
              <w:t>[45.54%;55.90%]</w:t>
            </w:r>
          </w:p>
        </w:tc>
      </w:tr>
      <w:tr w:rsidR="00045E24" w14:paraId="1B6508A4" w14:textId="77777777" w:rsidTr="001C5E9D">
        <w:trPr>
          <w:trHeight w:val="238"/>
          <w:jc w:val="center"/>
        </w:trPr>
        <w:tc>
          <w:tcPr>
            <w:tcW w:w="0" w:type="auto"/>
            <w:vMerge/>
            <w:tcBorders>
              <w:bottom w:val="single" w:sz="12" w:space="0" w:color="auto"/>
            </w:tcBorders>
            <w:vAlign w:val="center"/>
          </w:tcPr>
          <w:p w14:paraId="6875F4B3" w14:textId="77777777" w:rsidR="00152AC8" w:rsidRPr="00045E24" w:rsidRDefault="00152AC8" w:rsidP="001D3F45">
            <w:pPr>
              <w:spacing w:line="240" w:lineRule="auto"/>
              <w:jc w:val="left"/>
              <w:rPr>
                <w:sz w:val="18"/>
                <w:szCs w:val="16"/>
              </w:rPr>
            </w:pPr>
          </w:p>
        </w:tc>
        <w:tc>
          <w:tcPr>
            <w:tcW w:w="0" w:type="auto"/>
            <w:tcBorders>
              <w:top w:val="nil"/>
              <w:bottom w:val="single" w:sz="12" w:space="0" w:color="auto"/>
            </w:tcBorders>
            <w:vAlign w:val="center"/>
          </w:tcPr>
          <w:p w14:paraId="10395F41" w14:textId="63BDA9A1" w:rsidR="00152AC8" w:rsidRPr="00045E24" w:rsidRDefault="00901039" w:rsidP="001D3F45">
            <w:pPr>
              <w:spacing w:line="240" w:lineRule="auto"/>
              <w:jc w:val="left"/>
              <w:rPr>
                <w:sz w:val="18"/>
                <w:szCs w:val="16"/>
              </w:rPr>
            </w:pPr>
            <w:r w:rsidRPr="00045E24">
              <w:rPr>
                <w:sz w:val="18"/>
                <w:szCs w:val="16"/>
              </w:rPr>
              <w:t xml:space="preserve">1 </w:t>
            </w:r>
            <w:proofErr w:type="spellStart"/>
            <w:r w:rsidRPr="00045E24">
              <w:rPr>
                <w:sz w:val="18"/>
                <w:szCs w:val="16"/>
              </w:rPr>
              <w:t>prev</w:t>
            </w:r>
            <w:proofErr w:type="spellEnd"/>
            <w:r w:rsidRPr="00045E24">
              <w:rPr>
                <w:sz w:val="18"/>
                <w:szCs w:val="16"/>
              </w:rPr>
              <w:t xml:space="preserve"> turn</w:t>
            </w:r>
          </w:p>
        </w:tc>
        <w:tc>
          <w:tcPr>
            <w:tcW w:w="0" w:type="auto"/>
            <w:tcBorders>
              <w:top w:val="nil"/>
              <w:bottom w:val="single" w:sz="12" w:space="0" w:color="auto"/>
            </w:tcBorders>
            <w:shd w:val="clear" w:color="auto" w:fill="auto"/>
            <w:vAlign w:val="center"/>
          </w:tcPr>
          <w:p w14:paraId="04080D7E" w14:textId="66A9F685" w:rsidR="00152AC8" w:rsidRPr="00045E24" w:rsidRDefault="00670575" w:rsidP="001D3F45">
            <w:pPr>
              <w:spacing w:line="240" w:lineRule="auto"/>
              <w:jc w:val="left"/>
              <w:rPr>
                <w:sz w:val="18"/>
                <w:szCs w:val="16"/>
              </w:rPr>
            </w:pPr>
            <w:r w:rsidRPr="00045E24">
              <w:rPr>
                <w:sz w:val="18"/>
                <w:szCs w:val="16"/>
              </w:rPr>
              <w:t>52.26%</w:t>
            </w:r>
          </w:p>
        </w:tc>
        <w:tc>
          <w:tcPr>
            <w:tcW w:w="0" w:type="auto"/>
            <w:tcBorders>
              <w:top w:val="nil"/>
              <w:bottom w:val="single" w:sz="12" w:space="0" w:color="auto"/>
            </w:tcBorders>
            <w:shd w:val="clear" w:color="auto" w:fill="auto"/>
            <w:vAlign w:val="center"/>
          </w:tcPr>
          <w:p w14:paraId="43FA5C30" w14:textId="3F9813D7" w:rsidR="00152AC8" w:rsidRPr="00045E24" w:rsidRDefault="00670575" w:rsidP="001D3F45">
            <w:pPr>
              <w:spacing w:line="240" w:lineRule="auto"/>
              <w:jc w:val="left"/>
              <w:rPr>
                <w:sz w:val="18"/>
                <w:szCs w:val="16"/>
              </w:rPr>
            </w:pPr>
            <w:r w:rsidRPr="00045E24">
              <w:rPr>
                <w:sz w:val="18"/>
                <w:szCs w:val="16"/>
              </w:rPr>
              <w:t>59.30%</w:t>
            </w:r>
          </w:p>
        </w:tc>
        <w:tc>
          <w:tcPr>
            <w:tcW w:w="0" w:type="auto"/>
            <w:tcBorders>
              <w:top w:val="nil"/>
              <w:bottom w:val="single" w:sz="12" w:space="0" w:color="auto"/>
            </w:tcBorders>
            <w:shd w:val="clear" w:color="auto" w:fill="auto"/>
            <w:vAlign w:val="center"/>
          </w:tcPr>
          <w:p w14:paraId="76AF66DD" w14:textId="1F12E8A5" w:rsidR="00152AC8" w:rsidRPr="00045E24" w:rsidRDefault="00670575" w:rsidP="001D3F45">
            <w:pPr>
              <w:spacing w:line="240" w:lineRule="auto"/>
              <w:jc w:val="left"/>
              <w:rPr>
                <w:sz w:val="18"/>
                <w:szCs w:val="16"/>
              </w:rPr>
            </w:pPr>
            <w:r w:rsidRPr="00045E24">
              <w:rPr>
                <w:sz w:val="18"/>
                <w:szCs w:val="16"/>
              </w:rPr>
              <w:t>54.05%</w:t>
            </w:r>
          </w:p>
        </w:tc>
        <w:tc>
          <w:tcPr>
            <w:tcW w:w="0" w:type="auto"/>
            <w:tcBorders>
              <w:top w:val="nil"/>
              <w:bottom w:val="single" w:sz="12" w:space="0" w:color="auto"/>
            </w:tcBorders>
            <w:vAlign w:val="center"/>
          </w:tcPr>
          <w:p w14:paraId="420A2CCA" w14:textId="0EA66184" w:rsidR="00152AC8" w:rsidRPr="00045E24" w:rsidRDefault="00670575" w:rsidP="001D3F45">
            <w:pPr>
              <w:spacing w:line="240" w:lineRule="auto"/>
              <w:jc w:val="left"/>
              <w:rPr>
                <w:sz w:val="18"/>
                <w:szCs w:val="16"/>
              </w:rPr>
            </w:pPr>
            <w:r w:rsidRPr="00045E24">
              <w:rPr>
                <w:sz w:val="18"/>
                <w:szCs w:val="16"/>
              </w:rPr>
              <w:t>[48.93%;59.16%]</w:t>
            </w:r>
          </w:p>
        </w:tc>
      </w:tr>
      <w:tr w:rsidR="00045E24" w14:paraId="1931BBD0" w14:textId="77777777" w:rsidTr="001C5E9D">
        <w:trPr>
          <w:trHeight w:val="201"/>
          <w:jc w:val="center"/>
        </w:trPr>
        <w:tc>
          <w:tcPr>
            <w:tcW w:w="0" w:type="auto"/>
            <w:vMerge w:val="restart"/>
            <w:tcBorders>
              <w:top w:val="single" w:sz="12" w:space="0" w:color="auto"/>
              <w:bottom w:val="single" w:sz="12" w:space="0" w:color="auto"/>
            </w:tcBorders>
            <w:vAlign w:val="center"/>
          </w:tcPr>
          <w:p w14:paraId="52F27B27" w14:textId="752E2088" w:rsidR="00152AC8" w:rsidRPr="00045E24" w:rsidRDefault="00901039" w:rsidP="001D3F45">
            <w:pPr>
              <w:spacing w:line="240" w:lineRule="auto"/>
              <w:jc w:val="left"/>
              <w:rPr>
                <w:sz w:val="18"/>
                <w:szCs w:val="16"/>
              </w:rPr>
            </w:pPr>
            <w:r w:rsidRPr="00045E24">
              <w:rPr>
                <w:sz w:val="18"/>
                <w:szCs w:val="16"/>
              </w:rPr>
              <w:t>FoodBERT</w:t>
            </w:r>
          </w:p>
        </w:tc>
        <w:tc>
          <w:tcPr>
            <w:tcW w:w="0" w:type="auto"/>
            <w:tcBorders>
              <w:top w:val="single" w:sz="12" w:space="0" w:color="auto"/>
              <w:bottom w:val="nil"/>
            </w:tcBorders>
            <w:vAlign w:val="center"/>
          </w:tcPr>
          <w:p w14:paraId="3B6B5D69" w14:textId="3655251B" w:rsidR="00152AC8" w:rsidRPr="00045E24" w:rsidRDefault="00901039" w:rsidP="001D3F45">
            <w:pPr>
              <w:spacing w:line="240" w:lineRule="auto"/>
              <w:jc w:val="left"/>
              <w:rPr>
                <w:sz w:val="18"/>
                <w:szCs w:val="16"/>
              </w:rPr>
            </w:pPr>
            <w:r w:rsidRPr="00045E24">
              <w:rPr>
                <w:sz w:val="18"/>
                <w:szCs w:val="16"/>
              </w:rPr>
              <w:t>no context</w:t>
            </w:r>
          </w:p>
        </w:tc>
        <w:tc>
          <w:tcPr>
            <w:tcW w:w="0" w:type="auto"/>
            <w:tcBorders>
              <w:top w:val="single" w:sz="12" w:space="0" w:color="auto"/>
              <w:bottom w:val="nil"/>
            </w:tcBorders>
            <w:shd w:val="clear" w:color="auto" w:fill="auto"/>
            <w:vAlign w:val="center"/>
          </w:tcPr>
          <w:p w14:paraId="20EB619C" w14:textId="64E761BF" w:rsidR="00152AC8" w:rsidRPr="00045E24" w:rsidRDefault="00901039" w:rsidP="001D3F45">
            <w:pPr>
              <w:spacing w:line="240" w:lineRule="auto"/>
              <w:jc w:val="left"/>
              <w:rPr>
                <w:color w:val="212121"/>
                <w:sz w:val="18"/>
                <w:szCs w:val="16"/>
                <w:lang w:eastAsia="en-GB"/>
              </w:rPr>
            </w:pPr>
            <w:r w:rsidRPr="00045E24">
              <w:rPr>
                <w:color w:val="212121"/>
                <w:sz w:val="18"/>
                <w:szCs w:val="16"/>
              </w:rPr>
              <w:t>42.41%</w:t>
            </w:r>
          </w:p>
        </w:tc>
        <w:tc>
          <w:tcPr>
            <w:tcW w:w="0" w:type="auto"/>
            <w:tcBorders>
              <w:top w:val="single" w:sz="12" w:space="0" w:color="auto"/>
              <w:bottom w:val="nil"/>
            </w:tcBorders>
            <w:shd w:val="clear" w:color="auto" w:fill="auto"/>
            <w:vAlign w:val="center"/>
          </w:tcPr>
          <w:p w14:paraId="010C56B2" w14:textId="53099151" w:rsidR="00152AC8" w:rsidRPr="00045E24" w:rsidRDefault="00670575" w:rsidP="001D3F45">
            <w:pPr>
              <w:spacing w:line="240" w:lineRule="auto"/>
              <w:jc w:val="left"/>
              <w:rPr>
                <w:sz w:val="18"/>
                <w:szCs w:val="16"/>
              </w:rPr>
            </w:pPr>
            <w:r w:rsidRPr="00045E24">
              <w:rPr>
                <w:sz w:val="18"/>
                <w:szCs w:val="16"/>
              </w:rPr>
              <w:t>49.81%</w:t>
            </w:r>
          </w:p>
        </w:tc>
        <w:tc>
          <w:tcPr>
            <w:tcW w:w="0" w:type="auto"/>
            <w:tcBorders>
              <w:top w:val="single" w:sz="12" w:space="0" w:color="auto"/>
              <w:bottom w:val="nil"/>
            </w:tcBorders>
            <w:shd w:val="clear" w:color="auto" w:fill="auto"/>
            <w:vAlign w:val="center"/>
          </w:tcPr>
          <w:p w14:paraId="5166A6E8" w14:textId="4E8C4385" w:rsidR="00152AC8" w:rsidRPr="00045E24" w:rsidRDefault="00670575" w:rsidP="001D3F45">
            <w:pPr>
              <w:spacing w:line="240" w:lineRule="auto"/>
              <w:jc w:val="left"/>
              <w:rPr>
                <w:sz w:val="18"/>
                <w:szCs w:val="16"/>
              </w:rPr>
            </w:pPr>
            <w:r w:rsidRPr="00045E24">
              <w:rPr>
                <w:sz w:val="18"/>
                <w:szCs w:val="16"/>
              </w:rPr>
              <w:t>44.32%</w:t>
            </w:r>
          </w:p>
        </w:tc>
        <w:tc>
          <w:tcPr>
            <w:tcW w:w="0" w:type="auto"/>
            <w:tcBorders>
              <w:top w:val="single" w:sz="12" w:space="0" w:color="auto"/>
              <w:bottom w:val="nil"/>
            </w:tcBorders>
            <w:vAlign w:val="center"/>
          </w:tcPr>
          <w:p w14:paraId="6A1DED9E" w14:textId="6837BC7C" w:rsidR="00152AC8" w:rsidRPr="00045E24" w:rsidRDefault="00670575" w:rsidP="001D3F45">
            <w:pPr>
              <w:spacing w:line="240" w:lineRule="auto"/>
              <w:jc w:val="left"/>
              <w:rPr>
                <w:sz w:val="18"/>
                <w:szCs w:val="16"/>
              </w:rPr>
            </w:pPr>
            <w:r w:rsidRPr="00045E24">
              <w:rPr>
                <w:sz w:val="18"/>
                <w:szCs w:val="16"/>
              </w:rPr>
              <w:t>[38.92%;49.73%]</w:t>
            </w:r>
          </w:p>
        </w:tc>
      </w:tr>
      <w:tr w:rsidR="00045E24" w14:paraId="6738E3AA" w14:textId="77777777" w:rsidTr="001C5E9D">
        <w:trPr>
          <w:trHeight w:val="229"/>
          <w:jc w:val="center"/>
        </w:trPr>
        <w:tc>
          <w:tcPr>
            <w:tcW w:w="0" w:type="auto"/>
            <w:vMerge/>
            <w:tcBorders>
              <w:top w:val="single" w:sz="12" w:space="0" w:color="auto"/>
              <w:bottom w:val="single" w:sz="12" w:space="0" w:color="auto"/>
            </w:tcBorders>
            <w:vAlign w:val="center"/>
          </w:tcPr>
          <w:p w14:paraId="057DB91E" w14:textId="77777777" w:rsidR="00152AC8" w:rsidRPr="00045E24" w:rsidRDefault="00152AC8" w:rsidP="001D3F45">
            <w:pPr>
              <w:spacing w:line="240" w:lineRule="auto"/>
              <w:jc w:val="left"/>
              <w:rPr>
                <w:sz w:val="18"/>
                <w:szCs w:val="16"/>
              </w:rPr>
            </w:pPr>
          </w:p>
        </w:tc>
        <w:tc>
          <w:tcPr>
            <w:tcW w:w="0" w:type="auto"/>
            <w:tcBorders>
              <w:top w:val="nil"/>
              <w:bottom w:val="single" w:sz="12" w:space="0" w:color="auto"/>
            </w:tcBorders>
            <w:vAlign w:val="center"/>
          </w:tcPr>
          <w:p w14:paraId="43335863" w14:textId="49259AAA" w:rsidR="00152AC8" w:rsidRPr="00045E24" w:rsidRDefault="00901039" w:rsidP="001D3F45">
            <w:pPr>
              <w:spacing w:line="240" w:lineRule="auto"/>
              <w:jc w:val="left"/>
              <w:rPr>
                <w:sz w:val="18"/>
                <w:szCs w:val="16"/>
              </w:rPr>
            </w:pPr>
            <w:r w:rsidRPr="00045E24">
              <w:rPr>
                <w:sz w:val="18"/>
                <w:szCs w:val="16"/>
              </w:rPr>
              <w:t xml:space="preserve">1 </w:t>
            </w:r>
            <w:proofErr w:type="spellStart"/>
            <w:r w:rsidRPr="00045E24">
              <w:rPr>
                <w:sz w:val="18"/>
                <w:szCs w:val="16"/>
              </w:rPr>
              <w:t>prev</w:t>
            </w:r>
            <w:proofErr w:type="spellEnd"/>
            <w:r w:rsidRPr="00045E24">
              <w:rPr>
                <w:sz w:val="18"/>
                <w:szCs w:val="16"/>
              </w:rPr>
              <w:t xml:space="preserve"> turn</w:t>
            </w:r>
          </w:p>
        </w:tc>
        <w:tc>
          <w:tcPr>
            <w:tcW w:w="0" w:type="auto"/>
            <w:tcBorders>
              <w:top w:val="nil"/>
              <w:bottom w:val="single" w:sz="12" w:space="0" w:color="auto"/>
            </w:tcBorders>
            <w:shd w:val="clear" w:color="auto" w:fill="auto"/>
            <w:vAlign w:val="center"/>
          </w:tcPr>
          <w:p w14:paraId="23D2B96A" w14:textId="24547063" w:rsidR="00152AC8" w:rsidRPr="00045E24" w:rsidRDefault="00670575" w:rsidP="001D3F45">
            <w:pPr>
              <w:spacing w:line="240" w:lineRule="auto"/>
              <w:jc w:val="left"/>
              <w:rPr>
                <w:sz w:val="18"/>
                <w:szCs w:val="16"/>
              </w:rPr>
            </w:pPr>
            <w:r w:rsidRPr="00045E24">
              <w:rPr>
                <w:sz w:val="18"/>
                <w:szCs w:val="16"/>
              </w:rPr>
              <w:t>36.89%</w:t>
            </w:r>
          </w:p>
        </w:tc>
        <w:tc>
          <w:tcPr>
            <w:tcW w:w="0" w:type="auto"/>
            <w:tcBorders>
              <w:top w:val="nil"/>
              <w:bottom w:val="single" w:sz="12" w:space="0" w:color="auto"/>
            </w:tcBorders>
            <w:shd w:val="clear" w:color="auto" w:fill="auto"/>
            <w:vAlign w:val="center"/>
          </w:tcPr>
          <w:p w14:paraId="661FDD1D" w14:textId="728EB0F0" w:rsidR="00152AC8" w:rsidRPr="00045E24" w:rsidRDefault="00670575" w:rsidP="001D3F45">
            <w:pPr>
              <w:spacing w:line="240" w:lineRule="auto"/>
              <w:jc w:val="left"/>
              <w:rPr>
                <w:sz w:val="18"/>
                <w:szCs w:val="16"/>
              </w:rPr>
            </w:pPr>
            <w:r w:rsidRPr="00045E24">
              <w:rPr>
                <w:sz w:val="18"/>
                <w:szCs w:val="16"/>
              </w:rPr>
              <w:t>44.49%</w:t>
            </w:r>
          </w:p>
        </w:tc>
        <w:tc>
          <w:tcPr>
            <w:tcW w:w="0" w:type="auto"/>
            <w:tcBorders>
              <w:top w:val="nil"/>
              <w:bottom w:val="single" w:sz="12" w:space="0" w:color="auto"/>
            </w:tcBorders>
            <w:shd w:val="clear" w:color="auto" w:fill="auto"/>
            <w:vAlign w:val="center"/>
          </w:tcPr>
          <w:p w14:paraId="6F7297EB" w14:textId="4C3FEA87" w:rsidR="00152AC8" w:rsidRPr="00045E24" w:rsidRDefault="00670575" w:rsidP="001D3F45">
            <w:pPr>
              <w:spacing w:line="240" w:lineRule="auto"/>
              <w:jc w:val="left"/>
              <w:rPr>
                <w:sz w:val="18"/>
                <w:szCs w:val="16"/>
              </w:rPr>
            </w:pPr>
            <w:r w:rsidRPr="00045E24">
              <w:rPr>
                <w:sz w:val="18"/>
                <w:szCs w:val="16"/>
              </w:rPr>
              <w:t>38.09%</w:t>
            </w:r>
          </w:p>
        </w:tc>
        <w:tc>
          <w:tcPr>
            <w:tcW w:w="0" w:type="auto"/>
            <w:tcBorders>
              <w:top w:val="nil"/>
              <w:bottom w:val="single" w:sz="12" w:space="0" w:color="auto"/>
            </w:tcBorders>
            <w:vAlign w:val="center"/>
          </w:tcPr>
          <w:p w14:paraId="1A3B1247" w14:textId="2EA77FEC" w:rsidR="00152AC8" w:rsidRPr="00045E24" w:rsidRDefault="00670575" w:rsidP="001D3F45">
            <w:pPr>
              <w:keepNext/>
              <w:spacing w:line="240" w:lineRule="auto"/>
              <w:jc w:val="left"/>
              <w:rPr>
                <w:sz w:val="18"/>
                <w:szCs w:val="16"/>
              </w:rPr>
            </w:pPr>
            <w:r w:rsidRPr="00045E24">
              <w:rPr>
                <w:sz w:val="18"/>
                <w:szCs w:val="16"/>
              </w:rPr>
              <w:t>[32.64%;43.55%]</w:t>
            </w:r>
          </w:p>
        </w:tc>
      </w:tr>
    </w:tbl>
    <w:p w14:paraId="17B96B7B" w14:textId="0DCCCDA0" w:rsidR="00EF39A2" w:rsidRDefault="00670575" w:rsidP="00EF39A2">
      <w:pPr>
        <w:pStyle w:val="Beschriftung"/>
      </w:pPr>
      <w:r>
        <w:t xml:space="preserve">Table </w:t>
      </w:r>
      <w:r>
        <w:fldChar w:fldCharType="begin"/>
      </w:r>
      <w:r>
        <w:instrText xml:space="preserve"> SEQ Table \* ARABIC </w:instrText>
      </w:r>
      <w:r>
        <w:fldChar w:fldCharType="separate"/>
      </w:r>
      <w:r w:rsidR="001A6633">
        <w:rPr>
          <w:noProof/>
        </w:rPr>
        <w:t>5</w:t>
      </w:r>
      <w:r>
        <w:fldChar w:fldCharType="end"/>
      </w:r>
      <w:r>
        <w:t xml:space="preserve">: </w:t>
      </w:r>
      <w:r w:rsidR="000931BA">
        <w:t>Information need</w:t>
      </w:r>
      <w:r w:rsidR="00675943">
        <w:t xml:space="preserve"> classification</w:t>
      </w:r>
      <w:r>
        <w:t xml:space="preserve"> </w:t>
      </w:r>
      <w:r w:rsidR="00675943">
        <w:t xml:space="preserve">experiment </w:t>
      </w:r>
      <w:r>
        <w:t>results after 10-fold cross validation grouped by model and condition.</w:t>
      </w:r>
    </w:p>
    <w:p w14:paraId="36A7AFF0" w14:textId="09C6450F" w:rsidR="00D84864" w:rsidRDefault="00B8552A" w:rsidP="00A120C1">
      <w:r>
        <w:t xml:space="preserve">The results </w:t>
      </w:r>
      <w:r w:rsidR="00A515CE">
        <w:t xml:space="preserve">for the precision, recall and F-measure </w:t>
      </w:r>
      <w:r>
        <w:t xml:space="preserve">for the </w:t>
      </w:r>
      <w:r w:rsidR="000931BA">
        <w:t>information need</w:t>
      </w:r>
      <w:r>
        <w:t xml:space="preserve"> classification </w:t>
      </w:r>
      <w:r w:rsidR="008C7506">
        <w:t xml:space="preserve">task </w:t>
      </w:r>
      <w:r>
        <w:t xml:space="preserve">are </w:t>
      </w:r>
      <w:r w:rsidRPr="00B8552A">
        <w:rPr>
          <w:highlight w:val="yellow"/>
        </w:rPr>
        <w:t>listed in table 4.</w:t>
      </w:r>
      <w:r w:rsidR="003375B5">
        <w:t xml:space="preserve"> Accuracy was not considered as it is not a reliable metric in this case due to the high imbalance of the dataset.</w:t>
      </w:r>
      <w:r>
        <w:t xml:space="preserve"> It shows that CookBERT performs best for both conditions, followed by BERT base which outperforms FoodBERT in both conditions. </w:t>
      </w:r>
    </w:p>
    <w:p w14:paraId="133E6BF0" w14:textId="6104AB40" w:rsidR="00A120C1" w:rsidRDefault="00B8552A" w:rsidP="00D84864">
      <w:pPr>
        <w:pStyle w:val="Folgeabsatz"/>
      </w:pPr>
      <w:r>
        <w:t xml:space="preserve">To check </w:t>
      </w:r>
      <w:r w:rsidR="006208C7">
        <w:t>whether</w:t>
      </w:r>
      <w:r>
        <w:t xml:space="preserve"> the performance of any model</w:t>
      </w:r>
      <w:r w:rsidR="006208C7">
        <w:t xml:space="preserve"> </w:t>
      </w:r>
      <w:r>
        <w:t>is significantly different from</w:t>
      </w:r>
      <w:r w:rsidR="006208C7">
        <w:t xml:space="preserve"> others </w:t>
      </w:r>
      <w:r w:rsidR="00016112">
        <w:t xml:space="preserve">with respect to the two </w:t>
      </w:r>
      <w:r w:rsidR="006208C7">
        <w:t>conditions, a one-way ANOVA, followed by a pairwise post-</w:t>
      </w:r>
      <w:r w:rsidR="006208C7">
        <w:lastRenderedPageBreak/>
        <w:t xml:space="preserve">hoc t-test with Bonferroni-adjusted values was conducted. When comparing the model’s performance for the </w:t>
      </w:r>
      <w:r w:rsidR="006208C7" w:rsidRPr="006208C7">
        <w:rPr>
          <w:i/>
          <w:iCs/>
        </w:rPr>
        <w:t>no context</w:t>
      </w:r>
      <w:r w:rsidR="006208C7">
        <w:t xml:space="preserve"> condition, no significant differences were found (F = 1.5789635379047495, p = 0.2077566090518626). In case of the </w:t>
      </w:r>
      <w:r w:rsidR="000931BA" w:rsidRPr="000931BA">
        <w:rPr>
          <w:i/>
          <w:iCs/>
        </w:rPr>
        <w:t>one</w:t>
      </w:r>
      <w:r w:rsidR="006208C7" w:rsidRPr="006208C7">
        <w:rPr>
          <w:i/>
          <w:iCs/>
        </w:rPr>
        <w:t xml:space="preserve"> prev</w:t>
      </w:r>
      <w:r w:rsidR="000931BA">
        <w:rPr>
          <w:i/>
          <w:iCs/>
        </w:rPr>
        <w:t>ious</w:t>
      </w:r>
      <w:r w:rsidR="006208C7" w:rsidRPr="006208C7">
        <w:rPr>
          <w:i/>
          <w:iCs/>
        </w:rPr>
        <w:t xml:space="preserve"> turn</w:t>
      </w:r>
      <w:r w:rsidR="006208C7">
        <w:rPr>
          <w:i/>
          <w:iCs/>
        </w:rPr>
        <w:t xml:space="preserve"> </w:t>
      </w:r>
      <w:r w:rsidR="006208C7" w:rsidRPr="006208C7">
        <w:t xml:space="preserve">condition, CookBERT </w:t>
      </w:r>
      <w:r w:rsidR="006208C7">
        <w:t xml:space="preserve">performs </w:t>
      </w:r>
      <w:r w:rsidR="006208C7" w:rsidRPr="006208C7">
        <w:t xml:space="preserve">significantly </w:t>
      </w:r>
      <w:r w:rsidR="006208C7">
        <w:t>better</w:t>
      </w:r>
      <w:r w:rsidR="000776C7">
        <w:t xml:space="preserve"> than FoodBERT (p = 0.000103)</w:t>
      </w:r>
      <w:r w:rsidR="00A120C1">
        <w:t xml:space="preserve">. The </w:t>
      </w:r>
      <w:r w:rsidR="000776C7">
        <w:t xml:space="preserve">results between CookBERT and </w:t>
      </w:r>
      <w:proofErr w:type="spellStart"/>
      <w:r w:rsidR="000776C7">
        <w:t>BERTbase</w:t>
      </w:r>
      <w:proofErr w:type="spellEnd"/>
      <w:r w:rsidR="000776C7">
        <w:t xml:space="preserve"> (p = 0.062466) and </w:t>
      </w:r>
      <w:proofErr w:type="spellStart"/>
      <w:r w:rsidR="000776C7">
        <w:t>BERTbase</w:t>
      </w:r>
      <w:proofErr w:type="spellEnd"/>
      <w:r w:rsidR="000776C7">
        <w:t xml:space="preserve"> and FoodBERT (p = 0.177768) are not significant. </w:t>
      </w:r>
    </w:p>
    <w:p w14:paraId="48DFA416" w14:textId="77777777" w:rsidR="005D7E65" w:rsidRDefault="007001B9" w:rsidP="005D7E65">
      <w:pPr>
        <w:pStyle w:val="Folgeabsatz"/>
      </w:pPr>
      <w:r>
        <w:t>To assess</w:t>
      </w:r>
      <w:r w:rsidR="00A120C1">
        <w:t xml:space="preserve"> the overall performance of the models</w:t>
      </w:r>
      <w:r>
        <w:t>, t</w:t>
      </w:r>
      <w:r w:rsidR="00A120C1">
        <w:t>he same statistical procedure</w:t>
      </w:r>
      <w:r>
        <w:t xml:space="preserve"> </w:t>
      </w:r>
      <w:r w:rsidR="005D7E65">
        <w:t xml:space="preserve">as mentioned above </w:t>
      </w:r>
      <w:r>
        <w:t>was applied</w:t>
      </w:r>
      <w:r w:rsidR="00A120C1">
        <w:t xml:space="preserve">. This indicates that CookBERT </w:t>
      </w:r>
      <w:r w:rsidR="009B7FA1">
        <w:t xml:space="preserve">performs significantly better than BERT base (p = 0.033649) and FoodBERT (p = 0.000105). No significant difference was found between FoodBERT and </w:t>
      </w:r>
      <w:proofErr w:type="spellStart"/>
      <w:r w:rsidR="009B7FA1">
        <w:t>BERTbase</w:t>
      </w:r>
      <w:proofErr w:type="spellEnd"/>
      <w:r w:rsidR="009B7FA1">
        <w:t xml:space="preserve"> (p = 0.267011).</w:t>
      </w:r>
      <w:r>
        <w:t xml:space="preserve"> The overall performance over both conditions is 52.38% for CookBERT, 45.77% for BERT base and 41.21% for FoodBERT. </w:t>
      </w:r>
    </w:p>
    <w:p w14:paraId="70369AFF" w14:textId="7C760253" w:rsidR="00DB26E4" w:rsidRDefault="00DB26E4" w:rsidP="005D7E65">
      <w:pPr>
        <w:pStyle w:val="Folgeabsatz"/>
      </w:pPr>
      <w:r w:rsidRPr="00FF4805">
        <w:t xml:space="preserve">In addition, </w:t>
      </w:r>
      <w:r w:rsidR="00D11AC1" w:rsidRPr="00FF4805">
        <w:t xml:space="preserve">a one-way ANOVA was conducted to check if </w:t>
      </w:r>
      <w:r w:rsidR="00A515CE">
        <w:t xml:space="preserve">the best model’s performance, namely </w:t>
      </w:r>
      <w:proofErr w:type="spellStart"/>
      <w:r w:rsidRPr="00FF4805">
        <w:t>CookBERT’s</w:t>
      </w:r>
      <w:proofErr w:type="spellEnd"/>
      <w:r w:rsidR="00A515CE">
        <w:t>, i</w:t>
      </w:r>
      <w:r w:rsidR="005D7E65" w:rsidRPr="00FF4805">
        <w:t xml:space="preserve">s significantly different between both conditions. Although </w:t>
      </w:r>
      <w:r w:rsidR="00D11AC1" w:rsidRPr="00FF4805">
        <w:t xml:space="preserve">CookBERT performed better for the </w:t>
      </w:r>
      <w:r w:rsidR="000931BA">
        <w:rPr>
          <w:i/>
          <w:iCs/>
        </w:rPr>
        <w:t>one</w:t>
      </w:r>
      <w:r w:rsidR="00D11AC1" w:rsidRPr="00FF4805">
        <w:rPr>
          <w:i/>
          <w:iCs/>
        </w:rPr>
        <w:t xml:space="preserve"> prev</w:t>
      </w:r>
      <w:r w:rsidR="000931BA">
        <w:rPr>
          <w:i/>
          <w:iCs/>
        </w:rPr>
        <w:t>ious</w:t>
      </w:r>
      <w:r w:rsidR="00D11AC1" w:rsidRPr="00FF4805">
        <w:rPr>
          <w:i/>
          <w:iCs/>
        </w:rPr>
        <w:t xml:space="preserve"> turn</w:t>
      </w:r>
      <w:r w:rsidR="00D11AC1" w:rsidRPr="00FF4805">
        <w:t xml:space="preserve"> </w:t>
      </w:r>
      <w:r w:rsidR="00FF4805" w:rsidRPr="00FF4805">
        <w:t xml:space="preserve">condition </w:t>
      </w:r>
      <w:r w:rsidR="00A52EC0" w:rsidRPr="00FF4805">
        <w:t xml:space="preserve">(M = 54.05%) </w:t>
      </w:r>
      <w:r w:rsidR="00D11AC1" w:rsidRPr="00FF4805">
        <w:t xml:space="preserve">than </w:t>
      </w:r>
      <w:r w:rsidR="00FF4805" w:rsidRPr="00FF4805">
        <w:t>for the</w:t>
      </w:r>
      <w:r w:rsidR="00D11AC1" w:rsidRPr="00FF4805">
        <w:t xml:space="preserve"> </w:t>
      </w:r>
      <w:r w:rsidR="00FF4805" w:rsidRPr="00FF4805">
        <w:rPr>
          <w:i/>
          <w:iCs/>
        </w:rPr>
        <w:t>no context</w:t>
      </w:r>
      <w:r w:rsidR="00FF4805" w:rsidRPr="00FF4805">
        <w:t xml:space="preserve"> one</w:t>
      </w:r>
      <w:r w:rsidR="00A52EC0" w:rsidRPr="00A52EC0">
        <w:t xml:space="preserve"> </w:t>
      </w:r>
      <w:r w:rsidR="00A52EC0">
        <w:t>(</w:t>
      </w:r>
      <w:r w:rsidR="00A52EC0" w:rsidRPr="00FF4805">
        <w:t>M = 50.72%)</w:t>
      </w:r>
      <w:r w:rsidR="00D11AC1" w:rsidRPr="00FF4805">
        <w:t>,</w:t>
      </w:r>
      <w:r w:rsidR="00ED24A8" w:rsidRPr="00FF4805">
        <w:t xml:space="preserve"> </w:t>
      </w:r>
      <w:r w:rsidR="0018221C" w:rsidRPr="00FF4805">
        <w:t>these findings are not significant (</w:t>
      </w:r>
      <w:r w:rsidR="00D11AC1" w:rsidRPr="00FF4805">
        <w:t>F = 0.8188998154262772, p = 0.3665010230982727</w:t>
      </w:r>
      <w:r w:rsidR="0018221C" w:rsidRPr="00FF4805">
        <w:t>).</w:t>
      </w:r>
    </w:p>
    <w:p w14:paraId="6DF02C79" w14:textId="6D9F31B6" w:rsidR="0094192B" w:rsidRDefault="0094192B" w:rsidP="0094192B">
      <w:pPr>
        <w:pStyle w:val="berschrift2"/>
      </w:pPr>
      <w:bookmarkStart w:id="45" w:name="_Toc98674064"/>
      <w:r>
        <w:t>Named</w:t>
      </w:r>
      <w:r w:rsidR="002F6FB0">
        <w:t xml:space="preserve"> E</w:t>
      </w:r>
      <w:r>
        <w:t xml:space="preserve">ntity </w:t>
      </w:r>
      <w:r w:rsidR="002F6FB0">
        <w:t>R</w:t>
      </w:r>
      <w:r>
        <w:t>ecognition</w:t>
      </w:r>
      <w:bookmarkEnd w:id="45"/>
    </w:p>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91"/>
        <w:gridCol w:w="1707"/>
        <w:gridCol w:w="976"/>
        <w:gridCol w:w="773"/>
        <w:gridCol w:w="1087"/>
        <w:gridCol w:w="1494"/>
      </w:tblGrid>
      <w:tr w:rsidR="008D03D0" w:rsidRPr="00955995" w14:paraId="46E71A81" w14:textId="6AC86726" w:rsidTr="001C5E9D">
        <w:trPr>
          <w:jc w:val="center"/>
        </w:trPr>
        <w:tc>
          <w:tcPr>
            <w:tcW w:w="0" w:type="auto"/>
            <w:tcBorders>
              <w:top w:val="single" w:sz="18" w:space="0" w:color="auto"/>
              <w:bottom w:val="single" w:sz="18" w:space="0" w:color="auto"/>
            </w:tcBorders>
            <w:vAlign w:val="center"/>
          </w:tcPr>
          <w:p w14:paraId="6DC2BD97" w14:textId="649D4A21" w:rsidR="00A31779" w:rsidRPr="00955995" w:rsidRDefault="00A31779" w:rsidP="001C5E9D">
            <w:pPr>
              <w:spacing w:line="240" w:lineRule="auto"/>
              <w:jc w:val="left"/>
              <w:rPr>
                <w:b/>
                <w:bCs/>
                <w:sz w:val="18"/>
                <w:szCs w:val="18"/>
              </w:rPr>
            </w:pPr>
            <w:r w:rsidRPr="00955995">
              <w:rPr>
                <w:b/>
                <w:bCs/>
                <w:sz w:val="18"/>
                <w:szCs w:val="18"/>
              </w:rPr>
              <w:t>Model</w:t>
            </w:r>
          </w:p>
        </w:tc>
        <w:tc>
          <w:tcPr>
            <w:tcW w:w="0" w:type="auto"/>
            <w:tcBorders>
              <w:top w:val="single" w:sz="18" w:space="0" w:color="auto"/>
              <w:bottom w:val="single" w:sz="18" w:space="0" w:color="auto"/>
            </w:tcBorders>
            <w:vAlign w:val="center"/>
          </w:tcPr>
          <w:p w14:paraId="62F03C6B" w14:textId="36FF0E97" w:rsidR="00A31779" w:rsidRPr="00955995" w:rsidRDefault="00A31779" w:rsidP="001C5E9D">
            <w:pPr>
              <w:spacing w:line="240" w:lineRule="auto"/>
              <w:jc w:val="left"/>
              <w:rPr>
                <w:b/>
                <w:bCs/>
                <w:sz w:val="18"/>
                <w:szCs w:val="18"/>
              </w:rPr>
            </w:pPr>
            <w:r w:rsidRPr="00955995">
              <w:rPr>
                <w:b/>
                <w:bCs/>
                <w:sz w:val="18"/>
                <w:szCs w:val="18"/>
              </w:rPr>
              <w:t>Task</w:t>
            </w:r>
          </w:p>
        </w:tc>
        <w:tc>
          <w:tcPr>
            <w:tcW w:w="0" w:type="auto"/>
            <w:tcBorders>
              <w:top w:val="single" w:sz="18" w:space="0" w:color="auto"/>
              <w:bottom w:val="single" w:sz="18" w:space="0" w:color="auto"/>
            </w:tcBorders>
            <w:vAlign w:val="center"/>
          </w:tcPr>
          <w:p w14:paraId="354ACABC" w14:textId="6B6B63FE" w:rsidR="00A31779" w:rsidRPr="00955995" w:rsidRDefault="00A31779" w:rsidP="001C5E9D">
            <w:pPr>
              <w:spacing w:line="240" w:lineRule="auto"/>
              <w:jc w:val="left"/>
              <w:rPr>
                <w:b/>
                <w:bCs/>
                <w:sz w:val="18"/>
                <w:szCs w:val="18"/>
              </w:rPr>
            </w:pPr>
            <w:r w:rsidRPr="00955995">
              <w:rPr>
                <w:b/>
                <w:bCs/>
                <w:sz w:val="18"/>
                <w:szCs w:val="18"/>
              </w:rPr>
              <w:t>Precision</w:t>
            </w:r>
          </w:p>
        </w:tc>
        <w:tc>
          <w:tcPr>
            <w:tcW w:w="0" w:type="auto"/>
            <w:tcBorders>
              <w:top w:val="single" w:sz="18" w:space="0" w:color="auto"/>
              <w:bottom w:val="single" w:sz="18" w:space="0" w:color="auto"/>
            </w:tcBorders>
            <w:vAlign w:val="center"/>
          </w:tcPr>
          <w:p w14:paraId="11505D6D" w14:textId="25E750CA" w:rsidR="00A31779" w:rsidRPr="00955995" w:rsidRDefault="00A31779" w:rsidP="001C5E9D">
            <w:pPr>
              <w:spacing w:line="240" w:lineRule="auto"/>
              <w:jc w:val="left"/>
              <w:rPr>
                <w:b/>
                <w:bCs/>
                <w:sz w:val="18"/>
                <w:szCs w:val="18"/>
              </w:rPr>
            </w:pPr>
            <w:r w:rsidRPr="00955995">
              <w:rPr>
                <w:b/>
                <w:bCs/>
                <w:sz w:val="18"/>
                <w:szCs w:val="18"/>
              </w:rPr>
              <w:t>Recall</w:t>
            </w:r>
          </w:p>
        </w:tc>
        <w:tc>
          <w:tcPr>
            <w:tcW w:w="0" w:type="auto"/>
            <w:tcBorders>
              <w:top w:val="single" w:sz="18" w:space="0" w:color="auto"/>
              <w:bottom w:val="single" w:sz="18" w:space="0" w:color="auto"/>
            </w:tcBorders>
            <w:vAlign w:val="center"/>
          </w:tcPr>
          <w:p w14:paraId="531CCAE1" w14:textId="0CC3E777" w:rsidR="00A31779" w:rsidRPr="00955995" w:rsidRDefault="00A31779" w:rsidP="001C5E9D">
            <w:pPr>
              <w:spacing w:line="240" w:lineRule="auto"/>
              <w:jc w:val="left"/>
              <w:rPr>
                <w:b/>
                <w:bCs/>
                <w:sz w:val="18"/>
                <w:szCs w:val="18"/>
              </w:rPr>
            </w:pPr>
            <w:r w:rsidRPr="00955995">
              <w:rPr>
                <w:b/>
                <w:bCs/>
                <w:sz w:val="18"/>
                <w:szCs w:val="18"/>
              </w:rPr>
              <w:t>F-Measure</w:t>
            </w:r>
          </w:p>
        </w:tc>
        <w:tc>
          <w:tcPr>
            <w:tcW w:w="0" w:type="auto"/>
            <w:tcBorders>
              <w:top w:val="single" w:sz="18" w:space="0" w:color="auto"/>
              <w:bottom w:val="single" w:sz="18" w:space="0" w:color="auto"/>
            </w:tcBorders>
            <w:vAlign w:val="center"/>
          </w:tcPr>
          <w:p w14:paraId="12A000FE" w14:textId="4F3FCE9C" w:rsidR="00A31779" w:rsidRPr="00955995" w:rsidRDefault="00A31779" w:rsidP="001C5E9D">
            <w:pPr>
              <w:spacing w:line="240" w:lineRule="auto"/>
              <w:jc w:val="left"/>
              <w:rPr>
                <w:b/>
                <w:bCs/>
                <w:sz w:val="18"/>
                <w:szCs w:val="18"/>
              </w:rPr>
            </w:pPr>
            <w:r w:rsidRPr="00955995">
              <w:rPr>
                <w:b/>
                <w:bCs/>
                <w:sz w:val="18"/>
                <w:szCs w:val="18"/>
              </w:rPr>
              <w:t>95%-CI</w:t>
            </w:r>
          </w:p>
        </w:tc>
      </w:tr>
      <w:tr w:rsidR="008D03D0" w:rsidRPr="00955995" w14:paraId="2FDBC202" w14:textId="57E792AB" w:rsidTr="001C5E9D">
        <w:trPr>
          <w:jc w:val="center"/>
        </w:trPr>
        <w:tc>
          <w:tcPr>
            <w:tcW w:w="0" w:type="auto"/>
            <w:vMerge w:val="restart"/>
            <w:tcBorders>
              <w:top w:val="single" w:sz="18" w:space="0" w:color="auto"/>
              <w:bottom w:val="single" w:sz="12" w:space="0" w:color="auto"/>
            </w:tcBorders>
            <w:vAlign w:val="center"/>
          </w:tcPr>
          <w:p w14:paraId="2AF0B1CA" w14:textId="4DC4330D" w:rsidR="00A31779" w:rsidRPr="00955995" w:rsidRDefault="00A31779" w:rsidP="001C5E9D">
            <w:pPr>
              <w:spacing w:line="240" w:lineRule="auto"/>
              <w:jc w:val="left"/>
              <w:rPr>
                <w:sz w:val="18"/>
                <w:szCs w:val="18"/>
              </w:rPr>
            </w:pPr>
            <w:r w:rsidRPr="00955995">
              <w:rPr>
                <w:sz w:val="18"/>
                <w:szCs w:val="18"/>
              </w:rPr>
              <w:t>BERT base</w:t>
            </w:r>
          </w:p>
        </w:tc>
        <w:tc>
          <w:tcPr>
            <w:tcW w:w="0" w:type="auto"/>
            <w:tcBorders>
              <w:top w:val="single" w:sz="18" w:space="0" w:color="auto"/>
            </w:tcBorders>
            <w:vAlign w:val="center"/>
          </w:tcPr>
          <w:p w14:paraId="6EE14D93" w14:textId="272461D6" w:rsidR="00A31779" w:rsidRPr="00955995" w:rsidRDefault="00A31779" w:rsidP="001C5E9D">
            <w:pPr>
              <w:spacing w:line="240" w:lineRule="auto"/>
              <w:jc w:val="left"/>
              <w:rPr>
                <w:sz w:val="18"/>
                <w:szCs w:val="18"/>
              </w:rPr>
            </w:pPr>
            <w:r w:rsidRPr="00955995">
              <w:rPr>
                <w:sz w:val="18"/>
                <w:szCs w:val="18"/>
              </w:rPr>
              <w:t>Food</w:t>
            </w:r>
            <w:r w:rsidR="00677B65">
              <w:rPr>
                <w:sz w:val="18"/>
                <w:szCs w:val="18"/>
              </w:rPr>
              <w:t>-</w:t>
            </w:r>
            <w:r w:rsidRPr="00955995">
              <w:rPr>
                <w:sz w:val="18"/>
                <w:szCs w:val="18"/>
              </w:rPr>
              <w:t>classification</w:t>
            </w:r>
          </w:p>
        </w:tc>
        <w:tc>
          <w:tcPr>
            <w:tcW w:w="0" w:type="auto"/>
            <w:tcBorders>
              <w:top w:val="single" w:sz="18" w:space="0" w:color="auto"/>
            </w:tcBorders>
            <w:vAlign w:val="center"/>
          </w:tcPr>
          <w:p w14:paraId="5469ED46" w14:textId="30022ECA" w:rsidR="00A31779" w:rsidRPr="00955995" w:rsidRDefault="00A31779" w:rsidP="001C5E9D">
            <w:pPr>
              <w:spacing w:line="240" w:lineRule="auto"/>
              <w:jc w:val="left"/>
              <w:rPr>
                <w:sz w:val="18"/>
                <w:szCs w:val="18"/>
              </w:rPr>
            </w:pPr>
            <w:r>
              <w:rPr>
                <w:sz w:val="18"/>
                <w:szCs w:val="18"/>
              </w:rPr>
              <w:t>90.68%</w:t>
            </w:r>
          </w:p>
        </w:tc>
        <w:tc>
          <w:tcPr>
            <w:tcW w:w="0" w:type="auto"/>
            <w:tcBorders>
              <w:top w:val="single" w:sz="18" w:space="0" w:color="auto"/>
            </w:tcBorders>
            <w:vAlign w:val="center"/>
          </w:tcPr>
          <w:p w14:paraId="7EC06D6B" w14:textId="12B0BB03" w:rsidR="00A31779" w:rsidRPr="00955995" w:rsidRDefault="00A31779" w:rsidP="001C5E9D">
            <w:pPr>
              <w:spacing w:line="240" w:lineRule="auto"/>
              <w:jc w:val="left"/>
              <w:rPr>
                <w:sz w:val="18"/>
                <w:szCs w:val="18"/>
              </w:rPr>
            </w:pPr>
            <w:r>
              <w:rPr>
                <w:sz w:val="18"/>
                <w:szCs w:val="18"/>
              </w:rPr>
              <w:t>96.06%</w:t>
            </w:r>
          </w:p>
        </w:tc>
        <w:tc>
          <w:tcPr>
            <w:tcW w:w="0" w:type="auto"/>
            <w:tcBorders>
              <w:top w:val="single" w:sz="18" w:space="0" w:color="auto"/>
            </w:tcBorders>
            <w:vAlign w:val="center"/>
          </w:tcPr>
          <w:p w14:paraId="37329DA7" w14:textId="7431ADFF" w:rsidR="00A31779" w:rsidRPr="00955995" w:rsidRDefault="00A31779" w:rsidP="001C5E9D">
            <w:pPr>
              <w:spacing w:line="240" w:lineRule="auto"/>
              <w:jc w:val="left"/>
              <w:rPr>
                <w:sz w:val="18"/>
                <w:szCs w:val="18"/>
              </w:rPr>
            </w:pPr>
            <w:r>
              <w:rPr>
                <w:sz w:val="18"/>
                <w:szCs w:val="18"/>
              </w:rPr>
              <w:t>93.29%</w:t>
            </w:r>
          </w:p>
        </w:tc>
        <w:tc>
          <w:tcPr>
            <w:tcW w:w="0" w:type="auto"/>
            <w:tcBorders>
              <w:top w:val="single" w:sz="18" w:space="0" w:color="auto"/>
            </w:tcBorders>
            <w:vAlign w:val="center"/>
          </w:tcPr>
          <w:p w14:paraId="2BD6EC35" w14:textId="4C56B152" w:rsidR="00A31779" w:rsidRPr="00955995" w:rsidRDefault="00A31779" w:rsidP="001C5E9D">
            <w:pPr>
              <w:spacing w:line="240" w:lineRule="auto"/>
              <w:jc w:val="left"/>
              <w:rPr>
                <w:sz w:val="18"/>
                <w:szCs w:val="18"/>
              </w:rPr>
            </w:pPr>
            <w:r w:rsidRPr="00875B4E">
              <w:rPr>
                <w:sz w:val="18"/>
                <w:szCs w:val="18"/>
              </w:rPr>
              <w:t>[</w:t>
            </w:r>
            <w:r w:rsidR="00CF758F">
              <w:rPr>
                <w:sz w:val="18"/>
                <w:szCs w:val="18"/>
              </w:rPr>
              <w:t>92,87%;93.71%</w:t>
            </w:r>
            <w:r w:rsidRPr="00875B4E">
              <w:rPr>
                <w:sz w:val="18"/>
                <w:szCs w:val="18"/>
              </w:rPr>
              <w:t>]</w:t>
            </w:r>
          </w:p>
        </w:tc>
      </w:tr>
      <w:tr w:rsidR="008D03D0" w:rsidRPr="00955995" w14:paraId="47DBA0FC" w14:textId="180522CF" w:rsidTr="001C5E9D">
        <w:trPr>
          <w:jc w:val="center"/>
        </w:trPr>
        <w:tc>
          <w:tcPr>
            <w:tcW w:w="0" w:type="auto"/>
            <w:vMerge/>
            <w:tcBorders>
              <w:bottom w:val="single" w:sz="12" w:space="0" w:color="auto"/>
            </w:tcBorders>
            <w:vAlign w:val="center"/>
          </w:tcPr>
          <w:p w14:paraId="4F43D2C5" w14:textId="77777777" w:rsidR="00A31779" w:rsidRPr="00955995" w:rsidRDefault="00A31779" w:rsidP="001C5E9D">
            <w:pPr>
              <w:spacing w:line="240" w:lineRule="auto"/>
              <w:jc w:val="left"/>
              <w:rPr>
                <w:sz w:val="18"/>
                <w:szCs w:val="18"/>
              </w:rPr>
            </w:pPr>
          </w:p>
        </w:tc>
        <w:tc>
          <w:tcPr>
            <w:tcW w:w="0" w:type="auto"/>
            <w:vAlign w:val="center"/>
          </w:tcPr>
          <w:p w14:paraId="77F9BDC8" w14:textId="7DCCDF37" w:rsidR="00A31779" w:rsidRPr="00955995" w:rsidRDefault="00A31779" w:rsidP="001C5E9D">
            <w:pPr>
              <w:spacing w:line="240" w:lineRule="auto"/>
              <w:jc w:val="left"/>
              <w:rPr>
                <w:sz w:val="18"/>
                <w:szCs w:val="18"/>
              </w:rPr>
            </w:pPr>
            <w:proofErr w:type="spellStart"/>
            <w:r>
              <w:rPr>
                <w:sz w:val="18"/>
                <w:szCs w:val="18"/>
              </w:rPr>
              <w:t>FoodOn</w:t>
            </w:r>
            <w:proofErr w:type="spellEnd"/>
          </w:p>
        </w:tc>
        <w:tc>
          <w:tcPr>
            <w:tcW w:w="0" w:type="auto"/>
            <w:vAlign w:val="center"/>
          </w:tcPr>
          <w:p w14:paraId="42F2A947" w14:textId="3AA78A34" w:rsidR="00A31779" w:rsidRPr="00955995" w:rsidRDefault="00A31779" w:rsidP="001C5E9D">
            <w:pPr>
              <w:spacing w:line="240" w:lineRule="auto"/>
              <w:jc w:val="left"/>
              <w:rPr>
                <w:sz w:val="18"/>
                <w:szCs w:val="18"/>
              </w:rPr>
            </w:pPr>
            <w:r>
              <w:rPr>
                <w:sz w:val="18"/>
                <w:szCs w:val="18"/>
              </w:rPr>
              <w:t>65.24%</w:t>
            </w:r>
          </w:p>
        </w:tc>
        <w:tc>
          <w:tcPr>
            <w:tcW w:w="0" w:type="auto"/>
            <w:vAlign w:val="center"/>
          </w:tcPr>
          <w:p w14:paraId="7254D9F0" w14:textId="1BC84F85" w:rsidR="00A31779" w:rsidRPr="00955995" w:rsidRDefault="00A31779" w:rsidP="001C5E9D">
            <w:pPr>
              <w:spacing w:line="240" w:lineRule="auto"/>
              <w:jc w:val="left"/>
              <w:rPr>
                <w:sz w:val="18"/>
                <w:szCs w:val="18"/>
              </w:rPr>
            </w:pPr>
            <w:r>
              <w:rPr>
                <w:sz w:val="18"/>
                <w:szCs w:val="18"/>
              </w:rPr>
              <w:t>73.10%</w:t>
            </w:r>
          </w:p>
        </w:tc>
        <w:tc>
          <w:tcPr>
            <w:tcW w:w="0" w:type="auto"/>
            <w:vAlign w:val="center"/>
          </w:tcPr>
          <w:p w14:paraId="3C39C187" w14:textId="7A7D55D1" w:rsidR="00A31779" w:rsidRPr="00955995" w:rsidRDefault="00A31779" w:rsidP="001C5E9D">
            <w:pPr>
              <w:spacing w:line="240" w:lineRule="auto"/>
              <w:jc w:val="left"/>
              <w:rPr>
                <w:sz w:val="18"/>
                <w:szCs w:val="18"/>
              </w:rPr>
            </w:pPr>
            <w:r>
              <w:rPr>
                <w:sz w:val="18"/>
                <w:szCs w:val="18"/>
              </w:rPr>
              <w:t>68.94%</w:t>
            </w:r>
          </w:p>
        </w:tc>
        <w:tc>
          <w:tcPr>
            <w:tcW w:w="0" w:type="auto"/>
            <w:vAlign w:val="center"/>
          </w:tcPr>
          <w:p w14:paraId="0EC21CE8" w14:textId="51CE1FCF" w:rsidR="00A31779" w:rsidRPr="00955995" w:rsidRDefault="00A31779" w:rsidP="001C5E9D">
            <w:pPr>
              <w:spacing w:line="240" w:lineRule="auto"/>
              <w:jc w:val="left"/>
              <w:rPr>
                <w:sz w:val="18"/>
                <w:szCs w:val="18"/>
              </w:rPr>
            </w:pPr>
            <w:r w:rsidRPr="00875B4E">
              <w:rPr>
                <w:sz w:val="18"/>
                <w:szCs w:val="18"/>
              </w:rPr>
              <w:t>[</w:t>
            </w:r>
            <w:r w:rsidR="00CF758F">
              <w:rPr>
                <w:sz w:val="18"/>
                <w:szCs w:val="18"/>
              </w:rPr>
              <w:t>67.04%;70.83%</w:t>
            </w:r>
            <w:r w:rsidRPr="00875B4E">
              <w:rPr>
                <w:sz w:val="18"/>
                <w:szCs w:val="18"/>
              </w:rPr>
              <w:t>]</w:t>
            </w:r>
          </w:p>
        </w:tc>
      </w:tr>
      <w:tr w:rsidR="008D03D0" w:rsidRPr="00955995" w14:paraId="64A1F725" w14:textId="7D37D478" w:rsidTr="001C5E9D">
        <w:trPr>
          <w:jc w:val="center"/>
        </w:trPr>
        <w:tc>
          <w:tcPr>
            <w:tcW w:w="0" w:type="auto"/>
            <w:vMerge/>
            <w:tcBorders>
              <w:bottom w:val="single" w:sz="12" w:space="0" w:color="auto"/>
            </w:tcBorders>
            <w:vAlign w:val="center"/>
          </w:tcPr>
          <w:p w14:paraId="11CC3643" w14:textId="77777777" w:rsidR="00A31779" w:rsidRPr="00955995" w:rsidRDefault="00A31779" w:rsidP="001C5E9D">
            <w:pPr>
              <w:spacing w:line="240" w:lineRule="auto"/>
              <w:jc w:val="left"/>
              <w:rPr>
                <w:sz w:val="18"/>
                <w:szCs w:val="18"/>
              </w:rPr>
            </w:pPr>
          </w:p>
        </w:tc>
        <w:tc>
          <w:tcPr>
            <w:tcW w:w="0" w:type="auto"/>
            <w:vAlign w:val="center"/>
          </w:tcPr>
          <w:p w14:paraId="624A628F" w14:textId="19086A62" w:rsidR="00A31779" w:rsidRPr="00955995" w:rsidRDefault="00A31779" w:rsidP="001C5E9D">
            <w:pPr>
              <w:spacing w:line="240" w:lineRule="auto"/>
              <w:jc w:val="left"/>
              <w:rPr>
                <w:sz w:val="18"/>
                <w:szCs w:val="18"/>
              </w:rPr>
            </w:pPr>
            <w:r>
              <w:rPr>
                <w:sz w:val="18"/>
                <w:szCs w:val="18"/>
              </w:rPr>
              <w:t>Hansard</w:t>
            </w:r>
            <w:r w:rsidR="00677B65">
              <w:rPr>
                <w:sz w:val="18"/>
                <w:szCs w:val="18"/>
              </w:rPr>
              <w:t>-</w:t>
            </w:r>
            <w:r>
              <w:rPr>
                <w:sz w:val="18"/>
                <w:szCs w:val="18"/>
              </w:rPr>
              <w:t>parent</w:t>
            </w:r>
          </w:p>
        </w:tc>
        <w:tc>
          <w:tcPr>
            <w:tcW w:w="0" w:type="auto"/>
            <w:vAlign w:val="center"/>
          </w:tcPr>
          <w:p w14:paraId="5AB3E6F5" w14:textId="1E3FDAE8" w:rsidR="00A31779" w:rsidRPr="00955995" w:rsidRDefault="00A31779" w:rsidP="001C5E9D">
            <w:pPr>
              <w:spacing w:line="240" w:lineRule="auto"/>
              <w:jc w:val="left"/>
              <w:rPr>
                <w:sz w:val="18"/>
                <w:szCs w:val="18"/>
              </w:rPr>
            </w:pPr>
            <w:r>
              <w:rPr>
                <w:sz w:val="18"/>
                <w:szCs w:val="18"/>
              </w:rPr>
              <w:t>80.35%</w:t>
            </w:r>
          </w:p>
        </w:tc>
        <w:tc>
          <w:tcPr>
            <w:tcW w:w="0" w:type="auto"/>
            <w:vAlign w:val="center"/>
          </w:tcPr>
          <w:p w14:paraId="42B02B22" w14:textId="61D77CA0" w:rsidR="00A31779" w:rsidRPr="00955995" w:rsidRDefault="00A31779" w:rsidP="001C5E9D">
            <w:pPr>
              <w:spacing w:line="240" w:lineRule="auto"/>
              <w:jc w:val="left"/>
              <w:rPr>
                <w:sz w:val="18"/>
                <w:szCs w:val="18"/>
              </w:rPr>
            </w:pPr>
            <w:r>
              <w:rPr>
                <w:sz w:val="18"/>
                <w:szCs w:val="18"/>
              </w:rPr>
              <w:t>88.68%</w:t>
            </w:r>
          </w:p>
        </w:tc>
        <w:tc>
          <w:tcPr>
            <w:tcW w:w="0" w:type="auto"/>
            <w:vAlign w:val="center"/>
          </w:tcPr>
          <w:p w14:paraId="7B7380EE" w14:textId="49407B71" w:rsidR="00A31779" w:rsidRPr="00955995" w:rsidRDefault="00A31779" w:rsidP="001C5E9D">
            <w:pPr>
              <w:spacing w:line="240" w:lineRule="auto"/>
              <w:jc w:val="left"/>
              <w:rPr>
                <w:sz w:val="18"/>
                <w:szCs w:val="18"/>
              </w:rPr>
            </w:pPr>
            <w:r>
              <w:rPr>
                <w:sz w:val="18"/>
                <w:szCs w:val="18"/>
              </w:rPr>
              <w:t>84.31%</w:t>
            </w:r>
          </w:p>
        </w:tc>
        <w:tc>
          <w:tcPr>
            <w:tcW w:w="0" w:type="auto"/>
            <w:vAlign w:val="center"/>
          </w:tcPr>
          <w:p w14:paraId="1926128A" w14:textId="41C0B407" w:rsidR="00A31779" w:rsidRPr="00955995" w:rsidRDefault="00A31779" w:rsidP="001C5E9D">
            <w:pPr>
              <w:spacing w:line="240" w:lineRule="auto"/>
              <w:jc w:val="left"/>
              <w:rPr>
                <w:sz w:val="18"/>
                <w:szCs w:val="18"/>
              </w:rPr>
            </w:pPr>
            <w:r w:rsidRPr="00875B4E">
              <w:rPr>
                <w:sz w:val="18"/>
                <w:szCs w:val="18"/>
              </w:rPr>
              <w:t>[</w:t>
            </w:r>
            <w:r w:rsidR="00CF758F">
              <w:rPr>
                <w:sz w:val="18"/>
                <w:szCs w:val="18"/>
              </w:rPr>
              <w:t>83.54%;85.08%</w:t>
            </w:r>
            <w:r w:rsidRPr="00875B4E">
              <w:rPr>
                <w:sz w:val="18"/>
                <w:szCs w:val="18"/>
              </w:rPr>
              <w:t>]</w:t>
            </w:r>
          </w:p>
        </w:tc>
      </w:tr>
      <w:tr w:rsidR="008D03D0" w:rsidRPr="00955995" w14:paraId="0F0E57E1" w14:textId="44F95068" w:rsidTr="001C5E9D">
        <w:trPr>
          <w:jc w:val="center"/>
        </w:trPr>
        <w:tc>
          <w:tcPr>
            <w:tcW w:w="0" w:type="auto"/>
            <w:vMerge/>
            <w:tcBorders>
              <w:bottom w:val="single" w:sz="12" w:space="0" w:color="auto"/>
            </w:tcBorders>
            <w:vAlign w:val="center"/>
          </w:tcPr>
          <w:p w14:paraId="045BAB5D" w14:textId="77777777" w:rsidR="00A31779" w:rsidRPr="00955995" w:rsidRDefault="00A31779" w:rsidP="001C5E9D">
            <w:pPr>
              <w:spacing w:line="240" w:lineRule="auto"/>
              <w:jc w:val="left"/>
              <w:rPr>
                <w:sz w:val="18"/>
                <w:szCs w:val="18"/>
              </w:rPr>
            </w:pPr>
          </w:p>
        </w:tc>
        <w:tc>
          <w:tcPr>
            <w:tcW w:w="0" w:type="auto"/>
            <w:vAlign w:val="center"/>
          </w:tcPr>
          <w:p w14:paraId="4BC9CE66" w14:textId="7CC231B2" w:rsidR="00A31779" w:rsidRPr="00955995" w:rsidRDefault="00A31779" w:rsidP="001C5E9D">
            <w:pPr>
              <w:spacing w:line="240" w:lineRule="auto"/>
              <w:jc w:val="left"/>
              <w:rPr>
                <w:sz w:val="18"/>
                <w:szCs w:val="18"/>
              </w:rPr>
            </w:pPr>
            <w:r>
              <w:rPr>
                <w:sz w:val="18"/>
                <w:szCs w:val="18"/>
              </w:rPr>
              <w:t>Hansard</w:t>
            </w:r>
            <w:r w:rsidR="00677B65">
              <w:rPr>
                <w:sz w:val="18"/>
                <w:szCs w:val="18"/>
              </w:rPr>
              <w:t>-</w:t>
            </w:r>
            <w:r>
              <w:rPr>
                <w:sz w:val="18"/>
                <w:szCs w:val="18"/>
              </w:rPr>
              <w:t>closest</w:t>
            </w:r>
          </w:p>
        </w:tc>
        <w:tc>
          <w:tcPr>
            <w:tcW w:w="0" w:type="auto"/>
            <w:vAlign w:val="center"/>
          </w:tcPr>
          <w:p w14:paraId="18000110" w14:textId="2B26237E" w:rsidR="00A31779" w:rsidRPr="00955995" w:rsidRDefault="00A31779" w:rsidP="001C5E9D">
            <w:pPr>
              <w:spacing w:line="240" w:lineRule="auto"/>
              <w:jc w:val="left"/>
              <w:rPr>
                <w:sz w:val="18"/>
                <w:szCs w:val="18"/>
              </w:rPr>
            </w:pPr>
            <w:r>
              <w:rPr>
                <w:sz w:val="18"/>
                <w:szCs w:val="18"/>
              </w:rPr>
              <w:t>70.79%</w:t>
            </w:r>
          </w:p>
        </w:tc>
        <w:tc>
          <w:tcPr>
            <w:tcW w:w="0" w:type="auto"/>
            <w:vAlign w:val="center"/>
          </w:tcPr>
          <w:p w14:paraId="53358CC4" w14:textId="6D4CC897" w:rsidR="00A31779" w:rsidRPr="00955995" w:rsidRDefault="00A31779" w:rsidP="001C5E9D">
            <w:pPr>
              <w:spacing w:line="240" w:lineRule="auto"/>
              <w:jc w:val="left"/>
              <w:rPr>
                <w:sz w:val="18"/>
                <w:szCs w:val="18"/>
              </w:rPr>
            </w:pPr>
            <w:r>
              <w:rPr>
                <w:sz w:val="18"/>
                <w:szCs w:val="18"/>
              </w:rPr>
              <w:t>79.98%</w:t>
            </w:r>
          </w:p>
        </w:tc>
        <w:tc>
          <w:tcPr>
            <w:tcW w:w="0" w:type="auto"/>
            <w:vAlign w:val="center"/>
          </w:tcPr>
          <w:p w14:paraId="48661FC2" w14:textId="1F0362A4" w:rsidR="00A31779" w:rsidRPr="00955995" w:rsidRDefault="00A31779" w:rsidP="001C5E9D">
            <w:pPr>
              <w:spacing w:line="240" w:lineRule="auto"/>
              <w:jc w:val="left"/>
              <w:rPr>
                <w:sz w:val="18"/>
                <w:szCs w:val="18"/>
              </w:rPr>
            </w:pPr>
            <w:r>
              <w:rPr>
                <w:sz w:val="18"/>
                <w:szCs w:val="18"/>
              </w:rPr>
              <w:t>75.10%</w:t>
            </w:r>
          </w:p>
        </w:tc>
        <w:tc>
          <w:tcPr>
            <w:tcW w:w="0" w:type="auto"/>
            <w:vAlign w:val="center"/>
          </w:tcPr>
          <w:p w14:paraId="10DD262D" w14:textId="3F76E666" w:rsidR="00A31779" w:rsidRPr="00955995" w:rsidRDefault="00A31779" w:rsidP="001C5E9D">
            <w:pPr>
              <w:spacing w:line="240" w:lineRule="auto"/>
              <w:jc w:val="left"/>
              <w:rPr>
                <w:sz w:val="18"/>
                <w:szCs w:val="18"/>
              </w:rPr>
            </w:pPr>
            <w:r w:rsidRPr="00875B4E">
              <w:rPr>
                <w:sz w:val="18"/>
                <w:szCs w:val="18"/>
              </w:rPr>
              <w:t>[</w:t>
            </w:r>
            <w:r w:rsidR="00CF758F">
              <w:rPr>
                <w:sz w:val="18"/>
                <w:szCs w:val="18"/>
              </w:rPr>
              <w:t>73.87%;76.34%</w:t>
            </w:r>
            <w:r w:rsidRPr="00875B4E">
              <w:rPr>
                <w:sz w:val="18"/>
                <w:szCs w:val="18"/>
              </w:rPr>
              <w:t>]</w:t>
            </w:r>
          </w:p>
        </w:tc>
      </w:tr>
      <w:tr w:rsidR="008D03D0" w:rsidRPr="00955995" w14:paraId="64CF28A7" w14:textId="1715CDAA" w:rsidTr="001C5E9D">
        <w:trPr>
          <w:jc w:val="center"/>
        </w:trPr>
        <w:tc>
          <w:tcPr>
            <w:tcW w:w="0" w:type="auto"/>
            <w:vMerge/>
            <w:tcBorders>
              <w:bottom w:val="single" w:sz="12" w:space="0" w:color="auto"/>
            </w:tcBorders>
            <w:vAlign w:val="center"/>
          </w:tcPr>
          <w:p w14:paraId="4EF55B08" w14:textId="77777777" w:rsidR="00A31779" w:rsidRPr="00955995" w:rsidRDefault="00A31779" w:rsidP="001C5E9D">
            <w:pPr>
              <w:spacing w:line="240" w:lineRule="auto"/>
              <w:jc w:val="left"/>
              <w:rPr>
                <w:sz w:val="18"/>
                <w:szCs w:val="18"/>
              </w:rPr>
            </w:pPr>
          </w:p>
        </w:tc>
        <w:tc>
          <w:tcPr>
            <w:tcW w:w="0" w:type="auto"/>
            <w:tcBorders>
              <w:bottom w:val="single" w:sz="12" w:space="0" w:color="auto"/>
            </w:tcBorders>
            <w:vAlign w:val="center"/>
          </w:tcPr>
          <w:p w14:paraId="35B220B1" w14:textId="37E86987" w:rsidR="00A31779" w:rsidRPr="00955995" w:rsidRDefault="00A31779" w:rsidP="001C5E9D">
            <w:pPr>
              <w:spacing w:line="240" w:lineRule="auto"/>
              <w:jc w:val="left"/>
              <w:rPr>
                <w:sz w:val="18"/>
                <w:szCs w:val="18"/>
              </w:rPr>
            </w:pPr>
            <w:r>
              <w:rPr>
                <w:sz w:val="18"/>
                <w:szCs w:val="18"/>
              </w:rPr>
              <w:t>SNOMED CT</w:t>
            </w:r>
          </w:p>
        </w:tc>
        <w:tc>
          <w:tcPr>
            <w:tcW w:w="0" w:type="auto"/>
            <w:tcBorders>
              <w:bottom w:val="single" w:sz="12" w:space="0" w:color="auto"/>
            </w:tcBorders>
            <w:vAlign w:val="center"/>
          </w:tcPr>
          <w:p w14:paraId="0D9CF787" w14:textId="7E78BBFC" w:rsidR="00A31779" w:rsidRPr="00955995" w:rsidRDefault="00A31779" w:rsidP="001C5E9D">
            <w:pPr>
              <w:spacing w:line="240" w:lineRule="auto"/>
              <w:jc w:val="left"/>
              <w:rPr>
                <w:sz w:val="18"/>
                <w:szCs w:val="18"/>
              </w:rPr>
            </w:pPr>
            <w:r>
              <w:rPr>
                <w:sz w:val="18"/>
                <w:szCs w:val="18"/>
              </w:rPr>
              <w:t>63.</w:t>
            </w:r>
            <w:r w:rsidR="00DD08A4">
              <w:rPr>
                <w:sz w:val="18"/>
                <w:szCs w:val="18"/>
              </w:rPr>
              <w:t>04%</w:t>
            </w:r>
          </w:p>
        </w:tc>
        <w:tc>
          <w:tcPr>
            <w:tcW w:w="0" w:type="auto"/>
            <w:tcBorders>
              <w:bottom w:val="single" w:sz="12" w:space="0" w:color="auto"/>
            </w:tcBorders>
            <w:vAlign w:val="center"/>
          </w:tcPr>
          <w:p w14:paraId="59D0A59F" w14:textId="4A5233A0" w:rsidR="00A31779" w:rsidRPr="00955995" w:rsidRDefault="00DD08A4" w:rsidP="001C5E9D">
            <w:pPr>
              <w:spacing w:line="240" w:lineRule="auto"/>
              <w:jc w:val="left"/>
              <w:rPr>
                <w:sz w:val="18"/>
                <w:szCs w:val="18"/>
              </w:rPr>
            </w:pPr>
            <w:r>
              <w:rPr>
                <w:sz w:val="18"/>
                <w:szCs w:val="18"/>
              </w:rPr>
              <w:t>70.65%</w:t>
            </w:r>
          </w:p>
        </w:tc>
        <w:tc>
          <w:tcPr>
            <w:tcW w:w="0" w:type="auto"/>
            <w:tcBorders>
              <w:bottom w:val="single" w:sz="12" w:space="0" w:color="auto"/>
            </w:tcBorders>
            <w:vAlign w:val="center"/>
          </w:tcPr>
          <w:p w14:paraId="346EABB7" w14:textId="0903D259" w:rsidR="00A31779" w:rsidRPr="00955995" w:rsidRDefault="00DD08A4" w:rsidP="001C5E9D">
            <w:pPr>
              <w:spacing w:line="240" w:lineRule="auto"/>
              <w:jc w:val="left"/>
              <w:rPr>
                <w:sz w:val="18"/>
                <w:szCs w:val="18"/>
              </w:rPr>
            </w:pPr>
            <w:r>
              <w:rPr>
                <w:sz w:val="18"/>
                <w:szCs w:val="18"/>
              </w:rPr>
              <w:t>66.62%</w:t>
            </w:r>
          </w:p>
        </w:tc>
        <w:tc>
          <w:tcPr>
            <w:tcW w:w="0" w:type="auto"/>
            <w:tcBorders>
              <w:bottom w:val="single" w:sz="12" w:space="0" w:color="auto"/>
            </w:tcBorders>
            <w:vAlign w:val="center"/>
          </w:tcPr>
          <w:p w14:paraId="14BE54FD" w14:textId="411B5DC0" w:rsidR="00A31779" w:rsidRPr="00955995" w:rsidRDefault="00A31779" w:rsidP="001C5E9D">
            <w:pPr>
              <w:spacing w:line="240" w:lineRule="auto"/>
              <w:jc w:val="left"/>
              <w:rPr>
                <w:sz w:val="18"/>
                <w:szCs w:val="18"/>
              </w:rPr>
            </w:pPr>
            <w:r w:rsidRPr="00875B4E">
              <w:rPr>
                <w:sz w:val="18"/>
                <w:szCs w:val="18"/>
              </w:rPr>
              <w:t>[</w:t>
            </w:r>
            <w:r w:rsidR="00CF758F">
              <w:rPr>
                <w:sz w:val="18"/>
                <w:szCs w:val="18"/>
              </w:rPr>
              <w:t>64.49%;68.75%</w:t>
            </w:r>
            <w:r w:rsidRPr="00875B4E">
              <w:rPr>
                <w:sz w:val="18"/>
                <w:szCs w:val="18"/>
              </w:rPr>
              <w:t>]</w:t>
            </w:r>
          </w:p>
        </w:tc>
      </w:tr>
      <w:tr w:rsidR="008D03D0" w:rsidRPr="00955995" w14:paraId="3F8B5F8B" w14:textId="526BCBAD" w:rsidTr="001C5E9D">
        <w:trPr>
          <w:jc w:val="center"/>
        </w:trPr>
        <w:tc>
          <w:tcPr>
            <w:tcW w:w="0" w:type="auto"/>
            <w:vMerge w:val="restart"/>
            <w:tcBorders>
              <w:top w:val="single" w:sz="12" w:space="0" w:color="auto"/>
            </w:tcBorders>
            <w:vAlign w:val="center"/>
          </w:tcPr>
          <w:p w14:paraId="1CAEA284" w14:textId="513C1819" w:rsidR="00A31779" w:rsidRPr="00955995" w:rsidRDefault="00A31779" w:rsidP="001C5E9D">
            <w:pPr>
              <w:spacing w:line="240" w:lineRule="auto"/>
              <w:jc w:val="left"/>
              <w:rPr>
                <w:sz w:val="18"/>
                <w:szCs w:val="18"/>
              </w:rPr>
            </w:pPr>
            <w:r w:rsidRPr="00955995">
              <w:rPr>
                <w:sz w:val="18"/>
                <w:szCs w:val="18"/>
              </w:rPr>
              <w:t>CookBERT</w:t>
            </w:r>
          </w:p>
        </w:tc>
        <w:tc>
          <w:tcPr>
            <w:tcW w:w="0" w:type="auto"/>
            <w:tcBorders>
              <w:top w:val="single" w:sz="12" w:space="0" w:color="auto"/>
            </w:tcBorders>
            <w:vAlign w:val="center"/>
          </w:tcPr>
          <w:p w14:paraId="729D68FB" w14:textId="3D521092" w:rsidR="00A31779" w:rsidRPr="00955995" w:rsidRDefault="00A31779" w:rsidP="001C5E9D">
            <w:pPr>
              <w:spacing w:line="240" w:lineRule="auto"/>
              <w:jc w:val="left"/>
              <w:rPr>
                <w:sz w:val="18"/>
                <w:szCs w:val="18"/>
              </w:rPr>
            </w:pPr>
            <w:r w:rsidRPr="00955995">
              <w:rPr>
                <w:sz w:val="18"/>
                <w:szCs w:val="18"/>
              </w:rPr>
              <w:t>Food</w:t>
            </w:r>
            <w:r w:rsidR="00677B65">
              <w:rPr>
                <w:sz w:val="18"/>
                <w:szCs w:val="18"/>
              </w:rPr>
              <w:t>-</w:t>
            </w:r>
            <w:r w:rsidRPr="00955995">
              <w:rPr>
                <w:sz w:val="18"/>
                <w:szCs w:val="18"/>
              </w:rPr>
              <w:t>classification</w:t>
            </w:r>
          </w:p>
        </w:tc>
        <w:tc>
          <w:tcPr>
            <w:tcW w:w="0" w:type="auto"/>
            <w:tcBorders>
              <w:top w:val="single" w:sz="12" w:space="0" w:color="auto"/>
            </w:tcBorders>
            <w:vAlign w:val="center"/>
          </w:tcPr>
          <w:p w14:paraId="1BD16CE2" w14:textId="3B9A516A" w:rsidR="00A31779" w:rsidRPr="00955995" w:rsidRDefault="00A31779" w:rsidP="001C5E9D">
            <w:pPr>
              <w:spacing w:line="240" w:lineRule="auto"/>
              <w:jc w:val="left"/>
              <w:rPr>
                <w:sz w:val="18"/>
                <w:szCs w:val="18"/>
              </w:rPr>
            </w:pPr>
            <w:r>
              <w:rPr>
                <w:sz w:val="18"/>
                <w:szCs w:val="18"/>
              </w:rPr>
              <w:t>92.25%</w:t>
            </w:r>
          </w:p>
        </w:tc>
        <w:tc>
          <w:tcPr>
            <w:tcW w:w="0" w:type="auto"/>
            <w:tcBorders>
              <w:top w:val="single" w:sz="12" w:space="0" w:color="auto"/>
            </w:tcBorders>
            <w:vAlign w:val="center"/>
          </w:tcPr>
          <w:p w14:paraId="4C4ACBC7" w14:textId="0C784706" w:rsidR="00A31779" w:rsidRPr="00955995" w:rsidRDefault="00A31779" w:rsidP="001C5E9D">
            <w:pPr>
              <w:spacing w:line="240" w:lineRule="auto"/>
              <w:jc w:val="left"/>
              <w:rPr>
                <w:sz w:val="18"/>
                <w:szCs w:val="18"/>
              </w:rPr>
            </w:pPr>
            <w:r>
              <w:rPr>
                <w:sz w:val="18"/>
                <w:szCs w:val="18"/>
              </w:rPr>
              <w:t>96.52%</w:t>
            </w:r>
          </w:p>
        </w:tc>
        <w:tc>
          <w:tcPr>
            <w:tcW w:w="0" w:type="auto"/>
            <w:tcBorders>
              <w:top w:val="single" w:sz="12" w:space="0" w:color="auto"/>
            </w:tcBorders>
            <w:vAlign w:val="center"/>
          </w:tcPr>
          <w:p w14:paraId="6C787B8A" w14:textId="404F6BA1" w:rsidR="00A31779" w:rsidRPr="00955995" w:rsidRDefault="00A31779" w:rsidP="001C5E9D">
            <w:pPr>
              <w:spacing w:line="240" w:lineRule="auto"/>
              <w:jc w:val="left"/>
              <w:rPr>
                <w:sz w:val="18"/>
                <w:szCs w:val="18"/>
              </w:rPr>
            </w:pPr>
            <w:r>
              <w:rPr>
                <w:sz w:val="18"/>
                <w:szCs w:val="18"/>
              </w:rPr>
              <w:t>94.47%</w:t>
            </w:r>
          </w:p>
        </w:tc>
        <w:tc>
          <w:tcPr>
            <w:tcW w:w="0" w:type="auto"/>
            <w:tcBorders>
              <w:top w:val="single" w:sz="12" w:space="0" w:color="auto"/>
            </w:tcBorders>
            <w:vAlign w:val="center"/>
          </w:tcPr>
          <w:p w14:paraId="65284CB3" w14:textId="30A8C0D6" w:rsidR="00A31779" w:rsidRPr="00955995" w:rsidRDefault="00A31779" w:rsidP="001C5E9D">
            <w:pPr>
              <w:spacing w:line="240" w:lineRule="auto"/>
              <w:jc w:val="left"/>
              <w:rPr>
                <w:sz w:val="18"/>
                <w:szCs w:val="18"/>
              </w:rPr>
            </w:pPr>
            <w:r w:rsidRPr="00875B4E">
              <w:rPr>
                <w:sz w:val="18"/>
                <w:szCs w:val="18"/>
              </w:rPr>
              <w:t>[</w:t>
            </w:r>
            <w:r w:rsidR="00CF758F">
              <w:rPr>
                <w:sz w:val="18"/>
                <w:szCs w:val="18"/>
              </w:rPr>
              <w:t>94.17%;94.76%</w:t>
            </w:r>
            <w:r w:rsidRPr="00875B4E">
              <w:rPr>
                <w:sz w:val="18"/>
                <w:szCs w:val="18"/>
              </w:rPr>
              <w:t>]</w:t>
            </w:r>
          </w:p>
        </w:tc>
      </w:tr>
      <w:tr w:rsidR="008D03D0" w:rsidRPr="00955995" w14:paraId="4C14976C" w14:textId="7DC2F8D5" w:rsidTr="001C5E9D">
        <w:trPr>
          <w:jc w:val="center"/>
        </w:trPr>
        <w:tc>
          <w:tcPr>
            <w:tcW w:w="0" w:type="auto"/>
            <w:vMerge/>
            <w:vAlign w:val="center"/>
          </w:tcPr>
          <w:p w14:paraId="2561342A" w14:textId="77777777" w:rsidR="00A31779" w:rsidRPr="00955995" w:rsidRDefault="00A31779" w:rsidP="001C5E9D">
            <w:pPr>
              <w:spacing w:line="240" w:lineRule="auto"/>
              <w:jc w:val="left"/>
              <w:rPr>
                <w:sz w:val="18"/>
                <w:szCs w:val="18"/>
              </w:rPr>
            </w:pPr>
          </w:p>
        </w:tc>
        <w:tc>
          <w:tcPr>
            <w:tcW w:w="0" w:type="auto"/>
            <w:vAlign w:val="center"/>
          </w:tcPr>
          <w:p w14:paraId="1D1B067A" w14:textId="6345AE12" w:rsidR="00A31779" w:rsidRPr="00955995" w:rsidRDefault="00A31779" w:rsidP="001C5E9D">
            <w:pPr>
              <w:spacing w:line="240" w:lineRule="auto"/>
              <w:jc w:val="left"/>
              <w:rPr>
                <w:sz w:val="18"/>
                <w:szCs w:val="18"/>
              </w:rPr>
            </w:pPr>
            <w:proofErr w:type="spellStart"/>
            <w:r>
              <w:rPr>
                <w:sz w:val="18"/>
                <w:szCs w:val="18"/>
              </w:rPr>
              <w:t>FoodOn</w:t>
            </w:r>
            <w:proofErr w:type="spellEnd"/>
          </w:p>
        </w:tc>
        <w:tc>
          <w:tcPr>
            <w:tcW w:w="0" w:type="auto"/>
            <w:vAlign w:val="center"/>
          </w:tcPr>
          <w:p w14:paraId="30D43A48" w14:textId="0EFF87AA" w:rsidR="00A31779" w:rsidRPr="00955995" w:rsidRDefault="00A31779" w:rsidP="001C5E9D">
            <w:pPr>
              <w:spacing w:line="240" w:lineRule="auto"/>
              <w:jc w:val="left"/>
              <w:rPr>
                <w:sz w:val="18"/>
                <w:szCs w:val="18"/>
              </w:rPr>
            </w:pPr>
            <w:r>
              <w:rPr>
                <w:sz w:val="18"/>
                <w:szCs w:val="18"/>
              </w:rPr>
              <w:t>69.75%</w:t>
            </w:r>
          </w:p>
        </w:tc>
        <w:tc>
          <w:tcPr>
            <w:tcW w:w="0" w:type="auto"/>
            <w:vAlign w:val="center"/>
          </w:tcPr>
          <w:p w14:paraId="58CCAC54" w14:textId="1362EE64" w:rsidR="00A31779" w:rsidRPr="00955995" w:rsidRDefault="00A31779" w:rsidP="001C5E9D">
            <w:pPr>
              <w:spacing w:line="240" w:lineRule="auto"/>
              <w:jc w:val="left"/>
              <w:rPr>
                <w:sz w:val="18"/>
                <w:szCs w:val="18"/>
              </w:rPr>
            </w:pPr>
            <w:r>
              <w:rPr>
                <w:sz w:val="18"/>
                <w:szCs w:val="18"/>
              </w:rPr>
              <w:t>77.51%</w:t>
            </w:r>
          </w:p>
        </w:tc>
        <w:tc>
          <w:tcPr>
            <w:tcW w:w="0" w:type="auto"/>
            <w:vAlign w:val="center"/>
          </w:tcPr>
          <w:p w14:paraId="3EFBF9FE" w14:textId="47FC7714" w:rsidR="00A31779" w:rsidRPr="00955995" w:rsidRDefault="00A31779" w:rsidP="001C5E9D">
            <w:pPr>
              <w:spacing w:line="240" w:lineRule="auto"/>
              <w:jc w:val="left"/>
              <w:rPr>
                <w:sz w:val="18"/>
                <w:szCs w:val="18"/>
              </w:rPr>
            </w:pPr>
            <w:r>
              <w:rPr>
                <w:sz w:val="18"/>
                <w:szCs w:val="18"/>
              </w:rPr>
              <w:t>73.42%</w:t>
            </w:r>
          </w:p>
        </w:tc>
        <w:tc>
          <w:tcPr>
            <w:tcW w:w="0" w:type="auto"/>
            <w:vAlign w:val="center"/>
          </w:tcPr>
          <w:p w14:paraId="63B25931" w14:textId="06336D78" w:rsidR="00A31779" w:rsidRPr="00955995" w:rsidRDefault="00A31779" w:rsidP="001C5E9D">
            <w:pPr>
              <w:spacing w:line="240" w:lineRule="auto"/>
              <w:jc w:val="left"/>
              <w:rPr>
                <w:sz w:val="18"/>
                <w:szCs w:val="18"/>
              </w:rPr>
            </w:pPr>
            <w:r w:rsidRPr="00875B4E">
              <w:rPr>
                <w:sz w:val="18"/>
                <w:szCs w:val="18"/>
              </w:rPr>
              <w:t>[</w:t>
            </w:r>
            <w:r w:rsidR="00CF758F">
              <w:rPr>
                <w:sz w:val="18"/>
                <w:szCs w:val="18"/>
              </w:rPr>
              <w:t>71.91%;74.93%</w:t>
            </w:r>
            <w:r w:rsidRPr="00875B4E">
              <w:rPr>
                <w:sz w:val="18"/>
                <w:szCs w:val="18"/>
              </w:rPr>
              <w:t>]</w:t>
            </w:r>
          </w:p>
        </w:tc>
      </w:tr>
      <w:tr w:rsidR="008D03D0" w:rsidRPr="00955995" w14:paraId="70C58839" w14:textId="5E2F8988" w:rsidTr="001C5E9D">
        <w:trPr>
          <w:jc w:val="center"/>
        </w:trPr>
        <w:tc>
          <w:tcPr>
            <w:tcW w:w="0" w:type="auto"/>
            <w:vMerge/>
            <w:vAlign w:val="center"/>
          </w:tcPr>
          <w:p w14:paraId="30E323A3" w14:textId="77777777" w:rsidR="00A31779" w:rsidRPr="00955995" w:rsidRDefault="00A31779" w:rsidP="001C5E9D">
            <w:pPr>
              <w:spacing w:line="240" w:lineRule="auto"/>
              <w:jc w:val="left"/>
              <w:rPr>
                <w:sz w:val="18"/>
                <w:szCs w:val="18"/>
              </w:rPr>
            </w:pPr>
          </w:p>
        </w:tc>
        <w:tc>
          <w:tcPr>
            <w:tcW w:w="0" w:type="auto"/>
            <w:vAlign w:val="center"/>
          </w:tcPr>
          <w:p w14:paraId="14DAE448" w14:textId="4695EEB7" w:rsidR="00A31779" w:rsidRPr="00955995" w:rsidRDefault="00A31779" w:rsidP="001C5E9D">
            <w:pPr>
              <w:spacing w:line="240" w:lineRule="auto"/>
              <w:jc w:val="left"/>
              <w:rPr>
                <w:sz w:val="18"/>
                <w:szCs w:val="18"/>
              </w:rPr>
            </w:pPr>
            <w:r>
              <w:rPr>
                <w:sz w:val="18"/>
                <w:szCs w:val="18"/>
              </w:rPr>
              <w:t>Hansard</w:t>
            </w:r>
            <w:r w:rsidR="00677B65">
              <w:rPr>
                <w:sz w:val="18"/>
                <w:szCs w:val="18"/>
              </w:rPr>
              <w:t>-</w:t>
            </w:r>
            <w:r>
              <w:rPr>
                <w:sz w:val="18"/>
                <w:szCs w:val="18"/>
              </w:rPr>
              <w:t>parent</w:t>
            </w:r>
          </w:p>
        </w:tc>
        <w:tc>
          <w:tcPr>
            <w:tcW w:w="0" w:type="auto"/>
            <w:vAlign w:val="center"/>
          </w:tcPr>
          <w:p w14:paraId="2C745D3F" w14:textId="1C46D392" w:rsidR="00A31779" w:rsidRPr="00955995" w:rsidRDefault="00A31779" w:rsidP="001C5E9D">
            <w:pPr>
              <w:spacing w:line="240" w:lineRule="auto"/>
              <w:jc w:val="left"/>
              <w:rPr>
                <w:sz w:val="18"/>
                <w:szCs w:val="18"/>
              </w:rPr>
            </w:pPr>
            <w:r>
              <w:rPr>
                <w:sz w:val="18"/>
                <w:szCs w:val="18"/>
              </w:rPr>
              <w:t>82.72%</w:t>
            </w:r>
          </w:p>
        </w:tc>
        <w:tc>
          <w:tcPr>
            <w:tcW w:w="0" w:type="auto"/>
            <w:vAlign w:val="center"/>
          </w:tcPr>
          <w:p w14:paraId="072A117B" w14:textId="265C6AE1" w:rsidR="00A31779" w:rsidRPr="00955995" w:rsidRDefault="00A31779" w:rsidP="001C5E9D">
            <w:pPr>
              <w:spacing w:line="240" w:lineRule="auto"/>
              <w:jc w:val="left"/>
              <w:rPr>
                <w:sz w:val="18"/>
                <w:szCs w:val="18"/>
              </w:rPr>
            </w:pPr>
            <w:r>
              <w:rPr>
                <w:sz w:val="18"/>
                <w:szCs w:val="18"/>
              </w:rPr>
              <w:t>89.18%</w:t>
            </w:r>
          </w:p>
        </w:tc>
        <w:tc>
          <w:tcPr>
            <w:tcW w:w="0" w:type="auto"/>
            <w:vAlign w:val="center"/>
          </w:tcPr>
          <w:p w14:paraId="73ED5C1E" w14:textId="121F138E" w:rsidR="00A31779" w:rsidRPr="00955995" w:rsidRDefault="00A31779" w:rsidP="001C5E9D">
            <w:pPr>
              <w:spacing w:line="240" w:lineRule="auto"/>
              <w:jc w:val="left"/>
              <w:rPr>
                <w:sz w:val="18"/>
                <w:szCs w:val="18"/>
              </w:rPr>
            </w:pPr>
            <w:r>
              <w:rPr>
                <w:sz w:val="18"/>
                <w:szCs w:val="18"/>
              </w:rPr>
              <w:t>85.83%</w:t>
            </w:r>
          </w:p>
        </w:tc>
        <w:tc>
          <w:tcPr>
            <w:tcW w:w="0" w:type="auto"/>
            <w:vAlign w:val="center"/>
          </w:tcPr>
          <w:p w14:paraId="73F3F331" w14:textId="2E8BBF2D" w:rsidR="00A31779" w:rsidRPr="00955995" w:rsidRDefault="00A31779" w:rsidP="001C5E9D">
            <w:pPr>
              <w:spacing w:line="240" w:lineRule="auto"/>
              <w:jc w:val="left"/>
              <w:rPr>
                <w:sz w:val="18"/>
                <w:szCs w:val="18"/>
              </w:rPr>
            </w:pPr>
            <w:r w:rsidRPr="00875B4E">
              <w:rPr>
                <w:sz w:val="18"/>
                <w:szCs w:val="18"/>
              </w:rPr>
              <w:t>[</w:t>
            </w:r>
            <w:r w:rsidR="00CF758F">
              <w:rPr>
                <w:sz w:val="18"/>
                <w:szCs w:val="18"/>
              </w:rPr>
              <w:t>84.69%;86.97%</w:t>
            </w:r>
            <w:r w:rsidRPr="00875B4E">
              <w:rPr>
                <w:sz w:val="18"/>
                <w:szCs w:val="18"/>
              </w:rPr>
              <w:t>]</w:t>
            </w:r>
          </w:p>
        </w:tc>
      </w:tr>
      <w:tr w:rsidR="008D03D0" w:rsidRPr="00955995" w14:paraId="532D6592" w14:textId="274863B9" w:rsidTr="001C5E9D">
        <w:trPr>
          <w:jc w:val="center"/>
        </w:trPr>
        <w:tc>
          <w:tcPr>
            <w:tcW w:w="0" w:type="auto"/>
            <w:vMerge/>
            <w:vAlign w:val="center"/>
          </w:tcPr>
          <w:p w14:paraId="672DD254" w14:textId="77777777" w:rsidR="00A31779" w:rsidRPr="00955995" w:rsidRDefault="00A31779" w:rsidP="001C5E9D">
            <w:pPr>
              <w:spacing w:line="240" w:lineRule="auto"/>
              <w:jc w:val="left"/>
              <w:rPr>
                <w:sz w:val="18"/>
                <w:szCs w:val="18"/>
              </w:rPr>
            </w:pPr>
          </w:p>
        </w:tc>
        <w:tc>
          <w:tcPr>
            <w:tcW w:w="0" w:type="auto"/>
            <w:vAlign w:val="center"/>
          </w:tcPr>
          <w:p w14:paraId="63EAD554" w14:textId="235B32A4" w:rsidR="00A31779" w:rsidRPr="00955995" w:rsidRDefault="00A31779" w:rsidP="001C5E9D">
            <w:pPr>
              <w:spacing w:line="240" w:lineRule="auto"/>
              <w:jc w:val="left"/>
              <w:rPr>
                <w:sz w:val="18"/>
                <w:szCs w:val="18"/>
              </w:rPr>
            </w:pPr>
            <w:r>
              <w:rPr>
                <w:sz w:val="18"/>
                <w:szCs w:val="18"/>
              </w:rPr>
              <w:t>Hansard</w:t>
            </w:r>
            <w:r w:rsidR="00677B65">
              <w:rPr>
                <w:sz w:val="18"/>
                <w:szCs w:val="18"/>
              </w:rPr>
              <w:t>-</w:t>
            </w:r>
            <w:r>
              <w:rPr>
                <w:sz w:val="18"/>
                <w:szCs w:val="18"/>
              </w:rPr>
              <w:t>closest</w:t>
            </w:r>
          </w:p>
        </w:tc>
        <w:tc>
          <w:tcPr>
            <w:tcW w:w="0" w:type="auto"/>
            <w:vAlign w:val="center"/>
          </w:tcPr>
          <w:p w14:paraId="4306D82C" w14:textId="08247279" w:rsidR="00A31779" w:rsidRPr="00955995" w:rsidRDefault="00A31779" w:rsidP="001C5E9D">
            <w:pPr>
              <w:spacing w:line="240" w:lineRule="auto"/>
              <w:jc w:val="left"/>
              <w:rPr>
                <w:sz w:val="18"/>
                <w:szCs w:val="18"/>
              </w:rPr>
            </w:pPr>
            <w:r>
              <w:rPr>
                <w:sz w:val="18"/>
                <w:szCs w:val="18"/>
              </w:rPr>
              <w:t>72.21%</w:t>
            </w:r>
          </w:p>
        </w:tc>
        <w:tc>
          <w:tcPr>
            <w:tcW w:w="0" w:type="auto"/>
            <w:vAlign w:val="center"/>
          </w:tcPr>
          <w:p w14:paraId="789FF5F5" w14:textId="794830AB" w:rsidR="00A31779" w:rsidRPr="00955995" w:rsidRDefault="00A31779" w:rsidP="001C5E9D">
            <w:pPr>
              <w:spacing w:line="240" w:lineRule="auto"/>
              <w:jc w:val="left"/>
              <w:rPr>
                <w:sz w:val="18"/>
                <w:szCs w:val="18"/>
              </w:rPr>
            </w:pPr>
            <w:r>
              <w:rPr>
                <w:sz w:val="18"/>
                <w:szCs w:val="18"/>
              </w:rPr>
              <w:t>80.41%</w:t>
            </w:r>
          </w:p>
        </w:tc>
        <w:tc>
          <w:tcPr>
            <w:tcW w:w="0" w:type="auto"/>
            <w:vAlign w:val="center"/>
          </w:tcPr>
          <w:p w14:paraId="2BABC060" w14:textId="61801079" w:rsidR="00A31779" w:rsidRPr="00955995" w:rsidRDefault="00A31779" w:rsidP="001C5E9D">
            <w:pPr>
              <w:spacing w:line="240" w:lineRule="auto"/>
              <w:jc w:val="left"/>
              <w:rPr>
                <w:sz w:val="18"/>
                <w:szCs w:val="18"/>
              </w:rPr>
            </w:pPr>
            <w:r>
              <w:rPr>
                <w:sz w:val="18"/>
                <w:szCs w:val="18"/>
              </w:rPr>
              <w:t>76.08%</w:t>
            </w:r>
          </w:p>
        </w:tc>
        <w:tc>
          <w:tcPr>
            <w:tcW w:w="0" w:type="auto"/>
            <w:vAlign w:val="center"/>
          </w:tcPr>
          <w:p w14:paraId="76FFECD4" w14:textId="45DA2486" w:rsidR="00A31779" w:rsidRPr="00955995" w:rsidRDefault="00A31779" w:rsidP="001C5E9D">
            <w:pPr>
              <w:spacing w:line="240" w:lineRule="auto"/>
              <w:jc w:val="left"/>
              <w:rPr>
                <w:sz w:val="18"/>
                <w:szCs w:val="18"/>
              </w:rPr>
            </w:pPr>
            <w:r w:rsidRPr="00875B4E">
              <w:rPr>
                <w:sz w:val="18"/>
                <w:szCs w:val="18"/>
              </w:rPr>
              <w:t>[</w:t>
            </w:r>
            <w:r w:rsidR="00CF758F">
              <w:rPr>
                <w:sz w:val="18"/>
                <w:szCs w:val="18"/>
              </w:rPr>
              <w:t>74.60%;77.56%</w:t>
            </w:r>
            <w:r w:rsidRPr="00875B4E">
              <w:rPr>
                <w:sz w:val="18"/>
                <w:szCs w:val="18"/>
              </w:rPr>
              <w:t>]</w:t>
            </w:r>
          </w:p>
        </w:tc>
      </w:tr>
      <w:tr w:rsidR="008D03D0" w:rsidRPr="00955995" w14:paraId="72B14A09" w14:textId="2448A302" w:rsidTr="001C5E9D">
        <w:trPr>
          <w:jc w:val="center"/>
        </w:trPr>
        <w:tc>
          <w:tcPr>
            <w:tcW w:w="0" w:type="auto"/>
            <w:vMerge/>
            <w:tcBorders>
              <w:bottom w:val="single" w:sz="12" w:space="0" w:color="auto"/>
            </w:tcBorders>
            <w:vAlign w:val="center"/>
          </w:tcPr>
          <w:p w14:paraId="101D4EB0" w14:textId="77777777" w:rsidR="00A31779" w:rsidRPr="00955995" w:rsidRDefault="00A31779" w:rsidP="001C5E9D">
            <w:pPr>
              <w:spacing w:line="240" w:lineRule="auto"/>
              <w:jc w:val="left"/>
              <w:rPr>
                <w:sz w:val="18"/>
                <w:szCs w:val="18"/>
              </w:rPr>
            </w:pPr>
          </w:p>
        </w:tc>
        <w:tc>
          <w:tcPr>
            <w:tcW w:w="0" w:type="auto"/>
            <w:tcBorders>
              <w:bottom w:val="single" w:sz="12" w:space="0" w:color="auto"/>
            </w:tcBorders>
            <w:vAlign w:val="center"/>
          </w:tcPr>
          <w:p w14:paraId="4F606717" w14:textId="0090FFCE" w:rsidR="00A31779" w:rsidRPr="00955995" w:rsidRDefault="00A31779" w:rsidP="001C5E9D">
            <w:pPr>
              <w:spacing w:line="240" w:lineRule="auto"/>
              <w:jc w:val="left"/>
              <w:rPr>
                <w:sz w:val="18"/>
                <w:szCs w:val="18"/>
              </w:rPr>
            </w:pPr>
            <w:r>
              <w:rPr>
                <w:sz w:val="18"/>
                <w:szCs w:val="18"/>
              </w:rPr>
              <w:t>SNOMED CT</w:t>
            </w:r>
          </w:p>
        </w:tc>
        <w:tc>
          <w:tcPr>
            <w:tcW w:w="0" w:type="auto"/>
            <w:tcBorders>
              <w:bottom w:val="single" w:sz="12" w:space="0" w:color="auto"/>
            </w:tcBorders>
            <w:vAlign w:val="center"/>
          </w:tcPr>
          <w:p w14:paraId="405FBD30" w14:textId="406B7D3C" w:rsidR="00A31779" w:rsidRPr="00955995" w:rsidRDefault="00A31779" w:rsidP="001C5E9D">
            <w:pPr>
              <w:spacing w:line="240" w:lineRule="auto"/>
              <w:jc w:val="left"/>
              <w:rPr>
                <w:sz w:val="18"/>
                <w:szCs w:val="18"/>
              </w:rPr>
            </w:pPr>
            <w:r>
              <w:rPr>
                <w:sz w:val="18"/>
                <w:szCs w:val="18"/>
              </w:rPr>
              <w:t>68.58%</w:t>
            </w:r>
          </w:p>
        </w:tc>
        <w:tc>
          <w:tcPr>
            <w:tcW w:w="0" w:type="auto"/>
            <w:tcBorders>
              <w:bottom w:val="single" w:sz="12" w:space="0" w:color="auto"/>
            </w:tcBorders>
            <w:vAlign w:val="center"/>
          </w:tcPr>
          <w:p w14:paraId="33E9C07E" w14:textId="409B9176" w:rsidR="00A31779" w:rsidRPr="00955995" w:rsidRDefault="00A31779" w:rsidP="001C5E9D">
            <w:pPr>
              <w:spacing w:line="240" w:lineRule="auto"/>
              <w:jc w:val="left"/>
              <w:rPr>
                <w:sz w:val="18"/>
                <w:szCs w:val="18"/>
              </w:rPr>
            </w:pPr>
            <w:r>
              <w:rPr>
                <w:sz w:val="18"/>
                <w:szCs w:val="18"/>
              </w:rPr>
              <w:t>75.51%</w:t>
            </w:r>
          </w:p>
        </w:tc>
        <w:tc>
          <w:tcPr>
            <w:tcW w:w="0" w:type="auto"/>
            <w:tcBorders>
              <w:bottom w:val="single" w:sz="12" w:space="0" w:color="auto"/>
            </w:tcBorders>
            <w:vAlign w:val="center"/>
          </w:tcPr>
          <w:p w14:paraId="298A6463" w14:textId="522881DB" w:rsidR="00A31779" w:rsidRPr="00955995" w:rsidRDefault="00A31779" w:rsidP="001C5E9D">
            <w:pPr>
              <w:spacing w:line="240" w:lineRule="auto"/>
              <w:jc w:val="left"/>
              <w:rPr>
                <w:sz w:val="18"/>
                <w:szCs w:val="18"/>
              </w:rPr>
            </w:pPr>
            <w:r>
              <w:rPr>
                <w:sz w:val="18"/>
                <w:szCs w:val="18"/>
              </w:rPr>
              <w:t>71.87%</w:t>
            </w:r>
          </w:p>
        </w:tc>
        <w:tc>
          <w:tcPr>
            <w:tcW w:w="0" w:type="auto"/>
            <w:tcBorders>
              <w:bottom w:val="single" w:sz="12" w:space="0" w:color="auto"/>
            </w:tcBorders>
            <w:vAlign w:val="center"/>
          </w:tcPr>
          <w:p w14:paraId="3D39EFCC" w14:textId="188066B1" w:rsidR="00A31779" w:rsidRPr="00955995" w:rsidRDefault="00A31779" w:rsidP="001C5E9D">
            <w:pPr>
              <w:spacing w:line="240" w:lineRule="auto"/>
              <w:jc w:val="left"/>
              <w:rPr>
                <w:sz w:val="18"/>
                <w:szCs w:val="18"/>
              </w:rPr>
            </w:pPr>
            <w:r w:rsidRPr="00875B4E">
              <w:rPr>
                <w:sz w:val="18"/>
                <w:szCs w:val="18"/>
              </w:rPr>
              <w:t>[</w:t>
            </w:r>
            <w:r w:rsidR="00CF758F">
              <w:rPr>
                <w:sz w:val="18"/>
                <w:szCs w:val="18"/>
              </w:rPr>
              <w:t>69.99%;73.75%</w:t>
            </w:r>
            <w:r w:rsidRPr="00875B4E">
              <w:rPr>
                <w:sz w:val="18"/>
                <w:szCs w:val="18"/>
              </w:rPr>
              <w:t>]</w:t>
            </w:r>
          </w:p>
        </w:tc>
      </w:tr>
      <w:tr w:rsidR="008D03D0" w:rsidRPr="00955995" w14:paraId="353491F7" w14:textId="19D0192C" w:rsidTr="001C5E9D">
        <w:trPr>
          <w:jc w:val="center"/>
        </w:trPr>
        <w:tc>
          <w:tcPr>
            <w:tcW w:w="0" w:type="auto"/>
            <w:vMerge w:val="restart"/>
            <w:tcBorders>
              <w:top w:val="single" w:sz="12" w:space="0" w:color="auto"/>
            </w:tcBorders>
            <w:vAlign w:val="center"/>
          </w:tcPr>
          <w:p w14:paraId="60DD1B28" w14:textId="166B28FE" w:rsidR="00A31779" w:rsidRPr="00955995" w:rsidRDefault="00A31779" w:rsidP="001C5E9D">
            <w:pPr>
              <w:spacing w:line="240" w:lineRule="auto"/>
              <w:jc w:val="left"/>
              <w:rPr>
                <w:sz w:val="18"/>
                <w:szCs w:val="18"/>
              </w:rPr>
            </w:pPr>
            <w:r w:rsidRPr="00955995">
              <w:rPr>
                <w:sz w:val="18"/>
                <w:szCs w:val="18"/>
              </w:rPr>
              <w:t>FoodBERT</w:t>
            </w:r>
          </w:p>
        </w:tc>
        <w:tc>
          <w:tcPr>
            <w:tcW w:w="0" w:type="auto"/>
            <w:tcBorders>
              <w:top w:val="single" w:sz="12" w:space="0" w:color="auto"/>
            </w:tcBorders>
            <w:vAlign w:val="center"/>
          </w:tcPr>
          <w:p w14:paraId="1D67A832" w14:textId="68A47559" w:rsidR="00A31779" w:rsidRPr="00955995" w:rsidRDefault="00A31779" w:rsidP="001C5E9D">
            <w:pPr>
              <w:spacing w:line="240" w:lineRule="auto"/>
              <w:jc w:val="left"/>
              <w:rPr>
                <w:sz w:val="18"/>
                <w:szCs w:val="18"/>
              </w:rPr>
            </w:pPr>
            <w:r w:rsidRPr="00955995">
              <w:rPr>
                <w:sz w:val="18"/>
                <w:szCs w:val="18"/>
              </w:rPr>
              <w:t>Food</w:t>
            </w:r>
            <w:r w:rsidR="00677B65">
              <w:rPr>
                <w:sz w:val="18"/>
                <w:szCs w:val="18"/>
              </w:rPr>
              <w:t>-</w:t>
            </w:r>
            <w:r w:rsidRPr="00955995">
              <w:rPr>
                <w:sz w:val="18"/>
                <w:szCs w:val="18"/>
              </w:rPr>
              <w:t>classification</w:t>
            </w:r>
          </w:p>
        </w:tc>
        <w:tc>
          <w:tcPr>
            <w:tcW w:w="0" w:type="auto"/>
            <w:tcBorders>
              <w:top w:val="single" w:sz="12" w:space="0" w:color="auto"/>
            </w:tcBorders>
            <w:vAlign w:val="center"/>
          </w:tcPr>
          <w:p w14:paraId="2CAC57C3" w14:textId="373591FF" w:rsidR="00A31779" w:rsidRPr="00955995" w:rsidRDefault="00A31779" w:rsidP="001C5E9D">
            <w:pPr>
              <w:spacing w:line="240" w:lineRule="auto"/>
              <w:jc w:val="left"/>
              <w:rPr>
                <w:sz w:val="18"/>
                <w:szCs w:val="18"/>
              </w:rPr>
            </w:pPr>
            <w:r>
              <w:rPr>
                <w:sz w:val="18"/>
                <w:szCs w:val="18"/>
              </w:rPr>
              <w:t>85.28%</w:t>
            </w:r>
          </w:p>
        </w:tc>
        <w:tc>
          <w:tcPr>
            <w:tcW w:w="0" w:type="auto"/>
            <w:tcBorders>
              <w:top w:val="single" w:sz="12" w:space="0" w:color="auto"/>
            </w:tcBorders>
            <w:vAlign w:val="center"/>
          </w:tcPr>
          <w:p w14:paraId="6AAFA642" w14:textId="21545431" w:rsidR="00A31779" w:rsidRPr="00955995" w:rsidRDefault="00A31779" w:rsidP="001C5E9D">
            <w:pPr>
              <w:spacing w:line="240" w:lineRule="auto"/>
              <w:jc w:val="left"/>
              <w:rPr>
                <w:sz w:val="18"/>
                <w:szCs w:val="18"/>
              </w:rPr>
            </w:pPr>
            <w:r>
              <w:rPr>
                <w:sz w:val="18"/>
                <w:szCs w:val="18"/>
              </w:rPr>
              <w:t>94.24%</w:t>
            </w:r>
          </w:p>
        </w:tc>
        <w:tc>
          <w:tcPr>
            <w:tcW w:w="0" w:type="auto"/>
            <w:tcBorders>
              <w:top w:val="single" w:sz="12" w:space="0" w:color="auto"/>
            </w:tcBorders>
            <w:vAlign w:val="center"/>
          </w:tcPr>
          <w:p w14:paraId="6F8A2AAF" w14:textId="058E338C" w:rsidR="00A31779" w:rsidRPr="00955995" w:rsidRDefault="00A31779" w:rsidP="001C5E9D">
            <w:pPr>
              <w:spacing w:line="240" w:lineRule="auto"/>
              <w:jc w:val="left"/>
              <w:rPr>
                <w:sz w:val="18"/>
                <w:szCs w:val="18"/>
              </w:rPr>
            </w:pPr>
            <w:r>
              <w:rPr>
                <w:sz w:val="18"/>
                <w:szCs w:val="18"/>
              </w:rPr>
              <w:t>89.53%</w:t>
            </w:r>
          </w:p>
        </w:tc>
        <w:tc>
          <w:tcPr>
            <w:tcW w:w="0" w:type="auto"/>
            <w:tcBorders>
              <w:top w:val="single" w:sz="12" w:space="0" w:color="auto"/>
            </w:tcBorders>
            <w:vAlign w:val="center"/>
          </w:tcPr>
          <w:p w14:paraId="22946D51" w14:textId="04333EA1" w:rsidR="00A31779" w:rsidRPr="00955995" w:rsidRDefault="00A31779" w:rsidP="001C5E9D">
            <w:pPr>
              <w:spacing w:line="240" w:lineRule="auto"/>
              <w:jc w:val="left"/>
              <w:rPr>
                <w:sz w:val="18"/>
                <w:szCs w:val="18"/>
              </w:rPr>
            </w:pPr>
            <w:r w:rsidRPr="00875B4E">
              <w:rPr>
                <w:sz w:val="18"/>
                <w:szCs w:val="18"/>
              </w:rPr>
              <w:t>[</w:t>
            </w:r>
            <w:r w:rsidR="00CF758F">
              <w:rPr>
                <w:sz w:val="18"/>
                <w:szCs w:val="18"/>
              </w:rPr>
              <w:t>88.90%;90.17%</w:t>
            </w:r>
            <w:r w:rsidRPr="00875B4E">
              <w:rPr>
                <w:sz w:val="18"/>
                <w:szCs w:val="18"/>
              </w:rPr>
              <w:t>]</w:t>
            </w:r>
          </w:p>
        </w:tc>
      </w:tr>
      <w:tr w:rsidR="008D03D0" w:rsidRPr="00955995" w14:paraId="72BE0331" w14:textId="60628F44" w:rsidTr="001C5E9D">
        <w:trPr>
          <w:jc w:val="center"/>
        </w:trPr>
        <w:tc>
          <w:tcPr>
            <w:tcW w:w="0" w:type="auto"/>
            <w:vMerge/>
            <w:vAlign w:val="center"/>
          </w:tcPr>
          <w:p w14:paraId="14F08BC1" w14:textId="77777777" w:rsidR="00A31779" w:rsidRPr="00955995" w:rsidRDefault="00A31779" w:rsidP="001C5E9D">
            <w:pPr>
              <w:spacing w:line="240" w:lineRule="auto"/>
              <w:jc w:val="left"/>
              <w:rPr>
                <w:sz w:val="18"/>
                <w:szCs w:val="18"/>
              </w:rPr>
            </w:pPr>
          </w:p>
        </w:tc>
        <w:tc>
          <w:tcPr>
            <w:tcW w:w="0" w:type="auto"/>
            <w:vAlign w:val="center"/>
          </w:tcPr>
          <w:p w14:paraId="6B2E2DA6" w14:textId="411B5C54" w:rsidR="00A31779" w:rsidRPr="00955995" w:rsidRDefault="00A31779" w:rsidP="001C5E9D">
            <w:pPr>
              <w:spacing w:line="240" w:lineRule="auto"/>
              <w:jc w:val="left"/>
              <w:rPr>
                <w:sz w:val="18"/>
                <w:szCs w:val="18"/>
              </w:rPr>
            </w:pPr>
            <w:proofErr w:type="spellStart"/>
            <w:r>
              <w:rPr>
                <w:sz w:val="18"/>
                <w:szCs w:val="18"/>
              </w:rPr>
              <w:t>FoodOn</w:t>
            </w:r>
            <w:proofErr w:type="spellEnd"/>
          </w:p>
        </w:tc>
        <w:tc>
          <w:tcPr>
            <w:tcW w:w="0" w:type="auto"/>
            <w:vAlign w:val="center"/>
          </w:tcPr>
          <w:p w14:paraId="659A1E88" w14:textId="3B493D68" w:rsidR="00A31779" w:rsidRPr="00955995" w:rsidRDefault="00A31779" w:rsidP="001C5E9D">
            <w:pPr>
              <w:spacing w:line="240" w:lineRule="auto"/>
              <w:jc w:val="left"/>
              <w:rPr>
                <w:sz w:val="18"/>
                <w:szCs w:val="18"/>
              </w:rPr>
            </w:pPr>
            <w:r>
              <w:rPr>
                <w:sz w:val="18"/>
                <w:szCs w:val="18"/>
              </w:rPr>
              <w:t>58.73%</w:t>
            </w:r>
          </w:p>
        </w:tc>
        <w:tc>
          <w:tcPr>
            <w:tcW w:w="0" w:type="auto"/>
            <w:vAlign w:val="center"/>
          </w:tcPr>
          <w:p w14:paraId="64923087" w14:textId="2CEFBE7C" w:rsidR="00A31779" w:rsidRPr="00955995" w:rsidRDefault="00A31779" w:rsidP="001C5E9D">
            <w:pPr>
              <w:spacing w:line="240" w:lineRule="auto"/>
              <w:jc w:val="left"/>
              <w:rPr>
                <w:sz w:val="18"/>
                <w:szCs w:val="18"/>
              </w:rPr>
            </w:pPr>
            <w:r>
              <w:rPr>
                <w:sz w:val="18"/>
                <w:szCs w:val="18"/>
              </w:rPr>
              <w:t>61.03%</w:t>
            </w:r>
          </w:p>
        </w:tc>
        <w:tc>
          <w:tcPr>
            <w:tcW w:w="0" w:type="auto"/>
            <w:vAlign w:val="center"/>
          </w:tcPr>
          <w:p w14:paraId="575CA52D" w14:textId="4E8708AA" w:rsidR="00A31779" w:rsidRPr="00955995" w:rsidRDefault="00A31779" w:rsidP="001C5E9D">
            <w:pPr>
              <w:spacing w:line="240" w:lineRule="auto"/>
              <w:jc w:val="left"/>
              <w:rPr>
                <w:sz w:val="18"/>
                <w:szCs w:val="18"/>
              </w:rPr>
            </w:pPr>
            <w:r>
              <w:rPr>
                <w:sz w:val="18"/>
                <w:szCs w:val="18"/>
              </w:rPr>
              <w:t>59.85%</w:t>
            </w:r>
          </w:p>
        </w:tc>
        <w:tc>
          <w:tcPr>
            <w:tcW w:w="0" w:type="auto"/>
            <w:vAlign w:val="center"/>
          </w:tcPr>
          <w:p w14:paraId="18398C09" w14:textId="739B5347" w:rsidR="00A31779" w:rsidRPr="00955995" w:rsidRDefault="00A31779" w:rsidP="001C5E9D">
            <w:pPr>
              <w:spacing w:line="240" w:lineRule="auto"/>
              <w:jc w:val="left"/>
              <w:rPr>
                <w:sz w:val="18"/>
                <w:szCs w:val="18"/>
              </w:rPr>
            </w:pPr>
            <w:r w:rsidRPr="00875B4E">
              <w:rPr>
                <w:sz w:val="18"/>
                <w:szCs w:val="18"/>
              </w:rPr>
              <w:t>[</w:t>
            </w:r>
            <w:r w:rsidR="00CF758F">
              <w:rPr>
                <w:sz w:val="18"/>
                <w:szCs w:val="18"/>
              </w:rPr>
              <w:t>56.56%;63.13%</w:t>
            </w:r>
            <w:r w:rsidRPr="00875B4E">
              <w:rPr>
                <w:sz w:val="18"/>
                <w:szCs w:val="18"/>
              </w:rPr>
              <w:t>]</w:t>
            </w:r>
          </w:p>
        </w:tc>
      </w:tr>
      <w:tr w:rsidR="008D03D0" w:rsidRPr="00955995" w14:paraId="7CF1D5C1" w14:textId="004AAB2A" w:rsidTr="001C5E9D">
        <w:trPr>
          <w:jc w:val="center"/>
        </w:trPr>
        <w:tc>
          <w:tcPr>
            <w:tcW w:w="0" w:type="auto"/>
            <w:vMerge/>
            <w:vAlign w:val="center"/>
          </w:tcPr>
          <w:p w14:paraId="247BC235" w14:textId="77777777" w:rsidR="00A31779" w:rsidRPr="00955995" w:rsidRDefault="00A31779" w:rsidP="001C5E9D">
            <w:pPr>
              <w:spacing w:line="240" w:lineRule="auto"/>
              <w:jc w:val="left"/>
              <w:rPr>
                <w:sz w:val="18"/>
                <w:szCs w:val="18"/>
              </w:rPr>
            </w:pPr>
          </w:p>
        </w:tc>
        <w:tc>
          <w:tcPr>
            <w:tcW w:w="0" w:type="auto"/>
            <w:vAlign w:val="center"/>
          </w:tcPr>
          <w:p w14:paraId="3AD62E3E" w14:textId="369666E1" w:rsidR="00A31779" w:rsidRPr="00955995" w:rsidRDefault="00A31779" w:rsidP="001C5E9D">
            <w:pPr>
              <w:spacing w:line="240" w:lineRule="auto"/>
              <w:jc w:val="left"/>
              <w:rPr>
                <w:sz w:val="18"/>
                <w:szCs w:val="18"/>
              </w:rPr>
            </w:pPr>
            <w:r>
              <w:rPr>
                <w:sz w:val="18"/>
                <w:szCs w:val="18"/>
              </w:rPr>
              <w:t>Hansard</w:t>
            </w:r>
            <w:r w:rsidR="00677B65">
              <w:rPr>
                <w:sz w:val="18"/>
                <w:szCs w:val="18"/>
              </w:rPr>
              <w:t>-</w:t>
            </w:r>
            <w:r>
              <w:rPr>
                <w:sz w:val="18"/>
                <w:szCs w:val="18"/>
              </w:rPr>
              <w:t>parent</w:t>
            </w:r>
          </w:p>
        </w:tc>
        <w:tc>
          <w:tcPr>
            <w:tcW w:w="0" w:type="auto"/>
            <w:vAlign w:val="center"/>
          </w:tcPr>
          <w:p w14:paraId="45B8C2D6" w14:textId="6508E7C5" w:rsidR="00A31779" w:rsidRPr="00955995" w:rsidRDefault="00A31779" w:rsidP="001C5E9D">
            <w:pPr>
              <w:spacing w:line="240" w:lineRule="auto"/>
              <w:jc w:val="left"/>
              <w:rPr>
                <w:sz w:val="18"/>
                <w:szCs w:val="18"/>
              </w:rPr>
            </w:pPr>
            <w:r>
              <w:rPr>
                <w:sz w:val="18"/>
                <w:szCs w:val="18"/>
              </w:rPr>
              <w:t>68.41%</w:t>
            </w:r>
          </w:p>
        </w:tc>
        <w:tc>
          <w:tcPr>
            <w:tcW w:w="0" w:type="auto"/>
            <w:vAlign w:val="center"/>
          </w:tcPr>
          <w:p w14:paraId="5C175C10" w14:textId="4E3F2D57" w:rsidR="00A31779" w:rsidRPr="00955995" w:rsidRDefault="00A31779" w:rsidP="001C5E9D">
            <w:pPr>
              <w:spacing w:line="240" w:lineRule="auto"/>
              <w:jc w:val="left"/>
              <w:rPr>
                <w:sz w:val="18"/>
                <w:szCs w:val="18"/>
              </w:rPr>
            </w:pPr>
            <w:r>
              <w:rPr>
                <w:sz w:val="18"/>
                <w:szCs w:val="18"/>
              </w:rPr>
              <w:t>80.62%</w:t>
            </w:r>
          </w:p>
        </w:tc>
        <w:tc>
          <w:tcPr>
            <w:tcW w:w="0" w:type="auto"/>
            <w:vAlign w:val="center"/>
          </w:tcPr>
          <w:p w14:paraId="0733C73B" w14:textId="78F53840" w:rsidR="00A31779" w:rsidRPr="00955995" w:rsidRDefault="00A31779" w:rsidP="001C5E9D">
            <w:pPr>
              <w:spacing w:line="240" w:lineRule="auto"/>
              <w:jc w:val="left"/>
              <w:rPr>
                <w:sz w:val="18"/>
                <w:szCs w:val="18"/>
              </w:rPr>
            </w:pPr>
            <w:r>
              <w:rPr>
                <w:sz w:val="18"/>
                <w:szCs w:val="18"/>
              </w:rPr>
              <w:t>74.01%</w:t>
            </w:r>
          </w:p>
        </w:tc>
        <w:tc>
          <w:tcPr>
            <w:tcW w:w="0" w:type="auto"/>
            <w:vAlign w:val="center"/>
          </w:tcPr>
          <w:p w14:paraId="686EC7BF" w14:textId="7AA89B1D" w:rsidR="00A31779" w:rsidRPr="00955995" w:rsidRDefault="00A31779" w:rsidP="001C5E9D">
            <w:pPr>
              <w:spacing w:line="240" w:lineRule="auto"/>
              <w:jc w:val="left"/>
              <w:rPr>
                <w:sz w:val="18"/>
                <w:szCs w:val="18"/>
              </w:rPr>
            </w:pPr>
            <w:r w:rsidRPr="00875B4E">
              <w:rPr>
                <w:sz w:val="18"/>
                <w:szCs w:val="18"/>
              </w:rPr>
              <w:t>[</w:t>
            </w:r>
            <w:r w:rsidR="00CF758F">
              <w:rPr>
                <w:sz w:val="18"/>
                <w:szCs w:val="18"/>
              </w:rPr>
              <w:t>72.13%;75.90%</w:t>
            </w:r>
            <w:r w:rsidRPr="00875B4E">
              <w:rPr>
                <w:sz w:val="18"/>
                <w:szCs w:val="18"/>
              </w:rPr>
              <w:t>]</w:t>
            </w:r>
          </w:p>
        </w:tc>
      </w:tr>
      <w:tr w:rsidR="008D03D0" w:rsidRPr="00955995" w14:paraId="210B35AB" w14:textId="30AB7D9A" w:rsidTr="001C5E9D">
        <w:trPr>
          <w:jc w:val="center"/>
        </w:trPr>
        <w:tc>
          <w:tcPr>
            <w:tcW w:w="0" w:type="auto"/>
            <w:vMerge/>
            <w:vAlign w:val="center"/>
          </w:tcPr>
          <w:p w14:paraId="38A73C2C" w14:textId="77777777" w:rsidR="00A31779" w:rsidRPr="00955995" w:rsidRDefault="00A31779" w:rsidP="001C5E9D">
            <w:pPr>
              <w:spacing w:line="240" w:lineRule="auto"/>
              <w:jc w:val="left"/>
              <w:rPr>
                <w:sz w:val="18"/>
                <w:szCs w:val="18"/>
              </w:rPr>
            </w:pPr>
          </w:p>
        </w:tc>
        <w:tc>
          <w:tcPr>
            <w:tcW w:w="0" w:type="auto"/>
            <w:vAlign w:val="center"/>
          </w:tcPr>
          <w:p w14:paraId="02BC29BF" w14:textId="634B4A32" w:rsidR="00A31779" w:rsidRPr="00955995" w:rsidRDefault="00A31779" w:rsidP="001C5E9D">
            <w:pPr>
              <w:spacing w:line="240" w:lineRule="auto"/>
              <w:jc w:val="left"/>
              <w:rPr>
                <w:sz w:val="18"/>
                <w:szCs w:val="18"/>
              </w:rPr>
            </w:pPr>
            <w:r>
              <w:rPr>
                <w:sz w:val="18"/>
                <w:szCs w:val="18"/>
              </w:rPr>
              <w:t>Hansard</w:t>
            </w:r>
            <w:r w:rsidR="00677B65">
              <w:rPr>
                <w:sz w:val="18"/>
                <w:szCs w:val="18"/>
              </w:rPr>
              <w:t>-</w:t>
            </w:r>
            <w:r>
              <w:rPr>
                <w:sz w:val="18"/>
                <w:szCs w:val="18"/>
              </w:rPr>
              <w:t>closest</w:t>
            </w:r>
          </w:p>
        </w:tc>
        <w:tc>
          <w:tcPr>
            <w:tcW w:w="0" w:type="auto"/>
            <w:vAlign w:val="center"/>
          </w:tcPr>
          <w:p w14:paraId="079A3BFD" w14:textId="358BD265" w:rsidR="00A31779" w:rsidRPr="00955995" w:rsidRDefault="00A31779" w:rsidP="001C5E9D">
            <w:pPr>
              <w:spacing w:line="240" w:lineRule="auto"/>
              <w:jc w:val="left"/>
              <w:rPr>
                <w:sz w:val="18"/>
                <w:szCs w:val="18"/>
              </w:rPr>
            </w:pPr>
            <w:r>
              <w:rPr>
                <w:sz w:val="18"/>
                <w:szCs w:val="18"/>
              </w:rPr>
              <w:t>59.55%</w:t>
            </w:r>
          </w:p>
        </w:tc>
        <w:tc>
          <w:tcPr>
            <w:tcW w:w="0" w:type="auto"/>
            <w:vAlign w:val="center"/>
          </w:tcPr>
          <w:p w14:paraId="42FC03D9" w14:textId="07838A03" w:rsidR="00A31779" w:rsidRPr="00955995" w:rsidRDefault="00A31779" w:rsidP="001C5E9D">
            <w:pPr>
              <w:spacing w:line="240" w:lineRule="auto"/>
              <w:jc w:val="left"/>
              <w:rPr>
                <w:sz w:val="18"/>
                <w:szCs w:val="18"/>
              </w:rPr>
            </w:pPr>
            <w:r>
              <w:rPr>
                <w:sz w:val="18"/>
                <w:szCs w:val="18"/>
              </w:rPr>
              <w:t>67.52%</w:t>
            </w:r>
          </w:p>
        </w:tc>
        <w:tc>
          <w:tcPr>
            <w:tcW w:w="0" w:type="auto"/>
            <w:vAlign w:val="center"/>
          </w:tcPr>
          <w:p w14:paraId="592C695F" w14:textId="4E48AA67" w:rsidR="00A31779" w:rsidRPr="00955995" w:rsidRDefault="00A31779" w:rsidP="001C5E9D">
            <w:pPr>
              <w:spacing w:line="240" w:lineRule="auto"/>
              <w:jc w:val="left"/>
              <w:rPr>
                <w:sz w:val="18"/>
                <w:szCs w:val="18"/>
              </w:rPr>
            </w:pPr>
            <w:r>
              <w:rPr>
                <w:sz w:val="18"/>
                <w:szCs w:val="18"/>
              </w:rPr>
              <w:t>63.28%</w:t>
            </w:r>
          </w:p>
        </w:tc>
        <w:tc>
          <w:tcPr>
            <w:tcW w:w="0" w:type="auto"/>
            <w:vAlign w:val="center"/>
          </w:tcPr>
          <w:p w14:paraId="17D3525B" w14:textId="4F0212DB" w:rsidR="00A31779" w:rsidRPr="00955995" w:rsidRDefault="00A31779" w:rsidP="001C5E9D">
            <w:pPr>
              <w:spacing w:line="240" w:lineRule="auto"/>
              <w:jc w:val="left"/>
              <w:rPr>
                <w:sz w:val="18"/>
                <w:szCs w:val="18"/>
              </w:rPr>
            </w:pPr>
            <w:r w:rsidRPr="00875B4E">
              <w:rPr>
                <w:sz w:val="18"/>
                <w:szCs w:val="18"/>
              </w:rPr>
              <w:t>[</w:t>
            </w:r>
            <w:r w:rsidR="00CF758F">
              <w:rPr>
                <w:sz w:val="18"/>
                <w:szCs w:val="18"/>
              </w:rPr>
              <w:t>60.43%;66.13%</w:t>
            </w:r>
            <w:r w:rsidRPr="00875B4E">
              <w:rPr>
                <w:sz w:val="18"/>
                <w:szCs w:val="18"/>
              </w:rPr>
              <w:t>]</w:t>
            </w:r>
          </w:p>
        </w:tc>
      </w:tr>
      <w:tr w:rsidR="008D03D0" w:rsidRPr="00955995" w14:paraId="476433DE" w14:textId="6242C3F5" w:rsidTr="001C5E9D">
        <w:trPr>
          <w:jc w:val="center"/>
        </w:trPr>
        <w:tc>
          <w:tcPr>
            <w:tcW w:w="0" w:type="auto"/>
            <w:vMerge/>
            <w:tcBorders>
              <w:bottom w:val="single" w:sz="12" w:space="0" w:color="auto"/>
            </w:tcBorders>
            <w:vAlign w:val="center"/>
          </w:tcPr>
          <w:p w14:paraId="6A413C5D" w14:textId="77777777" w:rsidR="00A31779" w:rsidRPr="00955995" w:rsidRDefault="00A31779" w:rsidP="001C5E9D">
            <w:pPr>
              <w:spacing w:line="240" w:lineRule="auto"/>
              <w:jc w:val="left"/>
              <w:rPr>
                <w:sz w:val="18"/>
                <w:szCs w:val="18"/>
              </w:rPr>
            </w:pPr>
          </w:p>
        </w:tc>
        <w:tc>
          <w:tcPr>
            <w:tcW w:w="0" w:type="auto"/>
            <w:tcBorders>
              <w:bottom w:val="single" w:sz="12" w:space="0" w:color="auto"/>
            </w:tcBorders>
            <w:vAlign w:val="center"/>
          </w:tcPr>
          <w:p w14:paraId="63B5A44F" w14:textId="23FE5EB1" w:rsidR="00A31779" w:rsidRPr="00955995" w:rsidRDefault="00A31779" w:rsidP="001C5E9D">
            <w:pPr>
              <w:spacing w:line="240" w:lineRule="auto"/>
              <w:jc w:val="left"/>
              <w:rPr>
                <w:sz w:val="18"/>
                <w:szCs w:val="18"/>
              </w:rPr>
            </w:pPr>
            <w:r>
              <w:rPr>
                <w:sz w:val="18"/>
                <w:szCs w:val="18"/>
              </w:rPr>
              <w:t>SNOMED CT</w:t>
            </w:r>
          </w:p>
        </w:tc>
        <w:tc>
          <w:tcPr>
            <w:tcW w:w="0" w:type="auto"/>
            <w:tcBorders>
              <w:bottom w:val="single" w:sz="12" w:space="0" w:color="auto"/>
            </w:tcBorders>
            <w:vAlign w:val="center"/>
          </w:tcPr>
          <w:p w14:paraId="4A6D5373" w14:textId="54D5306A" w:rsidR="00A31779" w:rsidRPr="00955995" w:rsidRDefault="00A31779" w:rsidP="001C5E9D">
            <w:pPr>
              <w:spacing w:line="240" w:lineRule="auto"/>
              <w:jc w:val="left"/>
              <w:rPr>
                <w:sz w:val="18"/>
                <w:szCs w:val="18"/>
              </w:rPr>
            </w:pPr>
            <w:r>
              <w:rPr>
                <w:sz w:val="18"/>
                <w:szCs w:val="18"/>
              </w:rPr>
              <w:t>53.63%</w:t>
            </w:r>
          </w:p>
        </w:tc>
        <w:tc>
          <w:tcPr>
            <w:tcW w:w="0" w:type="auto"/>
            <w:tcBorders>
              <w:bottom w:val="single" w:sz="12" w:space="0" w:color="auto"/>
            </w:tcBorders>
            <w:vAlign w:val="center"/>
          </w:tcPr>
          <w:p w14:paraId="5F273A11" w14:textId="04DA4774" w:rsidR="00A31779" w:rsidRPr="00955995" w:rsidRDefault="00A31779" w:rsidP="001C5E9D">
            <w:pPr>
              <w:spacing w:line="240" w:lineRule="auto"/>
              <w:jc w:val="left"/>
              <w:rPr>
                <w:sz w:val="18"/>
                <w:szCs w:val="18"/>
              </w:rPr>
            </w:pPr>
            <w:r>
              <w:rPr>
                <w:sz w:val="18"/>
                <w:szCs w:val="18"/>
              </w:rPr>
              <w:t>51.84%</w:t>
            </w:r>
          </w:p>
        </w:tc>
        <w:tc>
          <w:tcPr>
            <w:tcW w:w="0" w:type="auto"/>
            <w:tcBorders>
              <w:bottom w:val="single" w:sz="12" w:space="0" w:color="auto"/>
            </w:tcBorders>
            <w:vAlign w:val="center"/>
          </w:tcPr>
          <w:p w14:paraId="7EEB8F77" w14:textId="44C4986F" w:rsidR="00A31779" w:rsidRPr="00955995" w:rsidRDefault="00A31779" w:rsidP="001C5E9D">
            <w:pPr>
              <w:spacing w:line="240" w:lineRule="auto"/>
              <w:jc w:val="left"/>
              <w:rPr>
                <w:sz w:val="18"/>
                <w:szCs w:val="18"/>
              </w:rPr>
            </w:pPr>
            <w:r>
              <w:rPr>
                <w:sz w:val="18"/>
                <w:szCs w:val="18"/>
              </w:rPr>
              <w:t>52.67%</w:t>
            </w:r>
          </w:p>
        </w:tc>
        <w:tc>
          <w:tcPr>
            <w:tcW w:w="0" w:type="auto"/>
            <w:tcBorders>
              <w:bottom w:val="single" w:sz="12" w:space="0" w:color="auto"/>
            </w:tcBorders>
            <w:vAlign w:val="center"/>
          </w:tcPr>
          <w:p w14:paraId="2DEBBAA6" w14:textId="7BD3FCCA" w:rsidR="00A31779" w:rsidRPr="00955995" w:rsidRDefault="00A31779" w:rsidP="001C5E9D">
            <w:pPr>
              <w:keepNext/>
              <w:spacing w:line="240" w:lineRule="auto"/>
              <w:jc w:val="left"/>
              <w:rPr>
                <w:sz w:val="18"/>
                <w:szCs w:val="18"/>
              </w:rPr>
            </w:pPr>
            <w:r w:rsidRPr="00875B4E">
              <w:rPr>
                <w:sz w:val="18"/>
                <w:szCs w:val="18"/>
              </w:rPr>
              <w:t>[</w:t>
            </w:r>
            <w:r w:rsidR="00CF758F">
              <w:rPr>
                <w:sz w:val="18"/>
                <w:szCs w:val="18"/>
              </w:rPr>
              <w:t>49.17%;56.17%</w:t>
            </w:r>
            <w:r w:rsidRPr="00875B4E">
              <w:rPr>
                <w:sz w:val="18"/>
                <w:szCs w:val="18"/>
              </w:rPr>
              <w:t>]</w:t>
            </w:r>
          </w:p>
        </w:tc>
      </w:tr>
    </w:tbl>
    <w:p w14:paraId="0F42FCFF" w14:textId="31AD0B86" w:rsidR="007B1FE9" w:rsidRDefault="008D03D0" w:rsidP="008D03D0">
      <w:pPr>
        <w:pStyle w:val="Beschriftung"/>
      </w:pPr>
      <w:r>
        <w:t xml:space="preserve">Table </w:t>
      </w:r>
      <w:r>
        <w:fldChar w:fldCharType="begin"/>
      </w:r>
      <w:r>
        <w:instrText xml:space="preserve"> SEQ Table \* ARABIC </w:instrText>
      </w:r>
      <w:r>
        <w:fldChar w:fldCharType="separate"/>
      </w:r>
      <w:r w:rsidR="001A6633">
        <w:rPr>
          <w:noProof/>
        </w:rPr>
        <w:t>6</w:t>
      </w:r>
      <w:r>
        <w:fldChar w:fldCharType="end"/>
      </w:r>
      <w:r>
        <w:t>: Named entity recognition experiment results after 10-fold cross validation grouped by model and task.</w:t>
      </w:r>
    </w:p>
    <w:p w14:paraId="6C43FA5D" w14:textId="77777777" w:rsidR="003D64BE" w:rsidRDefault="00DE520F" w:rsidP="003D64BE">
      <w:r>
        <w:t xml:space="preserve">The results </w:t>
      </w:r>
      <w:r w:rsidR="00A515CE">
        <w:t xml:space="preserve">for the precision, recall and F-measure </w:t>
      </w:r>
      <w:r>
        <w:t xml:space="preserve">for the named entity recognition task are listed </w:t>
      </w:r>
      <w:r w:rsidRPr="00DE520F">
        <w:rPr>
          <w:highlight w:val="yellow"/>
        </w:rPr>
        <w:t>in table 5</w:t>
      </w:r>
      <w:r>
        <w:t xml:space="preserve">. </w:t>
      </w:r>
      <w:r w:rsidR="00331A26">
        <w:t xml:space="preserve">Just as with the classification evaluation in the previous section, the </w:t>
      </w:r>
      <w:r w:rsidR="00331A26">
        <w:lastRenderedPageBreak/>
        <w:t xml:space="preserve">accuracy was not </w:t>
      </w:r>
      <w:proofErr w:type="gramStart"/>
      <w:r w:rsidR="00331A26">
        <w:t>taken into account</w:t>
      </w:r>
      <w:proofErr w:type="gramEnd"/>
      <w:r w:rsidR="00331A26">
        <w:t xml:space="preserve"> here either, as it is not a reliable measure, since most of the tags are assigned with the outside tag and the accuracy is therefore very high for all systems and tasks. </w:t>
      </w:r>
      <w:r w:rsidR="00815686">
        <w:t>A</w:t>
      </w:r>
      <w:r w:rsidR="00656A7B">
        <w:t xml:space="preserve">s </w:t>
      </w:r>
      <w:r w:rsidR="00815686">
        <w:t>can be seen in the table</w:t>
      </w:r>
      <w:r w:rsidR="00656A7B">
        <w:t xml:space="preserve">, the order of the best-performing models is the same </w:t>
      </w:r>
      <w:r w:rsidR="00BF30F2">
        <w:t>across</w:t>
      </w:r>
      <w:r w:rsidR="00656A7B">
        <w:t xml:space="preserve"> all tasks: CookBERT achieves the best performance </w:t>
      </w:r>
      <w:r w:rsidR="00325C1C">
        <w:t>on</w:t>
      </w:r>
      <w:r w:rsidR="00656A7B">
        <w:t xml:space="preserve"> all tasks, followed by BERT base, and FoodBERT consistently performs the worst. </w:t>
      </w:r>
    </w:p>
    <w:p w14:paraId="70DCC5B8" w14:textId="5A5E5841" w:rsidR="00325C1C" w:rsidRDefault="009F64D9" w:rsidP="003D64BE">
      <w:pPr>
        <w:pStyle w:val="Folgeabsatz"/>
      </w:pPr>
      <w:r>
        <w:t>In order to investigate if these performance differences on each task are significant</w:t>
      </w:r>
      <w:r w:rsidR="00D84864">
        <w:t xml:space="preserve"> between the three models</w:t>
      </w:r>
      <w:r>
        <w:t xml:space="preserve">, a one-way ANOVA as well as a pairwise post-hoc t-test with Bonferroni-adjusted values was conducted. </w:t>
      </w:r>
    </w:p>
    <w:p w14:paraId="56B509D0" w14:textId="6E0AB672" w:rsidR="003D64BE" w:rsidRDefault="003D64BE" w:rsidP="003D64BE">
      <w:pPr>
        <w:pStyle w:val="Folgeabsatz"/>
      </w:pPr>
      <w:r>
        <w:t xml:space="preserve">Comparing CookBERT to FoodBERT, CookBERT performs significantly better on four tasks, including </w:t>
      </w:r>
      <w:r>
        <w:rPr>
          <w:i/>
          <w:iCs/>
        </w:rPr>
        <w:t>F</w:t>
      </w:r>
      <w:r w:rsidRPr="009527D8">
        <w:rPr>
          <w:i/>
          <w:iCs/>
        </w:rPr>
        <w:t>ood-classification</w:t>
      </w:r>
      <w:r>
        <w:rPr>
          <w:i/>
          <w:iCs/>
        </w:rPr>
        <w:t xml:space="preserve"> </w:t>
      </w:r>
      <w:r>
        <w:t xml:space="preserve">(p = 1.372926e-11), </w:t>
      </w:r>
      <w:proofErr w:type="spellStart"/>
      <w:r w:rsidRPr="003D64BE">
        <w:rPr>
          <w:i/>
          <w:iCs/>
        </w:rPr>
        <w:t>FoodOn</w:t>
      </w:r>
      <w:proofErr w:type="spellEnd"/>
      <w:r>
        <w:t xml:space="preserve"> (p = 3.122529e-07), </w:t>
      </w:r>
      <w:r w:rsidRPr="003D64BE">
        <w:rPr>
          <w:i/>
          <w:iCs/>
        </w:rPr>
        <w:t>Hansard-parent</w:t>
      </w:r>
      <w:r>
        <w:t xml:space="preserve"> (p = 1.259690e-09) and </w:t>
      </w:r>
      <w:r w:rsidRPr="003D64BE">
        <w:rPr>
          <w:i/>
          <w:iCs/>
        </w:rPr>
        <w:t>SNOMED CT</w:t>
      </w:r>
      <w:r>
        <w:t xml:space="preserve"> (p = 6.706296e-09). In comparison to BERT base, CookBERT</w:t>
      </w:r>
      <w:r w:rsidR="00EB15D8">
        <w:t xml:space="preserve"> </w:t>
      </w:r>
      <w:r>
        <w:t xml:space="preserve">performs significantly better on the three tasks Food-classification (p = 1.959512e-04), </w:t>
      </w:r>
      <w:proofErr w:type="spellStart"/>
      <w:r>
        <w:t>FoodOn</w:t>
      </w:r>
      <w:proofErr w:type="spellEnd"/>
      <w:r>
        <w:t xml:space="preserve"> (p = 0.001684) und SNOMED CT (p = 0.001708)</w:t>
      </w:r>
      <w:r w:rsidR="003C182A">
        <w:t>, but this is not the case for the Hansard-parent task (p = 6.731523e-02).</w:t>
      </w:r>
      <w:r w:rsidR="000B4D1D">
        <w:t xml:space="preserve"> Similar to CookBERT, BERT base performs significantly better than FoodBERT on the four tasks </w:t>
      </w:r>
      <w:r w:rsidR="000B4D1D">
        <w:rPr>
          <w:i/>
          <w:iCs/>
        </w:rPr>
        <w:t>F</w:t>
      </w:r>
      <w:r w:rsidR="000B4D1D" w:rsidRPr="009527D8">
        <w:rPr>
          <w:i/>
          <w:iCs/>
        </w:rPr>
        <w:t>ood-classification</w:t>
      </w:r>
      <w:r w:rsidR="000B4D1D">
        <w:rPr>
          <w:i/>
          <w:iCs/>
        </w:rPr>
        <w:t xml:space="preserve"> (</w:t>
      </w:r>
      <w:r w:rsidR="000B4D1D">
        <w:t>p = 4.758076e-09)</w:t>
      </w:r>
      <w:r w:rsidR="000B4D1D">
        <w:rPr>
          <w:i/>
          <w:iCs/>
        </w:rPr>
        <w:t xml:space="preserve"> </w:t>
      </w:r>
      <w:proofErr w:type="spellStart"/>
      <w:r w:rsidR="000B4D1D">
        <w:t>FoodOn</w:t>
      </w:r>
      <w:proofErr w:type="spellEnd"/>
      <w:r w:rsidR="000B4D1D">
        <w:t xml:space="preserve"> (p = 0.000113), Hansard-parent (p = 3.269430e-09) und SNOMED CT (p = 1.258617e-06). </w:t>
      </w:r>
      <w:r w:rsidR="000B4D1D" w:rsidRPr="00325C1C">
        <w:rPr>
          <w:i/>
          <w:iCs/>
        </w:rPr>
        <w:t>Hansard-closest</w:t>
      </w:r>
      <w:r w:rsidR="000B4D1D">
        <w:t xml:space="preserve"> is the only task where no significant performance differences between </w:t>
      </w:r>
      <w:r w:rsidR="00EB15D8">
        <w:t xml:space="preserve">any of </w:t>
      </w:r>
      <w:r w:rsidR="000B4D1D">
        <w:t>the three models could be found (F = 1.3139640931845475, p = 0.26668879504706366).</w:t>
      </w:r>
    </w:p>
    <w:p w14:paraId="6BA03A53" w14:textId="4274B1EF" w:rsidR="00D34CF6" w:rsidRPr="00D34CF6" w:rsidRDefault="000E7180" w:rsidP="000B4D1D">
      <w:pPr>
        <w:pStyle w:val="Folgeabsatz"/>
      </w:pPr>
      <w:r>
        <w:t>The</w:t>
      </w:r>
      <w:r w:rsidR="000B4D1D">
        <w:t xml:space="preserve"> overall performance for named entity recognition on the </w:t>
      </w:r>
      <w:proofErr w:type="spellStart"/>
      <w:r w:rsidR="000B4D1D">
        <w:t>FoodBase</w:t>
      </w:r>
      <w:proofErr w:type="spellEnd"/>
      <w:r w:rsidR="000B4D1D">
        <w:t xml:space="preserve"> corpus, given as the macro-averaged F-measure over all tasks, is 80.33%</w:t>
      </w:r>
      <w:r>
        <w:t xml:space="preserve"> for CookBERT, 77.65% for BERT</w:t>
      </w:r>
      <w:r w:rsidR="000A5F46" w:rsidRPr="000A5F46">
        <w:rPr>
          <w:vertAlign w:val="subscript"/>
        </w:rPr>
        <w:t>BASE_UNCASED</w:t>
      </w:r>
      <w:r w:rsidR="00D247FC" w:rsidRPr="00D247FC">
        <w:t>,</w:t>
      </w:r>
      <w:r w:rsidR="000A5F46" w:rsidRPr="00D247FC">
        <w:t xml:space="preserve"> </w:t>
      </w:r>
      <w:r>
        <w:t>and 67.87% for FoodBERT</w:t>
      </w:r>
      <w:r w:rsidR="000B4D1D">
        <w:t xml:space="preserve">. </w:t>
      </w:r>
    </w:p>
    <w:p w14:paraId="154B4229" w14:textId="2A76E708" w:rsidR="0094192B" w:rsidRDefault="0094192B" w:rsidP="0094192B">
      <w:pPr>
        <w:pStyle w:val="berschrift2"/>
      </w:pPr>
      <w:bookmarkStart w:id="46" w:name="_Toc98674065"/>
      <w:r>
        <w:t>Question Answering</w:t>
      </w:r>
      <w:bookmarkEnd w:id="46"/>
    </w:p>
    <w:tbl>
      <w:tblPr>
        <w:tblStyle w:val="Tabellenraster"/>
        <w:tblW w:w="0" w:type="auto"/>
        <w:jc w:val="center"/>
        <w:tblBorders>
          <w:top w:val="none" w:sz="0" w:space="0" w:color="auto"/>
          <w:left w:val="none" w:sz="0" w:space="0" w:color="auto"/>
          <w:bottom w:val="none" w:sz="0" w:space="0" w:color="auto"/>
          <w:right w:val="none" w:sz="0" w:space="0" w:color="auto"/>
          <w:insideH w:val="single" w:sz="12" w:space="0" w:color="auto"/>
          <w:insideV w:val="none" w:sz="0" w:space="0" w:color="auto"/>
        </w:tblBorders>
        <w:tblLook w:val="04A0" w:firstRow="1" w:lastRow="0" w:firstColumn="1" w:lastColumn="0" w:noHBand="0" w:noVBand="1"/>
      </w:tblPr>
      <w:tblGrid>
        <w:gridCol w:w="1091"/>
        <w:gridCol w:w="1190"/>
        <w:gridCol w:w="1087"/>
        <w:gridCol w:w="1494"/>
      </w:tblGrid>
      <w:tr w:rsidR="005273E8" w14:paraId="51362C8F" w14:textId="77777777" w:rsidTr="001C5E9D">
        <w:trPr>
          <w:jc w:val="center"/>
        </w:trPr>
        <w:tc>
          <w:tcPr>
            <w:tcW w:w="0" w:type="auto"/>
            <w:tcBorders>
              <w:top w:val="single" w:sz="18" w:space="0" w:color="auto"/>
              <w:bottom w:val="single" w:sz="18" w:space="0" w:color="auto"/>
            </w:tcBorders>
            <w:vAlign w:val="center"/>
          </w:tcPr>
          <w:p w14:paraId="740B3CFE" w14:textId="7D895735" w:rsidR="005273E8" w:rsidRPr="005273E8" w:rsidRDefault="005273E8" w:rsidP="005273E8">
            <w:pPr>
              <w:jc w:val="left"/>
              <w:rPr>
                <w:b/>
                <w:bCs/>
                <w:sz w:val="18"/>
                <w:szCs w:val="16"/>
              </w:rPr>
            </w:pPr>
            <w:r w:rsidRPr="005273E8">
              <w:rPr>
                <w:b/>
                <w:bCs/>
                <w:sz w:val="18"/>
                <w:szCs w:val="16"/>
              </w:rPr>
              <w:t>Model</w:t>
            </w:r>
          </w:p>
        </w:tc>
        <w:tc>
          <w:tcPr>
            <w:tcW w:w="0" w:type="auto"/>
            <w:tcBorders>
              <w:top w:val="single" w:sz="18" w:space="0" w:color="auto"/>
              <w:bottom w:val="single" w:sz="18" w:space="0" w:color="auto"/>
            </w:tcBorders>
            <w:vAlign w:val="center"/>
          </w:tcPr>
          <w:p w14:paraId="6E2FC71E" w14:textId="44C9BBBD" w:rsidR="005273E8" w:rsidRPr="005273E8" w:rsidRDefault="005273E8" w:rsidP="005273E8">
            <w:pPr>
              <w:jc w:val="left"/>
              <w:rPr>
                <w:b/>
                <w:bCs/>
                <w:sz w:val="18"/>
                <w:szCs w:val="16"/>
              </w:rPr>
            </w:pPr>
            <w:r w:rsidRPr="005273E8">
              <w:rPr>
                <w:b/>
                <w:bCs/>
                <w:sz w:val="18"/>
                <w:szCs w:val="16"/>
              </w:rPr>
              <w:t>Exact match</w:t>
            </w:r>
          </w:p>
        </w:tc>
        <w:tc>
          <w:tcPr>
            <w:tcW w:w="0" w:type="auto"/>
            <w:tcBorders>
              <w:top w:val="single" w:sz="18" w:space="0" w:color="auto"/>
              <w:bottom w:val="single" w:sz="18" w:space="0" w:color="auto"/>
            </w:tcBorders>
            <w:vAlign w:val="center"/>
          </w:tcPr>
          <w:p w14:paraId="39F6CB00" w14:textId="709D9C6C" w:rsidR="005273E8" w:rsidRPr="005273E8" w:rsidRDefault="005273E8" w:rsidP="005273E8">
            <w:pPr>
              <w:jc w:val="left"/>
              <w:rPr>
                <w:b/>
                <w:bCs/>
                <w:sz w:val="18"/>
                <w:szCs w:val="16"/>
              </w:rPr>
            </w:pPr>
            <w:r w:rsidRPr="005273E8">
              <w:rPr>
                <w:b/>
                <w:bCs/>
                <w:sz w:val="18"/>
                <w:szCs w:val="16"/>
              </w:rPr>
              <w:t>F-Measure</w:t>
            </w:r>
          </w:p>
        </w:tc>
        <w:tc>
          <w:tcPr>
            <w:tcW w:w="0" w:type="auto"/>
            <w:tcBorders>
              <w:top w:val="single" w:sz="18" w:space="0" w:color="auto"/>
              <w:bottom w:val="single" w:sz="18" w:space="0" w:color="auto"/>
            </w:tcBorders>
            <w:vAlign w:val="center"/>
          </w:tcPr>
          <w:p w14:paraId="4BD697A4" w14:textId="52E053B0" w:rsidR="005273E8" w:rsidRPr="005273E8" w:rsidRDefault="005273E8" w:rsidP="005273E8">
            <w:pPr>
              <w:jc w:val="left"/>
              <w:rPr>
                <w:b/>
                <w:bCs/>
                <w:sz w:val="18"/>
                <w:szCs w:val="16"/>
              </w:rPr>
            </w:pPr>
            <w:r w:rsidRPr="005273E8">
              <w:rPr>
                <w:b/>
                <w:bCs/>
                <w:sz w:val="18"/>
                <w:szCs w:val="16"/>
              </w:rPr>
              <w:t>95%-CI</w:t>
            </w:r>
          </w:p>
        </w:tc>
      </w:tr>
      <w:tr w:rsidR="005273E8" w14:paraId="4210EF57" w14:textId="77777777" w:rsidTr="001C5E9D">
        <w:trPr>
          <w:jc w:val="center"/>
        </w:trPr>
        <w:tc>
          <w:tcPr>
            <w:tcW w:w="0" w:type="auto"/>
            <w:tcBorders>
              <w:top w:val="single" w:sz="18" w:space="0" w:color="auto"/>
            </w:tcBorders>
            <w:vAlign w:val="center"/>
          </w:tcPr>
          <w:p w14:paraId="26583853" w14:textId="1B7E6CE5" w:rsidR="005273E8" w:rsidRPr="005273E8" w:rsidRDefault="005273E8" w:rsidP="005273E8">
            <w:pPr>
              <w:jc w:val="left"/>
              <w:rPr>
                <w:sz w:val="18"/>
                <w:szCs w:val="16"/>
              </w:rPr>
            </w:pPr>
            <w:r w:rsidRPr="005273E8">
              <w:rPr>
                <w:sz w:val="18"/>
                <w:szCs w:val="16"/>
              </w:rPr>
              <w:t>BERT base</w:t>
            </w:r>
          </w:p>
        </w:tc>
        <w:tc>
          <w:tcPr>
            <w:tcW w:w="0" w:type="auto"/>
            <w:tcBorders>
              <w:top w:val="single" w:sz="18" w:space="0" w:color="auto"/>
            </w:tcBorders>
            <w:vAlign w:val="center"/>
          </w:tcPr>
          <w:p w14:paraId="2175A1D8" w14:textId="6FFD13CD" w:rsidR="005273E8" w:rsidRPr="005273E8" w:rsidRDefault="005273E8" w:rsidP="005273E8">
            <w:pPr>
              <w:jc w:val="left"/>
              <w:rPr>
                <w:sz w:val="18"/>
                <w:szCs w:val="16"/>
              </w:rPr>
            </w:pPr>
            <w:r w:rsidRPr="005273E8">
              <w:rPr>
                <w:sz w:val="18"/>
                <w:szCs w:val="16"/>
              </w:rPr>
              <w:t>14.06%</w:t>
            </w:r>
          </w:p>
        </w:tc>
        <w:tc>
          <w:tcPr>
            <w:tcW w:w="0" w:type="auto"/>
            <w:tcBorders>
              <w:top w:val="single" w:sz="18" w:space="0" w:color="auto"/>
            </w:tcBorders>
            <w:vAlign w:val="center"/>
          </w:tcPr>
          <w:p w14:paraId="38CE9F34" w14:textId="4F858221" w:rsidR="005273E8" w:rsidRPr="005273E8" w:rsidRDefault="005273E8" w:rsidP="005273E8">
            <w:pPr>
              <w:jc w:val="left"/>
              <w:rPr>
                <w:sz w:val="18"/>
                <w:szCs w:val="16"/>
              </w:rPr>
            </w:pPr>
            <w:r w:rsidRPr="005273E8">
              <w:rPr>
                <w:sz w:val="18"/>
                <w:szCs w:val="16"/>
              </w:rPr>
              <w:t>32.39%</w:t>
            </w:r>
          </w:p>
        </w:tc>
        <w:tc>
          <w:tcPr>
            <w:tcW w:w="0" w:type="auto"/>
            <w:tcBorders>
              <w:top w:val="single" w:sz="18" w:space="0" w:color="auto"/>
            </w:tcBorders>
            <w:vAlign w:val="center"/>
          </w:tcPr>
          <w:p w14:paraId="69BE6F85" w14:textId="4D9B8614" w:rsidR="005273E8" w:rsidRPr="005273E8" w:rsidRDefault="005273E8" w:rsidP="005273E8">
            <w:pPr>
              <w:jc w:val="left"/>
              <w:rPr>
                <w:sz w:val="18"/>
                <w:szCs w:val="16"/>
              </w:rPr>
            </w:pPr>
            <w:r w:rsidRPr="005273E8">
              <w:rPr>
                <w:sz w:val="18"/>
                <w:szCs w:val="16"/>
              </w:rPr>
              <w:t>[31.25%;33.54%]</w:t>
            </w:r>
          </w:p>
        </w:tc>
      </w:tr>
      <w:tr w:rsidR="005273E8" w14:paraId="2C62D061" w14:textId="77777777" w:rsidTr="001C5E9D">
        <w:trPr>
          <w:jc w:val="center"/>
        </w:trPr>
        <w:tc>
          <w:tcPr>
            <w:tcW w:w="0" w:type="auto"/>
            <w:tcBorders>
              <w:bottom w:val="single" w:sz="12" w:space="0" w:color="auto"/>
            </w:tcBorders>
            <w:vAlign w:val="center"/>
          </w:tcPr>
          <w:p w14:paraId="1EBAB9BE" w14:textId="2D246CBD" w:rsidR="005273E8" w:rsidRPr="005273E8" w:rsidRDefault="005273E8" w:rsidP="005273E8">
            <w:pPr>
              <w:jc w:val="left"/>
              <w:rPr>
                <w:sz w:val="18"/>
                <w:szCs w:val="16"/>
              </w:rPr>
            </w:pPr>
            <w:r w:rsidRPr="005273E8">
              <w:rPr>
                <w:sz w:val="18"/>
                <w:szCs w:val="16"/>
              </w:rPr>
              <w:t>CookBERT</w:t>
            </w:r>
          </w:p>
        </w:tc>
        <w:tc>
          <w:tcPr>
            <w:tcW w:w="0" w:type="auto"/>
            <w:tcBorders>
              <w:bottom w:val="single" w:sz="12" w:space="0" w:color="auto"/>
            </w:tcBorders>
            <w:vAlign w:val="center"/>
          </w:tcPr>
          <w:p w14:paraId="7C747F64" w14:textId="5B3343B2" w:rsidR="005273E8" w:rsidRPr="005273E8" w:rsidRDefault="005273E8" w:rsidP="005273E8">
            <w:pPr>
              <w:jc w:val="left"/>
              <w:rPr>
                <w:sz w:val="18"/>
                <w:szCs w:val="16"/>
              </w:rPr>
            </w:pPr>
            <w:r w:rsidRPr="005273E8">
              <w:rPr>
                <w:sz w:val="18"/>
                <w:szCs w:val="16"/>
              </w:rPr>
              <w:t>12.51%</w:t>
            </w:r>
          </w:p>
        </w:tc>
        <w:tc>
          <w:tcPr>
            <w:tcW w:w="0" w:type="auto"/>
            <w:tcBorders>
              <w:bottom w:val="single" w:sz="12" w:space="0" w:color="auto"/>
            </w:tcBorders>
            <w:vAlign w:val="center"/>
          </w:tcPr>
          <w:p w14:paraId="1C482993" w14:textId="58BEBC0B" w:rsidR="005273E8" w:rsidRPr="005273E8" w:rsidRDefault="005273E8" w:rsidP="005273E8">
            <w:pPr>
              <w:jc w:val="left"/>
              <w:rPr>
                <w:sz w:val="18"/>
                <w:szCs w:val="16"/>
              </w:rPr>
            </w:pPr>
            <w:r w:rsidRPr="005273E8">
              <w:rPr>
                <w:sz w:val="18"/>
                <w:szCs w:val="16"/>
              </w:rPr>
              <w:t>30.64%</w:t>
            </w:r>
          </w:p>
        </w:tc>
        <w:tc>
          <w:tcPr>
            <w:tcW w:w="0" w:type="auto"/>
            <w:tcBorders>
              <w:bottom w:val="single" w:sz="12" w:space="0" w:color="auto"/>
            </w:tcBorders>
            <w:vAlign w:val="center"/>
          </w:tcPr>
          <w:p w14:paraId="176FA4D3" w14:textId="2A30DE4B" w:rsidR="005273E8" w:rsidRPr="005273E8" w:rsidRDefault="005273E8" w:rsidP="005273E8">
            <w:pPr>
              <w:jc w:val="left"/>
              <w:rPr>
                <w:sz w:val="18"/>
                <w:szCs w:val="16"/>
              </w:rPr>
            </w:pPr>
            <w:r w:rsidRPr="005273E8">
              <w:rPr>
                <w:sz w:val="18"/>
                <w:szCs w:val="16"/>
              </w:rPr>
              <w:t>[29.50%;31.78%]</w:t>
            </w:r>
          </w:p>
        </w:tc>
      </w:tr>
      <w:tr w:rsidR="005273E8" w14:paraId="71335760" w14:textId="77777777" w:rsidTr="001C5E9D">
        <w:trPr>
          <w:jc w:val="center"/>
        </w:trPr>
        <w:tc>
          <w:tcPr>
            <w:tcW w:w="0" w:type="auto"/>
            <w:tcBorders>
              <w:top w:val="single" w:sz="12" w:space="0" w:color="auto"/>
              <w:bottom w:val="single" w:sz="12" w:space="0" w:color="auto"/>
            </w:tcBorders>
            <w:vAlign w:val="center"/>
          </w:tcPr>
          <w:p w14:paraId="5E6087FE" w14:textId="3A35D3E9" w:rsidR="005273E8" w:rsidRPr="005273E8" w:rsidRDefault="005273E8" w:rsidP="005273E8">
            <w:pPr>
              <w:jc w:val="left"/>
              <w:rPr>
                <w:sz w:val="18"/>
                <w:szCs w:val="16"/>
              </w:rPr>
            </w:pPr>
            <w:r w:rsidRPr="005273E8">
              <w:rPr>
                <w:sz w:val="18"/>
                <w:szCs w:val="16"/>
              </w:rPr>
              <w:t>FoodBERT</w:t>
            </w:r>
          </w:p>
        </w:tc>
        <w:tc>
          <w:tcPr>
            <w:tcW w:w="0" w:type="auto"/>
            <w:tcBorders>
              <w:top w:val="single" w:sz="12" w:space="0" w:color="auto"/>
              <w:bottom w:val="single" w:sz="12" w:space="0" w:color="auto"/>
            </w:tcBorders>
            <w:vAlign w:val="center"/>
          </w:tcPr>
          <w:p w14:paraId="384E1089" w14:textId="5B43A93F" w:rsidR="005273E8" w:rsidRPr="005273E8" w:rsidRDefault="005273E8" w:rsidP="005273E8">
            <w:pPr>
              <w:jc w:val="left"/>
              <w:rPr>
                <w:sz w:val="18"/>
                <w:szCs w:val="16"/>
              </w:rPr>
            </w:pPr>
            <w:r w:rsidRPr="005273E8">
              <w:rPr>
                <w:sz w:val="18"/>
                <w:szCs w:val="16"/>
              </w:rPr>
              <w:t>10.81%</w:t>
            </w:r>
          </w:p>
        </w:tc>
        <w:tc>
          <w:tcPr>
            <w:tcW w:w="0" w:type="auto"/>
            <w:tcBorders>
              <w:top w:val="single" w:sz="12" w:space="0" w:color="auto"/>
              <w:bottom w:val="single" w:sz="12" w:space="0" w:color="auto"/>
            </w:tcBorders>
            <w:vAlign w:val="center"/>
          </w:tcPr>
          <w:p w14:paraId="25DD3BE0" w14:textId="306A6906" w:rsidR="005273E8" w:rsidRPr="005273E8" w:rsidRDefault="005273E8" w:rsidP="005273E8">
            <w:pPr>
              <w:jc w:val="left"/>
              <w:rPr>
                <w:sz w:val="18"/>
                <w:szCs w:val="16"/>
              </w:rPr>
            </w:pPr>
            <w:r w:rsidRPr="005273E8">
              <w:rPr>
                <w:sz w:val="18"/>
                <w:szCs w:val="16"/>
              </w:rPr>
              <w:t>27.51%</w:t>
            </w:r>
          </w:p>
        </w:tc>
        <w:tc>
          <w:tcPr>
            <w:tcW w:w="0" w:type="auto"/>
            <w:tcBorders>
              <w:top w:val="single" w:sz="12" w:space="0" w:color="auto"/>
              <w:bottom w:val="single" w:sz="12" w:space="0" w:color="auto"/>
            </w:tcBorders>
            <w:vAlign w:val="center"/>
          </w:tcPr>
          <w:p w14:paraId="334ECDA1" w14:textId="010A6EE1" w:rsidR="005273E8" w:rsidRPr="005273E8" w:rsidRDefault="005273E8" w:rsidP="005273E8">
            <w:pPr>
              <w:keepNext/>
              <w:jc w:val="left"/>
              <w:rPr>
                <w:sz w:val="18"/>
                <w:szCs w:val="16"/>
              </w:rPr>
            </w:pPr>
            <w:r w:rsidRPr="005273E8">
              <w:rPr>
                <w:sz w:val="18"/>
                <w:szCs w:val="16"/>
              </w:rPr>
              <w:t>[26.51%;28.50%]</w:t>
            </w:r>
          </w:p>
        </w:tc>
      </w:tr>
    </w:tbl>
    <w:p w14:paraId="1B94770D" w14:textId="478E14E9" w:rsidR="00086629" w:rsidRDefault="005273E8" w:rsidP="00086629">
      <w:pPr>
        <w:pStyle w:val="Beschriftung"/>
      </w:pPr>
      <w:r>
        <w:t xml:space="preserve">Table </w:t>
      </w:r>
      <w:r>
        <w:fldChar w:fldCharType="begin"/>
      </w:r>
      <w:r>
        <w:instrText xml:space="preserve"> SEQ Table \* ARABIC </w:instrText>
      </w:r>
      <w:r>
        <w:fldChar w:fldCharType="separate"/>
      </w:r>
      <w:r w:rsidR="001A6633">
        <w:rPr>
          <w:noProof/>
        </w:rPr>
        <w:t>7</w:t>
      </w:r>
      <w:r>
        <w:fldChar w:fldCharType="end"/>
      </w:r>
      <w:r>
        <w:t xml:space="preserve">: </w:t>
      </w:r>
      <w:r w:rsidR="00675943">
        <w:t>Question answering e</w:t>
      </w:r>
      <w:r>
        <w:t>xperiment results after 10-fold cross validation.</w:t>
      </w:r>
    </w:p>
    <w:p w14:paraId="59F18EA0" w14:textId="553B9766" w:rsidR="00197618" w:rsidRPr="00197618" w:rsidRDefault="00197618" w:rsidP="00197618">
      <w:r>
        <w:t xml:space="preserve">The results for the exact match and F-measure for the question answering task are listed in </w:t>
      </w:r>
      <w:r w:rsidRPr="00197618">
        <w:rPr>
          <w:highlight w:val="yellow"/>
        </w:rPr>
        <w:t>table 6.</w:t>
      </w:r>
      <w:r w:rsidR="001F134F">
        <w:t xml:space="preserve"> </w:t>
      </w:r>
      <w:r w:rsidR="006A646B">
        <w:t>Between the three models, BERT base achieves the highest and FoodBERT the lowest scores for both metrics</w:t>
      </w:r>
      <w:r w:rsidR="00CF494F">
        <w:t xml:space="preserve">. </w:t>
      </w:r>
      <w:r w:rsidR="00CD5396">
        <w:t>A one-way ANOVA followed by a pairwise post-hoc t-</w:t>
      </w:r>
      <w:r w:rsidR="00CD5396">
        <w:lastRenderedPageBreak/>
        <w:t xml:space="preserve">test </w:t>
      </w:r>
      <w:r w:rsidR="00B270F2">
        <w:t xml:space="preserve">reveals that there is no significant difference in </w:t>
      </w:r>
      <w:proofErr w:type="spellStart"/>
      <w:r w:rsidR="00B270F2">
        <w:t>CookBERT’s</w:t>
      </w:r>
      <w:proofErr w:type="spellEnd"/>
      <w:r w:rsidR="00B270F2">
        <w:t xml:space="preserve"> and </w:t>
      </w:r>
      <w:proofErr w:type="spellStart"/>
      <w:r w:rsidR="00B270F2">
        <w:t>BERTbase’s</w:t>
      </w:r>
      <w:proofErr w:type="spellEnd"/>
      <w:r w:rsidR="00B270F2">
        <w:t xml:space="preserve"> performance (p = 0.072057). However, </w:t>
      </w:r>
      <w:r w:rsidR="00F719EC">
        <w:t xml:space="preserve">both CookBERT and </w:t>
      </w:r>
      <w:proofErr w:type="spellStart"/>
      <w:r w:rsidR="00F719EC">
        <w:t>BERTbase</w:t>
      </w:r>
      <w:proofErr w:type="spellEnd"/>
      <w:r w:rsidR="00F719EC">
        <w:t xml:space="preserve"> perform significantly better than FoodBERT (p = 0.000558 and p = 0.000003, respectively)</w:t>
      </w:r>
    </w:p>
    <w:p w14:paraId="76E42AE8" w14:textId="777968E4" w:rsidR="00D13EAC" w:rsidRDefault="00B40B67" w:rsidP="00D13EAC">
      <w:pPr>
        <w:pStyle w:val="berschrift1"/>
      </w:pPr>
      <w:bookmarkStart w:id="47" w:name="_Toc98674066"/>
      <w:r>
        <w:t>Discussion</w:t>
      </w:r>
      <w:bookmarkEnd w:id="47"/>
    </w:p>
    <w:p w14:paraId="5ECBE027" w14:textId="0D359F8D" w:rsidR="004B6F54" w:rsidRDefault="00254D70" w:rsidP="00484CBE">
      <w:r>
        <w:t xml:space="preserve">Before discussing the reasons for the results obtained and the effects the results have for answering the main research question of this thesis, the hypotheses formulated in section 2.3 are first taken up again. </w:t>
      </w:r>
      <w:r w:rsidR="001056B4">
        <w:t>When looking at the performance of CookBERT for the classification of cooking information needs, a clear benefit of the domain adaption can be seen, since CookBERT achieves better results than the initial BERT</w:t>
      </w:r>
      <w:r w:rsidR="001056B4" w:rsidRPr="001056B4">
        <w:rPr>
          <w:vertAlign w:val="subscript"/>
        </w:rPr>
        <w:t>BASE_UNCASED</w:t>
      </w:r>
      <w:r w:rsidR="001056B4">
        <w:t xml:space="preserve"> for both conditions. Although these performance improvements are not significant when viewed individually and thus </w:t>
      </w:r>
      <w:r w:rsidR="001056B4" w:rsidRPr="00703A2A">
        <w:rPr>
          <w:b/>
          <w:bCs/>
        </w:rPr>
        <w:t>H1.4</w:t>
      </w:r>
      <w:r w:rsidR="001056B4">
        <w:t xml:space="preserve"> is not supported for either condition, the general performance improvement in the classification task is significant </w:t>
      </w:r>
      <w:r w:rsidR="00860E76">
        <w:t xml:space="preserve">according to expectations </w:t>
      </w:r>
      <w:r w:rsidR="001056B4">
        <w:t xml:space="preserve">and </w:t>
      </w:r>
      <w:r w:rsidR="001056B4" w:rsidRPr="00703A2A">
        <w:rPr>
          <w:b/>
          <w:bCs/>
        </w:rPr>
        <w:t>H1.1</w:t>
      </w:r>
      <w:r w:rsidR="001056B4">
        <w:t xml:space="preserve"> can therefore be accepted. </w:t>
      </w:r>
      <w:r w:rsidR="00860E76">
        <w:t xml:space="preserve">In comparison to the also cooking domain specific FoodBERT, </w:t>
      </w:r>
      <w:proofErr w:type="spellStart"/>
      <w:r w:rsidR="00860E76">
        <w:t>CookBERT’s</w:t>
      </w:r>
      <w:proofErr w:type="spellEnd"/>
      <w:r w:rsidR="00860E76">
        <w:t xml:space="preserve"> overall performance for this task is significantly better as well, which means </w:t>
      </w:r>
      <w:r w:rsidR="00860E76" w:rsidRPr="00860E76">
        <w:rPr>
          <w:b/>
          <w:bCs/>
        </w:rPr>
        <w:t>H1.2</w:t>
      </w:r>
      <w:r w:rsidR="00860E76">
        <w:t xml:space="preserve"> can be accepted. Additionally, </w:t>
      </w:r>
      <w:r w:rsidR="00860E76" w:rsidRPr="00860E76">
        <w:rPr>
          <w:b/>
          <w:bCs/>
        </w:rPr>
        <w:t>H1.5</w:t>
      </w:r>
      <w:r w:rsidR="00860E76">
        <w:rPr>
          <w:b/>
          <w:bCs/>
        </w:rPr>
        <w:t xml:space="preserve"> </w:t>
      </w:r>
      <w:r w:rsidR="00860E76" w:rsidRPr="00860E76">
        <w:t xml:space="preserve">can be accepted for the </w:t>
      </w:r>
      <w:r w:rsidR="00860E76" w:rsidRPr="00860E76">
        <w:rPr>
          <w:i/>
          <w:iCs/>
        </w:rPr>
        <w:t>one previous utterance</w:t>
      </w:r>
      <w:r w:rsidR="00860E76" w:rsidRPr="00860E76">
        <w:t xml:space="preserve"> </w:t>
      </w:r>
      <w:r w:rsidR="00884068" w:rsidRPr="00860E76">
        <w:t>condition</w:t>
      </w:r>
      <w:r w:rsidR="00884068">
        <w:t xml:space="preserve"> but</w:t>
      </w:r>
      <w:r w:rsidR="00860E76">
        <w:t xml:space="preserve"> is in return not supported for the </w:t>
      </w:r>
      <w:r w:rsidR="00860E76" w:rsidRPr="00860E76">
        <w:rPr>
          <w:i/>
          <w:iCs/>
        </w:rPr>
        <w:t>no context</w:t>
      </w:r>
      <w:r w:rsidR="00860E76">
        <w:t xml:space="preserve"> one. </w:t>
      </w:r>
      <w:r w:rsidR="00884068">
        <w:t xml:space="preserve">While </w:t>
      </w:r>
      <w:r w:rsidR="00884068" w:rsidRPr="00884068">
        <w:rPr>
          <w:b/>
          <w:bCs/>
        </w:rPr>
        <w:t>H1.3</w:t>
      </w:r>
      <w:r w:rsidR="00884068">
        <w:t xml:space="preserve"> is not supported, </w:t>
      </w:r>
      <w:r w:rsidR="005459CD">
        <w:t xml:space="preserve">it is still assumed that </w:t>
      </w:r>
      <w:proofErr w:type="spellStart"/>
      <w:r w:rsidR="005459CD">
        <w:t>CookBERT’s</w:t>
      </w:r>
      <w:proofErr w:type="spellEnd"/>
      <w:r w:rsidR="005459CD">
        <w:t xml:space="preserve"> performance in classifying certain information needs benefits from additional context information from previous utterances, </w:t>
      </w:r>
      <w:r w:rsidR="00603B68">
        <w:t xml:space="preserve">which was also </w:t>
      </w:r>
      <w:r w:rsidR="005459CD">
        <w:t xml:space="preserve">previously shown by </w:t>
      </w:r>
      <w:sdt>
        <w:sdtPr>
          <w:alias w:val="To edit, see citavi.com/edit"/>
          <w:tag w:val="CitaviPlaceholder#08c6ad14-1a6d-499d-acd4-b5b5a00d2daa"/>
          <w:id w:val="-459804760"/>
          <w:placeholder>
            <w:docPart w:val="DefaultPlaceholder_-1854013440"/>
          </w:placeholder>
        </w:sdtPr>
        <w:sdtEndPr/>
        <w:sdtContent>
          <w:r w:rsidR="005459CD">
            <w:rPr>
              <w:noProof/>
            </w:rPr>
            <w:fldChar w:fldCharType="begin"/>
          </w:r>
          <w:r w:rsidR="00E31C1E">
            <w:rPr>
              <w:noProof/>
            </w:rPr>
            <w:instrText>ADDIN CitaviPlaceholder{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YXJ4aXYub3JnL2Ficy8yMTEyLjA0Nzg4djIiLCJVcmlTdHJpbmciOiJodHRwOi8vYXJ4aXYub3JnL2Ficy8yMTEyLjA0Nzg4dj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yN1QxNjoxODoyNiIsIk1vZGlmaWVkQnkiOiJfUGFzY2giLCJJZCI6IjNjMTY1NWFlLTJhMDUtNDY4ZS1hOTdhLWJiNDMyNDMxZWNmNSIsIk1vZGlmaWVkT24iOiIyMDIxLTEyLTI3VDE2OjE4OjI2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jExMi4wNDc4OHYyIiwiVXJpU3RyaW5nIjoiaHR0cHM6Ly9hcnhpdi5vcmcvcGRmLzIxMTIuMDQ3ODh2Mi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yN1QxNjoxODoyNiIsIk1vZGlmaWVkQnkiOiJfUGFzY2giLCJJZCI6IjBjZDhjZmQ0LTFjZjAtNGFlMi05M2UzLWM4MzQ4ZmJmYWFhYiIsIk1vZGlmaWVkT24iOiIyMDIxLTEyLTI3VDE2OjE4OjI2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wZGYvMjExMi4wNDc4OHYyIiwiVXJpU3RyaW5nIjoiaHR0cDovL2FyeGl2Lm9yZy9wZGYvMjExMi4wNDc4OHY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}</w:instrText>
          </w:r>
          <w:r w:rsidR="005459CD">
            <w:rPr>
              <w:noProof/>
            </w:rPr>
            <w:fldChar w:fldCharType="separate"/>
          </w:r>
          <w:r w:rsidR="00E31C1E">
            <w:rPr>
              <w:noProof/>
            </w:rPr>
            <w:t>Frummet et al.</w:t>
          </w:r>
          <w:r w:rsidR="005459CD">
            <w:rPr>
              <w:noProof/>
            </w:rPr>
            <w:fldChar w:fldCharType="end"/>
          </w:r>
        </w:sdtContent>
      </w:sdt>
      <w:r w:rsidR="005459CD">
        <w:t xml:space="preserve"> </w:t>
      </w:r>
      <w:sdt>
        <w:sdtPr>
          <w:alias w:val="To edit, see citavi.com/edit"/>
          <w:tag w:val="CitaviPlaceholder#1ca1a01b-beae-4840-82bd-dfb02921cfe7"/>
          <w:id w:val="-1244098399"/>
          <w:placeholder>
            <w:docPart w:val="DefaultPlaceholder_-1854013440"/>
          </w:placeholder>
        </w:sdtPr>
        <w:sdtEndPr/>
        <w:sdtContent>
          <w:r w:rsidR="005459CD">
            <w:rPr>
              <w:noProof/>
            </w:rPr>
            <w:fldChar w:fldCharType="begin"/>
          </w:r>
          <w:r w:rsidR="00E31C1E">
            <w:rPr>
              <w:noProof/>
            </w:rPr>
            <w:instrText>ADDIN CitaviPlaceholder{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hYnMvMjExMi4wNDc4OHYyIiwiVXJpU3RyaW5nIjoiaHR0cDovL2FyeGl2Lm9yZy9hYnMvMjExMi4wNDc4OHY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jdUMTY6MTg6MjYiLCJNb2RpZmllZEJ5IjoiX1Bhc2NoIiwiSWQiOiIzYzE2NTVhZS0yYTA1LTQ2OGUtYTk3YS1iYjQzMjQzMWVjZjUiLCJNb2RpZmllZE9uIjoiMjAyMS0xMi0yN1QxNjoxODoyN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IxMTIuMDQ3ODh2MiIsIlVyaVN0cmluZyI6Imh0dHBzOi8vYXJ4aXYub3JnL3BkZi8yMTEyLjA0Nzg4djI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jdUMTY6MTg6MjYiLCJNb2RpZmllZEJ5IjoiX1Bhc2NoIiwiSWQiOiIwY2Q4Y2ZkNC0xY2YwLTRhZTItOTNlMy1jODM0OGZiZmFhYWIiLCJNb2RpZmllZE9uIjoiMjAyMS0xMi0yN1QxNjoxODoyNi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cGRmLzIxMTIuMDQ3ODh2MiIsIlVyaVN0cmluZyI6Imh0dHA6Ly9hcnhpdi5vcmcvcGRmLzIxMTIuMDQ3ODh2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IxKSJ9XX0sIlRhZyI6IkNpdGF2aVBsYWNlaG9sZGVyIzFjYTFhMDFiLWJlYWUtNDg0MC04MmJkLWRmYjAyOTIxY2ZlNyIsIlRleHQiOiIoMjAyMSkiLCJXQUlWZXJzaW9uIjoiNi41LjAuMCJ9}</w:instrText>
          </w:r>
          <w:r w:rsidR="005459CD">
            <w:rPr>
              <w:noProof/>
            </w:rPr>
            <w:fldChar w:fldCharType="separate"/>
          </w:r>
          <w:r w:rsidR="00E31C1E">
            <w:rPr>
              <w:noProof/>
            </w:rPr>
            <w:t>(2021)</w:t>
          </w:r>
          <w:r w:rsidR="005459CD">
            <w:rPr>
              <w:noProof/>
            </w:rPr>
            <w:fldChar w:fldCharType="end"/>
          </w:r>
        </w:sdtContent>
      </w:sdt>
      <w:r w:rsidR="005459CD">
        <w:t xml:space="preserve">. </w:t>
      </w:r>
      <w:r w:rsidR="00F24718">
        <w:t>However, as it is not part of this thesis, no further investigations towards this were attempted.</w:t>
      </w:r>
      <w:r w:rsidR="00484CBE">
        <w:t xml:space="preserve"> </w:t>
      </w:r>
      <w:r w:rsidR="0070214C">
        <w:t>Cooking domain adaption is also beneficial for the named entity recognition task. CookBERT outperforms BERT</w:t>
      </w:r>
      <w:r w:rsidR="0070214C" w:rsidRPr="007F39C4">
        <w:rPr>
          <w:vertAlign w:val="subscript"/>
        </w:rPr>
        <w:t>BASE_UNCASED</w:t>
      </w:r>
      <w:r w:rsidR="0070214C" w:rsidRPr="007F39C4">
        <w:t xml:space="preserve"> </w:t>
      </w:r>
      <w:r w:rsidR="0070214C">
        <w:t xml:space="preserve">in all of the five tagging tasks. For the three tagging schemes </w:t>
      </w:r>
      <w:r w:rsidR="0070214C" w:rsidRPr="0070214C">
        <w:rPr>
          <w:i/>
          <w:iCs/>
        </w:rPr>
        <w:t>Food-classification</w:t>
      </w:r>
      <w:r w:rsidR="0070214C">
        <w:t xml:space="preserve">, </w:t>
      </w:r>
      <w:proofErr w:type="spellStart"/>
      <w:r w:rsidR="0070214C" w:rsidRPr="0070214C">
        <w:rPr>
          <w:i/>
          <w:iCs/>
        </w:rPr>
        <w:t>FoodOn</w:t>
      </w:r>
      <w:proofErr w:type="spellEnd"/>
      <w:r w:rsidR="0070214C">
        <w:t xml:space="preserve"> and </w:t>
      </w:r>
      <w:r w:rsidR="0070214C" w:rsidRPr="0070214C">
        <w:rPr>
          <w:i/>
          <w:iCs/>
        </w:rPr>
        <w:t>SNOMED CT</w:t>
      </w:r>
      <w:r w:rsidR="0070214C">
        <w:t xml:space="preserve">, these findings are significant and </w:t>
      </w:r>
      <w:r w:rsidR="0070214C" w:rsidRPr="00A51A11">
        <w:rPr>
          <w:b/>
          <w:bCs/>
        </w:rPr>
        <w:t>H2.1</w:t>
      </w:r>
      <w:r w:rsidR="0070214C">
        <w:t xml:space="preserve"> can be accepted, but it is not supported for the tagging schemes </w:t>
      </w:r>
      <w:r w:rsidR="0070214C" w:rsidRPr="00A51A11">
        <w:rPr>
          <w:i/>
          <w:iCs/>
        </w:rPr>
        <w:t>Hansard-parent</w:t>
      </w:r>
      <w:r w:rsidR="0070214C">
        <w:t xml:space="preserve"> and </w:t>
      </w:r>
      <w:r w:rsidR="00A51A11" w:rsidRPr="00A51A11">
        <w:rPr>
          <w:i/>
          <w:iCs/>
        </w:rPr>
        <w:t>H</w:t>
      </w:r>
      <w:r w:rsidR="0070214C" w:rsidRPr="00A51A11">
        <w:rPr>
          <w:i/>
          <w:iCs/>
        </w:rPr>
        <w:t>ansard-closest</w:t>
      </w:r>
      <w:r w:rsidR="0070214C">
        <w:t>.</w:t>
      </w:r>
      <w:r w:rsidR="00A51A11">
        <w:t xml:space="preserve"> CookBERT also outperforms FoodBERT in all tasks and </w:t>
      </w:r>
      <w:r w:rsidR="00A51A11" w:rsidRPr="00A51A11">
        <w:rPr>
          <w:b/>
          <w:bCs/>
        </w:rPr>
        <w:t>H2.2</w:t>
      </w:r>
      <w:r w:rsidR="00A51A11">
        <w:t xml:space="preserve"> can be accepted for the </w:t>
      </w:r>
      <w:r w:rsidR="00A51A11" w:rsidRPr="00A51A11">
        <w:rPr>
          <w:i/>
          <w:iCs/>
        </w:rPr>
        <w:t>Food-classification</w:t>
      </w:r>
      <w:r w:rsidR="00A51A11">
        <w:t xml:space="preserve">, </w:t>
      </w:r>
      <w:proofErr w:type="spellStart"/>
      <w:r w:rsidR="00A51A11" w:rsidRPr="00A51A11">
        <w:rPr>
          <w:i/>
          <w:iCs/>
        </w:rPr>
        <w:t>FoodOn</w:t>
      </w:r>
      <w:proofErr w:type="spellEnd"/>
      <w:r w:rsidR="00A51A11">
        <w:t xml:space="preserve">, </w:t>
      </w:r>
      <w:r w:rsidR="00A51A11" w:rsidRPr="00A51A11">
        <w:rPr>
          <w:i/>
          <w:iCs/>
        </w:rPr>
        <w:t>SNOMED CT</w:t>
      </w:r>
      <w:r w:rsidR="00A51A11">
        <w:t xml:space="preserve"> </w:t>
      </w:r>
      <w:r w:rsidR="007F39C4">
        <w:t xml:space="preserve">as well as </w:t>
      </w:r>
      <w:r w:rsidR="00A51A11">
        <w:t xml:space="preserve">the </w:t>
      </w:r>
      <w:r w:rsidR="00A51A11" w:rsidRPr="00A51A11">
        <w:rPr>
          <w:i/>
          <w:iCs/>
        </w:rPr>
        <w:t>Hansard-parent</w:t>
      </w:r>
      <w:r w:rsidR="00A51A11">
        <w:t xml:space="preserve"> tagging scheme. Only </w:t>
      </w:r>
      <w:r w:rsidR="00000250">
        <w:t xml:space="preserve">the finding </w:t>
      </w:r>
      <w:r w:rsidR="00A51A11">
        <w:t xml:space="preserve">for </w:t>
      </w:r>
      <w:r w:rsidR="00A51A11" w:rsidRPr="00A51A11">
        <w:rPr>
          <w:i/>
          <w:iCs/>
        </w:rPr>
        <w:t>Hansard-closest</w:t>
      </w:r>
      <w:r w:rsidR="00A51A11">
        <w:t xml:space="preserve"> </w:t>
      </w:r>
      <w:r w:rsidR="00000250">
        <w:t>is not significant and thus the hypothesis for this tagging scheme</w:t>
      </w:r>
      <w:r w:rsidR="00A51A11">
        <w:t xml:space="preserve"> not supported. </w:t>
      </w:r>
      <w:r w:rsidR="00B53BEB">
        <w:t xml:space="preserve">Question answering is the only task where </w:t>
      </w:r>
      <w:r w:rsidR="00734C47">
        <w:t>the domain adaption did not yield performance improvements</w:t>
      </w:r>
      <w:r w:rsidR="00224A73">
        <w:t>, and CookBERT even performed worse than its base model, but this fin</w:t>
      </w:r>
      <w:r w:rsidR="00734C47">
        <w:t xml:space="preserve">ding is not significant. </w:t>
      </w:r>
      <w:r w:rsidR="00224A73">
        <w:t xml:space="preserve">This means </w:t>
      </w:r>
      <w:r w:rsidR="00224A73" w:rsidRPr="00224A73">
        <w:rPr>
          <w:b/>
          <w:bCs/>
        </w:rPr>
        <w:t>H3.1</w:t>
      </w:r>
      <w:r w:rsidR="00224A73">
        <w:t xml:space="preserve"> is not </w:t>
      </w:r>
      <w:r w:rsidR="00224A73">
        <w:lastRenderedPageBreak/>
        <w:t xml:space="preserve">supported. </w:t>
      </w:r>
      <w:r w:rsidR="00B96168">
        <w:t xml:space="preserve">In return, </w:t>
      </w:r>
      <w:r w:rsidR="00B96168" w:rsidRPr="00000250">
        <w:rPr>
          <w:b/>
          <w:bCs/>
        </w:rPr>
        <w:t>H3.2</w:t>
      </w:r>
      <w:r w:rsidR="00B96168">
        <w:t xml:space="preserve"> is supported, as CookBERT performs significantly better than FoodBERT, nonetheless. </w:t>
      </w:r>
    </w:p>
    <w:p w14:paraId="0182CFC2" w14:textId="553DC7B9" w:rsidR="006F332E" w:rsidRDefault="006F332E" w:rsidP="006F332E">
      <w:pPr>
        <w:pStyle w:val="Folgeabsatz"/>
      </w:pPr>
      <w:proofErr w:type="spellStart"/>
      <w:r>
        <w:t>Betrachtet</w:t>
      </w:r>
      <w:proofErr w:type="spellEnd"/>
      <w:r>
        <w:t xml:space="preserve"> man die Evaluation </w:t>
      </w:r>
      <w:proofErr w:type="spellStart"/>
      <w:r>
        <w:t>im</w:t>
      </w:r>
      <w:proofErr w:type="spellEnd"/>
      <w:r>
        <w:t xml:space="preserve"> </w:t>
      </w:r>
      <w:proofErr w:type="spellStart"/>
      <w:r>
        <w:t>Ganzen</w:t>
      </w:r>
      <w:proofErr w:type="spellEnd"/>
      <w:r>
        <w:t xml:space="preserve">, so </w:t>
      </w:r>
      <w:proofErr w:type="spellStart"/>
      <w:r w:rsidR="005C4583">
        <w:t>kann</w:t>
      </w:r>
      <w:proofErr w:type="spellEnd"/>
      <w:r w:rsidR="005C4583">
        <w:t xml:space="preserve"> die </w:t>
      </w:r>
      <w:proofErr w:type="spellStart"/>
      <w:r w:rsidR="005C4583">
        <w:t>Domänenadaption</w:t>
      </w:r>
      <w:proofErr w:type="spellEnd"/>
      <w:r w:rsidR="005C4583">
        <w:t xml:space="preserve">, </w:t>
      </w:r>
      <w:proofErr w:type="spellStart"/>
      <w:r w:rsidR="005C4583">
        <w:t>wie</w:t>
      </w:r>
      <w:proofErr w:type="spellEnd"/>
      <w:r w:rsidR="005C4583">
        <w:t xml:space="preserve"> </w:t>
      </w:r>
      <w:proofErr w:type="spellStart"/>
      <w:r w:rsidR="005C4583">
        <w:t>sie</w:t>
      </w:r>
      <w:proofErr w:type="spellEnd"/>
      <w:r w:rsidR="005C4583">
        <w:t xml:space="preserve"> </w:t>
      </w:r>
      <w:proofErr w:type="spellStart"/>
      <w:r w:rsidR="005C4583">
        <w:t>für</w:t>
      </w:r>
      <w:proofErr w:type="spellEnd"/>
      <w:r w:rsidR="005C4583">
        <w:t xml:space="preserve"> CookBERT </w:t>
      </w:r>
      <w:proofErr w:type="spellStart"/>
      <w:r w:rsidR="005C4583">
        <w:t>gemacht</w:t>
      </w:r>
      <w:proofErr w:type="spellEnd"/>
      <w:r w:rsidR="005C4583">
        <w:t xml:space="preserve"> </w:t>
      </w:r>
      <w:proofErr w:type="spellStart"/>
      <w:r w:rsidR="005C4583">
        <w:t>wurde</w:t>
      </w:r>
      <w:proofErr w:type="spellEnd"/>
      <w:r w:rsidR="005C4583">
        <w:t xml:space="preserve">, in </w:t>
      </w:r>
      <w:proofErr w:type="spellStart"/>
      <w:r w:rsidR="005C4583">
        <w:t>manchen</w:t>
      </w:r>
      <w:proofErr w:type="spellEnd"/>
      <w:r w:rsidR="005C4583">
        <w:t xml:space="preserve"> </w:t>
      </w:r>
      <w:proofErr w:type="spellStart"/>
      <w:r w:rsidR="005C4583">
        <w:t>Aufgaben</w:t>
      </w:r>
      <w:proofErr w:type="spellEnd"/>
      <w:r w:rsidR="005C4583">
        <w:t xml:space="preserve"> </w:t>
      </w:r>
      <w:proofErr w:type="spellStart"/>
      <w:r w:rsidR="005C4583">
        <w:t>zu</w:t>
      </w:r>
      <w:proofErr w:type="spellEnd"/>
      <w:r w:rsidR="005C4583">
        <w:t xml:space="preserve"> </w:t>
      </w:r>
      <w:proofErr w:type="spellStart"/>
      <w:r w:rsidR="005C4583">
        <w:t>besserer</w:t>
      </w:r>
      <w:proofErr w:type="spellEnd"/>
      <w:r w:rsidR="005C4583">
        <w:t xml:space="preserve"> Downstream task performance </w:t>
      </w:r>
      <w:proofErr w:type="spellStart"/>
      <w:r w:rsidR="005C4583">
        <w:t>führen</w:t>
      </w:r>
      <w:proofErr w:type="spellEnd"/>
      <w:r w:rsidR="005C4583">
        <w:t xml:space="preserve">, muss </w:t>
      </w:r>
      <w:proofErr w:type="spellStart"/>
      <w:r w:rsidR="005C4583">
        <w:t>aber</w:t>
      </w:r>
      <w:proofErr w:type="spellEnd"/>
      <w:r w:rsidR="005C4583">
        <w:t xml:space="preserve"> </w:t>
      </w:r>
      <w:proofErr w:type="spellStart"/>
      <w:r w:rsidR="005C4583">
        <w:t>nicht</w:t>
      </w:r>
      <w:proofErr w:type="spellEnd"/>
      <w:r w:rsidR="005C4583">
        <w:t xml:space="preserve"> </w:t>
      </w:r>
      <w:proofErr w:type="spellStart"/>
      <w:r w:rsidR="005C4583">
        <w:t>immer</w:t>
      </w:r>
      <w:proofErr w:type="spellEnd"/>
      <w:r w:rsidR="005C4583">
        <w:t xml:space="preserve"> der Fall sein.</w:t>
      </w:r>
      <w:r w:rsidR="00B765F4">
        <w:t xml:space="preserve"> </w:t>
      </w:r>
      <w:r w:rsidR="00CD343C">
        <w:t>Die</w:t>
      </w:r>
      <w:r w:rsidR="005C4583">
        <w:t xml:space="preserve"> </w:t>
      </w:r>
      <w:proofErr w:type="spellStart"/>
      <w:r w:rsidR="005C4583">
        <w:t>Resultate</w:t>
      </w:r>
      <w:proofErr w:type="spellEnd"/>
      <w:r w:rsidR="00CD343C">
        <w:t xml:space="preserve"> Thesis </w:t>
      </w:r>
      <w:proofErr w:type="spellStart"/>
      <w:r w:rsidR="00CD343C">
        <w:t>spiegelt</w:t>
      </w:r>
      <w:proofErr w:type="spellEnd"/>
      <w:r w:rsidR="00CD343C">
        <w:t xml:space="preserve"> </w:t>
      </w:r>
      <w:proofErr w:type="spellStart"/>
      <w:r w:rsidR="00CD343C">
        <w:t>demnach</w:t>
      </w:r>
      <w:proofErr w:type="spellEnd"/>
      <w:r w:rsidR="00CD343C">
        <w:t xml:space="preserve"> </w:t>
      </w:r>
      <w:proofErr w:type="spellStart"/>
      <w:r w:rsidR="00CD343C">
        <w:t>auch</w:t>
      </w:r>
      <w:proofErr w:type="spellEnd"/>
      <w:r w:rsidR="00CD343C">
        <w:t xml:space="preserve"> das </w:t>
      </w:r>
      <w:proofErr w:type="spellStart"/>
      <w:r w:rsidR="00CD343C">
        <w:t>wieder</w:t>
      </w:r>
      <w:proofErr w:type="spellEnd"/>
      <w:r w:rsidR="00CD343C">
        <w:t xml:space="preserve">, was in previous research </w:t>
      </w:r>
      <w:proofErr w:type="spellStart"/>
      <w:r w:rsidR="00CD343C">
        <w:t>schon</w:t>
      </w:r>
      <w:proofErr w:type="spellEnd"/>
      <w:r w:rsidR="00CD343C">
        <w:t xml:space="preserve"> </w:t>
      </w:r>
      <w:proofErr w:type="spellStart"/>
      <w:r w:rsidR="00CD343C">
        <w:t>herausgefunden</w:t>
      </w:r>
      <w:proofErr w:type="spellEnd"/>
      <w:r w:rsidR="00CD343C">
        <w:t xml:space="preserve"> </w:t>
      </w:r>
      <w:proofErr w:type="spellStart"/>
      <w:r w:rsidR="00CD343C">
        <w:t>wurde</w:t>
      </w:r>
      <w:proofErr w:type="spellEnd"/>
      <w:r w:rsidR="00CD343C">
        <w:t xml:space="preserve">. </w:t>
      </w:r>
      <w:r w:rsidR="00A93AC7">
        <w:t xml:space="preserve">Die </w:t>
      </w:r>
      <w:proofErr w:type="spellStart"/>
      <w:r w:rsidR="00A93AC7">
        <w:t>bessere</w:t>
      </w:r>
      <w:proofErr w:type="spellEnd"/>
      <w:r w:rsidR="00A93AC7">
        <w:t xml:space="preserve"> Performance </w:t>
      </w:r>
      <w:proofErr w:type="spellStart"/>
      <w:r w:rsidR="00A93AC7">
        <w:t>bei</w:t>
      </w:r>
      <w:proofErr w:type="spellEnd"/>
      <w:r w:rsidR="00A93AC7">
        <w:t xml:space="preserve"> den Tasks </w:t>
      </w:r>
      <w:r w:rsidR="000049DF">
        <w:t xml:space="preserve">NER und classification </w:t>
      </w:r>
      <w:proofErr w:type="spellStart"/>
      <w:r w:rsidR="000049DF">
        <w:t>ist</w:t>
      </w:r>
      <w:proofErr w:type="spellEnd"/>
      <w:r w:rsidR="000049DF">
        <w:t xml:space="preserve"> </w:t>
      </w:r>
      <w:r w:rsidR="00D430E6">
        <w:t xml:space="preserve">auf die </w:t>
      </w:r>
      <w:proofErr w:type="spellStart"/>
      <w:r w:rsidR="008A30FF">
        <w:t>Domänenadaption</w:t>
      </w:r>
      <w:proofErr w:type="spellEnd"/>
      <w:r w:rsidR="008A30FF">
        <w:t xml:space="preserve">, </w:t>
      </w:r>
      <w:proofErr w:type="spellStart"/>
      <w:r w:rsidR="008A30FF">
        <w:t>wie</w:t>
      </w:r>
      <w:proofErr w:type="spellEnd"/>
      <w:r w:rsidR="008A30FF">
        <w:t xml:space="preserve"> </w:t>
      </w:r>
      <w:proofErr w:type="spellStart"/>
      <w:r w:rsidR="008A30FF">
        <w:t>sie</w:t>
      </w:r>
      <w:proofErr w:type="spellEnd"/>
      <w:r w:rsidR="008A30FF">
        <w:t xml:space="preserve"> in </w:t>
      </w:r>
      <w:proofErr w:type="spellStart"/>
      <w:r w:rsidR="008A30FF">
        <w:t>dieser</w:t>
      </w:r>
      <w:proofErr w:type="spellEnd"/>
      <w:r w:rsidR="008A30FF">
        <w:t xml:space="preserve"> Thesis </w:t>
      </w:r>
      <w:proofErr w:type="spellStart"/>
      <w:r w:rsidR="008A30FF">
        <w:t>verwendet</w:t>
      </w:r>
      <w:proofErr w:type="spellEnd"/>
      <w:r w:rsidR="008A30FF">
        <w:t xml:space="preserve"> </w:t>
      </w:r>
      <w:proofErr w:type="spellStart"/>
      <w:r w:rsidR="008A30FF">
        <w:t>wurde</w:t>
      </w:r>
      <w:proofErr w:type="spellEnd"/>
      <w:r w:rsidR="002C6B18">
        <w:t xml:space="preserve"> und die </w:t>
      </w:r>
      <w:proofErr w:type="spellStart"/>
      <w:r w:rsidR="002C6B18">
        <w:t>damit</w:t>
      </w:r>
      <w:proofErr w:type="spellEnd"/>
      <w:r w:rsidR="002C6B18">
        <w:t xml:space="preserve"> </w:t>
      </w:r>
      <w:proofErr w:type="spellStart"/>
      <w:r w:rsidR="002C6B18">
        <w:t>besseren</w:t>
      </w:r>
      <w:proofErr w:type="spellEnd"/>
      <w:r w:rsidR="002C6B18">
        <w:t xml:space="preserve">, </w:t>
      </w:r>
      <w:proofErr w:type="spellStart"/>
      <w:r w:rsidR="002C6B18">
        <w:t>domänenspezifischeren</w:t>
      </w:r>
      <w:proofErr w:type="spellEnd"/>
      <w:r w:rsidR="002C6B18">
        <w:t xml:space="preserve"> language representations des CookBERT </w:t>
      </w:r>
      <w:proofErr w:type="spellStart"/>
      <w:r w:rsidR="002C6B18">
        <w:t>modells</w:t>
      </w:r>
      <w:proofErr w:type="spellEnd"/>
      <w:r w:rsidR="008A30FF">
        <w:t xml:space="preserve">, </w:t>
      </w:r>
      <w:proofErr w:type="spellStart"/>
      <w:r w:rsidR="008A30FF">
        <w:t>zurückzuführen</w:t>
      </w:r>
      <w:proofErr w:type="spellEnd"/>
      <w:r w:rsidR="00902381">
        <w:t xml:space="preserve">. Es </w:t>
      </w:r>
      <w:proofErr w:type="spellStart"/>
      <w:r w:rsidR="00902381">
        <w:t>ist</w:t>
      </w:r>
      <w:proofErr w:type="spellEnd"/>
      <w:r w:rsidR="00902381">
        <w:t xml:space="preserve"> </w:t>
      </w:r>
      <w:proofErr w:type="spellStart"/>
      <w:r w:rsidR="00902381">
        <w:t>allerdings</w:t>
      </w:r>
      <w:proofErr w:type="spellEnd"/>
      <w:r w:rsidR="00902381">
        <w:t xml:space="preserve"> </w:t>
      </w:r>
      <w:proofErr w:type="spellStart"/>
      <w:r w:rsidR="00902381">
        <w:t>unklar</w:t>
      </w:r>
      <w:proofErr w:type="spellEnd"/>
      <w:r w:rsidR="00902381">
        <w:t xml:space="preserve">, in </w:t>
      </w:r>
      <w:proofErr w:type="spellStart"/>
      <w:r w:rsidR="00902381">
        <w:t>welchem</w:t>
      </w:r>
      <w:proofErr w:type="spellEnd"/>
      <w:r w:rsidR="00902381">
        <w:t xml:space="preserve"> </w:t>
      </w:r>
      <w:proofErr w:type="spellStart"/>
      <w:r w:rsidR="00902381">
        <w:t>Ausmaß</w:t>
      </w:r>
      <w:proofErr w:type="spellEnd"/>
      <w:r w:rsidR="00902381">
        <w:t xml:space="preserve"> das </w:t>
      </w:r>
      <w:proofErr w:type="spellStart"/>
      <w:r w:rsidR="00902381">
        <w:t>Domänenspezifische</w:t>
      </w:r>
      <w:proofErr w:type="spellEnd"/>
      <w:r w:rsidR="00902381">
        <w:t xml:space="preserve"> </w:t>
      </w:r>
      <w:proofErr w:type="spellStart"/>
      <w:r w:rsidR="00902381">
        <w:t>zu</w:t>
      </w:r>
      <w:proofErr w:type="spellEnd"/>
      <w:r w:rsidR="00902381">
        <w:t xml:space="preserve"> </w:t>
      </w:r>
      <w:proofErr w:type="spellStart"/>
      <w:r w:rsidR="00902381">
        <w:t>einer</w:t>
      </w:r>
      <w:proofErr w:type="spellEnd"/>
      <w:r w:rsidR="00902381">
        <w:t xml:space="preserve"> </w:t>
      </w:r>
      <w:proofErr w:type="spellStart"/>
      <w:r w:rsidR="00902381">
        <w:t>besseren</w:t>
      </w:r>
      <w:proofErr w:type="spellEnd"/>
      <w:r w:rsidR="00902381">
        <w:t xml:space="preserve"> Performance </w:t>
      </w:r>
      <w:proofErr w:type="spellStart"/>
      <w:r w:rsidR="00902381">
        <w:t>beiträgt</w:t>
      </w:r>
      <w:proofErr w:type="spellEnd"/>
      <w:r w:rsidR="00D430E6">
        <w:t xml:space="preserve">. Auch </w:t>
      </w:r>
      <w:proofErr w:type="spellStart"/>
      <w:r w:rsidR="00D430E6">
        <w:t>unklar</w:t>
      </w:r>
      <w:proofErr w:type="spellEnd"/>
      <w:r w:rsidR="00D430E6">
        <w:t xml:space="preserve"> </w:t>
      </w:r>
      <w:proofErr w:type="spellStart"/>
      <w:r w:rsidR="00D430E6">
        <w:t>ist</w:t>
      </w:r>
      <w:proofErr w:type="spellEnd"/>
      <w:r w:rsidR="00D430E6">
        <w:t xml:space="preserve">, </w:t>
      </w:r>
      <w:proofErr w:type="spellStart"/>
      <w:r w:rsidR="00D430E6">
        <w:t>wieso</w:t>
      </w:r>
      <w:proofErr w:type="spellEnd"/>
      <w:r w:rsidR="00D430E6">
        <w:t xml:space="preserve"> CookBERT </w:t>
      </w:r>
      <w:proofErr w:type="spellStart"/>
      <w:r w:rsidR="00D430E6">
        <w:t>für</w:t>
      </w:r>
      <w:proofErr w:type="spellEnd"/>
      <w:r w:rsidR="00D430E6">
        <w:t xml:space="preserve"> Question answering </w:t>
      </w:r>
      <w:proofErr w:type="spellStart"/>
      <w:r w:rsidR="00D430E6">
        <w:t>keine</w:t>
      </w:r>
      <w:proofErr w:type="spellEnd"/>
      <w:r w:rsidR="00D430E6">
        <w:t xml:space="preserve"> Performance improvements </w:t>
      </w:r>
      <w:proofErr w:type="spellStart"/>
      <w:r w:rsidR="00D430E6">
        <w:t>erzielt</w:t>
      </w:r>
      <w:proofErr w:type="spellEnd"/>
      <w:r w:rsidR="00D430E6">
        <w:t xml:space="preserve">, </w:t>
      </w:r>
      <w:proofErr w:type="spellStart"/>
      <w:r w:rsidR="00D430E6">
        <w:t>sondern</w:t>
      </w:r>
      <w:proofErr w:type="spellEnd"/>
      <w:r w:rsidR="00D430E6">
        <w:t xml:space="preserve"> </w:t>
      </w:r>
      <w:proofErr w:type="spellStart"/>
      <w:r w:rsidR="00D430E6">
        <w:t>sogar</w:t>
      </w:r>
      <w:proofErr w:type="spellEnd"/>
      <w:r w:rsidR="00D430E6">
        <w:t xml:space="preserve"> </w:t>
      </w:r>
      <w:proofErr w:type="spellStart"/>
      <w:r w:rsidR="00D430E6">
        <w:t>Einbußen</w:t>
      </w:r>
      <w:proofErr w:type="spellEnd"/>
      <w:r w:rsidR="00D430E6">
        <w:t xml:space="preserve"> </w:t>
      </w:r>
      <w:proofErr w:type="spellStart"/>
      <w:r w:rsidR="00D430E6">
        <w:t>im</w:t>
      </w:r>
      <w:proofErr w:type="spellEnd"/>
      <w:r w:rsidR="00D430E6">
        <w:t xml:space="preserve"> </w:t>
      </w:r>
      <w:proofErr w:type="spellStart"/>
      <w:r w:rsidR="00D430E6">
        <w:t>Vergleich</w:t>
      </w:r>
      <w:proofErr w:type="spellEnd"/>
      <w:r w:rsidR="00D430E6">
        <w:t xml:space="preserve"> </w:t>
      </w:r>
      <w:proofErr w:type="spellStart"/>
      <w:r w:rsidR="00D430E6">
        <w:t>zu</w:t>
      </w:r>
      <w:proofErr w:type="spellEnd"/>
      <w:r w:rsidR="00D430E6">
        <w:t xml:space="preserve"> </w:t>
      </w:r>
      <w:proofErr w:type="spellStart"/>
      <w:r w:rsidR="00D430E6">
        <w:t>BERTbase</w:t>
      </w:r>
      <w:proofErr w:type="spellEnd"/>
      <w:r w:rsidR="00D430E6">
        <w:t xml:space="preserve"> </w:t>
      </w:r>
      <w:proofErr w:type="spellStart"/>
      <w:r w:rsidR="00D430E6">
        <w:t>zu</w:t>
      </w:r>
      <w:proofErr w:type="spellEnd"/>
      <w:r w:rsidR="00D430E6">
        <w:t xml:space="preserve"> Erlangen </w:t>
      </w:r>
      <w:proofErr w:type="spellStart"/>
      <w:r w:rsidR="00D430E6">
        <w:t>scheint</w:t>
      </w:r>
      <w:proofErr w:type="spellEnd"/>
      <w:r w:rsidR="00D430E6">
        <w:t xml:space="preserve">. </w:t>
      </w:r>
      <w:r w:rsidR="0062082D">
        <w:t xml:space="preserve">Eine </w:t>
      </w:r>
      <w:proofErr w:type="spellStart"/>
      <w:r w:rsidR="0062082D">
        <w:t>mögliche</w:t>
      </w:r>
      <w:proofErr w:type="spellEnd"/>
      <w:r w:rsidR="0062082D">
        <w:t xml:space="preserve"> </w:t>
      </w:r>
      <w:proofErr w:type="spellStart"/>
      <w:r w:rsidR="0062082D">
        <w:t>Erklärung</w:t>
      </w:r>
      <w:proofErr w:type="spellEnd"/>
      <w:r w:rsidR="0062082D">
        <w:t xml:space="preserve"> </w:t>
      </w:r>
      <w:proofErr w:type="spellStart"/>
      <w:r w:rsidR="0062082D">
        <w:t>dafür</w:t>
      </w:r>
      <w:proofErr w:type="spellEnd"/>
      <w:r w:rsidR="0062082D">
        <w:t xml:space="preserve"> </w:t>
      </w:r>
      <w:proofErr w:type="spellStart"/>
      <w:r w:rsidR="0062082D">
        <w:t>könnte</w:t>
      </w:r>
      <w:proofErr w:type="spellEnd"/>
      <w:r w:rsidR="0062082D">
        <w:t xml:space="preserve"> in den </w:t>
      </w:r>
      <w:proofErr w:type="spellStart"/>
      <w:r w:rsidR="0062082D">
        <w:t>Eigenschaften</w:t>
      </w:r>
      <w:proofErr w:type="spellEnd"/>
      <w:r w:rsidR="0062082D">
        <w:t xml:space="preserve"> de</w:t>
      </w:r>
      <w:r w:rsidR="00152789">
        <w:t xml:space="preserve">s </w:t>
      </w:r>
      <w:proofErr w:type="spellStart"/>
      <w:r w:rsidR="00324461">
        <w:t>verwendeten</w:t>
      </w:r>
      <w:proofErr w:type="spellEnd"/>
      <w:r w:rsidR="00324461">
        <w:t xml:space="preserve"> DAPT </w:t>
      </w:r>
      <w:proofErr w:type="spellStart"/>
      <w:r w:rsidR="00152789">
        <w:t>Trainingskorpus</w:t>
      </w:r>
      <w:proofErr w:type="spellEnd"/>
      <w:r w:rsidR="0062082D">
        <w:t xml:space="preserve"> </w:t>
      </w:r>
      <w:proofErr w:type="spellStart"/>
      <w:r w:rsidR="0062082D">
        <w:t>liegen</w:t>
      </w:r>
      <w:proofErr w:type="spellEnd"/>
      <w:r w:rsidR="0062082D">
        <w:t xml:space="preserve"> und </w:t>
      </w:r>
      <w:proofErr w:type="spellStart"/>
      <w:r w:rsidR="0062082D">
        <w:t>wird</w:t>
      </w:r>
      <w:proofErr w:type="spellEnd"/>
      <w:r w:rsidR="0062082D">
        <w:t xml:space="preserve"> </w:t>
      </w:r>
      <w:proofErr w:type="spellStart"/>
      <w:r w:rsidR="0062082D">
        <w:t>bei</w:t>
      </w:r>
      <w:proofErr w:type="spellEnd"/>
      <w:r w:rsidR="0062082D">
        <w:t xml:space="preserve"> den </w:t>
      </w:r>
      <w:proofErr w:type="spellStart"/>
      <w:r w:rsidR="0062082D">
        <w:t>Limitierungen</w:t>
      </w:r>
      <w:proofErr w:type="spellEnd"/>
      <w:r w:rsidR="0062082D">
        <w:t xml:space="preserve"> in der </w:t>
      </w:r>
      <w:proofErr w:type="spellStart"/>
      <w:r w:rsidR="0062082D">
        <w:t>folgenden</w:t>
      </w:r>
      <w:proofErr w:type="spellEnd"/>
      <w:r w:rsidR="0062082D">
        <w:t xml:space="preserve"> </w:t>
      </w:r>
      <w:proofErr w:type="spellStart"/>
      <w:r w:rsidR="0062082D">
        <w:t>Sektion</w:t>
      </w:r>
      <w:proofErr w:type="spellEnd"/>
      <w:r w:rsidR="0062082D">
        <w:t xml:space="preserve"> </w:t>
      </w:r>
      <w:proofErr w:type="spellStart"/>
      <w:r w:rsidR="0062082D">
        <w:t>tausführlich</w:t>
      </w:r>
      <w:proofErr w:type="spellEnd"/>
      <w:r w:rsidR="0062082D">
        <w:t xml:space="preserve"> </w:t>
      </w:r>
      <w:proofErr w:type="spellStart"/>
      <w:r w:rsidR="0062082D">
        <w:t>erläuter</w:t>
      </w:r>
      <w:proofErr w:type="spellEnd"/>
      <w:r w:rsidR="0062082D">
        <w:t xml:space="preserve">. </w:t>
      </w:r>
      <w:r w:rsidR="00E3518A">
        <w:t xml:space="preserve">Was FoodBERT </w:t>
      </w:r>
      <w:proofErr w:type="spellStart"/>
      <w:r w:rsidR="00E3518A">
        <w:t>angeht</w:t>
      </w:r>
      <w:proofErr w:type="spellEnd"/>
      <w:r w:rsidR="00E3518A">
        <w:t xml:space="preserve"> </w:t>
      </w:r>
      <w:proofErr w:type="spellStart"/>
      <w:r w:rsidR="00AB1FB0">
        <w:t>sind</w:t>
      </w:r>
      <w:proofErr w:type="spellEnd"/>
      <w:r w:rsidR="00AB1FB0">
        <w:t xml:space="preserve"> die </w:t>
      </w:r>
      <w:proofErr w:type="spellStart"/>
      <w:r w:rsidR="00AB1FB0">
        <w:t>Ergebnisse</w:t>
      </w:r>
      <w:proofErr w:type="spellEnd"/>
      <w:r w:rsidR="00F654A5">
        <w:t xml:space="preserve">, </w:t>
      </w:r>
      <w:proofErr w:type="spellStart"/>
      <w:r w:rsidR="00F654A5">
        <w:t>dass</w:t>
      </w:r>
      <w:proofErr w:type="spellEnd"/>
      <w:r w:rsidR="00F654A5">
        <w:t xml:space="preserve"> es in </w:t>
      </w:r>
      <w:proofErr w:type="spellStart"/>
      <w:r w:rsidR="00F654A5">
        <w:t>jedem</w:t>
      </w:r>
      <w:proofErr w:type="spellEnd"/>
      <w:r w:rsidR="00F654A5">
        <w:t xml:space="preserve"> Task und </w:t>
      </w:r>
      <w:proofErr w:type="spellStart"/>
      <w:r w:rsidR="00F654A5">
        <w:t>jeder</w:t>
      </w:r>
      <w:proofErr w:type="spellEnd"/>
      <w:r w:rsidR="00F654A5">
        <w:t xml:space="preserve"> Condition am </w:t>
      </w:r>
      <w:proofErr w:type="spellStart"/>
      <w:r w:rsidR="00F654A5">
        <w:t>schlechtesten</w:t>
      </w:r>
      <w:proofErr w:type="spellEnd"/>
      <w:r w:rsidR="000A4CF6">
        <w:t xml:space="preserve"> von den </w:t>
      </w:r>
      <w:proofErr w:type="spellStart"/>
      <w:r w:rsidR="000A4CF6">
        <w:t>drei</w:t>
      </w:r>
      <w:proofErr w:type="spellEnd"/>
      <w:r w:rsidR="000A4CF6">
        <w:t xml:space="preserve"> </w:t>
      </w:r>
      <w:proofErr w:type="spellStart"/>
      <w:r w:rsidR="000A4CF6">
        <w:t>Modellen</w:t>
      </w:r>
      <w:proofErr w:type="spellEnd"/>
      <w:r w:rsidR="00F654A5">
        <w:t xml:space="preserve"> </w:t>
      </w:r>
      <w:proofErr w:type="spellStart"/>
      <w:r w:rsidR="00F654A5">
        <w:t>abschneidet</w:t>
      </w:r>
      <w:proofErr w:type="spellEnd"/>
      <w:r w:rsidR="00F654A5">
        <w:t>,</w:t>
      </w:r>
      <w:r w:rsidR="00AB1FB0">
        <w:t xml:space="preserve"> </w:t>
      </w:r>
      <w:proofErr w:type="spellStart"/>
      <w:r w:rsidR="00AB1FB0">
        <w:t>doch</w:t>
      </w:r>
      <w:proofErr w:type="spellEnd"/>
      <w:r w:rsidR="00AB1FB0">
        <w:t xml:space="preserve"> </w:t>
      </w:r>
      <w:proofErr w:type="spellStart"/>
      <w:r w:rsidR="00AB1FB0">
        <w:t>recht</w:t>
      </w:r>
      <w:proofErr w:type="spellEnd"/>
      <w:r w:rsidR="00AB1FB0">
        <w:t xml:space="preserve"> </w:t>
      </w:r>
      <w:proofErr w:type="spellStart"/>
      <w:r w:rsidR="00AB1FB0">
        <w:t>überraschend</w:t>
      </w:r>
      <w:proofErr w:type="spellEnd"/>
      <w:r w:rsidR="00AB1FB0">
        <w:t xml:space="preserve">, da es </w:t>
      </w:r>
      <w:proofErr w:type="spellStart"/>
      <w:r w:rsidR="00AB1FB0">
        <w:t>ja</w:t>
      </w:r>
      <w:proofErr w:type="spellEnd"/>
      <w:r w:rsidR="00AB1FB0">
        <w:t xml:space="preserve"> </w:t>
      </w:r>
      <w:proofErr w:type="spellStart"/>
      <w:r w:rsidR="00AB1FB0">
        <w:t>schließlich</w:t>
      </w:r>
      <w:proofErr w:type="spellEnd"/>
      <w:r w:rsidR="00AB1FB0">
        <w:t xml:space="preserve"> </w:t>
      </w:r>
      <w:proofErr w:type="spellStart"/>
      <w:r w:rsidR="00AB1FB0">
        <w:t>auch</w:t>
      </w:r>
      <w:proofErr w:type="spellEnd"/>
      <w:r w:rsidR="00AB1FB0">
        <w:t xml:space="preserve"> </w:t>
      </w:r>
      <w:proofErr w:type="spellStart"/>
      <w:r w:rsidR="00AB1FB0">
        <w:t>ein</w:t>
      </w:r>
      <w:proofErr w:type="spellEnd"/>
      <w:r w:rsidR="00AB1FB0">
        <w:t xml:space="preserve"> </w:t>
      </w:r>
      <w:proofErr w:type="spellStart"/>
      <w:r w:rsidR="00AB1FB0">
        <w:t>kochspezifisches</w:t>
      </w:r>
      <w:proofErr w:type="spellEnd"/>
      <w:r w:rsidR="00AB1FB0">
        <w:t xml:space="preserve"> Modell </w:t>
      </w:r>
      <w:proofErr w:type="spellStart"/>
      <w:r w:rsidR="00AB1FB0">
        <w:t>ist</w:t>
      </w:r>
      <w:proofErr w:type="spellEnd"/>
      <w:r w:rsidR="00AB1FB0">
        <w:t xml:space="preserve">, was auf </w:t>
      </w:r>
      <w:proofErr w:type="spellStart"/>
      <w:r w:rsidR="00AB1FB0">
        <w:t>sehr</w:t>
      </w:r>
      <w:proofErr w:type="spellEnd"/>
      <w:r w:rsidR="00AB1FB0">
        <w:t xml:space="preserve"> </w:t>
      </w:r>
      <w:proofErr w:type="spellStart"/>
      <w:r w:rsidR="00AB1FB0">
        <w:t>ähnliche</w:t>
      </w:r>
      <w:proofErr w:type="spellEnd"/>
      <w:r w:rsidR="00AB1FB0">
        <w:t xml:space="preserve"> </w:t>
      </w:r>
      <w:proofErr w:type="spellStart"/>
      <w:r w:rsidR="00AB1FB0">
        <w:t>Daten</w:t>
      </w:r>
      <w:proofErr w:type="spellEnd"/>
      <w:r w:rsidR="00AB1FB0">
        <w:t xml:space="preserve"> </w:t>
      </w:r>
      <w:proofErr w:type="spellStart"/>
      <w:r w:rsidR="00AB1FB0">
        <w:t>wie</w:t>
      </w:r>
      <w:proofErr w:type="spellEnd"/>
      <w:r w:rsidR="00AB1FB0">
        <w:t xml:space="preserve"> CookBERT </w:t>
      </w:r>
      <w:proofErr w:type="spellStart"/>
      <w:r w:rsidR="00AB1FB0">
        <w:t>vortrainiert</w:t>
      </w:r>
      <w:proofErr w:type="spellEnd"/>
      <w:r w:rsidR="00AB1FB0">
        <w:t xml:space="preserve"> </w:t>
      </w:r>
      <w:proofErr w:type="spellStart"/>
      <w:r w:rsidR="00AB1FB0">
        <w:t>wurde</w:t>
      </w:r>
      <w:proofErr w:type="spellEnd"/>
      <w:r w:rsidR="00AB1FB0">
        <w:t xml:space="preserve">. </w:t>
      </w:r>
      <w:r w:rsidR="00534989">
        <w:t xml:space="preserve">Der </w:t>
      </w:r>
      <w:proofErr w:type="spellStart"/>
      <w:r w:rsidR="00534989">
        <w:t>Unterschied</w:t>
      </w:r>
      <w:proofErr w:type="spellEnd"/>
      <w:r w:rsidR="00534989">
        <w:t xml:space="preserve"> </w:t>
      </w:r>
      <w:proofErr w:type="spellStart"/>
      <w:r w:rsidR="00534989">
        <w:t>zu</w:t>
      </w:r>
      <w:proofErr w:type="spellEnd"/>
      <w:r w:rsidR="00534989">
        <w:t xml:space="preserve"> CookBERT </w:t>
      </w:r>
      <w:proofErr w:type="spellStart"/>
      <w:r w:rsidR="00534989">
        <w:t>liegt</w:t>
      </w:r>
      <w:proofErr w:type="spellEnd"/>
      <w:r w:rsidR="00534989">
        <w:t xml:space="preserve"> </w:t>
      </w:r>
      <w:proofErr w:type="spellStart"/>
      <w:r w:rsidR="00534989">
        <w:t>hier</w:t>
      </w:r>
      <w:proofErr w:type="spellEnd"/>
      <w:r w:rsidR="00534989">
        <w:t xml:space="preserve"> </w:t>
      </w:r>
      <w:proofErr w:type="spellStart"/>
      <w:r w:rsidR="00534989">
        <w:t>aber</w:t>
      </w:r>
      <w:proofErr w:type="spellEnd"/>
      <w:r w:rsidR="00534989">
        <w:t xml:space="preserve"> </w:t>
      </w:r>
      <w:proofErr w:type="spellStart"/>
      <w:r w:rsidR="00534989">
        <w:t>wie</w:t>
      </w:r>
      <w:proofErr w:type="spellEnd"/>
      <w:r w:rsidR="00534989">
        <w:t xml:space="preserve"> in </w:t>
      </w:r>
      <w:proofErr w:type="spellStart"/>
      <w:r w:rsidR="00534989">
        <w:t>vorherigen</w:t>
      </w:r>
      <w:proofErr w:type="spellEnd"/>
      <w:r w:rsidR="00534989">
        <w:t xml:space="preserve"> </w:t>
      </w:r>
      <w:proofErr w:type="spellStart"/>
      <w:r w:rsidR="00534989">
        <w:t>Kapiteln</w:t>
      </w:r>
      <w:proofErr w:type="spellEnd"/>
      <w:r w:rsidR="00534989">
        <w:t xml:space="preserve"> </w:t>
      </w:r>
      <w:proofErr w:type="spellStart"/>
      <w:r w:rsidR="00534989">
        <w:t>schon</w:t>
      </w:r>
      <w:proofErr w:type="spellEnd"/>
      <w:r w:rsidR="00534989">
        <w:t xml:space="preserve"> </w:t>
      </w:r>
      <w:proofErr w:type="spellStart"/>
      <w:r w:rsidR="00534989">
        <w:t>erwähnt</w:t>
      </w:r>
      <w:proofErr w:type="spellEnd"/>
      <w:r w:rsidR="00534989">
        <w:t xml:space="preserve">, in der </w:t>
      </w:r>
      <w:proofErr w:type="spellStart"/>
      <w:r w:rsidR="00534989">
        <w:t>geringeren</w:t>
      </w:r>
      <w:proofErr w:type="spellEnd"/>
      <w:r w:rsidR="00534989">
        <w:t xml:space="preserve"> DAPT corpus </w:t>
      </w:r>
      <w:proofErr w:type="spellStart"/>
      <w:r w:rsidR="00534989">
        <w:t>größe</w:t>
      </w:r>
      <w:proofErr w:type="spellEnd"/>
      <w:r w:rsidR="00534989">
        <w:t xml:space="preserve">, </w:t>
      </w:r>
      <w:proofErr w:type="spellStart"/>
      <w:r w:rsidR="00534989">
        <w:t>de</w:t>
      </w:r>
      <w:r w:rsidR="001A0DF9">
        <w:t>m</w:t>
      </w:r>
      <w:proofErr w:type="spellEnd"/>
      <w:r w:rsidR="001A0DF9">
        <w:t xml:space="preserve"> in </w:t>
      </w:r>
      <w:proofErr w:type="spellStart"/>
      <w:r w:rsidR="001A0DF9">
        <w:t>dieser</w:t>
      </w:r>
      <w:proofErr w:type="spellEnd"/>
      <w:r w:rsidR="001A0DF9">
        <w:t xml:space="preserve"> Arbeit </w:t>
      </w:r>
      <w:proofErr w:type="spellStart"/>
      <w:r w:rsidR="001A0DF9">
        <w:t>als</w:t>
      </w:r>
      <w:proofErr w:type="spellEnd"/>
      <w:r w:rsidR="001A0DF9">
        <w:t xml:space="preserve"> suboptimal </w:t>
      </w:r>
      <w:proofErr w:type="spellStart"/>
      <w:r w:rsidR="001A0DF9">
        <w:t>empfundenem</w:t>
      </w:r>
      <w:proofErr w:type="spellEnd"/>
      <w:r w:rsidR="001A0DF9">
        <w:t xml:space="preserve"> </w:t>
      </w:r>
      <w:proofErr w:type="spellStart"/>
      <w:r w:rsidR="001A0DF9">
        <w:t>Vorgehen</w:t>
      </w:r>
      <w:proofErr w:type="spellEnd"/>
      <w:r w:rsidR="001A0DF9">
        <w:t xml:space="preserve"> </w:t>
      </w:r>
      <w:proofErr w:type="spellStart"/>
      <w:r w:rsidR="001A0DF9">
        <w:t>bei</w:t>
      </w:r>
      <w:proofErr w:type="spellEnd"/>
      <w:r w:rsidR="001A0DF9">
        <w:t xml:space="preserve"> der </w:t>
      </w:r>
      <w:proofErr w:type="spellStart"/>
      <w:r w:rsidR="001A0DF9">
        <w:t>Erweiterung</w:t>
      </w:r>
      <w:proofErr w:type="spellEnd"/>
      <w:r w:rsidR="001A0DF9">
        <w:t xml:space="preserve"> des </w:t>
      </w:r>
      <w:proofErr w:type="spellStart"/>
      <w:r w:rsidR="001A0DF9">
        <w:t>Vokabulars</w:t>
      </w:r>
      <w:proofErr w:type="spellEnd"/>
      <w:r w:rsidR="00534989">
        <w:t xml:space="preserve">, </w:t>
      </w:r>
      <w:proofErr w:type="spellStart"/>
      <w:r w:rsidR="00534989">
        <w:t>sowie</w:t>
      </w:r>
      <w:proofErr w:type="spellEnd"/>
      <w:r w:rsidR="00534989">
        <w:t xml:space="preserve"> der </w:t>
      </w:r>
      <w:proofErr w:type="spellStart"/>
      <w:r w:rsidR="00534989">
        <w:t>Tatsache</w:t>
      </w:r>
      <w:proofErr w:type="spellEnd"/>
      <w:r w:rsidR="00534989">
        <w:t xml:space="preserve">, </w:t>
      </w:r>
      <w:proofErr w:type="spellStart"/>
      <w:r w:rsidR="00534989">
        <w:t>dass</w:t>
      </w:r>
      <w:proofErr w:type="spellEnd"/>
      <w:r w:rsidR="00534989">
        <w:t xml:space="preserve"> BERTBASE_CASED </w:t>
      </w:r>
      <w:proofErr w:type="spellStart"/>
      <w:r w:rsidR="00534989">
        <w:t>als</w:t>
      </w:r>
      <w:proofErr w:type="spellEnd"/>
      <w:r w:rsidR="00534989">
        <w:t xml:space="preserve"> </w:t>
      </w:r>
      <w:proofErr w:type="spellStart"/>
      <w:r w:rsidR="00534989">
        <w:t>Initialisierungsmodell</w:t>
      </w:r>
      <w:proofErr w:type="spellEnd"/>
      <w:r w:rsidR="00534989">
        <w:t xml:space="preserve"> </w:t>
      </w:r>
      <w:proofErr w:type="spellStart"/>
      <w:r w:rsidR="00534989">
        <w:t>gedient</w:t>
      </w:r>
      <w:proofErr w:type="spellEnd"/>
      <w:r w:rsidR="00534989">
        <w:t xml:space="preserve"> hat. </w:t>
      </w:r>
      <w:proofErr w:type="spellStart"/>
      <w:r w:rsidR="008945A6">
        <w:t>Welche</w:t>
      </w:r>
      <w:proofErr w:type="spellEnd"/>
      <w:r w:rsidR="008945A6">
        <w:t xml:space="preserve"> </w:t>
      </w:r>
      <w:proofErr w:type="spellStart"/>
      <w:r w:rsidR="008945A6">
        <w:t>Aspekte</w:t>
      </w:r>
      <w:proofErr w:type="spellEnd"/>
      <w:r w:rsidR="008945A6">
        <w:t xml:space="preserve">, </w:t>
      </w:r>
      <w:proofErr w:type="spellStart"/>
      <w:r w:rsidR="008945A6">
        <w:t>bzw</w:t>
      </w:r>
      <w:proofErr w:type="spellEnd"/>
      <w:r w:rsidR="008945A6">
        <w:t xml:space="preserve">. </w:t>
      </w:r>
      <w:proofErr w:type="spellStart"/>
      <w:r w:rsidR="008945A6">
        <w:t>Welche</w:t>
      </w:r>
      <w:proofErr w:type="spellEnd"/>
      <w:r w:rsidR="008945A6">
        <w:t xml:space="preserve"> </w:t>
      </w:r>
      <w:proofErr w:type="spellStart"/>
      <w:r w:rsidR="008945A6">
        <w:t>Kombination</w:t>
      </w:r>
      <w:proofErr w:type="spellEnd"/>
      <w:r w:rsidR="008945A6">
        <w:t xml:space="preserve"> </w:t>
      </w:r>
      <w:proofErr w:type="spellStart"/>
      <w:r w:rsidR="008945A6">
        <w:t>dieser</w:t>
      </w:r>
      <w:proofErr w:type="spellEnd"/>
      <w:r w:rsidR="008945A6">
        <w:t xml:space="preserve"> </w:t>
      </w:r>
      <w:proofErr w:type="spellStart"/>
      <w:r w:rsidR="008945A6">
        <w:t>Aspekte</w:t>
      </w:r>
      <w:proofErr w:type="spellEnd"/>
      <w:r w:rsidR="008945A6">
        <w:t xml:space="preserve"> </w:t>
      </w:r>
      <w:proofErr w:type="spellStart"/>
      <w:r w:rsidR="007F0D53">
        <w:t>tatsächlich</w:t>
      </w:r>
      <w:proofErr w:type="spellEnd"/>
      <w:r w:rsidR="007F0D53">
        <w:t xml:space="preserve"> </w:t>
      </w:r>
      <w:proofErr w:type="spellStart"/>
      <w:r w:rsidR="007F0D53">
        <w:t>einfluss</w:t>
      </w:r>
      <w:proofErr w:type="spellEnd"/>
      <w:r w:rsidR="007F0D53">
        <w:t xml:space="preserve"> auf die </w:t>
      </w:r>
      <w:proofErr w:type="spellStart"/>
      <w:r w:rsidR="00C620AF">
        <w:t>erzielten</w:t>
      </w:r>
      <w:proofErr w:type="spellEnd"/>
      <w:r w:rsidR="00C620AF">
        <w:t xml:space="preserve"> </w:t>
      </w:r>
      <w:proofErr w:type="spellStart"/>
      <w:r w:rsidR="00C620AF">
        <w:t>Resultaten</w:t>
      </w:r>
      <w:proofErr w:type="spellEnd"/>
      <w:r w:rsidR="00C620AF">
        <w:t xml:space="preserve"> </w:t>
      </w:r>
      <w:r w:rsidR="007F0D53">
        <w:t>h</w:t>
      </w:r>
      <w:r w:rsidR="00C620AF">
        <w:t xml:space="preserve">at, </w:t>
      </w:r>
      <w:proofErr w:type="spellStart"/>
      <w:r w:rsidR="00C620AF">
        <w:t>ist</w:t>
      </w:r>
      <w:proofErr w:type="spellEnd"/>
      <w:r w:rsidR="00C620AF">
        <w:t xml:space="preserve"> </w:t>
      </w:r>
      <w:proofErr w:type="spellStart"/>
      <w:r w:rsidR="00E67D29">
        <w:t>allerdings</w:t>
      </w:r>
      <w:proofErr w:type="spellEnd"/>
      <w:r w:rsidR="00E67D29">
        <w:t xml:space="preserve"> </w:t>
      </w:r>
      <w:proofErr w:type="spellStart"/>
      <w:r w:rsidR="00E67D29">
        <w:t>unklar</w:t>
      </w:r>
      <w:proofErr w:type="spellEnd"/>
      <w:r w:rsidR="00C620AF">
        <w:t xml:space="preserve"> und </w:t>
      </w:r>
      <w:proofErr w:type="spellStart"/>
      <w:r w:rsidR="00C620AF">
        <w:t>bedarf</w:t>
      </w:r>
      <w:proofErr w:type="spellEnd"/>
      <w:r w:rsidR="00C620AF">
        <w:t xml:space="preserve"> </w:t>
      </w:r>
      <w:proofErr w:type="spellStart"/>
      <w:r w:rsidR="00C620AF">
        <w:t>weiterer</w:t>
      </w:r>
      <w:proofErr w:type="spellEnd"/>
      <w:r w:rsidR="00C620AF">
        <w:t xml:space="preserve"> Recherche. </w:t>
      </w:r>
    </w:p>
    <w:p w14:paraId="7F076597" w14:textId="333CA310" w:rsidR="0062082D" w:rsidRDefault="000E104E" w:rsidP="006F332E">
      <w:pPr>
        <w:pStyle w:val="Folgeabsatz"/>
      </w:pPr>
      <w:proofErr w:type="spellStart"/>
      <w:r>
        <w:t>Betrachtet</w:t>
      </w:r>
      <w:proofErr w:type="spellEnd"/>
      <w:r>
        <w:t xml:space="preserve"> man </w:t>
      </w:r>
      <w:proofErr w:type="spellStart"/>
      <w:r>
        <w:t>noch</w:t>
      </w:r>
      <w:proofErr w:type="spellEnd"/>
      <w:r>
        <w:t xml:space="preserve"> </w:t>
      </w:r>
      <w:proofErr w:type="spellStart"/>
      <w:r>
        <w:t>einmal</w:t>
      </w:r>
      <w:proofErr w:type="spellEnd"/>
      <w:r>
        <w:t xml:space="preserve"> die research question</w:t>
      </w:r>
    </w:p>
    <w:p w14:paraId="1CE380DB" w14:textId="729BD710" w:rsidR="00B75A72" w:rsidRPr="00B75A72" w:rsidRDefault="00882CFC" w:rsidP="00000250">
      <w:pPr>
        <w:pStyle w:val="Folgeabsatz"/>
        <w:ind w:firstLine="0"/>
      </w:pPr>
      <w:proofErr w:type="spellStart"/>
      <w:r>
        <w:t>Kann</w:t>
      </w:r>
      <w:proofErr w:type="spellEnd"/>
      <w:r>
        <w:t xml:space="preserve"> </w:t>
      </w:r>
      <w:proofErr w:type="spellStart"/>
      <w:r>
        <w:t>diese</w:t>
      </w:r>
      <w:proofErr w:type="spellEnd"/>
      <w:r>
        <w:t xml:space="preserve"> nun </w:t>
      </w:r>
      <w:proofErr w:type="spellStart"/>
      <w:r>
        <w:t>folgendermaßen</w:t>
      </w:r>
      <w:proofErr w:type="spellEnd"/>
      <w:r>
        <w:t xml:space="preserve"> </w:t>
      </w:r>
      <w:proofErr w:type="spellStart"/>
      <w:r>
        <w:t>beantwortet</w:t>
      </w:r>
      <w:proofErr w:type="spellEnd"/>
      <w:r>
        <w:t xml:space="preserve"> </w:t>
      </w:r>
      <w:proofErr w:type="spellStart"/>
      <w:r>
        <w:t>werden</w:t>
      </w:r>
      <w:proofErr w:type="spellEnd"/>
      <w:r>
        <w:t xml:space="preserve">. </w:t>
      </w:r>
      <w:r w:rsidR="007332C6">
        <w:t xml:space="preserve">DAPT is definitely a viable strategy for adapting </w:t>
      </w:r>
      <w:r w:rsidR="00476935">
        <w:t xml:space="preserve">BERT for the cooking domain </w:t>
      </w:r>
    </w:p>
    <w:p w14:paraId="25F2BEB5" w14:textId="5441B968" w:rsidR="00785EA7" w:rsidRDefault="00785EA7" w:rsidP="00785EA7">
      <w:pPr>
        <w:pStyle w:val="berschrift1"/>
      </w:pPr>
      <w:bookmarkStart w:id="48" w:name="_Toc98674067"/>
      <w:r>
        <w:t>Limitations</w:t>
      </w:r>
      <w:bookmarkEnd w:id="48"/>
    </w:p>
    <w:p w14:paraId="0C6778EC" w14:textId="55BB2A7E" w:rsidR="00A40DFE" w:rsidRPr="00A40DFE" w:rsidRDefault="005C75BC" w:rsidP="00A40DFE">
      <w:r>
        <w:t xml:space="preserve">This section reflects on the limitations of this thesis. </w:t>
      </w:r>
      <w:r w:rsidR="00E030EB">
        <w:t xml:space="preserve">First of all, the </w:t>
      </w:r>
      <w:r w:rsidR="00CF400E">
        <w:t>data used</w:t>
      </w:r>
      <w:r w:rsidR="00B437F1">
        <w:t xml:space="preserve"> for </w:t>
      </w:r>
      <w:r w:rsidR="002E1844">
        <w:t>DAPT</w:t>
      </w:r>
      <w:r w:rsidR="00B437F1">
        <w:t xml:space="preserve"> is not considered optimal</w:t>
      </w:r>
      <w:r w:rsidR="00CF400E">
        <w:t xml:space="preserve">, as it only consists of recipe instructions. This is good in the sense that it contains a lot of cooking-specific vocabulary to adjust BERT’s weights to the </w:t>
      </w:r>
      <w:r w:rsidR="00CF400E">
        <w:lastRenderedPageBreak/>
        <w:t xml:space="preserve">cooking domain accordingly, and that there are also sufficient training samples for the newly added vocabulary. However, they </w:t>
      </w:r>
      <w:r w:rsidR="00F60088">
        <w:t>are not very natural, since the instructions are mostly formulated as imperative, the syntax is often incorrect due to omitted articles and pronouns, and words are often replaced by abbreviations.</w:t>
      </w:r>
      <w:r w:rsidR="0013607D">
        <w:t xml:space="preserve"> The sentence</w:t>
      </w:r>
      <w:r w:rsidR="00F60088">
        <w:t xml:space="preserve"> “add egg and 3 </w:t>
      </w:r>
      <w:proofErr w:type="spellStart"/>
      <w:r w:rsidR="00F60088">
        <w:t>tbls</w:t>
      </w:r>
      <w:proofErr w:type="spellEnd"/>
      <w:r w:rsidR="00F60088">
        <w:t xml:space="preserve"> butter to batter” </w:t>
      </w:r>
      <w:r w:rsidR="0013607D">
        <w:t>provides a good example for this</w:t>
      </w:r>
      <w:r w:rsidR="00F60088">
        <w:t xml:space="preserve">. This unnaturalness could have a negative impact on </w:t>
      </w:r>
      <w:proofErr w:type="spellStart"/>
      <w:r w:rsidR="00F60088">
        <w:t>CookBERT’s</w:t>
      </w:r>
      <w:proofErr w:type="spellEnd"/>
      <w:r w:rsidR="00F60088">
        <w:t xml:space="preserve"> linguistic </w:t>
      </w:r>
      <w:r w:rsidR="00D84736">
        <w:t xml:space="preserve">competence as it might </w:t>
      </w:r>
      <w:r w:rsidR="00FB0BD7">
        <w:t xml:space="preserve">be </w:t>
      </w:r>
      <w:r w:rsidR="00D84736">
        <w:t>adopt</w:t>
      </w:r>
      <w:r w:rsidR="00FB0BD7">
        <w:t xml:space="preserve">ed </w:t>
      </w:r>
      <w:r w:rsidR="00A03747">
        <w:t>during</w:t>
      </w:r>
      <w:r w:rsidR="00FB0BD7">
        <w:t xml:space="preserve"> DAPT</w:t>
      </w:r>
      <w:r w:rsidR="00D84736">
        <w:t xml:space="preserve">. In </w:t>
      </w:r>
      <w:r w:rsidR="00D84736" w:rsidRPr="00D84736">
        <w:rPr>
          <w:highlight w:val="yellow"/>
        </w:rPr>
        <w:t>section Discussion</w:t>
      </w:r>
      <w:r w:rsidR="00D84736">
        <w:t xml:space="preserve"> this is also listed as </w:t>
      </w:r>
      <w:r w:rsidR="00FB0BD7">
        <w:t>a possible reason why</w:t>
      </w:r>
      <w:r w:rsidR="00D84736">
        <w:t xml:space="preserve"> CookBERT perform</w:t>
      </w:r>
      <w:r w:rsidR="00FB0BD7">
        <w:t>s</w:t>
      </w:r>
      <w:r w:rsidR="00D84736">
        <w:t xml:space="preserve"> worse in question answering than BERT base. </w:t>
      </w:r>
      <w:r w:rsidR="002863DA">
        <w:t>This</w:t>
      </w:r>
      <w:r w:rsidR="00384D57">
        <w:t xml:space="preserve"> </w:t>
      </w:r>
      <w:r w:rsidR="002863DA">
        <w:t>limitation</w:t>
      </w:r>
      <w:r w:rsidR="00384D57">
        <w:t xml:space="preserve"> is difficult to </w:t>
      </w:r>
      <w:r w:rsidR="002863DA">
        <w:t>remedy</w:t>
      </w:r>
      <w:r w:rsidR="00384D57">
        <w:t xml:space="preserve"> because only few </w:t>
      </w:r>
      <w:r w:rsidR="00A03747">
        <w:t xml:space="preserve">small-scale </w:t>
      </w:r>
      <w:r w:rsidR="00384D57">
        <w:t>datasets exist that provide</w:t>
      </w:r>
      <w:r w:rsidR="00A03747">
        <w:t xml:space="preserve"> natural cooking</w:t>
      </w:r>
      <w:r w:rsidR="00384D57">
        <w:t xml:space="preserve"> data.</w:t>
      </w:r>
      <w:r w:rsidR="00F15AFB">
        <w:t xml:space="preserve"> </w:t>
      </w:r>
      <w:r w:rsidR="002863DA">
        <w:t>So,</w:t>
      </w:r>
      <w:r w:rsidR="00F15AFB">
        <w:t xml:space="preserve"> the best approach would be to collect a huge amount of natural, cooking specific data yourself,</w:t>
      </w:r>
      <w:r w:rsidR="00A03747">
        <w:t xml:space="preserve"> </w:t>
      </w:r>
      <w:r w:rsidR="00F66B53">
        <w:t>for example from subtitles of cooking shows</w:t>
      </w:r>
      <w:r w:rsidR="007B4D28">
        <w:t xml:space="preserve"> (which was also suggested from</w:t>
      </w:r>
      <w:r w:rsidR="0022525D">
        <w:t xml:space="preserve"> </w:t>
      </w:r>
      <w:sdt>
        <w:sdtPr>
          <w:alias w:val="To edit, see citavi.com/edit"/>
          <w:tag w:val="CitaviPlaceholder#87c54d0f-e831-447f-ada9-35884ada358a"/>
          <w:id w:val="-1171334497"/>
          <w:placeholder>
            <w:docPart w:val="DefaultPlaceholder_-1854013440"/>
          </w:placeholder>
        </w:sdtPr>
        <w:sdtEndPr/>
        <w:sdtContent>
          <w:r w:rsidR="0022525D">
            <w:rPr>
              <w:noProof/>
            </w:rPr>
            <w:fldChar w:fldCharType="begin"/>
          </w:r>
          <w:r w:rsidR="0022525D">
            <w:rPr>
              <w:noProof/>
            </w:rPr>
            <w:instrText>ADDIN CitaviPlaceholder{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NTI4My9FUFVCLjQ2MzA4IiwiVXJpU3RyaW5nIjoiaHR0cHM6Ly9kb2kub3JnLzEwLjUyODMvRVBVQi40NjMwO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}</w:instrText>
          </w:r>
          <w:r w:rsidR="0022525D">
            <w:rPr>
              <w:noProof/>
            </w:rPr>
            <w:fldChar w:fldCharType="separate"/>
          </w:r>
          <w:r w:rsidR="00E31C1E">
            <w:rPr>
              <w:noProof/>
            </w:rPr>
            <w:t>Schwabl</w:t>
          </w:r>
          <w:r w:rsidR="0022525D">
            <w:rPr>
              <w:noProof/>
            </w:rPr>
            <w:fldChar w:fldCharType="end"/>
          </w:r>
        </w:sdtContent>
      </w:sdt>
      <w:r w:rsidR="0022525D">
        <w:t xml:space="preserve"> </w:t>
      </w:r>
      <w:sdt>
        <w:sdtPr>
          <w:alias w:val="To edit, see citavi.com/edit"/>
          <w:tag w:val="CitaviPlaceholder#52919f24-c5d0-4d76-8e79-5559718c58fa"/>
          <w:id w:val="-320275782"/>
          <w:placeholder>
            <w:docPart w:val="DefaultPlaceholder_-1854013440"/>
          </w:placeholder>
        </w:sdtPr>
        <w:sdtEndPr/>
        <w:sdtContent>
          <w:r w:rsidR="0022525D">
            <w:rPr>
              <w:noProof/>
            </w:rPr>
            <w:fldChar w:fldCharType="begin"/>
          </w:r>
          <w:r w:rsidR="0022525D">
            <w:rPr>
              <w:noProof/>
            </w:rPr>
            <w:instrText>ADDIN CitaviPlaceholder{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UyODMvRVBVQi40NjMwOCIsIlVyaVN0cmluZyI6Imh0dHBzOi8vZG9pLm9yZy8xMC41MjgzL0VQVUIuNDYzMD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}</w:instrText>
          </w:r>
          <w:r w:rsidR="0022525D">
            <w:rPr>
              <w:noProof/>
            </w:rPr>
            <w:fldChar w:fldCharType="separate"/>
          </w:r>
          <w:r w:rsidR="00E31C1E">
            <w:rPr>
              <w:noProof/>
            </w:rPr>
            <w:t>(2021, pp. 82–83)</w:t>
          </w:r>
          <w:r w:rsidR="0022525D">
            <w:rPr>
              <w:noProof/>
            </w:rPr>
            <w:fldChar w:fldCharType="end"/>
          </w:r>
        </w:sdtContent>
      </w:sdt>
      <w:r w:rsidR="00F66B53">
        <w:t>, from cooking podcast transcripts, or from general cookbooks</w:t>
      </w:r>
      <w:r w:rsidR="002E50B6">
        <w:t xml:space="preserve"> </w:t>
      </w:r>
      <w:r w:rsidR="00F66B53">
        <w:t xml:space="preserve">that do not only contain </w:t>
      </w:r>
      <w:r w:rsidR="002E50B6">
        <w:t xml:space="preserve">plain </w:t>
      </w:r>
      <w:r w:rsidR="00F66B53">
        <w:t xml:space="preserve">recipe instructions. </w:t>
      </w:r>
    </w:p>
    <w:p w14:paraId="728E672C" w14:textId="4792C688" w:rsidR="00D60F50" w:rsidRDefault="0030322B" w:rsidP="00EF22A7">
      <w:pPr>
        <w:pStyle w:val="Folgeabsatz"/>
      </w:pPr>
      <w:r>
        <w:t xml:space="preserve">Another limitation of this thesis is the relatively small </w:t>
      </w:r>
      <w:r w:rsidR="002839F6">
        <w:t>number</w:t>
      </w:r>
      <w:r>
        <w:t xml:space="preserve"> of tasks that </w:t>
      </w:r>
      <w:proofErr w:type="spellStart"/>
      <w:r>
        <w:t>CookBERT’s</w:t>
      </w:r>
      <w:proofErr w:type="spellEnd"/>
      <w:r>
        <w:t xml:space="preserve"> performance was evaluated on, which is due to the scarcity of suitable cooking datasets. Despite promising results, it is thus difficult to make general statements about </w:t>
      </w:r>
      <w:proofErr w:type="spellStart"/>
      <w:r>
        <w:t>CookBERT’s</w:t>
      </w:r>
      <w:proofErr w:type="spellEnd"/>
      <w:r>
        <w:t xml:space="preserve"> performance. </w:t>
      </w:r>
      <w:r w:rsidR="003E3504">
        <w:t>In addition, some of the datasets</w:t>
      </w:r>
      <w:r w:rsidR="00C54613">
        <w:t xml:space="preserve"> used for evaluation</w:t>
      </w:r>
      <w:r w:rsidR="003E3504">
        <w:t xml:space="preserve">, </w:t>
      </w:r>
      <w:r w:rsidR="00674F68">
        <w:t>d</w:t>
      </w:r>
      <w:r w:rsidR="00C52845">
        <w:t xml:space="preserve">o not perfectly match the desired requirements. </w:t>
      </w:r>
      <w:proofErr w:type="spellStart"/>
      <w:r w:rsidR="002839F6">
        <w:t>FoodBase</w:t>
      </w:r>
      <w:proofErr w:type="spellEnd"/>
      <w:r w:rsidR="002839F6">
        <w:t>, like RecipeNLG, only contains text in the form of recipe instruction</w:t>
      </w:r>
      <w:r w:rsidR="008D5DF6">
        <w:t>s</w:t>
      </w:r>
      <w:r w:rsidR="002839F6">
        <w:t xml:space="preserve">, </w:t>
      </w:r>
      <w:r w:rsidR="008D5DF6">
        <w:t xml:space="preserve">which thus is unnatural and not </w:t>
      </w:r>
      <w:r w:rsidR="002839F6">
        <w:t>the kind data a CA for the kitchen would encounter.</w:t>
      </w:r>
      <w:r w:rsidR="00332BDC">
        <w:t xml:space="preserve"> </w:t>
      </w:r>
    </w:p>
    <w:p w14:paraId="64D717DC" w14:textId="3624E696" w:rsidR="00A40DFE" w:rsidRDefault="00A40DFE" w:rsidP="00EF22A7">
      <w:pPr>
        <w:pStyle w:val="Folgeabsatz"/>
      </w:pPr>
      <w:r w:rsidRPr="00FA2B9D">
        <w:rPr>
          <w:highlight w:val="yellow"/>
        </w:rPr>
        <w:t xml:space="preserve">It is furthermore not possible, </w:t>
      </w:r>
      <w:proofErr w:type="spellStart"/>
      <w:r w:rsidRPr="00FA2B9D">
        <w:rPr>
          <w:highlight w:val="yellow"/>
        </w:rPr>
        <w:t>basierend</w:t>
      </w:r>
      <w:proofErr w:type="spellEnd"/>
      <w:r w:rsidRPr="00FA2B9D">
        <w:rPr>
          <w:highlight w:val="yellow"/>
        </w:rPr>
        <w:t xml:space="preserve"> auf </w:t>
      </w:r>
      <w:proofErr w:type="spellStart"/>
      <w:r w:rsidRPr="00FA2B9D">
        <w:rPr>
          <w:highlight w:val="yellow"/>
        </w:rPr>
        <w:t>dieser</w:t>
      </w:r>
      <w:proofErr w:type="spellEnd"/>
      <w:r w:rsidRPr="00FA2B9D">
        <w:rPr>
          <w:highlight w:val="yellow"/>
        </w:rPr>
        <w:t xml:space="preserve"> Arbeit </w:t>
      </w:r>
      <w:proofErr w:type="spellStart"/>
      <w:r w:rsidRPr="00FA2B9D">
        <w:rPr>
          <w:highlight w:val="yellow"/>
        </w:rPr>
        <w:t>zu</w:t>
      </w:r>
      <w:proofErr w:type="spellEnd"/>
      <w:r w:rsidRPr="00FA2B9D">
        <w:rPr>
          <w:highlight w:val="yellow"/>
        </w:rPr>
        <w:t xml:space="preserve"> </w:t>
      </w:r>
      <w:proofErr w:type="spellStart"/>
      <w:r w:rsidRPr="00FA2B9D">
        <w:rPr>
          <w:highlight w:val="yellow"/>
        </w:rPr>
        <w:t>sagen</w:t>
      </w:r>
      <w:proofErr w:type="spellEnd"/>
      <w:r w:rsidRPr="00FA2B9D">
        <w:rPr>
          <w:highlight w:val="yellow"/>
        </w:rPr>
        <w:t xml:space="preserve">, </w:t>
      </w:r>
      <w:proofErr w:type="spellStart"/>
      <w:r w:rsidRPr="00FA2B9D">
        <w:rPr>
          <w:highlight w:val="yellow"/>
        </w:rPr>
        <w:t>aus</w:t>
      </w:r>
      <w:proofErr w:type="spellEnd"/>
      <w:r w:rsidRPr="00FA2B9D">
        <w:rPr>
          <w:highlight w:val="yellow"/>
        </w:rPr>
        <w:t xml:space="preserve"> </w:t>
      </w:r>
      <w:proofErr w:type="spellStart"/>
      <w:r w:rsidRPr="00FA2B9D">
        <w:rPr>
          <w:highlight w:val="yellow"/>
        </w:rPr>
        <w:t>welchem</w:t>
      </w:r>
      <w:proofErr w:type="spellEnd"/>
      <w:r w:rsidRPr="00FA2B9D">
        <w:rPr>
          <w:highlight w:val="yellow"/>
        </w:rPr>
        <w:t xml:space="preserve"> </w:t>
      </w:r>
      <w:proofErr w:type="spellStart"/>
      <w:r w:rsidRPr="00FA2B9D">
        <w:rPr>
          <w:highlight w:val="yellow"/>
        </w:rPr>
        <w:t>Grund</w:t>
      </w:r>
      <w:proofErr w:type="spellEnd"/>
      <w:r w:rsidRPr="00FA2B9D">
        <w:rPr>
          <w:highlight w:val="yellow"/>
        </w:rPr>
        <w:t xml:space="preserve"> CookBERT </w:t>
      </w:r>
      <w:proofErr w:type="spellStart"/>
      <w:r w:rsidRPr="00FA2B9D">
        <w:rPr>
          <w:highlight w:val="yellow"/>
        </w:rPr>
        <w:t>zu</w:t>
      </w:r>
      <w:proofErr w:type="spellEnd"/>
      <w:r w:rsidRPr="00FA2B9D">
        <w:rPr>
          <w:highlight w:val="yellow"/>
        </w:rPr>
        <w:t xml:space="preserve"> </w:t>
      </w:r>
      <w:proofErr w:type="spellStart"/>
      <w:r w:rsidRPr="00FA2B9D">
        <w:rPr>
          <w:highlight w:val="yellow"/>
        </w:rPr>
        <w:t>besseren</w:t>
      </w:r>
      <w:proofErr w:type="spellEnd"/>
      <w:r w:rsidRPr="00FA2B9D">
        <w:rPr>
          <w:highlight w:val="yellow"/>
        </w:rPr>
        <w:t xml:space="preserve">/ </w:t>
      </w:r>
      <w:proofErr w:type="spellStart"/>
      <w:r w:rsidRPr="00FA2B9D">
        <w:rPr>
          <w:highlight w:val="yellow"/>
        </w:rPr>
        <w:t>nicht</w:t>
      </w:r>
      <w:proofErr w:type="spellEnd"/>
      <w:r w:rsidRPr="00FA2B9D">
        <w:rPr>
          <w:highlight w:val="yellow"/>
        </w:rPr>
        <w:t xml:space="preserve"> </w:t>
      </w:r>
      <w:proofErr w:type="spellStart"/>
      <w:r w:rsidRPr="00FA2B9D">
        <w:rPr>
          <w:highlight w:val="yellow"/>
        </w:rPr>
        <w:t>besseren</w:t>
      </w:r>
      <w:proofErr w:type="spellEnd"/>
      <w:r w:rsidRPr="00FA2B9D">
        <w:rPr>
          <w:highlight w:val="yellow"/>
        </w:rPr>
        <w:t xml:space="preserve"> </w:t>
      </w:r>
      <w:proofErr w:type="spellStart"/>
      <w:r w:rsidRPr="00FA2B9D">
        <w:rPr>
          <w:highlight w:val="yellow"/>
        </w:rPr>
        <w:t>Ergebnissen</w:t>
      </w:r>
      <w:proofErr w:type="spellEnd"/>
      <w:r w:rsidRPr="00FA2B9D">
        <w:rPr>
          <w:highlight w:val="yellow"/>
        </w:rPr>
        <w:t xml:space="preserve"> </w:t>
      </w:r>
      <w:proofErr w:type="spellStart"/>
      <w:r w:rsidRPr="00FA2B9D">
        <w:rPr>
          <w:highlight w:val="yellow"/>
        </w:rPr>
        <w:t>geführt</w:t>
      </w:r>
      <w:proofErr w:type="spellEnd"/>
      <w:r w:rsidRPr="00FA2B9D">
        <w:rPr>
          <w:highlight w:val="yellow"/>
        </w:rPr>
        <w:t xml:space="preserve"> hat </w:t>
      </w:r>
      <w:proofErr w:type="spellStart"/>
      <w:r w:rsidRPr="00FA2B9D">
        <w:rPr>
          <w:highlight w:val="yellow"/>
        </w:rPr>
        <w:t>als</w:t>
      </w:r>
      <w:proofErr w:type="spellEnd"/>
      <w:r w:rsidRPr="00FA2B9D">
        <w:rPr>
          <w:highlight w:val="yellow"/>
        </w:rPr>
        <w:t xml:space="preserve"> das base </w:t>
      </w:r>
      <w:proofErr w:type="spellStart"/>
      <w:r w:rsidRPr="00FA2B9D">
        <w:rPr>
          <w:highlight w:val="yellow"/>
        </w:rPr>
        <w:t>modell</w:t>
      </w:r>
      <w:proofErr w:type="spellEnd"/>
      <w:r w:rsidRPr="00FA2B9D">
        <w:rPr>
          <w:highlight w:val="yellow"/>
        </w:rPr>
        <w:t xml:space="preserve"> </w:t>
      </w:r>
      <w:proofErr w:type="spellStart"/>
      <w:r w:rsidRPr="00FA2B9D">
        <w:rPr>
          <w:highlight w:val="yellow"/>
        </w:rPr>
        <w:t>oder</w:t>
      </w:r>
      <w:proofErr w:type="spellEnd"/>
      <w:r w:rsidRPr="00FA2B9D">
        <w:rPr>
          <w:highlight w:val="yellow"/>
        </w:rPr>
        <w:t xml:space="preserve"> </w:t>
      </w:r>
      <w:proofErr w:type="spellStart"/>
      <w:r w:rsidRPr="00FA2B9D">
        <w:rPr>
          <w:highlight w:val="yellow"/>
        </w:rPr>
        <w:t>als</w:t>
      </w:r>
      <w:proofErr w:type="spellEnd"/>
      <w:r w:rsidRPr="00FA2B9D">
        <w:rPr>
          <w:highlight w:val="yellow"/>
        </w:rPr>
        <w:t xml:space="preserve"> FoodBERT. Das </w:t>
      </w:r>
      <w:proofErr w:type="spellStart"/>
      <w:r w:rsidRPr="00FA2B9D">
        <w:rPr>
          <w:highlight w:val="yellow"/>
        </w:rPr>
        <w:t>könnte</w:t>
      </w:r>
      <w:proofErr w:type="spellEnd"/>
      <w:r w:rsidRPr="00FA2B9D">
        <w:rPr>
          <w:highlight w:val="yellow"/>
        </w:rPr>
        <w:t xml:space="preserve"> an </w:t>
      </w:r>
      <w:proofErr w:type="spellStart"/>
      <w:r w:rsidRPr="00FA2B9D">
        <w:rPr>
          <w:highlight w:val="yellow"/>
        </w:rPr>
        <w:t>nur</w:t>
      </w:r>
      <w:proofErr w:type="spellEnd"/>
      <w:r w:rsidRPr="00FA2B9D">
        <w:rPr>
          <w:highlight w:val="yellow"/>
        </w:rPr>
        <w:t xml:space="preserve"> </w:t>
      </w:r>
      <w:proofErr w:type="spellStart"/>
      <w:r w:rsidRPr="00FA2B9D">
        <w:rPr>
          <w:highlight w:val="yellow"/>
        </w:rPr>
        <w:t>einem</w:t>
      </w:r>
      <w:proofErr w:type="spellEnd"/>
      <w:r w:rsidRPr="00FA2B9D">
        <w:rPr>
          <w:highlight w:val="yellow"/>
        </w:rPr>
        <w:t xml:space="preserve"> </w:t>
      </w:r>
      <w:proofErr w:type="spellStart"/>
      <w:r w:rsidRPr="00FA2B9D">
        <w:rPr>
          <w:highlight w:val="yellow"/>
        </w:rPr>
        <w:t>Aspekt</w:t>
      </w:r>
      <w:proofErr w:type="spellEnd"/>
      <w:r w:rsidRPr="00FA2B9D">
        <w:rPr>
          <w:highlight w:val="yellow"/>
        </w:rPr>
        <w:t xml:space="preserve"> </w:t>
      </w:r>
      <w:proofErr w:type="spellStart"/>
      <w:r w:rsidRPr="00FA2B9D">
        <w:rPr>
          <w:highlight w:val="yellow"/>
        </w:rPr>
        <w:t>liegen</w:t>
      </w:r>
      <w:proofErr w:type="spellEnd"/>
      <w:r w:rsidRPr="00FA2B9D">
        <w:rPr>
          <w:highlight w:val="yellow"/>
        </w:rPr>
        <w:t xml:space="preserve"> (der </w:t>
      </w:r>
      <w:proofErr w:type="spellStart"/>
      <w:r w:rsidRPr="00FA2B9D">
        <w:rPr>
          <w:highlight w:val="yellow"/>
        </w:rPr>
        <w:t>zuätzlich</w:t>
      </w:r>
      <w:proofErr w:type="spellEnd"/>
      <w:r w:rsidRPr="00FA2B9D">
        <w:rPr>
          <w:highlight w:val="yellow"/>
        </w:rPr>
        <w:t xml:space="preserve"> </w:t>
      </w:r>
      <w:proofErr w:type="spellStart"/>
      <w:r w:rsidRPr="00FA2B9D">
        <w:rPr>
          <w:highlight w:val="yellow"/>
        </w:rPr>
        <w:t>großen</w:t>
      </w:r>
      <w:proofErr w:type="spellEnd"/>
      <w:r w:rsidRPr="00FA2B9D">
        <w:rPr>
          <w:highlight w:val="yellow"/>
        </w:rPr>
        <w:t xml:space="preserve"> </w:t>
      </w:r>
      <w:proofErr w:type="spellStart"/>
      <w:r w:rsidRPr="00FA2B9D">
        <w:rPr>
          <w:highlight w:val="yellow"/>
        </w:rPr>
        <w:t>Datenmenge</w:t>
      </w:r>
      <w:proofErr w:type="spellEnd"/>
      <w:r w:rsidRPr="00FA2B9D">
        <w:rPr>
          <w:highlight w:val="yellow"/>
        </w:rPr>
        <w:t xml:space="preserve"> an </w:t>
      </w:r>
      <w:proofErr w:type="spellStart"/>
      <w:r w:rsidRPr="00FA2B9D">
        <w:rPr>
          <w:highlight w:val="yellow"/>
        </w:rPr>
        <w:t>kochspezifischen</w:t>
      </w:r>
      <w:proofErr w:type="spellEnd"/>
      <w:r w:rsidRPr="00FA2B9D">
        <w:rPr>
          <w:highlight w:val="yellow"/>
        </w:rPr>
        <w:t xml:space="preserve"> </w:t>
      </w:r>
      <w:proofErr w:type="spellStart"/>
      <w:r w:rsidRPr="00FA2B9D">
        <w:rPr>
          <w:highlight w:val="yellow"/>
        </w:rPr>
        <w:t>Daten</w:t>
      </w:r>
      <w:proofErr w:type="spellEnd"/>
      <w:r w:rsidRPr="00FA2B9D">
        <w:rPr>
          <w:highlight w:val="yellow"/>
        </w:rPr>
        <w:t xml:space="preserve">) </w:t>
      </w:r>
      <w:proofErr w:type="spellStart"/>
      <w:r w:rsidRPr="00FA2B9D">
        <w:rPr>
          <w:highlight w:val="yellow"/>
        </w:rPr>
        <w:t>oder</w:t>
      </w:r>
      <w:proofErr w:type="spellEnd"/>
      <w:r w:rsidRPr="00FA2B9D">
        <w:rPr>
          <w:highlight w:val="yellow"/>
        </w:rPr>
        <w:t xml:space="preserve"> an der combination </w:t>
      </w:r>
      <w:proofErr w:type="spellStart"/>
      <w:r w:rsidRPr="00FA2B9D">
        <w:rPr>
          <w:highlight w:val="yellow"/>
        </w:rPr>
        <w:t>aus</w:t>
      </w:r>
      <w:proofErr w:type="spellEnd"/>
      <w:r w:rsidRPr="00FA2B9D">
        <w:rPr>
          <w:highlight w:val="yellow"/>
        </w:rPr>
        <w:t xml:space="preserve"> </w:t>
      </w:r>
      <w:proofErr w:type="spellStart"/>
      <w:r w:rsidRPr="00FA2B9D">
        <w:rPr>
          <w:highlight w:val="yellow"/>
        </w:rPr>
        <w:t>mehreren</w:t>
      </w:r>
      <w:proofErr w:type="spellEnd"/>
      <w:r w:rsidRPr="00FA2B9D">
        <w:rPr>
          <w:highlight w:val="yellow"/>
        </w:rPr>
        <w:t xml:space="preserve">/ </w:t>
      </w:r>
      <w:proofErr w:type="spellStart"/>
      <w:r w:rsidRPr="00FA2B9D">
        <w:rPr>
          <w:highlight w:val="yellow"/>
        </w:rPr>
        <w:t>allen</w:t>
      </w:r>
      <w:proofErr w:type="spellEnd"/>
      <w:r w:rsidRPr="00FA2B9D">
        <w:rPr>
          <w:highlight w:val="yellow"/>
        </w:rPr>
        <w:t xml:space="preserve"> </w:t>
      </w:r>
      <w:proofErr w:type="spellStart"/>
      <w:r w:rsidRPr="00FA2B9D">
        <w:rPr>
          <w:highlight w:val="yellow"/>
        </w:rPr>
        <w:t>aspekten</w:t>
      </w:r>
      <w:proofErr w:type="spellEnd"/>
      <w:r w:rsidRPr="00FA2B9D">
        <w:rPr>
          <w:highlight w:val="yellow"/>
        </w:rPr>
        <w:t xml:space="preserve"> der </w:t>
      </w:r>
      <w:proofErr w:type="spellStart"/>
      <w:r w:rsidRPr="00FA2B9D">
        <w:rPr>
          <w:highlight w:val="yellow"/>
        </w:rPr>
        <w:t>verwendeten</w:t>
      </w:r>
      <w:proofErr w:type="spellEnd"/>
      <w:r w:rsidRPr="00FA2B9D">
        <w:rPr>
          <w:highlight w:val="yellow"/>
        </w:rPr>
        <w:t xml:space="preserve"> </w:t>
      </w:r>
      <w:proofErr w:type="spellStart"/>
      <w:r w:rsidRPr="00FA2B9D">
        <w:rPr>
          <w:highlight w:val="yellow"/>
        </w:rPr>
        <w:t>Methodik</w:t>
      </w:r>
      <w:proofErr w:type="spellEnd"/>
      <w:r w:rsidR="00A422F9" w:rsidRPr="00FA2B9D">
        <w:rPr>
          <w:highlight w:val="yellow"/>
        </w:rPr>
        <w:t xml:space="preserve"> </w:t>
      </w:r>
      <w:proofErr w:type="spellStart"/>
      <w:r w:rsidR="00A422F9" w:rsidRPr="00FA2B9D">
        <w:rPr>
          <w:highlight w:val="yellow"/>
        </w:rPr>
        <w:t>bzw</w:t>
      </w:r>
      <w:proofErr w:type="spellEnd"/>
      <w:r w:rsidR="00A422F9" w:rsidRPr="00FA2B9D">
        <w:rPr>
          <w:highlight w:val="yellow"/>
        </w:rPr>
        <w:t xml:space="preserve">. Es </w:t>
      </w:r>
      <w:proofErr w:type="spellStart"/>
      <w:r w:rsidR="00A422F9" w:rsidRPr="00FA2B9D">
        <w:rPr>
          <w:highlight w:val="yellow"/>
        </w:rPr>
        <w:t>ist</w:t>
      </w:r>
      <w:proofErr w:type="spellEnd"/>
      <w:r w:rsidR="00A422F9" w:rsidRPr="00FA2B9D">
        <w:rPr>
          <w:highlight w:val="yellow"/>
        </w:rPr>
        <w:t xml:space="preserve"> </w:t>
      </w:r>
      <w:proofErr w:type="spellStart"/>
      <w:r w:rsidR="00A422F9" w:rsidRPr="00FA2B9D">
        <w:rPr>
          <w:highlight w:val="yellow"/>
        </w:rPr>
        <w:t>nicht</w:t>
      </w:r>
      <w:proofErr w:type="spellEnd"/>
      <w:r w:rsidR="00A422F9" w:rsidRPr="00FA2B9D">
        <w:rPr>
          <w:highlight w:val="yellow"/>
        </w:rPr>
        <w:t xml:space="preserve"> </w:t>
      </w:r>
      <w:proofErr w:type="spellStart"/>
      <w:r w:rsidR="00A422F9" w:rsidRPr="00FA2B9D">
        <w:rPr>
          <w:highlight w:val="yellow"/>
        </w:rPr>
        <w:t>klar</w:t>
      </w:r>
      <w:proofErr w:type="spellEnd"/>
      <w:r w:rsidR="00A422F9" w:rsidRPr="00FA2B9D">
        <w:rPr>
          <w:highlight w:val="yellow"/>
        </w:rPr>
        <w:t xml:space="preserve"> to what degree die </w:t>
      </w:r>
      <w:proofErr w:type="spellStart"/>
      <w:r w:rsidR="00A422F9" w:rsidRPr="00FA2B9D">
        <w:rPr>
          <w:highlight w:val="yellow"/>
        </w:rPr>
        <w:t>einzelnen</w:t>
      </w:r>
      <w:proofErr w:type="spellEnd"/>
      <w:r w:rsidR="00A422F9" w:rsidRPr="00FA2B9D">
        <w:rPr>
          <w:highlight w:val="yellow"/>
        </w:rPr>
        <w:t xml:space="preserve"> </w:t>
      </w:r>
      <w:proofErr w:type="spellStart"/>
      <w:r w:rsidR="00A422F9" w:rsidRPr="00FA2B9D">
        <w:rPr>
          <w:highlight w:val="yellow"/>
        </w:rPr>
        <w:t>Methodik</w:t>
      </w:r>
      <w:proofErr w:type="spellEnd"/>
      <w:r w:rsidR="00A422F9" w:rsidRPr="00FA2B9D">
        <w:rPr>
          <w:highlight w:val="yellow"/>
        </w:rPr>
        <w:t xml:space="preserve">-choices die Performance </w:t>
      </w:r>
      <w:proofErr w:type="spellStart"/>
      <w:r w:rsidR="00A422F9" w:rsidRPr="00FA2B9D">
        <w:rPr>
          <w:highlight w:val="yellow"/>
        </w:rPr>
        <w:t>letzlich</w:t>
      </w:r>
      <w:proofErr w:type="spellEnd"/>
      <w:r w:rsidR="00A422F9" w:rsidRPr="00FA2B9D">
        <w:rPr>
          <w:highlight w:val="yellow"/>
        </w:rPr>
        <w:t xml:space="preserve"> </w:t>
      </w:r>
      <w:proofErr w:type="spellStart"/>
      <w:r w:rsidR="00A422F9" w:rsidRPr="00FA2B9D">
        <w:rPr>
          <w:highlight w:val="yellow"/>
        </w:rPr>
        <w:t>beeinflussen</w:t>
      </w:r>
      <w:proofErr w:type="spellEnd"/>
      <w:r w:rsidR="00A422F9" w:rsidRPr="00FA2B9D">
        <w:rPr>
          <w:highlight w:val="yellow"/>
        </w:rPr>
        <w:t xml:space="preserve">. Dazu </w:t>
      </w:r>
      <w:proofErr w:type="spellStart"/>
      <w:r w:rsidR="00A422F9" w:rsidRPr="00FA2B9D">
        <w:rPr>
          <w:highlight w:val="yellow"/>
        </w:rPr>
        <w:t>wären</w:t>
      </w:r>
      <w:proofErr w:type="spellEnd"/>
      <w:r w:rsidR="00A422F9" w:rsidRPr="00FA2B9D">
        <w:rPr>
          <w:highlight w:val="yellow"/>
        </w:rPr>
        <w:t xml:space="preserve"> </w:t>
      </w:r>
      <w:proofErr w:type="spellStart"/>
      <w:r w:rsidR="00A422F9" w:rsidRPr="00FA2B9D">
        <w:rPr>
          <w:highlight w:val="yellow"/>
        </w:rPr>
        <w:t>abgekapselte</w:t>
      </w:r>
      <w:proofErr w:type="spellEnd"/>
      <w:r w:rsidR="00A422F9" w:rsidRPr="00FA2B9D">
        <w:rPr>
          <w:highlight w:val="yellow"/>
        </w:rPr>
        <w:t xml:space="preserve"> </w:t>
      </w:r>
      <w:proofErr w:type="spellStart"/>
      <w:r w:rsidR="00A422F9" w:rsidRPr="00FA2B9D">
        <w:rPr>
          <w:highlight w:val="yellow"/>
        </w:rPr>
        <w:t>Experimente</w:t>
      </w:r>
      <w:proofErr w:type="spellEnd"/>
      <w:r w:rsidR="00A422F9" w:rsidRPr="00FA2B9D">
        <w:rPr>
          <w:highlight w:val="yellow"/>
        </w:rPr>
        <w:t xml:space="preserve">, die </w:t>
      </w:r>
      <w:proofErr w:type="spellStart"/>
      <w:r w:rsidR="00A422F9" w:rsidRPr="00FA2B9D">
        <w:rPr>
          <w:highlight w:val="yellow"/>
        </w:rPr>
        <w:t>dann</w:t>
      </w:r>
      <w:proofErr w:type="spellEnd"/>
      <w:r w:rsidR="00A422F9" w:rsidRPr="00FA2B9D">
        <w:rPr>
          <w:highlight w:val="yellow"/>
        </w:rPr>
        <w:t xml:space="preserve"> </w:t>
      </w:r>
      <w:proofErr w:type="spellStart"/>
      <w:r w:rsidR="00A422F9" w:rsidRPr="00FA2B9D">
        <w:rPr>
          <w:highlight w:val="yellow"/>
        </w:rPr>
        <w:t>speziell</w:t>
      </w:r>
      <w:proofErr w:type="spellEnd"/>
      <w:r w:rsidR="00A422F9" w:rsidRPr="00FA2B9D">
        <w:rPr>
          <w:highlight w:val="yellow"/>
        </w:rPr>
        <w:t xml:space="preserve"> </w:t>
      </w:r>
      <w:proofErr w:type="spellStart"/>
      <w:r w:rsidR="00A422F9" w:rsidRPr="00FA2B9D">
        <w:rPr>
          <w:highlight w:val="yellow"/>
        </w:rPr>
        <w:t>untersuchen</w:t>
      </w:r>
      <w:proofErr w:type="spellEnd"/>
      <w:r w:rsidR="00A422F9" w:rsidRPr="00FA2B9D">
        <w:rPr>
          <w:highlight w:val="yellow"/>
        </w:rPr>
        <w:t xml:space="preserve">, </w:t>
      </w:r>
      <w:proofErr w:type="spellStart"/>
      <w:r w:rsidR="00A422F9" w:rsidRPr="00FA2B9D">
        <w:rPr>
          <w:highlight w:val="yellow"/>
        </w:rPr>
        <w:t>wie</w:t>
      </w:r>
      <w:proofErr w:type="spellEnd"/>
      <w:r w:rsidR="00A422F9" w:rsidRPr="00FA2B9D">
        <w:rPr>
          <w:highlight w:val="yellow"/>
        </w:rPr>
        <w:t xml:space="preserve"> </w:t>
      </w:r>
      <w:proofErr w:type="spellStart"/>
      <w:r w:rsidR="00A422F9" w:rsidRPr="00FA2B9D">
        <w:rPr>
          <w:highlight w:val="yellow"/>
        </w:rPr>
        <w:t>sich</w:t>
      </w:r>
      <w:proofErr w:type="spellEnd"/>
      <w:r w:rsidR="00A422F9" w:rsidRPr="00FA2B9D">
        <w:rPr>
          <w:highlight w:val="yellow"/>
        </w:rPr>
        <w:t xml:space="preserve"> das </w:t>
      </w:r>
      <w:proofErr w:type="spellStart"/>
      <w:r w:rsidR="00A422F9" w:rsidRPr="00FA2B9D">
        <w:rPr>
          <w:highlight w:val="yellow"/>
        </w:rPr>
        <w:t>Einfügen</w:t>
      </w:r>
      <w:proofErr w:type="spellEnd"/>
      <w:r w:rsidR="00A422F9" w:rsidRPr="00FA2B9D">
        <w:rPr>
          <w:highlight w:val="yellow"/>
        </w:rPr>
        <w:t xml:space="preserve"> von </w:t>
      </w:r>
      <w:proofErr w:type="spellStart"/>
      <w:r w:rsidR="00A422F9" w:rsidRPr="00FA2B9D">
        <w:rPr>
          <w:highlight w:val="yellow"/>
        </w:rPr>
        <w:t>Vokabular</w:t>
      </w:r>
      <w:proofErr w:type="spellEnd"/>
      <w:r w:rsidR="00A422F9" w:rsidRPr="00FA2B9D">
        <w:rPr>
          <w:highlight w:val="yellow"/>
        </w:rPr>
        <w:t xml:space="preserve"> vs. </w:t>
      </w:r>
      <w:proofErr w:type="spellStart"/>
      <w:r w:rsidR="00A422F9" w:rsidRPr="00FA2B9D">
        <w:rPr>
          <w:highlight w:val="yellow"/>
        </w:rPr>
        <w:t>kein</w:t>
      </w:r>
      <w:proofErr w:type="spellEnd"/>
      <w:r w:rsidR="00A422F9" w:rsidRPr="00FA2B9D">
        <w:rPr>
          <w:highlight w:val="yellow"/>
        </w:rPr>
        <w:t xml:space="preserve"> </w:t>
      </w:r>
      <w:proofErr w:type="spellStart"/>
      <w:r w:rsidR="00A422F9" w:rsidRPr="00FA2B9D">
        <w:rPr>
          <w:highlight w:val="yellow"/>
        </w:rPr>
        <w:t>Vokabular</w:t>
      </w:r>
      <w:proofErr w:type="spellEnd"/>
      <w:r w:rsidR="00A422F9" w:rsidRPr="00FA2B9D">
        <w:rPr>
          <w:highlight w:val="yellow"/>
        </w:rPr>
        <w:t xml:space="preserve"> </w:t>
      </w:r>
      <w:proofErr w:type="spellStart"/>
      <w:r w:rsidR="00A422F9" w:rsidRPr="00FA2B9D">
        <w:rPr>
          <w:highlight w:val="yellow"/>
        </w:rPr>
        <w:t>auswirkt</w:t>
      </w:r>
      <w:proofErr w:type="spellEnd"/>
      <w:r w:rsidR="00A422F9" w:rsidRPr="00FA2B9D">
        <w:rPr>
          <w:highlight w:val="yellow"/>
        </w:rPr>
        <w:t xml:space="preserve"> etc.</w:t>
      </w:r>
      <w:r w:rsidR="00A422F9">
        <w:t xml:space="preserve"> </w:t>
      </w:r>
    </w:p>
    <w:p w14:paraId="518CF795" w14:textId="679CD135" w:rsidR="00482CE6" w:rsidRDefault="009F3390" w:rsidP="009F3390">
      <w:pPr>
        <w:pStyle w:val="Folgeabsatz"/>
      </w:pPr>
      <w:r>
        <w:t>Finally, c</w:t>
      </w:r>
      <w:r w:rsidR="00870427">
        <w:t xml:space="preserve">omputational and time related constraints are the reason that only the BERT base model </w:t>
      </w:r>
      <w:r>
        <w:t>was adapted for the cooking domain</w:t>
      </w:r>
      <w:r w:rsidR="00870427">
        <w:t xml:space="preserve">. </w:t>
      </w:r>
      <w:r>
        <w:t xml:space="preserve">However, it would be interesting to see if the approach that was used in this thesis also yields promising results for other language representation models. It is assumed that </w:t>
      </w:r>
      <w:r w:rsidR="000038C4">
        <w:t xml:space="preserve">adapting </w:t>
      </w:r>
      <w:r>
        <w:t xml:space="preserve">newer and more optimized </w:t>
      </w:r>
      <w:r>
        <w:lastRenderedPageBreak/>
        <w:t xml:space="preserve">models </w:t>
      </w:r>
      <w:r w:rsidR="000038C4">
        <w:t xml:space="preserve">to the cooking domain </w:t>
      </w:r>
      <w:r>
        <w:t xml:space="preserve">such as </w:t>
      </w:r>
      <w:proofErr w:type="spellStart"/>
      <w:r>
        <w:t>RoBERTa</w:t>
      </w:r>
      <w:proofErr w:type="spellEnd"/>
      <w:r w:rsidR="0022525D">
        <w:t xml:space="preserve"> </w:t>
      </w:r>
      <w:sdt>
        <w:sdtPr>
          <w:alias w:val="To edit, see citavi.com/edit"/>
          <w:tag w:val="CitaviPlaceholder#0c122076-4574-43b9-b082-70587210a1df"/>
          <w:id w:val="1261415461"/>
          <w:placeholder>
            <w:docPart w:val="DefaultPlaceholder_-1854013440"/>
          </w:placeholder>
        </w:sdtPr>
        <w:sdtEndPr/>
        <w:sdtContent>
          <w:r w:rsidR="0022525D">
            <w:rPr>
              <w:noProof/>
            </w:rPr>
            <w:fldChar w:fldCharType="begin"/>
          </w:r>
          <w:r w:rsidR="0022525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3BkZi8xOTA3LjExNjkydjEiLCJVcmlTdHJpbmciOiJodHRwOi8vYXJ4aXYub3JnL3BkZi8xOTA3LjExNjkydjE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yOFQxMjoxOTozMiIsIk1vZGlmaWVkQnkiOiJfUGFzY2giLCJJZCI6ImZkZGE5ZjM2LTUwNTUtNDZmOC1hZWQ1LWRlNGQ4MzA2MDk0MSIsIk1vZGlmaWVkT24iOiIyMDIxLTEyLTI4VDEyOjE5OjMy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hYnMvMTkwNy4xMTY5MnYxIiwiVXJpU3RyaW5nIjoiaHR0cDovL2FyeGl2Lm9yZy9hYnMvMTkwNy4xMTY5MnYx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}</w:instrText>
          </w:r>
          <w:r w:rsidR="0022525D">
            <w:rPr>
              <w:noProof/>
            </w:rPr>
            <w:fldChar w:fldCharType="separate"/>
          </w:r>
          <w:r w:rsidR="00E31C1E">
            <w:rPr>
              <w:noProof/>
            </w:rPr>
            <w:t>(Liu et al., 2019)</w:t>
          </w:r>
          <w:r w:rsidR="0022525D">
            <w:rPr>
              <w:noProof/>
            </w:rPr>
            <w:fldChar w:fldCharType="end"/>
          </w:r>
        </w:sdtContent>
      </w:sdt>
      <w:r>
        <w:t xml:space="preserve"> or </w:t>
      </w:r>
      <w:proofErr w:type="spellStart"/>
      <w:r>
        <w:t>XLNet</w:t>
      </w:r>
      <w:proofErr w:type="spellEnd"/>
      <w:r w:rsidR="0022525D">
        <w:t xml:space="preserve"> </w:t>
      </w:r>
      <w:sdt>
        <w:sdtPr>
          <w:alias w:val="To edit, see citavi.com/edit"/>
          <w:tag w:val="CitaviPlaceholder#d4ce10af-469a-40cc-b0ac-9dab0b6dd4a1"/>
          <w:id w:val="-1808927644"/>
          <w:placeholder>
            <w:docPart w:val="DefaultPlaceholder_-1854013440"/>
          </w:placeholder>
        </w:sdtPr>
        <w:sdtEndPr/>
        <w:sdtContent>
          <w:r w:rsidR="0022525D">
            <w:rPr>
              <w:noProof/>
            </w:rPr>
            <w:fldChar w:fldCharType="begin"/>
          </w:r>
          <w:r w:rsidR="00E31C1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hcnhpdi5vcmcvYWJzLzE5MDYuMDgyMzd2MiIsIlVyaVN0cmluZyI6Imh0dHA6Ly9hcnhpdi5vcmcvYWJzLzE5MDYuMDgyMzd2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yLTE5VDE1OjE5OjA2IiwiTW9kaWZpZWRCeSI6Il9QYXNjaCIsIklkIjoiNjA5NDAzNDctNDg2OS00YTkzLTkyZTEtODg3ODZjOTZmZjgzIiwiTW9kaWZpZWRPbiI6IjIwMjItMDItMTlUMTU6MTk6MDY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OTA2LjA4MjM3djIiLCJVcmlTdHJpbmciOiJodHRwczovL2FyeGl2Lm9yZy9wZGYvMTkwNi4wODIzN3YyLnBkZ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yLTE5VDE1OjE5OjA2IiwiTW9kaWZpZWRCeSI6Il9QYXNjaCIsIklkIjoiNDhjZTNlZTUtODg3My00ZjNhLTg4NDktMjliOWZiYmIwMzIyIiwiTW9kaWZpZWRPbiI6IjIwMjItMDItMTlUMTU6MTk6MDY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Oi8vYXJ4aXYub3JnL3BkZi8xOTA2LjA4MjM3djIiLCJVcmlTdHJpbmciOiJodHRwOi8vYXJ4aXYub3JnL3BkZi8xOTA2LjA4MjM3djI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}</w:instrText>
          </w:r>
          <w:r w:rsidR="0022525D">
            <w:rPr>
              <w:noProof/>
            </w:rPr>
            <w:fldChar w:fldCharType="separate"/>
          </w:r>
          <w:r w:rsidR="00E31C1E">
            <w:rPr>
              <w:noProof/>
            </w:rPr>
            <w:t>(Yang, Z. et al., 2019)</w:t>
          </w:r>
          <w:r w:rsidR="0022525D">
            <w:rPr>
              <w:noProof/>
            </w:rPr>
            <w:fldChar w:fldCharType="end"/>
          </w:r>
        </w:sdtContent>
      </w:sdt>
      <w:r>
        <w:t xml:space="preserve"> lead</w:t>
      </w:r>
      <w:r w:rsidR="000038C4">
        <w:t>s</w:t>
      </w:r>
      <w:r>
        <w:t xml:space="preserve"> to further performance </w:t>
      </w:r>
      <w:r w:rsidR="001A2D56">
        <w:t>improvements</w:t>
      </w:r>
      <w:r>
        <w:t xml:space="preserve">. </w:t>
      </w:r>
    </w:p>
    <w:p w14:paraId="7A1BFF96" w14:textId="5DFE26E1" w:rsidR="00B40B67" w:rsidRDefault="00B40B67" w:rsidP="00B40B67">
      <w:pPr>
        <w:pStyle w:val="berschrift1"/>
      </w:pPr>
      <w:bookmarkStart w:id="49" w:name="_Toc98674068"/>
      <w:r>
        <w:t>Conclusion</w:t>
      </w:r>
      <w:bookmarkEnd w:id="49"/>
    </w:p>
    <w:p w14:paraId="7A265C6D" w14:textId="56CD65EF" w:rsidR="00983B10" w:rsidRDefault="00983B10" w:rsidP="0071080B">
      <w:pPr>
        <w:pStyle w:val="Listenabsatz"/>
        <w:numPr>
          <w:ilvl w:val="0"/>
          <w:numId w:val="15"/>
        </w:numPr>
      </w:pPr>
      <w:proofErr w:type="spellStart"/>
      <w:r>
        <w:t>Vorschlag</w:t>
      </w:r>
      <w:proofErr w:type="spellEnd"/>
      <w:r>
        <w:t xml:space="preserve">: </w:t>
      </w:r>
      <w:proofErr w:type="spellStart"/>
      <w:r>
        <w:t>andere</w:t>
      </w:r>
      <w:proofErr w:type="spellEnd"/>
      <w:r>
        <w:t xml:space="preserve"> </w:t>
      </w:r>
      <w:proofErr w:type="spellStart"/>
      <w:r>
        <w:t>Datenquelle</w:t>
      </w:r>
      <w:proofErr w:type="spellEnd"/>
      <w:r>
        <w:t xml:space="preserve"> </w:t>
      </w:r>
      <w:proofErr w:type="spellStart"/>
      <w:r>
        <w:t>zum</w:t>
      </w:r>
      <w:proofErr w:type="spellEnd"/>
      <w:r>
        <w:t xml:space="preserve"> </w:t>
      </w:r>
      <w:proofErr w:type="spellStart"/>
      <w:r>
        <w:t>Pretrainnen</w:t>
      </w:r>
      <w:proofErr w:type="spellEnd"/>
      <w:r>
        <w:t xml:space="preserve"> </w:t>
      </w:r>
      <w:proofErr w:type="spellStart"/>
      <w:r>
        <w:t>hernehmen</w:t>
      </w:r>
      <w:proofErr w:type="spellEnd"/>
      <w:r>
        <w:t xml:space="preserve">, </w:t>
      </w:r>
      <w:proofErr w:type="spellStart"/>
      <w:r>
        <w:t>welche</w:t>
      </w:r>
      <w:proofErr w:type="spellEnd"/>
      <w:r>
        <w:t xml:space="preserve"> </w:t>
      </w:r>
      <w:proofErr w:type="spellStart"/>
      <w:r>
        <w:t>näher</w:t>
      </w:r>
      <w:proofErr w:type="spellEnd"/>
      <w:r>
        <w:t xml:space="preserve"> an der </w:t>
      </w:r>
      <w:proofErr w:type="spellStart"/>
      <w:r>
        <w:t>natülichen</w:t>
      </w:r>
      <w:proofErr w:type="spellEnd"/>
      <w:r>
        <w:t xml:space="preserve"> </w:t>
      </w:r>
      <w:proofErr w:type="spellStart"/>
      <w:r>
        <w:t>Sprache</w:t>
      </w:r>
      <w:proofErr w:type="spellEnd"/>
      <w:r>
        <w:t xml:space="preserve"> </w:t>
      </w:r>
      <w:proofErr w:type="spellStart"/>
      <w:r>
        <w:t>ist</w:t>
      </w:r>
      <w:proofErr w:type="spellEnd"/>
      <w:r>
        <w:t xml:space="preserve"> </w:t>
      </w:r>
      <w:r>
        <w:sym w:font="Wingdings" w:char="F0E0"/>
      </w:r>
      <w:r>
        <w:t xml:space="preserve"> </w:t>
      </w:r>
      <w:proofErr w:type="spellStart"/>
      <w:r>
        <w:t>Kommentare</w:t>
      </w:r>
      <w:proofErr w:type="spellEnd"/>
      <w:r>
        <w:t xml:space="preserve"> von </w:t>
      </w:r>
      <w:proofErr w:type="spellStart"/>
      <w:r>
        <w:t>Rezepten</w:t>
      </w:r>
      <w:proofErr w:type="spellEnd"/>
      <w:r>
        <w:t xml:space="preserve">, Koch FAQs, </w:t>
      </w:r>
      <w:proofErr w:type="spellStart"/>
      <w:r>
        <w:t>Untertitel</w:t>
      </w:r>
      <w:proofErr w:type="spellEnd"/>
      <w:r>
        <w:t xml:space="preserve"> von </w:t>
      </w:r>
      <w:proofErr w:type="spellStart"/>
      <w:r>
        <w:t>Kochshows</w:t>
      </w:r>
      <w:proofErr w:type="spellEnd"/>
      <w:r>
        <w:t>, …</w:t>
      </w:r>
    </w:p>
    <w:p w14:paraId="13B8595A" w14:textId="1DFCA032" w:rsidR="0007775A" w:rsidRDefault="0007775A" w:rsidP="0007775A">
      <w:pPr>
        <w:pStyle w:val="Listenabsatz"/>
        <w:numPr>
          <w:ilvl w:val="0"/>
          <w:numId w:val="15"/>
        </w:numPr>
      </w:pPr>
      <w:r>
        <w:t xml:space="preserve">Future work: limitations </w:t>
      </w:r>
      <w:proofErr w:type="spellStart"/>
      <w:r>
        <w:t>aufgreifen</w:t>
      </w:r>
      <w:proofErr w:type="spellEnd"/>
      <w:r>
        <w:t xml:space="preserve"> und </w:t>
      </w:r>
      <w:proofErr w:type="spellStart"/>
      <w:r>
        <w:t>andere</w:t>
      </w:r>
      <w:proofErr w:type="spellEnd"/>
      <w:r>
        <w:t xml:space="preserve"> BERT </w:t>
      </w:r>
      <w:proofErr w:type="spellStart"/>
      <w:r>
        <w:t>modelle</w:t>
      </w:r>
      <w:proofErr w:type="spellEnd"/>
      <w:r>
        <w:t xml:space="preserve"> </w:t>
      </w:r>
      <w:proofErr w:type="spellStart"/>
      <w:r>
        <w:t>testen</w:t>
      </w:r>
      <w:proofErr w:type="spellEnd"/>
      <w:r>
        <w:t xml:space="preserve">; </w:t>
      </w:r>
      <w:proofErr w:type="spellStart"/>
      <w:r>
        <w:t>für</w:t>
      </w:r>
      <w:proofErr w:type="spellEnd"/>
      <w:r>
        <w:t xml:space="preserve"> </w:t>
      </w:r>
      <w:proofErr w:type="spellStart"/>
      <w:r>
        <w:t>weitere</w:t>
      </w:r>
      <w:proofErr w:type="spellEnd"/>
      <w:r>
        <w:t xml:space="preserve"> </w:t>
      </w:r>
      <w:proofErr w:type="spellStart"/>
      <w:r>
        <w:t>Datensätze</w:t>
      </w:r>
      <w:proofErr w:type="spellEnd"/>
      <w:r>
        <w:t xml:space="preserve"> </w:t>
      </w:r>
      <w:proofErr w:type="spellStart"/>
      <w:proofErr w:type="gramStart"/>
      <w:r>
        <w:t>testen</w:t>
      </w:r>
      <w:proofErr w:type="spellEnd"/>
      <w:r>
        <w:t>;</w:t>
      </w:r>
      <w:proofErr w:type="gramEnd"/>
      <w:r>
        <w:t xml:space="preserve"> </w:t>
      </w:r>
    </w:p>
    <w:p w14:paraId="7F9A547C" w14:textId="2837D6A5" w:rsidR="0007775A" w:rsidRPr="00983B10" w:rsidRDefault="0007775A" w:rsidP="0007775A">
      <w:pPr>
        <w:pStyle w:val="Listenabsatz"/>
        <w:numPr>
          <w:ilvl w:val="1"/>
          <w:numId w:val="15"/>
        </w:numPr>
      </w:pPr>
      <w:r>
        <w:t xml:space="preserve">Future research might use CookBERT model (made public) </w:t>
      </w:r>
      <w:r w:rsidR="000E634A">
        <w:t xml:space="preserve">in their own research, um </w:t>
      </w:r>
      <w:proofErr w:type="spellStart"/>
      <w:r w:rsidR="000E634A">
        <w:t>bspw</w:t>
      </w:r>
      <w:proofErr w:type="spellEnd"/>
      <w:r w:rsidR="000E634A">
        <w:t>. Query rewriting (</w:t>
      </w:r>
      <w:proofErr w:type="spellStart"/>
      <w:r w:rsidR="000E634A">
        <w:t>Frummet</w:t>
      </w:r>
      <w:proofErr w:type="spellEnd"/>
      <w:r w:rsidR="000E634A">
        <w:t xml:space="preserve"> </w:t>
      </w:r>
      <w:proofErr w:type="spellStart"/>
      <w:r w:rsidR="000E634A">
        <w:t>datensatz</w:t>
      </w:r>
      <w:proofErr w:type="spellEnd"/>
      <w:r w:rsidR="000E634A">
        <w:t xml:space="preserve">) </w:t>
      </w:r>
      <w:proofErr w:type="spellStart"/>
      <w:r w:rsidR="000E634A">
        <w:t>zu</w:t>
      </w:r>
      <w:proofErr w:type="spellEnd"/>
      <w:r w:rsidR="000E634A">
        <w:t xml:space="preserve"> </w:t>
      </w:r>
      <w:proofErr w:type="spellStart"/>
      <w:r w:rsidR="000E634A">
        <w:t>machen</w:t>
      </w:r>
      <w:proofErr w:type="spellEnd"/>
      <w:r w:rsidR="000E634A">
        <w:t xml:space="preserve"> </w:t>
      </w:r>
      <w:proofErr w:type="spellStart"/>
      <w:r w:rsidR="00C0030E">
        <w:t>oder</w:t>
      </w:r>
      <w:proofErr w:type="spellEnd"/>
      <w:r w:rsidR="00C0030E">
        <w:t xml:space="preserve"> es in </w:t>
      </w:r>
      <w:proofErr w:type="spellStart"/>
      <w:r w:rsidR="00C0030E">
        <w:t>ein</w:t>
      </w:r>
      <w:proofErr w:type="spellEnd"/>
      <w:r w:rsidR="00C0030E">
        <w:t xml:space="preserve"> </w:t>
      </w:r>
      <w:proofErr w:type="spellStart"/>
      <w:r w:rsidR="00C0030E">
        <w:t>tatsächliches</w:t>
      </w:r>
      <w:proofErr w:type="spellEnd"/>
      <w:r w:rsidR="00C0030E">
        <w:t xml:space="preserve"> System </w:t>
      </w:r>
      <w:proofErr w:type="spellStart"/>
      <w:r w:rsidR="00C0030E">
        <w:t>zu</w:t>
      </w:r>
      <w:proofErr w:type="spellEnd"/>
      <w:r w:rsidR="00C0030E">
        <w:t xml:space="preserve"> </w:t>
      </w:r>
      <w:proofErr w:type="spellStart"/>
      <w:r w:rsidR="00C0030E">
        <w:t>integrieren</w:t>
      </w:r>
      <w:proofErr w:type="spellEnd"/>
    </w:p>
    <w:p w14:paraId="0781B2F2" w14:textId="5E58B91C" w:rsidR="00F57D52" w:rsidRPr="003C52E4" w:rsidRDefault="00F57D52" w:rsidP="003C52E4">
      <w:r>
        <w:br w:type="page"/>
      </w:r>
    </w:p>
    <w:p w14:paraId="6222ACA7" w14:textId="726FEA8B" w:rsidR="00F57D52" w:rsidRDefault="002C66AA" w:rsidP="002C66AA">
      <w:pPr>
        <w:pStyle w:val="berschrift1"/>
        <w:numPr>
          <w:ilvl w:val="0"/>
          <w:numId w:val="0"/>
        </w:numPr>
        <w:ind w:left="432" w:hanging="432"/>
      </w:pPr>
      <w:bookmarkStart w:id="50" w:name="_Toc98674069"/>
      <w:r>
        <w:lastRenderedPageBreak/>
        <w:t>Bibliography</w:t>
      </w:r>
      <w:bookmarkEnd w:id="50"/>
    </w:p>
    <w:sdt>
      <w:sdtPr>
        <w:tag w:val="CitaviBibliography"/>
        <w:id w:val="-1581826981"/>
        <w:placeholder>
          <w:docPart w:val="064329369A064B18ABE191526EE8A16D"/>
        </w:placeholder>
      </w:sdtPr>
      <w:sdtEndPr/>
      <w:sdtContent>
        <w:p w14:paraId="3AB9D500" w14:textId="77777777" w:rsidR="00E31C1E" w:rsidRDefault="00344C79" w:rsidP="00E31C1E">
          <w:pPr>
            <w:pStyle w:val="CitaviBibliographyEntry"/>
          </w:pPr>
          <w:r>
            <w:fldChar w:fldCharType="begin"/>
          </w:r>
          <w:r>
            <w:instrText>ADDIN CitaviBibliography</w:instrText>
          </w:r>
          <w:r>
            <w:fldChar w:fldCharType="separate"/>
          </w:r>
          <w:bookmarkStart w:id="51" w:name="_CTVL00145ca38837a2b4a1f9fc5bed79b408aaf"/>
          <w:proofErr w:type="spellStart"/>
          <w:r w:rsidR="00E31C1E">
            <w:t>Adamopoulou</w:t>
          </w:r>
          <w:proofErr w:type="spellEnd"/>
          <w:r w:rsidR="00E31C1E">
            <w:t xml:space="preserve">, E., &amp; </w:t>
          </w:r>
          <w:proofErr w:type="spellStart"/>
          <w:r w:rsidR="00E31C1E">
            <w:t>Moussiades</w:t>
          </w:r>
          <w:proofErr w:type="spellEnd"/>
          <w:r w:rsidR="00E31C1E">
            <w:t>, L. (2020, June). An overview of chatbot technology.</w:t>
          </w:r>
          <w:bookmarkEnd w:id="51"/>
          <w:r w:rsidR="00E31C1E">
            <w:t xml:space="preserve"> </w:t>
          </w:r>
          <w:r w:rsidR="00E31C1E" w:rsidRPr="00E31C1E">
            <w:rPr>
              <w:i/>
            </w:rPr>
            <w:t>IFIP International Conference on Artificial Intelligence Applications and Innovations</w:t>
          </w:r>
          <w:r w:rsidR="00E31C1E" w:rsidRPr="00E31C1E">
            <w:t>, 373–383.</w:t>
          </w:r>
        </w:p>
        <w:p w14:paraId="7A42F167" w14:textId="77777777" w:rsidR="00E31C1E" w:rsidRDefault="00E31C1E" w:rsidP="00E31C1E">
          <w:pPr>
            <w:pStyle w:val="CitaviBibliographyEntry"/>
          </w:pPr>
          <w:bookmarkStart w:id="52" w:name="_CTVL0018efb0ce5b57440caa8048d8adf537e10"/>
          <w:proofErr w:type="spellStart"/>
          <w:r>
            <w:t>Alammar</w:t>
          </w:r>
          <w:proofErr w:type="spellEnd"/>
          <w:r>
            <w:t>, J. (2018a).</w:t>
          </w:r>
          <w:bookmarkEnd w:id="52"/>
          <w:r>
            <w:t xml:space="preserve"> </w:t>
          </w:r>
          <w:r w:rsidRPr="00E31C1E">
            <w:rPr>
              <w:i/>
            </w:rPr>
            <w:t>The Illustrated Transformer [Blog post]</w:t>
          </w:r>
          <w:r w:rsidRPr="00E31C1E">
            <w:t>. https://jalammar.github.io/illustrated-transformer/</w:t>
          </w:r>
        </w:p>
        <w:p w14:paraId="6169B581" w14:textId="77777777" w:rsidR="00E31C1E" w:rsidRDefault="00E31C1E" w:rsidP="00E31C1E">
          <w:pPr>
            <w:pStyle w:val="CitaviBibliographyEntry"/>
          </w:pPr>
          <w:bookmarkStart w:id="53" w:name="_CTVL001a09092c28ee8404fb86d7f61744d9b95"/>
          <w:proofErr w:type="spellStart"/>
          <w:r>
            <w:t>Alammar</w:t>
          </w:r>
          <w:proofErr w:type="spellEnd"/>
          <w:r>
            <w:t>, J. (2018b).</w:t>
          </w:r>
          <w:bookmarkEnd w:id="53"/>
          <w:r>
            <w:t xml:space="preserve"> </w:t>
          </w:r>
          <w:r w:rsidRPr="00E31C1E">
            <w:rPr>
              <w:i/>
            </w:rPr>
            <w:t>Visualizing A Neural Machine Translation Model (Mechanics of Seq2seq Models With Attention) [Blog post]</w:t>
          </w:r>
          <w:r w:rsidRPr="00E31C1E">
            <w:t>. https://jalammar.github.io/visualizing-neural-machine-translation-mechanics-of-seq2seq-models-with-attention/</w:t>
          </w:r>
        </w:p>
        <w:p w14:paraId="20BD70A4" w14:textId="77777777" w:rsidR="00E31C1E" w:rsidRDefault="00E31C1E" w:rsidP="00E31C1E">
          <w:pPr>
            <w:pStyle w:val="CitaviBibliographyEntry"/>
          </w:pPr>
          <w:bookmarkStart w:id="54" w:name="_CTVL0012c1743d68cbf46ef82ad497c3caeba47"/>
          <w:proofErr w:type="spellStart"/>
          <w:r>
            <w:t>Alsentzer</w:t>
          </w:r>
          <w:proofErr w:type="spellEnd"/>
          <w:r>
            <w:t xml:space="preserve">, E., Murphy, J. R., </w:t>
          </w:r>
          <w:proofErr w:type="spellStart"/>
          <w:r>
            <w:t>Boag</w:t>
          </w:r>
          <w:proofErr w:type="spellEnd"/>
          <w:r>
            <w:t xml:space="preserve">, W., Weng, W.-H., Di </w:t>
          </w:r>
          <w:proofErr w:type="spellStart"/>
          <w:r>
            <w:t>Jin</w:t>
          </w:r>
          <w:proofErr w:type="spellEnd"/>
          <w:r>
            <w:t>, Naumann, T., &amp; McDermott, M. B. A. (2019, April 6).</w:t>
          </w:r>
          <w:bookmarkEnd w:id="54"/>
          <w:r>
            <w:t xml:space="preserve"> </w:t>
          </w:r>
          <w:r w:rsidRPr="00E31C1E">
            <w:rPr>
              <w:i/>
            </w:rPr>
            <w:t>Publicly Available Clinical BERT Embeddings</w:t>
          </w:r>
          <w:r w:rsidRPr="00E31C1E">
            <w:t xml:space="preserve">. http://arxiv.org/pdf/1904.03323v3 </w:t>
          </w:r>
        </w:p>
        <w:p w14:paraId="3F261289" w14:textId="77777777" w:rsidR="00E31C1E" w:rsidRDefault="00E31C1E" w:rsidP="00E31C1E">
          <w:pPr>
            <w:pStyle w:val="CitaviBibliographyEntry"/>
          </w:pPr>
          <w:bookmarkStart w:id="55" w:name="_CTVL001992773f2adbd4d29a203c9edeb842813"/>
          <w:r>
            <w:t xml:space="preserve">Angara, P., Jimenez, M., Agarwal, K., Jain, H., Jain, R., </w:t>
          </w:r>
          <w:proofErr w:type="spellStart"/>
          <w:r>
            <w:t>Stege</w:t>
          </w:r>
          <w:proofErr w:type="spellEnd"/>
          <w:r>
            <w:t xml:space="preserve">, U., </w:t>
          </w:r>
          <w:proofErr w:type="spellStart"/>
          <w:r>
            <w:t>Ganti</w:t>
          </w:r>
          <w:proofErr w:type="spellEnd"/>
          <w:r>
            <w:t xml:space="preserve">, S., Müller, H. A., &amp; Ng, J. W. (2017). Foodie </w:t>
          </w:r>
          <w:proofErr w:type="spellStart"/>
          <w:r>
            <w:t>fooderson</w:t>
          </w:r>
          <w:proofErr w:type="spellEnd"/>
          <w:r>
            <w:t xml:space="preserve"> a conversational agent for the smart kitchen.</w:t>
          </w:r>
          <w:bookmarkEnd w:id="55"/>
          <w:r>
            <w:t xml:space="preserve"> </w:t>
          </w:r>
          <w:r w:rsidRPr="00E31C1E">
            <w:rPr>
              <w:i/>
            </w:rPr>
            <w:t>CASCON</w:t>
          </w:r>
          <w:r w:rsidRPr="00E31C1E">
            <w:t>, 247–253.</w:t>
          </w:r>
        </w:p>
        <w:p w14:paraId="498853E4" w14:textId="77777777" w:rsidR="00E31C1E" w:rsidRDefault="00E31C1E" w:rsidP="00E31C1E">
          <w:pPr>
            <w:pStyle w:val="CitaviBibliographyEntry"/>
          </w:pPr>
          <w:bookmarkStart w:id="56" w:name="_CTVL00145406c2cd8184c3e9877b89438e38654"/>
          <w:proofErr w:type="spellStart"/>
          <w:r>
            <w:t>Araci</w:t>
          </w:r>
          <w:proofErr w:type="spellEnd"/>
          <w:r>
            <w:t>, D. (2019, August 27).</w:t>
          </w:r>
          <w:bookmarkEnd w:id="56"/>
          <w:r>
            <w:t xml:space="preserve"> </w:t>
          </w:r>
          <w:proofErr w:type="spellStart"/>
          <w:r w:rsidRPr="00E31C1E">
            <w:rPr>
              <w:i/>
            </w:rPr>
            <w:t>FinBERT</w:t>
          </w:r>
          <w:proofErr w:type="spellEnd"/>
          <w:r w:rsidRPr="00E31C1E">
            <w:rPr>
              <w:i/>
            </w:rPr>
            <w:t>: Financial Sentiment Analysis with Pre-trained Language Models</w:t>
          </w:r>
          <w:r w:rsidRPr="00E31C1E">
            <w:t xml:space="preserve">. http://arxiv.org/pdf/1908.10063v1 </w:t>
          </w:r>
        </w:p>
        <w:p w14:paraId="7433744A" w14:textId="77777777" w:rsidR="00E31C1E" w:rsidRDefault="00E31C1E" w:rsidP="00E31C1E">
          <w:pPr>
            <w:pStyle w:val="CitaviBibliographyEntry"/>
          </w:pPr>
          <w:bookmarkStart w:id="57" w:name="_CTVL00102190d58c7144f578156a41583f82001"/>
          <w:r>
            <w:t xml:space="preserve">Ba, J. L., </w:t>
          </w:r>
          <w:proofErr w:type="spellStart"/>
          <w:r>
            <w:t>Kiros</w:t>
          </w:r>
          <w:proofErr w:type="spellEnd"/>
          <w:r>
            <w:t>, J. R., &amp; Hinton, G. E. (2016, July 21).</w:t>
          </w:r>
          <w:bookmarkEnd w:id="57"/>
          <w:r>
            <w:t xml:space="preserve"> </w:t>
          </w:r>
          <w:r w:rsidRPr="00E31C1E">
            <w:rPr>
              <w:i/>
            </w:rPr>
            <w:t>Layer Normalization</w:t>
          </w:r>
          <w:r w:rsidRPr="00E31C1E">
            <w:t xml:space="preserve">. http://arxiv.org/pdf/1607.06450v1 </w:t>
          </w:r>
        </w:p>
        <w:p w14:paraId="108D0F22" w14:textId="77777777" w:rsidR="00E31C1E" w:rsidRDefault="00E31C1E" w:rsidP="00E31C1E">
          <w:pPr>
            <w:pStyle w:val="CitaviBibliographyEntry"/>
          </w:pPr>
          <w:bookmarkStart w:id="58" w:name="_CTVL001d93cbfdb4ba44e2f85e03eb2675a6fa4"/>
          <w:proofErr w:type="spellStart"/>
          <w:r>
            <w:t>Bahdanau</w:t>
          </w:r>
          <w:proofErr w:type="spellEnd"/>
          <w:r>
            <w:t xml:space="preserve">, D., Cho, K., &amp; </w:t>
          </w:r>
          <w:proofErr w:type="spellStart"/>
          <w:r>
            <w:t>Bengio</w:t>
          </w:r>
          <w:proofErr w:type="spellEnd"/>
          <w:r>
            <w:t>, Y. (2014, September 1).</w:t>
          </w:r>
          <w:bookmarkEnd w:id="58"/>
          <w:r>
            <w:t xml:space="preserve"> </w:t>
          </w:r>
          <w:r w:rsidRPr="00E31C1E">
            <w:rPr>
              <w:i/>
            </w:rPr>
            <w:t>Neural Machine Translation by Jointly Learning to Align and Translate</w:t>
          </w:r>
          <w:r w:rsidRPr="00E31C1E">
            <w:t xml:space="preserve">. http://arxiv.org/pdf/1409.0473v7 </w:t>
          </w:r>
        </w:p>
        <w:p w14:paraId="2E34C8DE" w14:textId="77777777" w:rsidR="00E31C1E" w:rsidRDefault="00E31C1E" w:rsidP="00E31C1E">
          <w:pPr>
            <w:pStyle w:val="CitaviBibliographyEntry"/>
          </w:pPr>
          <w:bookmarkStart w:id="59" w:name="_CTVL001e92336db58904f2785ca08a39d05c766"/>
          <w:proofErr w:type="spellStart"/>
          <w:r>
            <w:t>Bahdanau</w:t>
          </w:r>
          <w:proofErr w:type="spellEnd"/>
          <w:r>
            <w:t xml:space="preserve">, D., </w:t>
          </w:r>
          <w:proofErr w:type="spellStart"/>
          <w:r>
            <w:t>Chorowski</w:t>
          </w:r>
          <w:proofErr w:type="spellEnd"/>
          <w:r>
            <w:t xml:space="preserve">, J., Serdyuk, D., </w:t>
          </w:r>
          <w:proofErr w:type="spellStart"/>
          <w:r>
            <w:t>Brakel</w:t>
          </w:r>
          <w:proofErr w:type="spellEnd"/>
          <w:r>
            <w:t xml:space="preserve">, P., &amp; </w:t>
          </w:r>
          <w:proofErr w:type="spellStart"/>
          <w:r>
            <w:t>Bengio</w:t>
          </w:r>
          <w:proofErr w:type="spellEnd"/>
          <w:r>
            <w:t>, Y. (2016, March). End-to-end attention-based large vocabulary speech recognition.</w:t>
          </w:r>
          <w:bookmarkEnd w:id="59"/>
          <w:r>
            <w:t xml:space="preserve"> </w:t>
          </w:r>
          <w:r w:rsidRPr="00E31C1E">
            <w:rPr>
              <w:i/>
            </w:rPr>
            <w:t>2016 IEEE International Conference on Acoustics, Speech and Signal Processing (ICASSP)</w:t>
          </w:r>
          <w:r w:rsidRPr="00E31C1E">
            <w:t>, 4945–4949. https://doi.org/10.1109/ICASSP.2016.7472618</w:t>
          </w:r>
        </w:p>
        <w:p w14:paraId="37DCD59E" w14:textId="77777777" w:rsidR="00E31C1E" w:rsidRDefault="00E31C1E" w:rsidP="00E31C1E">
          <w:pPr>
            <w:pStyle w:val="CitaviBibliographyEntry"/>
          </w:pPr>
          <w:bookmarkStart w:id="60" w:name="_CTVL001354e3aaf40c54d77847b8f2b7b523680"/>
          <w:proofErr w:type="spellStart"/>
          <w:r>
            <w:t>Barko-Sherif</w:t>
          </w:r>
          <w:proofErr w:type="spellEnd"/>
          <w:r>
            <w:t xml:space="preserve">, S., </w:t>
          </w:r>
          <w:proofErr w:type="spellStart"/>
          <w:r>
            <w:t>Elsweiler</w:t>
          </w:r>
          <w:proofErr w:type="spellEnd"/>
          <w:r>
            <w:t>, D., &amp; Harvey, M. (2020, March). Conversational Agents for Recipe Recommendation.</w:t>
          </w:r>
          <w:bookmarkEnd w:id="60"/>
          <w:r>
            <w:t xml:space="preserve"> </w:t>
          </w:r>
          <w:r w:rsidRPr="00E31C1E">
            <w:rPr>
              <w:i/>
            </w:rPr>
            <w:t>Proceedings of the 2020 Conference on Human Information Interaction and Retrieval</w:t>
          </w:r>
          <w:r w:rsidRPr="00E31C1E">
            <w:t>, 73–82. https://doi.org/10.1145/3343413.3377967</w:t>
          </w:r>
        </w:p>
        <w:p w14:paraId="599D0631" w14:textId="77777777" w:rsidR="00E31C1E" w:rsidRDefault="00E31C1E" w:rsidP="00E31C1E">
          <w:pPr>
            <w:pStyle w:val="CitaviBibliographyEntry"/>
          </w:pPr>
          <w:bookmarkStart w:id="61" w:name="_CTVL0011cd9e65b0c014a8a944f2f623e99fa79"/>
          <w:proofErr w:type="spellStart"/>
          <w:r>
            <w:t>Beltagy</w:t>
          </w:r>
          <w:proofErr w:type="spellEnd"/>
          <w:r>
            <w:t xml:space="preserve">, I., Lo Kyle, &amp; Cohan, A. (2019). </w:t>
          </w:r>
          <w:proofErr w:type="spellStart"/>
          <w:r>
            <w:t>SciBERT</w:t>
          </w:r>
          <w:proofErr w:type="spellEnd"/>
          <w:r>
            <w:t>: A Pretrained Language Model for Scientific Text. http://arxiv.org/pdf/1903.10676v3</w:t>
          </w:r>
        </w:p>
        <w:p w14:paraId="10715446" w14:textId="77777777" w:rsidR="00E31C1E" w:rsidRDefault="00E31C1E" w:rsidP="00E31C1E">
          <w:pPr>
            <w:pStyle w:val="CitaviBibliographyEntry"/>
          </w:pPr>
          <w:bookmarkStart w:id="62" w:name="_CTVL001fa9996dca6314d8c956dacbc0eb3be8d"/>
          <w:bookmarkEnd w:id="61"/>
          <w:proofErr w:type="spellStart"/>
          <w:r>
            <w:t>Bickmore</w:t>
          </w:r>
          <w:proofErr w:type="spellEnd"/>
          <w:r>
            <w:t>, T. W., Caruso, L., &amp; Clough-</w:t>
          </w:r>
          <w:proofErr w:type="spellStart"/>
          <w:r>
            <w:t>Gorr</w:t>
          </w:r>
          <w:proofErr w:type="spellEnd"/>
          <w:r>
            <w:t>, K. (2005). Acceptance and usability of a relational agent interface by urban older adults.</w:t>
          </w:r>
          <w:bookmarkEnd w:id="62"/>
          <w:r>
            <w:t xml:space="preserve"> </w:t>
          </w:r>
          <w:r w:rsidRPr="00E31C1E">
            <w:rPr>
              <w:i/>
            </w:rPr>
            <w:t xml:space="preserve">CHI'05 Extended Abstracts on </w:t>
          </w:r>
          <w:r w:rsidRPr="00E31C1E">
            <w:rPr>
              <w:i/>
            </w:rPr>
            <w:lastRenderedPageBreak/>
            <w:t>Human Factors in Computing Systems</w:t>
          </w:r>
          <w:r w:rsidRPr="00E31C1E">
            <w:t>, 1212–1215. https://doi.org/10.1145/1056808.1056879</w:t>
          </w:r>
        </w:p>
        <w:p w14:paraId="3B94A124" w14:textId="77777777" w:rsidR="00E31C1E" w:rsidRDefault="00E31C1E" w:rsidP="00E31C1E">
          <w:pPr>
            <w:pStyle w:val="CitaviBibliographyEntry"/>
          </w:pPr>
          <w:bookmarkStart w:id="63" w:name="_CTVL001ae916e2124464bd8ae8d8c560112443f"/>
          <w:proofErr w:type="spellStart"/>
          <w:r>
            <w:t>Bień</w:t>
          </w:r>
          <w:proofErr w:type="spellEnd"/>
          <w:r>
            <w:t xml:space="preserve">, M., </w:t>
          </w:r>
          <w:proofErr w:type="spellStart"/>
          <w:r>
            <w:t>Gilski</w:t>
          </w:r>
          <w:proofErr w:type="spellEnd"/>
          <w:r>
            <w:t xml:space="preserve">, M., </w:t>
          </w:r>
          <w:proofErr w:type="spellStart"/>
          <w:r>
            <w:t>Maciejewska</w:t>
          </w:r>
          <w:proofErr w:type="spellEnd"/>
          <w:r>
            <w:t xml:space="preserve">, M., </w:t>
          </w:r>
          <w:proofErr w:type="spellStart"/>
          <w:r>
            <w:t>Taisner</w:t>
          </w:r>
          <w:proofErr w:type="spellEnd"/>
          <w:r>
            <w:t xml:space="preserve">, W., Wisniewski, D., &amp; </w:t>
          </w:r>
          <w:proofErr w:type="spellStart"/>
          <w:r>
            <w:t>Lawrynowicz</w:t>
          </w:r>
          <w:proofErr w:type="spellEnd"/>
          <w:r>
            <w:t>, A. (2020). RecipeNLG: A Cooking Recipes Dataset for Semi-Structured Text Generation.</w:t>
          </w:r>
          <w:bookmarkEnd w:id="63"/>
          <w:r>
            <w:t xml:space="preserve"> </w:t>
          </w:r>
          <w:r w:rsidRPr="00E31C1E">
            <w:rPr>
              <w:i/>
            </w:rPr>
            <w:t>Proceedings of the 13th International Conference on Natural Language Generation</w:t>
          </w:r>
          <w:r w:rsidRPr="00E31C1E">
            <w:t>, 22–28. https://aclanthology.org/2020.inlg-1.4</w:t>
          </w:r>
        </w:p>
        <w:p w14:paraId="067BD920" w14:textId="77777777" w:rsidR="00E31C1E" w:rsidRDefault="00E31C1E" w:rsidP="00E31C1E">
          <w:pPr>
            <w:pStyle w:val="CitaviBibliographyEntry"/>
          </w:pPr>
          <w:bookmarkStart w:id="64" w:name="_CTVL0010c6c345007484153b0856a83aa5fbaee"/>
          <w:proofErr w:type="spellStart"/>
          <w:r>
            <w:t>Brandtzaeg</w:t>
          </w:r>
          <w:proofErr w:type="spellEnd"/>
          <w:r>
            <w:t xml:space="preserve">, P. B., &amp; </w:t>
          </w:r>
          <w:proofErr w:type="spellStart"/>
          <w:r>
            <w:t>Følstad</w:t>
          </w:r>
          <w:proofErr w:type="spellEnd"/>
          <w:r>
            <w:t xml:space="preserve">, A. (2017). Why People Use Chatbots. In I. </w:t>
          </w:r>
          <w:proofErr w:type="spellStart"/>
          <w:r>
            <w:t>Kompatsiaris</w:t>
          </w:r>
          <w:proofErr w:type="spellEnd"/>
          <w:r>
            <w:t xml:space="preserve">, J. Cave, A. </w:t>
          </w:r>
          <w:proofErr w:type="spellStart"/>
          <w:r>
            <w:t>Satsiou</w:t>
          </w:r>
          <w:proofErr w:type="spellEnd"/>
          <w:r>
            <w:t xml:space="preserve">, G. Carle, A. </w:t>
          </w:r>
          <w:proofErr w:type="spellStart"/>
          <w:r>
            <w:t>Passani</w:t>
          </w:r>
          <w:proofErr w:type="spellEnd"/>
          <w:r>
            <w:t xml:space="preserve">, E. </w:t>
          </w:r>
          <w:proofErr w:type="spellStart"/>
          <w:r>
            <w:t>Kontopoulos</w:t>
          </w:r>
          <w:proofErr w:type="spellEnd"/>
          <w:r>
            <w:t xml:space="preserve">, S. </w:t>
          </w:r>
          <w:proofErr w:type="spellStart"/>
          <w:r>
            <w:t>Diplaris</w:t>
          </w:r>
          <w:proofErr w:type="spellEnd"/>
          <w:r>
            <w:t>, &amp; D. McMillan (Eds.),</w:t>
          </w:r>
          <w:bookmarkEnd w:id="64"/>
          <w:r>
            <w:t xml:space="preserve"> </w:t>
          </w:r>
          <w:r w:rsidRPr="00E31C1E">
            <w:rPr>
              <w:i/>
            </w:rPr>
            <w:t xml:space="preserve">Lecture Notes in Computer Science. Internet Science </w:t>
          </w:r>
          <w:r w:rsidRPr="00E31C1E">
            <w:t>(Vol. 10673, pp. 377–392). Springer International Publishing. https://doi.org/10.1007/978-3-319-70284-1_30</w:t>
          </w:r>
        </w:p>
        <w:p w14:paraId="2BF9D7E5" w14:textId="77777777" w:rsidR="00E31C1E" w:rsidRDefault="00E31C1E" w:rsidP="00E31C1E">
          <w:pPr>
            <w:pStyle w:val="CitaviBibliographyEntry"/>
          </w:pPr>
          <w:bookmarkStart w:id="65" w:name="_CTVL001d38c67688f0040a79920a560520b3c62"/>
          <w:r>
            <w:t xml:space="preserve">Campos, J. A., </w:t>
          </w:r>
          <w:proofErr w:type="spellStart"/>
          <w:r>
            <w:t>Otegi</w:t>
          </w:r>
          <w:proofErr w:type="spellEnd"/>
          <w:r>
            <w:t xml:space="preserve">, A., </w:t>
          </w:r>
          <w:proofErr w:type="spellStart"/>
          <w:r>
            <w:t>Soroa</w:t>
          </w:r>
          <w:proofErr w:type="spellEnd"/>
          <w:r>
            <w:t xml:space="preserve">, A., </w:t>
          </w:r>
          <w:proofErr w:type="spellStart"/>
          <w:r>
            <w:t>Deriu</w:t>
          </w:r>
          <w:proofErr w:type="spellEnd"/>
          <w:r>
            <w:t xml:space="preserve">, J., </w:t>
          </w:r>
          <w:proofErr w:type="spellStart"/>
          <w:r>
            <w:t>Cieliebak</w:t>
          </w:r>
          <w:proofErr w:type="spellEnd"/>
          <w:r>
            <w:t xml:space="preserve">, M., &amp; </w:t>
          </w:r>
          <w:proofErr w:type="spellStart"/>
          <w:r>
            <w:t>Agirre</w:t>
          </w:r>
          <w:proofErr w:type="spellEnd"/>
          <w:r>
            <w:t xml:space="preserve">, E. (2020). </w:t>
          </w:r>
          <w:proofErr w:type="spellStart"/>
          <w:r>
            <w:t>DoQA</w:t>
          </w:r>
          <w:proofErr w:type="spellEnd"/>
          <w:r>
            <w:t xml:space="preserve"> -- Accessing Domain-Specific FAQs via Conversational QA.</w:t>
          </w:r>
          <w:bookmarkEnd w:id="65"/>
          <w:r>
            <w:t xml:space="preserve"> </w:t>
          </w:r>
          <w:r w:rsidRPr="00E31C1E">
            <w:rPr>
              <w:i/>
            </w:rPr>
            <w:t>Proceedings of the 58th Annual Meeting of the Association for Computational Linguistics</w:t>
          </w:r>
          <w:r w:rsidRPr="00E31C1E">
            <w:t>, 7302–7314. https://doi.org/10.48550/arXiv.2005.01328</w:t>
          </w:r>
        </w:p>
        <w:p w14:paraId="29DDCDEC" w14:textId="77777777" w:rsidR="00E31C1E" w:rsidRDefault="00E31C1E" w:rsidP="00E31C1E">
          <w:pPr>
            <w:pStyle w:val="CitaviBibliographyEntry"/>
          </w:pPr>
          <w:bookmarkStart w:id="66" w:name="_CTVL00173d572ba97894277b4f6816245ef248c"/>
          <w:r>
            <w:t xml:space="preserve">Caselli, T., Basile, V., </w:t>
          </w:r>
          <w:proofErr w:type="spellStart"/>
          <w:r>
            <w:t>Mitrović</w:t>
          </w:r>
          <w:proofErr w:type="spellEnd"/>
          <w:r>
            <w:t xml:space="preserve">, J., &amp; </w:t>
          </w:r>
          <w:proofErr w:type="spellStart"/>
          <w:r>
            <w:t>Granitzer</w:t>
          </w:r>
          <w:proofErr w:type="spellEnd"/>
          <w:r>
            <w:t>, M. (2020, October 23).</w:t>
          </w:r>
          <w:bookmarkEnd w:id="66"/>
          <w:r>
            <w:t xml:space="preserve"> </w:t>
          </w:r>
          <w:proofErr w:type="spellStart"/>
          <w:r w:rsidRPr="00E31C1E">
            <w:rPr>
              <w:i/>
            </w:rPr>
            <w:t>HateBERT</w:t>
          </w:r>
          <w:proofErr w:type="spellEnd"/>
          <w:r w:rsidRPr="00E31C1E">
            <w:rPr>
              <w:i/>
            </w:rPr>
            <w:t>: Retraining BERT for Abusive Language Detection in English</w:t>
          </w:r>
          <w:r w:rsidRPr="00E31C1E">
            <w:t xml:space="preserve">. http://arxiv.org/pdf/2010.12472v2 </w:t>
          </w:r>
        </w:p>
        <w:p w14:paraId="74F37198" w14:textId="77777777" w:rsidR="00E31C1E" w:rsidRDefault="00E31C1E" w:rsidP="00E31C1E">
          <w:pPr>
            <w:pStyle w:val="CitaviBibliographyEntry"/>
          </w:pPr>
          <w:bookmarkStart w:id="67" w:name="_CTVL001aa03605fe15f4489843010563d4dcc09"/>
          <w:r>
            <w:t>Chao, G.-L., &amp; Lane, I. (2019, July 6).</w:t>
          </w:r>
          <w:bookmarkEnd w:id="67"/>
          <w:r>
            <w:t xml:space="preserve"> </w:t>
          </w:r>
          <w:r w:rsidRPr="00E31C1E">
            <w:rPr>
              <w:i/>
            </w:rPr>
            <w:t>BERT-DST: Scalable End-to-End Dialogue State Tracking with Bidirectional Encoder Representations from Transformer</w:t>
          </w:r>
          <w:r w:rsidRPr="00E31C1E">
            <w:t xml:space="preserve">. http://arxiv.org/pdf/1907.03040v1 </w:t>
          </w:r>
        </w:p>
        <w:p w14:paraId="11A7B42B" w14:textId="77777777" w:rsidR="00E31C1E" w:rsidRDefault="00E31C1E" w:rsidP="00E31C1E">
          <w:pPr>
            <w:pStyle w:val="CitaviBibliographyEntry"/>
          </w:pPr>
          <w:bookmarkStart w:id="68" w:name="_CTVL001a36a178bcae343fc9707d4007f58e5ef"/>
          <w:r>
            <w:t xml:space="preserve">Chen, D., Fisch, A., Weston, J., &amp; </w:t>
          </w:r>
          <w:proofErr w:type="spellStart"/>
          <w:r>
            <w:t>Bordes</w:t>
          </w:r>
          <w:proofErr w:type="spellEnd"/>
          <w:r>
            <w:t>, A. (2017, March 31).</w:t>
          </w:r>
          <w:bookmarkEnd w:id="68"/>
          <w:r>
            <w:t xml:space="preserve"> </w:t>
          </w:r>
          <w:r w:rsidRPr="00E31C1E">
            <w:rPr>
              <w:i/>
            </w:rPr>
            <w:t>Reading Wikipedia to Answer Open-Domain Questions</w:t>
          </w:r>
          <w:r w:rsidRPr="00E31C1E">
            <w:t xml:space="preserve">. http://arxiv.org/pdf/1704.00051v2 </w:t>
          </w:r>
        </w:p>
        <w:p w14:paraId="1E7E638A" w14:textId="77777777" w:rsidR="00E31C1E" w:rsidRDefault="00E31C1E" w:rsidP="00E31C1E">
          <w:pPr>
            <w:pStyle w:val="CitaviBibliographyEntry"/>
          </w:pPr>
          <w:bookmarkStart w:id="69" w:name="_CTVL00124238d48d76e4224b0de4167f1507633"/>
          <w:r>
            <w:t xml:space="preserve">Chen, Q., </w:t>
          </w:r>
          <w:proofErr w:type="spellStart"/>
          <w:r>
            <w:t>Zhuo</w:t>
          </w:r>
          <w:proofErr w:type="spellEnd"/>
          <w:r>
            <w:t>, Z., &amp; Wang, W. (2019).</w:t>
          </w:r>
          <w:bookmarkEnd w:id="69"/>
          <w:r>
            <w:t xml:space="preserve"> </w:t>
          </w:r>
          <w:r w:rsidRPr="00E31C1E">
            <w:rPr>
              <w:i/>
            </w:rPr>
            <w:t>BERT for Joint Intent Classification and Slot Filling</w:t>
          </w:r>
          <w:r w:rsidRPr="00E31C1E">
            <w:t xml:space="preserve">. http://arxiv.org/pdf/1902.10909v1 </w:t>
          </w:r>
        </w:p>
        <w:p w14:paraId="2A8A1D7B" w14:textId="77777777" w:rsidR="00E31C1E" w:rsidRDefault="00E31C1E" w:rsidP="00E31C1E">
          <w:pPr>
            <w:pStyle w:val="CitaviBibliographyEntry"/>
          </w:pPr>
          <w:bookmarkStart w:id="70" w:name="_CTVL0019621e44e8eee4b0db1fe31c22f45ff69"/>
          <w:r>
            <w:t xml:space="preserve">Cheng, J., Dong, L., &amp; </w:t>
          </w:r>
          <w:proofErr w:type="spellStart"/>
          <w:r>
            <w:t>Lapata</w:t>
          </w:r>
          <w:proofErr w:type="spellEnd"/>
          <w:r>
            <w:t>, M. (2016, January 25).</w:t>
          </w:r>
          <w:bookmarkEnd w:id="70"/>
          <w:r>
            <w:t xml:space="preserve"> </w:t>
          </w:r>
          <w:r w:rsidRPr="00E31C1E">
            <w:rPr>
              <w:i/>
            </w:rPr>
            <w:t>Long Short-Term Memory-Networks for Machine Reading</w:t>
          </w:r>
          <w:r w:rsidRPr="00E31C1E">
            <w:t xml:space="preserve">. http://arxiv.org/pdf/1601.06733v7 </w:t>
          </w:r>
        </w:p>
        <w:p w14:paraId="4CF2F8D6" w14:textId="77777777" w:rsidR="00E31C1E" w:rsidRDefault="00E31C1E" w:rsidP="00E31C1E">
          <w:pPr>
            <w:pStyle w:val="CitaviBibliographyEntry"/>
          </w:pPr>
          <w:bookmarkStart w:id="71" w:name="_CTVL001cedddf72fafb45579e3322ebd509b849"/>
          <w:r>
            <w:t>Chu, J. (2021, September 24–26). Recipe Bot: The Application of Conversational AI in Home Cooking Assistant. In</w:t>
          </w:r>
          <w:bookmarkEnd w:id="71"/>
          <w:r>
            <w:t xml:space="preserve"> </w:t>
          </w:r>
          <w:r w:rsidRPr="00E31C1E">
            <w:rPr>
              <w:i/>
            </w:rPr>
            <w:t xml:space="preserve">2021 2nd International Conference on Big Data &amp; Artificial Intelligence &amp; Software Engineering (ICBASE) </w:t>
          </w:r>
          <w:r w:rsidRPr="00E31C1E">
            <w:t>(pp. 696–700). IEEE. https://doi.org/10.1109/ICBASE53849.2021.00136</w:t>
          </w:r>
        </w:p>
        <w:p w14:paraId="6DF0372A" w14:textId="77777777" w:rsidR="00E31C1E" w:rsidRDefault="00E31C1E" w:rsidP="00E31C1E">
          <w:pPr>
            <w:pStyle w:val="CitaviBibliographyEntry"/>
          </w:pPr>
          <w:bookmarkStart w:id="72" w:name="_CTVL001a7672c44651d4fbfa5f6bde395fbf481"/>
          <w:r>
            <w:lastRenderedPageBreak/>
            <w:t xml:space="preserve">Cui, L., Huang, S., Wei, F., Tan, C., Duan, C., &amp; Zhou, M. (2017). </w:t>
          </w:r>
          <w:proofErr w:type="spellStart"/>
          <w:r>
            <w:t>Superagent</w:t>
          </w:r>
          <w:proofErr w:type="spellEnd"/>
          <w:r>
            <w:t>: A customer service chatbot for e-commerce websites.</w:t>
          </w:r>
          <w:bookmarkEnd w:id="72"/>
          <w:r>
            <w:t xml:space="preserve"> </w:t>
          </w:r>
          <w:r w:rsidRPr="00E31C1E">
            <w:rPr>
              <w:i/>
            </w:rPr>
            <w:t>Proceedings of ACL 2017, System Demonstrations</w:t>
          </w:r>
          <w:r w:rsidRPr="00E31C1E">
            <w:t>, 97–102.</w:t>
          </w:r>
        </w:p>
        <w:p w14:paraId="72AE95BC" w14:textId="77777777" w:rsidR="00E31C1E" w:rsidRDefault="00E31C1E" w:rsidP="00E31C1E">
          <w:pPr>
            <w:pStyle w:val="CitaviBibliographyEntry"/>
          </w:pPr>
          <w:bookmarkStart w:id="73" w:name="_CTVL0016394f85d4176402baf1d5e19a5b5dd66"/>
          <w:r>
            <w:t>Dai, A. M., &amp; Le, Q. V. (2015). Semi-supervised Sequence Learning.</w:t>
          </w:r>
          <w:bookmarkEnd w:id="73"/>
          <w:r>
            <w:t xml:space="preserve"> </w:t>
          </w:r>
          <w:r w:rsidRPr="00E31C1E">
            <w:rPr>
              <w:i/>
            </w:rPr>
            <w:t>Advances in Neural Information Processing Systems</w:t>
          </w:r>
          <w:r w:rsidRPr="00E31C1E">
            <w:t xml:space="preserve">, </w:t>
          </w:r>
          <w:r w:rsidRPr="00E31C1E">
            <w:rPr>
              <w:i/>
            </w:rPr>
            <w:t>28</w:t>
          </w:r>
          <w:r w:rsidRPr="00E31C1E">
            <w:t>, 3079–3087. http://arxiv.org/pdf/1511.01432v1</w:t>
          </w:r>
        </w:p>
        <w:p w14:paraId="09020163" w14:textId="77777777" w:rsidR="00E31C1E" w:rsidRDefault="00E31C1E" w:rsidP="00E31C1E">
          <w:pPr>
            <w:pStyle w:val="CitaviBibliographyEntry"/>
          </w:pPr>
          <w:bookmarkStart w:id="74" w:name="_CTVL001e3fb14b69e6942e3833d949ae6d4eded"/>
          <w:proofErr w:type="spellStart"/>
          <w:r>
            <w:t>Daumé</w:t>
          </w:r>
          <w:proofErr w:type="spellEnd"/>
          <w:r>
            <w:t xml:space="preserve"> </w:t>
          </w:r>
          <w:proofErr w:type="spellStart"/>
          <w:r>
            <w:t>Iii</w:t>
          </w:r>
          <w:proofErr w:type="spellEnd"/>
          <w:r>
            <w:t xml:space="preserve">, H., &amp; </w:t>
          </w:r>
          <w:proofErr w:type="spellStart"/>
          <w:r>
            <w:t>Jagarlamudi</w:t>
          </w:r>
          <w:proofErr w:type="spellEnd"/>
          <w:r>
            <w:t xml:space="preserve">, J. (2011, June). Domain adaptation for </w:t>
          </w:r>
          <w:proofErr w:type="spellStart"/>
          <w:r>
            <w:t>machien</w:t>
          </w:r>
          <w:proofErr w:type="spellEnd"/>
          <w:r>
            <w:t xml:space="preserve"> translation by mining unseen words.</w:t>
          </w:r>
          <w:bookmarkEnd w:id="74"/>
          <w:r>
            <w:t xml:space="preserve"> </w:t>
          </w:r>
          <w:r w:rsidRPr="00E31C1E">
            <w:rPr>
              <w:i/>
            </w:rPr>
            <w:t>Proceedings of the 49th Annual Meeting of the Association for Computational Linguistics: Human Language Technologies</w:t>
          </w:r>
          <w:r w:rsidRPr="00E31C1E">
            <w:t>, 407–412.</w:t>
          </w:r>
        </w:p>
        <w:p w14:paraId="5252E7F3" w14:textId="77777777" w:rsidR="00E31C1E" w:rsidRDefault="00E31C1E" w:rsidP="00E31C1E">
          <w:pPr>
            <w:pStyle w:val="CitaviBibliographyEntry"/>
          </w:pPr>
          <w:bookmarkStart w:id="75" w:name="_CTVL001bd69709e413049e684cf2f2869417d16"/>
          <w:r>
            <w:t>Devlin, J., &amp; Chang, M.-W. (2018).</w:t>
          </w:r>
          <w:bookmarkEnd w:id="75"/>
          <w:r>
            <w:t xml:space="preserve"> </w:t>
          </w:r>
          <w:r w:rsidRPr="00E31C1E">
            <w:rPr>
              <w:i/>
            </w:rPr>
            <w:t xml:space="preserve">Open Sourcing BERT: State-of-the-Art Pre-training for Natural Language Processing. </w:t>
          </w:r>
          <w:r w:rsidRPr="00E31C1E">
            <w:t>Google AI. https://ai.googleblog.com/2018/11/open-sourcing-bert-state-of-art-pre.html</w:t>
          </w:r>
        </w:p>
        <w:p w14:paraId="1A8C0039" w14:textId="77777777" w:rsidR="00E31C1E" w:rsidRDefault="00E31C1E" w:rsidP="00E31C1E">
          <w:pPr>
            <w:pStyle w:val="CitaviBibliographyEntry"/>
          </w:pPr>
          <w:bookmarkStart w:id="76" w:name="_CTVL0017bff4cbd6d89444fa848edf2ca192f25"/>
          <w:r>
            <w:t>Devlin, J., Chang, M.-W., Lee, K., &amp; Toutanova, K. (2018, October 11).</w:t>
          </w:r>
          <w:bookmarkEnd w:id="76"/>
          <w:r>
            <w:t xml:space="preserve"> </w:t>
          </w:r>
          <w:r w:rsidRPr="00E31C1E">
            <w:rPr>
              <w:i/>
            </w:rPr>
            <w:t>BERT: Pre-training of Deep Bidirectional Transformers for Language Understanding</w:t>
          </w:r>
          <w:r w:rsidRPr="00E31C1E">
            <w:t xml:space="preserve">. http://arxiv.org/pdf/1810.04805v2 </w:t>
          </w:r>
        </w:p>
        <w:p w14:paraId="4D09AB10" w14:textId="77777777" w:rsidR="00E31C1E" w:rsidRDefault="00E31C1E" w:rsidP="00E31C1E">
          <w:pPr>
            <w:pStyle w:val="CitaviBibliographyEntry"/>
          </w:pPr>
          <w:bookmarkStart w:id="77" w:name="_CTVL001e220a9a1dd2648e8a31adb11a02b4251"/>
          <w:r>
            <w:t xml:space="preserve">Dong, J., &amp; Huang, J. (2018). Enhance word representation for out-of-vocabulary on </w:t>
          </w:r>
          <w:proofErr w:type="spellStart"/>
          <w:r>
            <w:t>ubunt</w:t>
          </w:r>
          <w:proofErr w:type="spellEnd"/>
          <w:r>
            <w:t xml:space="preserve"> dialogue corpus.</w:t>
          </w:r>
          <w:bookmarkEnd w:id="77"/>
          <w:r>
            <w:t xml:space="preserve"> </w:t>
          </w:r>
          <w:proofErr w:type="spellStart"/>
          <w:r w:rsidRPr="00E31C1E">
            <w:rPr>
              <w:i/>
            </w:rPr>
            <w:t>ArXiv</w:t>
          </w:r>
          <w:proofErr w:type="spellEnd"/>
          <w:r w:rsidRPr="00E31C1E">
            <w:rPr>
              <w:i/>
            </w:rPr>
            <w:t xml:space="preserve"> Preprint ArXiv:1802.02614</w:t>
          </w:r>
          <w:r w:rsidRPr="00E31C1E">
            <w:t>.</w:t>
          </w:r>
        </w:p>
        <w:p w14:paraId="0621E4AC" w14:textId="77777777" w:rsidR="00E31C1E" w:rsidRDefault="00E31C1E" w:rsidP="00E31C1E">
          <w:pPr>
            <w:pStyle w:val="CitaviBibliographyEntry"/>
          </w:pPr>
          <w:bookmarkStart w:id="78" w:name="_CTVL001d40c1f019c0b48b88fba515e9407d56d"/>
          <w:r>
            <w:t xml:space="preserve">Donnelly, K. (2006). </w:t>
          </w:r>
          <w:proofErr w:type="spellStart"/>
          <w:r>
            <w:t>Snomed</w:t>
          </w:r>
          <w:proofErr w:type="spellEnd"/>
          <w:r>
            <w:t>-CT: The advanced terminology and coding system for eHealth.</w:t>
          </w:r>
          <w:bookmarkEnd w:id="78"/>
          <w:r>
            <w:t xml:space="preserve"> </w:t>
          </w:r>
          <w:r w:rsidRPr="00E31C1E">
            <w:rPr>
              <w:i/>
            </w:rPr>
            <w:t>Studies in Health Technology and Informatics</w:t>
          </w:r>
          <w:r w:rsidRPr="00E31C1E">
            <w:t xml:space="preserve">, </w:t>
          </w:r>
          <w:r w:rsidRPr="00E31C1E">
            <w:rPr>
              <w:i/>
            </w:rPr>
            <w:t>121</w:t>
          </w:r>
          <w:r w:rsidRPr="00E31C1E">
            <w:t>, 279–290.</w:t>
          </w:r>
        </w:p>
        <w:p w14:paraId="51F877A9" w14:textId="77777777" w:rsidR="00E31C1E" w:rsidRDefault="00E31C1E" w:rsidP="00E31C1E">
          <w:pPr>
            <w:pStyle w:val="CitaviBibliographyEntry"/>
          </w:pPr>
          <w:bookmarkStart w:id="79" w:name="_CTVL0013e545033c1e84cd2b01bd4bb4bdc43e4"/>
          <w:r>
            <w:t xml:space="preserve">Dooley, D. M., Griffiths, E. J., </w:t>
          </w:r>
          <w:proofErr w:type="spellStart"/>
          <w:r>
            <w:t>Gosal</w:t>
          </w:r>
          <w:proofErr w:type="spellEnd"/>
          <w:r>
            <w:t xml:space="preserve">, G. S., Buttigieg, P. L., </w:t>
          </w:r>
          <w:proofErr w:type="spellStart"/>
          <w:r>
            <w:t>Hoehndorf</w:t>
          </w:r>
          <w:proofErr w:type="spellEnd"/>
          <w:r>
            <w:t xml:space="preserve">, R., Lange, M. C., </w:t>
          </w:r>
          <w:proofErr w:type="spellStart"/>
          <w:r>
            <w:t>Schriml</w:t>
          </w:r>
          <w:proofErr w:type="spellEnd"/>
          <w:r>
            <w:t xml:space="preserve">, L. M., Brinkman, F. S. L., &amp; Hsiao, W. W. L. (2018). </w:t>
          </w:r>
          <w:proofErr w:type="spellStart"/>
          <w:r>
            <w:t>Foodon</w:t>
          </w:r>
          <w:proofErr w:type="spellEnd"/>
          <w:r>
            <w:t>: A harmonized food ontology to increase global food traceability, quality control and data integration.</w:t>
          </w:r>
          <w:bookmarkEnd w:id="79"/>
          <w:r>
            <w:t xml:space="preserve"> </w:t>
          </w:r>
          <w:r w:rsidRPr="00E31C1E">
            <w:rPr>
              <w:i/>
            </w:rPr>
            <w:t>NPJ Science of Food</w:t>
          </w:r>
          <w:r w:rsidRPr="00E31C1E">
            <w:t xml:space="preserve">, </w:t>
          </w:r>
          <w:r w:rsidRPr="00E31C1E">
            <w:rPr>
              <w:i/>
            </w:rPr>
            <w:t>2</w:t>
          </w:r>
          <w:r w:rsidRPr="00E31C1E">
            <w:t>, 23. https://doi.org/10.1038/s41538-018-0032-6</w:t>
          </w:r>
        </w:p>
        <w:p w14:paraId="6D2326B8" w14:textId="77777777" w:rsidR="00E31C1E" w:rsidRDefault="00E31C1E" w:rsidP="00E31C1E">
          <w:pPr>
            <w:pStyle w:val="CitaviBibliographyEntry"/>
          </w:pPr>
          <w:bookmarkStart w:id="80" w:name="_CTVL001587a21873a004799bed95d5e89c4c26a"/>
          <w:proofErr w:type="spellStart"/>
          <w:r>
            <w:t>Elsweiler</w:t>
          </w:r>
          <w:proofErr w:type="spellEnd"/>
          <w:r>
            <w:t>, D., Harvey, M., Ludwig, B., &amp; Said, A. (2015). Bringing the "healthy" into Food Recommenders.</w:t>
          </w:r>
          <w:bookmarkEnd w:id="80"/>
          <w:r>
            <w:t xml:space="preserve"> </w:t>
          </w:r>
          <w:r w:rsidRPr="00E31C1E">
            <w:rPr>
              <w:i/>
            </w:rPr>
            <w:t>DMRS</w:t>
          </w:r>
          <w:r w:rsidRPr="00E31C1E">
            <w:t>, 33–36.</w:t>
          </w:r>
        </w:p>
        <w:p w14:paraId="53519034" w14:textId="77777777" w:rsidR="00E31C1E" w:rsidRDefault="00E31C1E" w:rsidP="00E31C1E">
          <w:pPr>
            <w:pStyle w:val="CitaviBibliographyEntry"/>
          </w:pPr>
          <w:bookmarkStart w:id="81" w:name="_CTVL001f7aef03906e44c08a4400ffc2a6177b6"/>
          <w:proofErr w:type="spellStart"/>
          <w:r>
            <w:t>Elsweiler</w:t>
          </w:r>
          <w:proofErr w:type="spellEnd"/>
          <w:r>
            <w:t xml:space="preserve">, D., </w:t>
          </w:r>
          <w:proofErr w:type="spellStart"/>
          <w:r>
            <w:t>Trattner</w:t>
          </w:r>
          <w:proofErr w:type="spellEnd"/>
          <w:r>
            <w:t>, C., &amp; Harvey, M. (2017). Exploiting food choice biases for healthier recipe recommendation.</w:t>
          </w:r>
          <w:bookmarkEnd w:id="81"/>
          <w:r>
            <w:t xml:space="preserve"> </w:t>
          </w:r>
          <w:r w:rsidRPr="00E31C1E">
            <w:rPr>
              <w:i/>
            </w:rPr>
            <w:t xml:space="preserve">Proceedings of the 40th International </w:t>
          </w:r>
          <w:proofErr w:type="spellStart"/>
          <w:r w:rsidRPr="00E31C1E">
            <w:rPr>
              <w:i/>
            </w:rPr>
            <w:t>Acm</w:t>
          </w:r>
          <w:proofErr w:type="spellEnd"/>
          <w:r w:rsidRPr="00E31C1E">
            <w:rPr>
              <w:i/>
            </w:rPr>
            <w:t xml:space="preserve"> </w:t>
          </w:r>
          <w:proofErr w:type="spellStart"/>
          <w:r w:rsidRPr="00E31C1E">
            <w:rPr>
              <w:i/>
            </w:rPr>
            <w:t>Sigir</w:t>
          </w:r>
          <w:proofErr w:type="spellEnd"/>
          <w:r w:rsidRPr="00E31C1E">
            <w:rPr>
              <w:i/>
            </w:rPr>
            <w:t xml:space="preserve"> Conference on Research and Development in Information Retrieval</w:t>
          </w:r>
          <w:r w:rsidRPr="00E31C1E">
            <w:t>, 575–584. https://doi.org/10.1145/3077136.3080826</w:t>
          </w:r>
        </w:p>
        <w:p w14:paraId="07BEDBA0" w14:textId="77777777" w:rsidR="00E31C1E" w:rsidRDefault="00E31C1E" w:rsidP="00E31C1E">
          <w:pPr>
            <w:pStyle w:val="CitaviBibliographyEntry"/>
          </w:pPr>
          <w:bookmarkStart w:id="82" w:name="_CTVL0017d5098728afc4d24bdb15a787f6f0e68"/>
          <w:r>
            <w:t>Firth, J. R. (1957). A synopsis of linguistic theory, 1930-1955.</w:t>
          </w:r>
          <w:bookmarkEnd w:id="82"/>
          <w:r>
            <w:t xml:space="preserve"> </w:t>
          </w:r>
          <w:r w:rsidRPr="00E31C1E">
            <w:rPr>
              <w:i/>
            </w:rPr>
            <w:t>Studies in Linguistic Analysis</w:t>
          </w:r>
          <w:r w:rsidRPr="00E31C1E">
            <w:t>.</w:t>
          </w:r>
        </w:p>
        <w:p w14:paraId="32D0463B" w14:textId="77777777" w:rsidR="00E31C1E" w:rsidRDefault="00E31C1E" w:rsidP="00E31C1E">
          <w:pPr>
            <w:pStyle w:val="CitaviBibliographyEntry"/>
          </w:pPr>
          <w:bookmarkStart w:id="83" w:name="_CTVL0018cc4fcf649f94cf2a1c5d3f9884c2368"/>
          <w:proofErr w:type="spellStart"/>
          <w:r>
            <w:lastRenderedPageBreak/>
            <w:t>Følstad</w:t>
          </w:r>
          <w:proofErr w:type="spellEnd"/>
          <w:r>
            <w:t xml:space="preserve">, A., &amp; </w:t>
          </w:r>
          <w:proofErr w:type="spellStart"/>
          <w:r>
            <w:t>Brandtzæg</w:t>
          </w:r>
          <w:proofErr w:type="spellEnd"/>
          <w:r>
            <w:t>, P. B. (2017). Chatbots and the new world of HCI.</w:t>
          </w:r>
          <w:bookmarkEnd w:id="83"/>
          <w:r>
            <w:t xml:space="preserve"> </w:t>
          </w:r>
          <w:r w:rsidRPr="00E31C1E">
            <w:rPr>
              <w:i/>
            </w:rPr>
            <w:t>Interactions</w:t>
          </w:r>
          <w:r w:rsidRPr="00E31C1E">
            <w:t xml:space="preserve">, </w:t>
          </w:r>
          <w:r w:rsidRPr="00E31C1E">
            <w:rPr>
              <w:i/>
            </w:rPr>
            <w:t>24</w:t>
          </w:r>
          <w:r w:rsidRPr="00E31C1E">
            <w:t>(4), 38–42. https://doi.org/10.1145/3085558</w:t>
          </w:r>
        </w:p>
        <w:p w14:paraId="13D4D071" w14:textId="77777777" w:rsidR="00E31C1E" w:rsidRDefault="00E31C1E" w:rsidP="00E31C1E">
          <w:pPr>
            <w:pStyle w:val="CitaviBibliographyEntry"/>
          </w:pPr>
          <w:bookmarkStart w:id="84" w:name="_CTVL001e47cbb49bca146d2b6dc1380df7086e6"/>
          <w:proofErr w:type="spellStart"/>
          <w:r>
            <w:t>Freyne</w:t>
          </w:r>
          <w:proofErr w:type="spellEnd"/>
          <w:r>
            <w:t xml:space="preserve">, J., &amp; </w:t>
          </w:r>
          <w:proofErr w:type="spellStart"/>
          <w:r>
            <w:t>Berkovsky</w:t>
          </w:r>
          <w:proofErr w:type="spellEnd"/>
          <w:r>
            <w:t>, S. (2010). Intelligent food planning: personalized recipe recommendation.</w:t>
          </w:r>
          <w:bookmarkEnd w:id="84"/>
          <w:r>
            <w:t xml:space="preserve"> </w:t>
          </w:r>
          <w:r w:rsidRPr="00E31C1E">
            <w:rPr>
              <w:i/>
            </w:rPr>
            <w:t>Proceedings of the 15th International Conference on Intelligent User Interfaces</w:t>
          </w:r>
          <w:r w:rsidRPr="00E31C1E">
            <w:t>, 321–324. https://doi.org/10.1145/1719970.1720021</w:t>
          </w:r>
        </w:p>
        <w:p w14:paraId="664E00A3" w14:textId="77777777" w:rsidR="00E31C1E" w:rsidRDefault="00E31C1E" w:rsidP="00E31C1E">
          <w:pPr>
            <w:pStyle w:val="CitaviBibliographyEntry"/>
          </w:pPr>
          <w:bookmarkStart w:id="85" w:name="_CTVL0016d6a8d7c1f824142897556188f974942"/>
          <w:proofErr w:type="spellStart"/>
          <w:r>
            <w:t>Frummet</w:t>
          </w:r>
          <w:proofErr w:type="spellEnd"/>
          <w:r>
            <w:t xml:space="preserve">, A., </w:t>
          </w:r>
          <w:proofErr w:type="spellStart"/>
          <w:r>
            <w:t>Elsweiler</w:t>
          </w:r>
          <w:proofErr w:type="spellEnd"/>
          <w:r>
            <w:t>, D., &amp; Ludwig, B. (2021, December 9).</w:t>
          </w:r>
          <w:bookmarkEnd w:id="85"/>
          <w:r>
            <w:t xml:space="preserve"> </w:t>
          </w:r>
          <w:r w:rsidRPr="00E31C1E">
            <w:rPr>
              <w:i/>
            </w:rPr>
            <w:t>"What can I cook with these ingredients?" -- Understanding cooking-related information needs in conversational search</w:t>
          </w:r>
          <w:r w:rsidRPr="00E31C1E">
            <w:t xml:space="preserve">. http://arxiv.org/pdf/2112.04788v2 </w:t>
          </w:r>
        </w:p>
        <w:p w14:paraId="0F0DB8D6" w14:textId="77777777" w:rsidR="00E31C1E" w:rsidRDefault="00E31C1E" w:rsidP="00E31C1E">
          <w:pPr>
            <w:pStyle w:val="CitaviBibliographyEntry"/>
          </w:pPr>
          <w:bookmarkStart w:id="86" w:name="_CTVL001038568269d3a433089601656321386f4"/>
          <w:r>
            <w:t>Google Research. (2018).</w:t>
          </w:r>
          <w:bookmarkEnd w:id="86"/>
          <w:r>
            <w:t xml:space="preserve"> </w:t>
          </w:r>
          <w:r w:rsidRPr="00E31C1E">
            <w:rPr>
              <w:i/>
            </w:rPr>
            <w:t xml:space="preserve">BERT - </w:t>
          </w:r>
          <w:proofErr w:type="spellStart"/>
          <w:r w:rsidRPr="00E31C1E">
            <w:rPr>
              <w:i/>
            </w:rPr>
            <w:t>Github</w:t>
          </w:r>
          <w:proofErr w:type="spellEnd"/>
          <w:r w:rsidRPr="00E31C1E">
            <w:t>. https://github.com/google-research/bert</w:t>
          </w:r>
        </w:p>
        <w:p w14:paraId="7C5B5CD7" w14:textId="77777777" w:rsidR="00E31C1E" w:rsidRDefault="00E31C1E" w:rsidP="00E31C1E">
          <w:pPr>
            <w:pStyle w:val="CitaviBibliographyEntry"/>
          </w:pPr>
          <w:bookmarkStart w:id="87" w:name="_CTVL0010ad8134f1aaf4e8e92e0842ac6676401"/>
          <w:proofErr w:type="spellStart"/>
          <w:r>
            <w:t>Graesser</w:t>
          </w:r>
          <w:proofErr w:type="spellEnd"/>
          <w:r>
            <w:t xml:space="preserve">, A. C., </w:t>
          </w:r>
          <w:proofErr w:type="spellStart"/>
          <w:r>
            <w:t>Wiemer</w:t>
          </w:r>
          <w:proofErr w:type="spellEnd"/>
          <w:r>
            <w:t xml:space="preserve">-Hastings, K., </w:t>
          </w:r>
          <w:proofErr w:type="spellStart"/>
          <w:r>
            <w:t>Wiemer</w:t>
          </w:r>
          <w:proofErr w:type="spellEnd"/>
          <w:r>
            <w:t xml:space="preserve">-Hastings, P., &amp; </w:t>
          </w:r>
          <w:proofErr w:type="spellStart"/>
          <w:r>
            <w:t>Kreuz</w:t>
          </w:r>
          <w:proofErr w:type="spellEnd"/>
          <w:r>
            <w:t xml:space="preserve">, R. (1999). </w:t>
          </w:r>
          <w:proofErr w:type="spellStart"/>
          <w:r>
            <w:t>AutoTutor</w:t>
          </w:r>
          <w:proofErr w:type="spellEnd"/>
          <w:r>
            <w:t>: A simulation of a human tutor.</w:t>
          </w:r>
          <w:bookmarkEnd w:id="87"/>
          <w:r>
            <w:t xml:space="preserve"> </w:t>
          </w:r>
          <w:r w:rsidRPr="00E31C1E">
            <w:rPr>
              <w:i/>
            </w:rPr>
            <w:t>Cognitive Systems Research</w:t>
          </w:r>
          <w:r w:rsidRPr="00E31C1E">
            <w:t xml:space="preserve">, </w:t>
          </w:r>
          <w:r w:rsidRPr="00E31C1E">
            <w:rPr>
              <w:i/>
            </w:rPr>
            <w:t>1</w:t>
          </w:r>
          <w:r w:rsidRPr="00E31C1E">
            <w:t>(1), 35–51. https://doi.org/10.1016/S1389-0417(99)00005-4</w:t>
          </w:r>
        </w:p>
        <w:p w14:paraId="656C0289" w14:textId="77777777" w:rsidR="00E31C1E" w:rsidRDefault="00E31C1E" w:rsidP="00E31C1E">
          <w:pPr>
            <w:pStyle w:val="CitaviBibliographyEntry"/>
          </w:pPr>
          <w:bookmarkStart w:id="88" w:name="_CTVL00185f38554dad84ddfae5fe16d021ecf48"/>
          <w:proofErr w:type="spellStart"/>
          <w:r>
            <w:t>Gururangan</w:t>
          </w:r>
          <w:proofErr w:type="spellEnd"/>
          <w:r>
            <w:t xml:space="preserve">, S., </w:t>
          </w:r>
          <w:proofErr w:type="spellStart"/>
          <w:r>
            <w:t>Marasović</w:t>
          </w:r>
          <w:proofErr w:type="spellEnd"/>
          <w:r>
            <w:t xml:space="preserve">, A., </w:t>
          </w:r>
          <w:proofErr w:type="spellStart"/>
          <w:r>
            <w:t>Swayamdipta</w:t>
          </w:r>
          <w:proofErr w:type="spellEnd"/>
          <w:r>
            <w:t xml:space="preserve">, S., Lo Kyle, </w:t>
          </w:r>
          <w:proofErr w:type="spellStart"/>
          <w:r>
            <w:t>Beltagy</w:t>
          </w:r>
          <w:proofErr w:type="spellEnd"/>
          <w:r>
            <w:t>, I., Downey, D., &amp; Smith, N. A. (2020, April 23).</w:t>
          </w:r>
          <w:bookmarkEnd w:id="88"/>
          <w:r>
            <w:t xml:space="preserve"> </w:t>
          </w:r>
          <w:r w:rsidRPr="00E31C1E">
            <w:rPr>
              <w:i/>
            </w:rPr>
            <w:t>Don't Stop Pretraining: Adapt Language Models to Domains and Tasks</w:t>
          </w:r>
          <w:r w:rsidRPr="00E31C1E">
            <w:t xml:space="preserve">. http://arxiv.org/pdf/2004.10964v3 </w:t>
          </w:r>
        </w:p>
        <w:p w14:paraId="3A8EAE7F" w14:textId="77777777" w:rsidR="00E31C1E" w:rsidRDefault="00E31C1E" w:rsidP="00E31C1E">
          <w:pPr>
            <w:pStyle w:val="CitaviBibliographyEntry"/>
          </w:pPr>
          <w:bookmarkStart w:id="89" w:name="_CTVL001f1afdb46647942759e5aead7268b37d1"/>
          <w:r>
            <w:t xml:space="preserve">Han, J., Hong, T., Kim, B., Ko, Y., &amp; </w:t>
          </w:r>
          <w:proofErr w:type="spellStart"/>
          <w:r>
            <w:t>Seo</w:t>
          </w:r>
          <w:proofErr w:type="spellEnd"/>
          <w:r>
            <w:t>, J. (2021, June). Fine-grained Post-training for Improving Retrieval-based Dialogue Systems.</w:t>
          </w:r>
          <w:bookmarkEnd w:id="89"/>
          <w:r>
            <w:t xml:space="preserve"> </w:t>
          </w:r>
          <w:r w:rsidRPr="00E31C1E">
            <w:rPr>
              <w:i/>
            </w:rPr>
            <w:t>Proceedings of the 2021 Conference of the North American Chapter of the Association for Computational Linguistics: Human Language Technologies</w:t>
          </w:r>
          <w:r w:rsidRPr="00E31C1E">
            <w:t>, 1549–1558. https://doi.org/10.18653/v1/2021.naacl-main.122</w:t>
          </w:r>
        </w:p>
        <w:p w14:paraId="453D12CA" w14:textId="77777777" w:rsidR="00E31C1E" w:rsidRDefault="00E31C1E" w:rsidP="00E31C1E">
          <w:pPr>
            <w:pStyle w:val="CitaviBibliographyEntry"/>
          </w:pPr>
          <w:bookmarkStart w:id="90" w:name="_CTVL001733e9035436e496db6203d4b88b0a7ce"/>
          <w:r>
            <w:t>Harris, Z. S. (1954). Distributional Structure.</w:t>
          </w:r>
          <w:bookmarkEnd w:id="90"/>
          <w:r>
            <w:t xml:space="preserve"> </w:t>
          </w:r>
          <w:r w:rsidRPr="00E31C1E">
            <w:rPr>
              <w:i/>
            </w:rPr>
            <w:t>WORD</w:t>
          </w:r>
          <w:r w:rsidRPr="00E31C1E">
            <w:t xml:space="preserve">, </w:t>
          </w:r>
          <w:r w:rsidRPr="00E31C1E">
            <w:rPr>
              <w:i/>
            </w:rPr>
            <w:t>10</w:t>
          </w:r>
          <w:r w:rsidRPr="00E31C1E">
            <w:t>(2-3), 146–162. https://doi.org/10.1080/00437956.1954.11659520</w:t>
          </w:r>
        </w:p>
        <w:p w14:paraId="6449FFD7" w14:textId="77777777" w:rsidR="00E31C1E" w:rsidRDefault="00E31C1E" w:rsidP="00E31C1E">
          <w:pPr>
            <w:pStyle w:val="CitaviBibliographyEntry"/>
          </w:pPr>
          <w:bookmarkStart w:id="91" w:name="_CTVL0016f8ab193dadd400a999f152234d4ee3f"/>
          <w:proofErr w:type="spellStart"/>
          <w:r>
            <w:t>Hochreiter</w:t>
          </w:r>
          <w:proofErr w:type="spellEnd"/>
          <w:r>
            <w:t xml:space="preserve">, S., &amp; </w:t>
          </w:r>
          <w:proofErr w:type="spellStart"/>
          <w:r>
            <w:t>Schmidhuber</w:t>
          </w:r>
          <w:proofErr w:type="spellEnd"/>
          <w:r>
            <w:t>, J. (1997). Long short-term memory.</w:t>
          </w:r>
          <w:bookmarkEnd w:id="91"/>
          <w:r>
            <w:t xml:space="preserve"> </w:t>
          </w:r>
          <w:r w:rsidRPr="00E31C1E">
            <w:rPr>
              <w:i/>
            </w:rPr>
            <w:t>Neural Computation</w:t>
          </w:r>
          <w:r w:rsidRPr="00E31C1E">
            <w:t xml:space="preserve">, </w:t>
          </w:r>
          <w:r w:rsidRPr="00E31C1E">
            <w:rPr>
              <w:i/>
            </w:rPr>
            <w:t>9</w:t>
          </w:r>
          <w:r w:rsidRPr="00E31C1E">
            <w:t>(8), 1735–1780.</w:t>
          </w:r>
        </w:p>
        <w:p w14:paraId="517E1DB9" w14:textId="77777777" w:rsidR="00E31C1E" w:rsidRDefault="00E31C1E" w:rsidP="00E31C1E">
          <w:pPr>
            <w:pStyle w:val="CitaviBibliographyEntry"/>
          </w:pPr>
          <w:bookmarkStart w:id="92" w:name="_CTVL0011fbaf3f229d44004bfd02dd833ba3edc"/>
          <w:r>
            <w:t>Howard, J., &amp; Ruder, S. (2018, January 18).</w:t>
          </w:r>
          <w:bookmarkEnd w:id="92"/>
          <w:r>
            <w:t xml:space="preserve"> </w:t>
          </w:r>
          <w:r w:rsidRPr="00E31C1E">
            <w:rPr>
              <w:i/>
            </w:rPr>
            <w:t>Universal Language Model Fine-tuning for Text Classification</w:t>
          </w:r>
          <w:r w:rsidRPr="00E31C1E">
            <w:t xml:space="preserve">. http://arxiv.org/pdf/1801.06146v5 </w:t>
          </w:r>
        </w:p>
        <w:p w14:paraId="64FE675B" w14:textId="77777777" w:rsidR="00E31C1E" w:rsidRDefault="00E31C1E" w:rsidP="00E31C1E">
          <w:pPr>
            <w:pStyle w:val="CitaviBibliographyEntry"/>
          </w:pPr>
          <w:bookmarkStart w:id="93" w:name="_CTVL001027507413e9f4f8a94b14381aff27aae"/>
          <w:r>
            <w:t>Huffman, S. (2019).</w:t>
          </w:r>
          <w:bookmarkEnd w:id="93"/>
          <w:r>
            <w:t xml:space="preserve"> </w:t>
          </w:r>
          <w:r w:rsidRPr="00E31C1E">
            <w:rPr>
              <w:i/>
            </w:rPr>
            <w:t xml:space="preserve">Here’s how the Google Assistant became more helpful in 2018. </w:t>
          </w:r>
          <w:r w:rsidRPr="00E31C1E">
            <w:t>Google. https://www.blog.google/products/assistant/heres-how-google-assistant-became-more-helpful-2018/</w:t>
          </w:r>
        </w:p>
        <w:p w14:paraId="4DC20094" w14:textId="77777777" w:rsidR="00E31C1E" w:rsidRDefault="00E31C1E" w:rsidP="00E31C1E">
          <w:pPr>
            <w:pStyle w:val="CitaviBibliographyEntry"/>
          </w:pPr>
          <w:bookmarkStart w:id="94" w:name="_CTVL001831a7da4b8e249ffb16fa62cb9823860"/>
          <w:r>
            <w:t>IBM Cloud Education. (2020a, August 17).</w:t>
          </w:r>
          <w:bookmarkEnd w:id="94"/>
          <w:r>
            <w:t xml:space="preserve"> </w:t>
          </w:r>
          <w:r w:rsidRPr="00E31C1E">
            <w:rPr>
              <w:i/>
            </w:rPr>
            <w:t>Neural Networks</w:t>
          </w:r>
          <w:r w:rsidRPr="00E31C1E">
            <w:t>. https://www.ibm.com/cloud/learn/neural-networks</w:t>
          </w:r>
        </w:p>
        <w:p w14:paraId="07873705" w14:textId="77777777" w:rsidR="00E31C1E" w:rsidRDefault="00E31C1E" w:rsidP="00E31C1E">
          <w:pPr>
            <w:pStyle w:val="CitaviBibliographyEntry"/>
          </w:pPr>
          <w:bookmarkStart w:id="95" w:name="_CTVL001c3d04624b6df4b50850771ef5dfc6380"/>
          <w:r>
            <w:lastRenderedPageBreak/>
            <w:t>IBM Cloud Education. (2020b, September 14).</w:t>
          </w:r>
          <w:bookmarkEnd w:id="95"/>
          <w:r>
            <w:t xml:space="preserve"> </w:t>
          </w:r>
          <w:r w:rsidRPr="00E31C1E">
            <w:rPr>
              <w:i/>
            </w:rPr>
            <w:t>Recurrent Neural Networks</w:t>
          </w:r>
          <w:r w:rsidRPr="00E31C1E">
            <w:t>. https://www.ibm.com/cloud/learn/recurrent-neural-networks</w:t>
          </w:r>
        </w:p>
        <w:p w14:paraId="6458DBC7" w14:textId="77777777" w:rsidR="00E31C1E" w:rsidRDefault="00E31C1E" w:rsidP="00E31C1E">
          <w:pPr>
            <w:pStyle w:val="CitaviBibliographyEntry"/>
          </w:pPr>
          <w:bookmarkStart w:id="96" w:name="_CTVL0018bdb1a28ed4e4e6791e1bcbab4aebf6f"/>
          <w:proofErr w:type="spellStart"/>
          <w:r>
            <w:t>Joos</w:t>
          </w:r>
          <w:proofErr w:type="spellEnd"/>
          <w:r>
            <w:t>, M. (1950). Description of Language Design.</w:t>
          </w:r>
          <w:bookmarkEnd w:id="96"/>
          <w:r>
            <w:t xml:space="preserve"> </w:t>
          </w:r>
          <w:r w:rsidRPr="00E31C1E">
            <w:rPr>
              <w:i/>
            </w:rPr>
            <w:t>The Journal of the Acoustical Society of America</w:t>
          </w:r>
          <w:r w:rsidRPr="00E31C1E">
            <w:t xml:space="preserve">, </w:t>
          </w:r>
          <w:r w:rsidRPr="00E31C1E">
            <w:rPr>
              <w:i/>
            </w:rPr>
            <w:t>22</w:t>
          </w:r>
          <w:r w:rsidRPr="00E31C1E">
            <w:t>(6), 701–707. https://doi.org/10.1121/1.1906674</w:t>
          </w:r>
        </w:p>
        <w:p w14:paraId="32F2601F" w14:textId="77777777" w:rsidR="00E31C1E" w:rsidRDefault="00E31C1E" w:rsidP="00E31C1E">
          <w:pPr>
            <w:pStyle w:val="CitaviBibliographyEntry"/>
          </w:pPr>
          <w:bookmarkStart w:id="97" w:name="_CTVL001783c4f04883e41eca8eb5bea7a19aef7"/>
          <w:proofErr w:type="spellStart"/>
          <w:r>
            <w:t>Jurafsky</w:t>
          </w:r>
          <w:proofErr w:type="spellEnd"/>
          <w:r>
            <w:t>, D., &amp; Martin, J. H. (Eds.). (2021).</w:t>
          </w:r>
          <w:bookmarkEnd w:id="97"/>
          <w:r>
            <w:t xml:space="preserve"> </w:t>
          </w:r>
          <w:r w:rsidRPr="00E31C1E">
            <w:rPr>
              <w:i/>
            </w:rPr>
            <w:t>Speech and Language Processing: 3rd ed. draft</w:t>
          </w:r>
          <w:r w:rsidRPr="00E31C1E">
            <w:t xml:space="preserve">. https://web.stanford.edu/~jurafsky/slp3/ </w:t>
          </w:r>
        </w:p>
        <w:p w14:paraId="4026F645" w14:textId="77777777" w:rsidR="00E31C1E" w:rsidRDefault="00E31C1E" w:rsidP="00E31C1E">
          <w:pPr>
            <w:pStyle w:val="CitaviBibliographyEntry"/>
          </w:pPr>
          <w:bookmarkStart w:id="98" w:name="_CTVL001972d1465e7f04b48916b596724e243b6"/>
          <w:r>
            <w:t>Kinsella, B., &amp; Mutchler, A. (April 2020).</w:t>
          </w:r>
          <w:bookmarkEnd w:id="98"/>
          <w:r>
            <w:t xml:space="preserve"> </w:t>
          </w:r>
          <w:r w:rsidRPr="00E31C1E">
            <w:rPr>
              <w:i/>
            </w:rPr>
            <w:t xml:space="preserve">Smart Speaker Consumer Adoption Report Executive Summary. </w:t>
          </w:r>
          <w:r w:rsidRPr="00E31C1E">
            <w:t xml:space="preserve">Voicebot.ai. </w:t>
          </w:r>
        </w:p>
        <w:p w14:paraId="72F549F4" w14:textId="77777777" w:rsidR="00E31C1E" w:rsidRDefault="00E31C1E" w:rsidP="00E31C1E">
          <w:pPr>
            <w:pStyle w:val="CitaviBibliographyEntry"/>
          </w:pPr>
          <w:bookmarkStart w:id="99" w:name="_CTVL0018acb885677a24c9e8aade94cfcbf073a"/>
          <w:r>
            <w:t>Kobayashi, S. (2018).</w:t>
          </w:r>
          <w:bookmarkEnd w:id="99"/>
          <w:r>
            <w:t xml:space="preserve"> </w:t>
          </w:r>
          <w:r w:rsidRPr="00E31C1E">
            <w:rPr>
              <w:i/>
            </w:rPr>
            <w:t xml:space="preserve">Homemade </w:t>
          </w:r>
          <w:proofErr w:type="spellStart"/>
          <w:r w:rsidRPr="00E31C1E">
            <w:rPr>
              <w:i/>
            </w:rPr>
            <w:t>BookCorpus</w:t>
          </w:r>
          <w:proofErr w:type="spellEnd"/>
          <w:r w:rsidRPr="00E31C1E">
            <w:t>. https://github.com/BIGBALLON/cifar-10-cnn</w:t>
          </w:r>
        </w:p>
        <w:p w14:paraId="4777C762" w14:textId="77777777" w:rsidR="00E31C1E" w:rsidRDefault="00E31C1E" w:rsidP="00E31C1E">
          <w:pPr>
            <w:pStyle w:val="CitaviBibliographyEntry"/>
          </w:pPr>
          <w:bookmarkStart w:id="100" w:name="_CTVL00119cfb7d97ab74ad5a23b8588579fd041"/>
          <w:proofErr w:type="spellStart"/>
          <w:r>
            <w:t>Konle</w:t>
          </w:r>
          <w:proofErr w:type="spellEnd"/>
          <w:r>
            <w:t xml:space="preserve">, L., &amp; </w:t>
          </w:r>
          <w:proofErr w:type="spellStart"/>
          <w:r>
            <w:t>Jannidis</w:t>
          </w:r>
          <w:proofErr w:type="spellEnd"/>
          <w:r>
            <w:t>, F. (2020). Domain and Task Adaptive Pretraining for Language Models.</w:t>
          </w:r>
          <w:bookmarkEnd w:id="100"/>
          <w:r>
            <w:t xml:space="preserve"> </w:t>
          </w:r>
          <w:r w:rsidRPr="00E31C1E">
            <w:rPr>
              <w:i/>
            </w:rPr>
            <w:t>CHR 2020: Workshop on Computational Humanities Research</w:t>
          </w:r>
          <w:r w:rsidRPr="00E31C1E">
            <w:t>.</w:t>
          </w:r>
        </w:p>
        <w:p w14:paraId="16308A62" w14:textId="77777777" w:rsidR="00E31C1E" w:rsidRDefault="00E31C1E" w:rsidP="00E31C1E">
          <w:pPr>
            <w:pStyle w:val="CitaviBibliographyEntry"/>
          </w:pPr>
          <w:bookmarkStart w:id="101" w:name="_CTVL001007ab4a81f4046eea9747c7d3addc427"/>
          <w:r>
            <w:t xml:space="preserve">Lee, J., Yoon, W., Kim, S., Kim, D., Kim, S., So, C. H., &amp; Kang, J. (2020). </w:t>
          </w:r>
          <w:proofErr w:type="spellStart"/>
          <w:r>
            <w:t>Biobert</w:t>
          </w:r>
          <w:proofErr w:type="spellEnd"/>
          <w:r>
            <w:t>: A pre-trained biomedical language representation model for biomedical text mining.</w:t>
          </w:r>
          <w:bookmarkEnd w:id="101"/>
          <w:r>
            <w:t xml:space="preserve"> </w:t>
          </w:r>
          <w:r w:rsidRPr="00E31C1E">
            <w:rPr>
              <w:i/>
            </w:rPr>
            <w:t>Bioinformatics (Oxford, England)</w:t>
          </w:r>
          <w:r w:rsidRPr="00E31C1E">
            <w:t xml:space="preserve">, </w:t>
          </w:r>
          <w:r w:rsidRPr="00E31C1E">
            <w:rPr>
              <w:i/>
            </w:rPr>
            <w:t>36</w:t>
          </w:r>
          <w:r w:rsidRPr="00E31C1E">
            <w:t>(4), 1234–1240. https://doi.org/10.1093/bioinformatics/btz682</w:t>
          </w:r>
        </w:p>
        <w:p w14:paraId="583E4129" w14:textId="77777777" w:rsidR="00E31C1E" w:rsidRDefault="00E31C1E" w:rsidP="00E31C1E">
          <w:pPr>
            <w:pStyle w:val="CitaviBibliographyEntry"/>
          </w:pPr>
          <w:bookmarkStart w:id="102" w:name="_CTVL00116f3387922b6407ea581b413f13c29c3"/>
          <w:r>
            <w:t>Lee, J., Kim, J., &amp; Kang, P. (2021, July 22).</w:t>
          </w:r>
          <w:bookmarkEnd w:id="102"/>
          <w:r>
            <w:t xml:space="preserve"> </w:t>
          </w:r>
          <w:r w:rsidRPr="00E31C1E">
            <w:rPr>
              <w:i/>
            </w:rPr>
            <w:t>Back-Translated Task Adaptive Pretraining: Improving Accuracy and Robustness on Text Classification</w:t>
          </w:r>
          <w:r w:rsidRPr="00E31C1E">
            <w:t xml:space="preserve">. http://arxiv.org/pdf/2107.10474v1 </w:t>
          </w:r>
        </w:p>
        <w:p w14:paraId="21EC49F7" w14:textId="77777777" w:rsidR="00E31C1E" w:rsidRDefault="00E31C1E" w:rsidP="00E31C1E">
          <w:pPr>
            <w:pStyle w:val="CitaviBibliographyEntry"/>
          </w:pPr>
          <w:bookmarkStart w:id="103" w:name="_CTVL00107aa70ffdaee4fbf8ff96c23926d5252"/>
          <w:r>
            <w:t xml:space="preserve">Li, J., Chen, X., </w:t>
          </w:r>
          <w:proofErr w:type="spellStart"/>
          <w:r>
            <w:t>Hovy</w:t>
          </w:r>
          <w:proofErr w:type="spellEnd"/>
          <w:r>
            <w:t xml:space="preserve">, E., &amp; </w:t>
          </w:r>
          <w:proofErr w:type="spellStart"/>
          <w:r>
            <w:t>Jurafsky</w:t>
          </w:r>
          <w:proofErr w:type="spellEnd"/>
          <w:r>
            <w:t xml:space="preserve">, D. (2016, June). Visualizing and understanding neural models in </w:t>
          </w:r>
          <w:proofErr w:type="spellStart"/>
          <w:r>
            <w:t>nlp</w:t>
          </w:r>
          <w:proofErr w:type="spellEnd"/>
          <w:r>
            <w:t>.</w:t>
          </w:r>
          <w:bookmarkEnd w:id="103"/>
          <w:r>
            <w:t xml:space="preserve"> </w:t>
          </w:r>
          <w:r w:rsidRPr="00E31C1E">
            <w:rPr>
              <w:i/>
            </w:rPr>
            <w:t>Proceedings of the 2016 Conference of the North American Chapter of the Association for Computational Linguistics: Human Language Technologies</w:t>
          </w:r>
          <w:r w:rsidRPr="00E31C1E">
            <w:t>, 681–691. https://doi.org/10.18653/v1/N16-1082</w:t>
          </w:r>
        </w:p>
        <w:p w14:paraId="6AC0C811" w14:textId="77777777" w:rsidR="00E31C1E" w:rsidRDefault="00E31C1E" w:rsidP="00E31C1E">
          <w:pPr>
            <w:pStyle w:val="CitaviBibliographyEntry"/>
          </w:pPr>
          <w:bookmarkStart w:id="104" w:name="_CTVL001f0bb561c7c4444e19981046d101fcec6"/>
          <w:r>
            <w:t xml:space="preserve">Lin, Z., Feng, M., Santos, C. N. d., Yu, M., Xiang, B., Zhou, B., &amp; </w:t>
          </w:r>
          <w:proofErr w:type="spellStart"/>
          <w:r>
            <w:t>Bengio</w:t>
          </w:r>
          <w:proofErr w:type="spellEnd"/>
          <w:r>
            <w:t>, Y. (2017, March 9).</w:t>
          </w:r>
          <w:bookmarkEnd w:id="104"/>
          <w:r>
            <w:t xml:space="preserve"> </w:t>
          </w:r>
          <w:r w:rsidRPr="00E31C1E">
            <w:rPr>
              <w:i/>
            </w:rPr>
            <w:t>A Structured Self-attentive Sentence Embedding</w:t>
          </w:r>
          <w:r w:rsidRPr="00E31C1E">
            <w:t xml:space="preserve">. http://arxiv.org/pdf/1703.03130v1 </w:t>
          </w:r>
        </w:p>
        <w:p w14:paraId="27335501" w14:textId="77777777" w:rsidR="00E31C1E" w:rsidRDefault="00E31C1E" w:rsidP="00E31C1E">
          <w:pPr>
            <w:pStyle w:val="CitaviBibliographyEntry"/>
          </w:pPr>
          <w:bookmarkStart w:id="105" w:name="_CTVL0015478cdb7f0994a55b419a5eb0bc11286"/>
          <w:r>
            <w:t xml:space="preserve">Liu, Y., Ott, M., Goyal, N., Du </w:t>
          </w:r>
          <w:proofErr w:type="spellStart"/>
          <w:r>
            <w:t>Jingfei</w:t>
          </w:r>
          <w:proofErr w:type="spellEnd"/>
          <w:r>
            <w:t xml:space="preserve">, Joshi, M., Chen, D., Levy, O., Lewis, M., </w:t>
          </w:r>
          <w:proofErr w:type="spellStart"/>
          <w:r>
            <w:t>Zettlemoyer</w:t>
          </w:r>
          <w:proofErr w:type="spellEnd"/>
          <w:r>
            <w:t xml:space="preserve">, L., &amp; </w:t>
          </w:r>
          <w:proofErr w:type="spellStart"/>
          <w:r>
            <w:t>Stoyanov</w:t>
          </w:r>
          <w:proofErr w:type="spellEnd"/>
          <w:r>
            <w:t>, V. (2019, July 26).</w:t>
          </w:r>
          <w:bookmarkEnd w:id="105"/>
          <w:r>
            <w:t xml:space="preserve"> </w:t>
          </w:r>
          <w:proofErr w:type="spellStart"/>
          <w:r w:rsidRPr="00E31C1E">
            <w:rPr>
              <w:i/>
            </w:rPr>
            <w:t>RoBERTa</w:t>
          </w:r>
          <w:proofErr w:type="spellEnd"/>
          <w:r w:rsidRPr="00E31C1E">
            <w:rPr>
              <w:i/>
            </w:rPr>
            <w:t>: A Robustly Optimized BERT Pretraining Approach</w:t>
          </w:r>
          <w:r w:rsidRPr="00E31C1E">
            <w:t xml:space="preserve">. http://arxiv.org/pdf/1907.11692v1 </w:t>
          </w:r>
        </w:p>
        <w:p w14:paraId="2373F8B0" w14:textId="77777777" w:rsidR="00E31C1E" w:rsidRDefault="00E31C1E" w:rsidP="00E31C1E">
          <w:pPr>
            <w:pStyle w:val="CitaviBibliographyEntry"/>
          </w:pPr>
          <w:bookmarkStart w:id="106" w:name="_CTVL0017132bb50ae734284b048f9ef69e2cd6e"/>
          <w:r>
            <w:t>Liu, Z., Lin, W., Shi, Y., &amp; Zhao, J. (2021). A Robustly Optimized BERT Pre-training Approach with Post-training. In S. Li, M. Sun, Y. Liu, H. Wu, L. Kang, W. Che, S. He, &amp; G. Rao (Eds.),</w:t>
          </w:r>
          <w:bookmarkEnd w:id="106"/>
          <w:r>
            <w:t xml:space="preserve"> </w:t>
          </w:r>
          <w:r w:rsidRPr="00E31C1E">
            <w:rPr>
              <w:i/>
            </w:rPr>
            <w:t xml:space="preserve">Lecture Notes in Computer Science. Chinese Computational </w:t>
          </w:r>
          <w:r w:rsidRPr="00E31C1E">
            <w:rPr>
              <w:i/>
            </w:rPr>
            <w:lastRenderedPageBreak/>
            <w:t xml:space="preserve">Linguistics </w:t>
          </w:r>
          <w:r w:rsidRPr="00E31C1E">
            <w:t>(Vol. 12869, pp. 471–484). Springer International Publishing. https://doi.org/10.1007/978-3-030-84186-7_31</w:t>
          </w:r>
        </w:p>
        <w:p w14:paraId="6C4567B7" w14:textId="77777777" w:rsidR="00E31C1E" w:rsidRDefault="00E31C1E" w:rsidP="00E31C1E">
          <w:pPr>
            <w:pStyle w:val="CitaviBibliographyEntry"/>
          </w:pPr>
          <w:bookmarkStart w:id="107" w:name="_CTVL00113d786617c9e4fbca767ab10ecd67202"/>
          <w:r>
            <w:t>Luong, M.-T., Pham, H., &amp; Manning, C. D. (2015, August 17).</w:t>
          </w:r>
          <w:bookmarkEnd w:id="107"/>
          <w:r>
            <w:t xml:space="preserve"> </w:t>
          </w:r>
          <w:r w:rsidRPr="00E31C1E">
            <w:rPr>
              <w:i/>
            </w:rPr>
            <w:t>Effective Approaches to Attention-based Neural Machine Translation</w:t>
          </w:r>
          <w:r w:rsidRPr="00E31C1E">
            <w:t xml:space="preserve">. http://arxiv.org/pdf/1508.04025v5 </w:t>
          </w:r>
        </w:p>
        <w:p w14:paraId="3557E9AD" w14:textId="77777777" w:rsidR="00E31C1E" w:rsidRDefault="00E31C1E" w:rsidP="00E31C1E">
          <w:pPr>
            <w:pStyle w:val="CitaviBibliographyEntry"/>
          </w:pPr>
          <w:bookmarkStart w:id="108" w:name="_CTVL0011b309cced82e4be6a3fa2be7179ed931"/>
          <w:r>
            <w:t xml:space="preserve">Marin, J., Biswas, A., </w:t>
          </w:r>
          <w:proofErr w:type="spellStart"/>
          <w:r>
            <w:t>Ofli</w:t>
          </w:r>
          <w:proofErr w:type="spellEnd"/>
          <w:r>
            <w:t xml:space="preserve">, F., Hynes, N., Salvador, A., </w:t>
          </w:r>
          <w:proofErr w:type="spellStart"/>
          <w:r>
            <w:t>Aytar</w:t>
          </w:r>
          <w:proofErr w:type="spellEnd"/>
          <w:r>
            <w:t>, Y., Weber, I., &amp; Torralba, A. (2019). Recipe1m+: A Dataset for Learning Cross-Modal Embeddings for Cooking Recipes and Food Images.</w:t>
          </w:r>
          <w:bookmarkEnd w:id="108"/>
          <w:r>
            <w:t xml:space="preserve"> </w:t>
          </w:r>
          <w:r w:rsidRPr="00E31C1E">
            <w:rPr>
              <w:i/>
            </w:rPr>
            <w:t>IEEE Transactions on Pattern Analysis and Machine Intelligence</w:t>
          </w:r>
          <w:r w:rsidRPr="00E31C1E">
            <w:t xml:space="preserve">, </w:t>
          </w:r>
          <w:r w:rsidRPr="00E31C1E">
            <w:rPr>
              <w:i/>
            </w:rPr>
            <w:t>43</w:t>
          </w:r>
          <w:r w:rsidRPr="00E31C1E">
            <w:t>(1), 187–203. https://doi.org/10.1109/TPAMI.2019.2927476</w:t>
          </w:r>
        </w:p>
        <w:p w14:paraId="2D41596A" w14:textId="77777777" w:rsidR="00E31C1E" w:rsidRDefault="00E31C1E" w:rsidP="00E31C1E">
          <w:pPr>
            <w:pStyle w:val="CitaviBibliographyEntry"/>
          </w:pPr>
          <w:bookmarkStart w:id="109" w:name="_CTVL00116b52752066a41a08a910244ef5be6d6"/>
          <w:r>
            <w:t>McCormick, C. (2020, March 10).</w:t>
          </w:r>
          <w:bookmarkEnd w:id="109"/>
          <w:r>
            <w:t xml:space="preserve"> </w:t>
          </w:r>
          <w:r w:rsidRPr="00E31C1E">
            <w:rPr>
              <w:i/>
            </w:rPr>
            <w:t>Question Answering with a Fine-Tuned BERT</w:t>
          </w:r>
          <w:r w:rsidRPr="00E31C1E">
            <w:t>. https://mccormickml.com/2020/03/10/question-answering-with-a-fine-tuned-BERT/</w:t>
          </w:r>
        </w:p>
        <w:p w14:paraId="47AF6229" w14:textId="77777777" w:rsidR="00E31C1E" w:rsidRDefault="00E31C1E" w:rsidP="00E31C1E">
          <w:pPr>
            <w:pStyle w:val="CitaviBibliographyEntry"/>
          </w:pPr>
          <w:bookmarkStart w:id="110" w:name="_CTVL00142ce2f6e57b44203a4ab18737e6d1ff6"/>
          <w:proofErr w:type="spellStart"/>
          <w:r>
            <w:t>McTear</w:t>
          </w:r>
          <w:proofErr w:type="spellEnd"/>
          <w:r>
            <w:t>, M. (2020). Conversational AI: Dialogue Systems, Conversational Agents, and Chatbots.</w:t>
          </w:r>
          <w:bookmarkEnd w:id="110"/>
          <w:r>
            <w:t xml:space="preserve"> </w:t>
          </w:r>
          <w:r w:rsidRPr="00E31C1E">
            <w:rPr>
              <w:i/>
            </w:rPr>
            <w:t>Synthesis Lectures on Human Language Technologies</w:t>
          </w:r>
          <w:r w:rsidRPr="00E31C1E">
            <w:t xml:space="preserve">, </w:t>
          </w:r>
          <w:r w:rsidRPr="00E31C1E">
            <w:rPr>
              <w:i/>
            </w:rPr>
            <w:t>13</w:t>
          </w:r>
          <w:r w:rsidRPr="00E31C1E">
            <w:t>(3), 1–251. https://doi.org/10.2200/S01060ED1V01Y202010HLT048</w:t>
          </w:r>
        </w:p>
        <w:p w14:paraId="73180169" w14:textId="77777777" w:rsidR="00E31C1E" w:rsidRDefault="00E31C1E" w:rsidP="00E31C1E">
          <w:pPr>
            <w:pStyle w:val="CitaviBibliographyEntry"/>
          </w:pPr>
          <w:bookmarkStart w:id="111" w:name="_CTVL001db22ca9f6a91419c85974c1e3905290c"/>
          <w:proofErr w:type="spellStart"/>
          <w:r>
            <w:t>Merity</w:t>
          </w:r>
          <w:proofErr w:type="spellEnd"/>
          <w:r>
            <w:t xml:space="preserve">, S., </w:t>
          </w:r>
          <w:proofErr w:type="spellStart"/>
          <w:r>
            <w:t>Xiong</w:t>
          </w:r>
          <w:proofErr w:type="spellEnd"/>
          <w:r>
            <w:t xml:space="preserve">, C., Bradbury, J., &amp; </w:t>
          </w:r>
          <w:proofErr w:type="spellStart"/>
          <w:r>
            <w:t>Socher</w:t>
          </w:r>
          <w:proofErr w:type="spellEnd"/>
          <w:r>
            <w:t>, R. (2016, September 26).</w:t>
          </w:r>
          <w:bookmarkEnd w:id="111"/>
          <w:r>
            <w:t xml:space="preserve"> </w:t>
          </w:r>
          <w:r w:rsidRPr="00E31C1E">
            <w:rPr>
              <w:i/>
            </w:rPr>
            <w:t>Pointer Sentinel Mixture Models</w:t>
          </w:r>
          <w:r w:rsidRPr="00E31C1E">
            <w:t xml:space="preserve">. http://arxiv.org/pdf/1609.07843v1 </w:t>
          </w:r>
        </w:p>
        <w:p w14:paraId="47982284" w14:textId="77777777" w:rsidR="00E31C1E" w:rsidRDefault="00E31C1E" w:rsidP="00E31C1E">
          <w:pPr>
            <w:pStyle w:val="CitaviBibliographyEntry"/>
          </w:pPr>
          <w:bookmarkStart w:id="112" w:name="_CTVL001d2b8d663a33d41be8054fa67be122288"/>
          <w:proofErr w:type="spellStart"/>
          <w:r>
            <w:t>Mikolov</w:t>
          </w:r>
          <w:proofErr w:type="spellEnd"/>
          <w:r>
            <w:t xml:space="preserve">, T., Chen, K., </w:t>
          </w:r>
          <w:proofErr w:type="spellStart"/>
          <w:r>
            <w:t>Corrado</w:t>
          </w:r>
          <w:proofErr w:type="spellEnd"/>
          <w:r>
            <w:t>, G., &amp; Dean, J. (2013, January 16).</w:t>
          </w:r>
          <w:bookmarkEnd w:id="112"/>
          <w:r>
            <w:t xml:space="preserve"> </w:t>
          </w:r>
          <w:r w:rsidRPr="00E31C1E">
            <w:rPr>
              <w:i/>
            </w:rPr>
            <w:t>Efficient Estimation of Word Representations in Vector Space</w:t>
          </w:r>
          <w:r w:rsidRPr="00E31C1E">
            <w:t xml:space="preserve">. http://arxiv.org/pdf/1301.3781v3 </w:t>
          </w:r>
        </w:p>
        <w:p w14:paraId="495C28B6" w14:textId="77777777" w:rsidR="00E31C1E" w:rsidRDefault="00E31C1E" w:rsidP="00E31C1E">
          <w:pPr>
            <w:pStyle w:val="CitaviBibliographyEntry"/>
          </w:pPr>
          <w:bookmarkStart w:id="113" w:name="_CTVL0018f198b8bcd714c4b9bf84e74ea78bf05"/>
          <w:proofErr w:type="spellStart"/>
          <w:r>
            <w:t>Mikolov</w:t>
          </w:r>
          <w:proofErr w:type="spellEnd"/>
          <w:r>
            <w:t xml:space="preserve">, T., </w:t>
          </w:r>
          <w:proofErr w:type="spellStart"/>
          <w:r>
            <w:t>Sutskever</w:t>
          </w:r>
          <w:proofErr w:type="spellEnd"/>
          <w:r>
            <w:t xml:space="preserve">, I., Chen, K., </w:t>
          </w:r>
          <w:proofErr w:type="spellStart"/>
          <w:r>
            <w:t>Corrado</w:t>
          </w:r>
          <w:proofErr w:type="spellEnd"/>
          <w:r>
            <w:t>, G. S., &amp; Dean, J. (2013). Distributed representations of words and phrases and their compositionality.</w:t>
          </w:r>
          <w:bookmarkEnd w:id="113"/>
          <w:r>
            <w:t xml:space="preserve"> </w:t>
          </w:r>
          <w:r w:rsidRPr="00E31C1E">
            <w:rPr>
              <w:i/>
            </w:rPr>
            <w:t>Advances in Neural Information Processing Systems</w:t>
          </w:r>
          <w:r w:rsidRPr="00E31C1E">
            <w:t xml:space="preserve">, </w:t>
          </w:r>
          <w:r w:rsidRPr="00E31C1E">
            <w:rPr>
              <w:i/>
            </w:rPr>
            <w:t>26</w:t>
          </w:r>
          <w:r w:rsidRPr="00E31C1E">
            <w:t>.</w:t>
          </w:r>
        </w:p>
        <w:p w14:paraId="024965CB" w14:textId="77777777" w:rsidR="00E31C1E" w:rsidRDefault="00E31C1E" w:rsidP="00E31C1E">
          <w:pPr>
            <w:pStyle w:val="CitaviBibliographyEntry"/>
          </w:pPr>
          <w:bookmarkStart w:id="114" w:name="_CTVL001a5cf749ca5dd4514878303808e4713da"/>
          <w:proofErr w:type="spellStart"/>
          <w:r>
            <w:t>Nallapati</w:t>
          </w:r>
          <w:proofErr w:type="spellEnd"/>
          <w:r>
            <w:t xml:space="preserve">, R., Xiang, B., &amp; Zhou, B. (2016). Sequence-to-sequence </w:t>
          </w:r>
          <w:proofErr w:type="spellStart"/>
          <w:r>
            <w:t>rnns</w:t>
          </w:r>
          <w:proofErr w:type="spellEnd"/>
          <w:r>
            <w:t xml:space="preserve"> for text summarization.</w:t>
          </w:r>
        </w:p>
        <w:p w14:paraId="73CAA6D6" w14:textId="77777777" w:rsidR="00E31C1E" w:rsidRDefault="00E31C1E" w:rsidP="00E31C1E">
          <w:pPr>
            <w:pStyle w:val="CitaviBibliographyEntry"/>
          </w:pPr>
          <w:bookmarkStart w:id="115" w:name="_CTVL001f9dde694b67141c48b1846218693253b"/>
          <w:bookmarkEnd w:id="114"/>
          <w:r>
            <w:t xml:space="preserve">Ni, L., Lu, C., Liu, N., &amp; Liu, J. (2017). MANDY: Towards a Smart Primary Care Chatbot Application. In J. Chen, T. </w:t>
          </w:r>
          <w:proofErr w:type="spellStart"/>
          <w:r>
            <w:t>Theeramunkong</w:t>
          </w:r>
          <w:proofErr w:type="spellEnd"/>
          <w:r>
            <w:t xml:space="preserve">, T. </w:t>
          </w:r>
          <w:proofErr w:type="spellStart"/>
          <w:r>
            <w:t>Supnithi</w:t>
          </w:r>
          <w:proofErr w:type="spellEnd"/>
          <w:r>
            <w:t>, &amp; X. Tang (Eds.),</w:t>
          </w:r>
          <w:bookmarkEnd w:id="115"/>
          <w:r>
            <w:t xml:space="preserve"> </w:t>
          </w:r>
          <w:r w:rsidRPr="00E31C1E">
            <w:rPr>
              <w:i/>
            </w:rPr>
            <w:t xml:space="preserve">Communications in Computer and Information Science. Knowledge and Systems Sciences </w:t>
          </w:r>
          <w:r w:rsidRPr="00E31C1E">
            <w:t>(Vol. 780, pp. 38–52). Springer Singapore. https://doi.org/10.1007/978-981-10-6989-5_4</w:t>
          </w:r>
        </w:p>
        <w:p w14:paraId="37637654" w14:textId="77777777" w:rsidR="00E31C1E" w:rsidRDefault="00E31C1E" w:rsidP="00E31C1E">
          <w:pPr>
            <w:pStyle w:val="CitaviBibliographyEntry"/>
          </w:pPr>
          <w:bookmarkStart w:id="116" w:name="_CTVL001917ba81731b54dc590a312f66b30f355"/>
          <w:proofErr w:type="spellStart"/>
          <w:r>
            <w:t>Nimavat</w:t>
          </w:r>
          <w:proofErr w:type="spellEnd"/>
          <w:r>
            <w:t xml:space="preserve">, K., &amp; </w:t>
          </w:r>
          <w:proofErr w:type="spellStart"/>
          <w:r>
            <w:t>Champaneria</w:t>
          </w:r>
          <w:proofErr w:type="spellEnd"/>
          <w:r>
            <w:t xml:space="preserve">, T. (2017). Chatbots: An overview types, architecture, </w:t>
          </w:r>
          <w:proofErr w:type="gramStart"/>
          <w:r>
            <w:t>tools</w:t>
          </w:r>
          <w:proofErr w:type="gramEnd"/>
          <w:r>
            <w:t xml:space="preserve"> and future possibilities.</w:t>
          </w:r>
          <w:bookmarkEnd w:id="116"/>
          <w:r>
            <w:t xml:space="preserve"> </w:t>
          </w:r>
          <w:r w:rsidRPr="00E31C1E">
            <w:rPr>
              <w:i/>
            </w:rPr>
            <w:t>Int. J. Sci. Res. Dev</w:t>
          </w:r>
          <w:r w:rsidRPr="00E31C1E">
            <w:t xml:space="preserve">, </w:t>
          </w:r>
          <w:r w:rsidRPr="00E31C1E">
            <w:rPr>
              <w:i/>
            </w:rPr>
            <w:t>5</w:t>
          </w:r>
          <w:r w:rsidRPr="00E31C1E">
            <w:t>(7), 1019–1024.</w:t>
          </w:r>
        </w:p>
        <w:p w14:paraId="74A724C1" w14:textId="77777777" w:rsidR="00E31C1E" w:rsidRDefault="00E31C1E" w:rsidP="00E31C1E">
          <w:pPr>
            <w:pStyle w:val="CitaviBibliographyEntry"/>
          </w:pPr>
          <w:bookmarkStart w:id="117" w:name="_CTVL001190aa82fbe8b4aa1924d43017c4cee30"/>
          <w:proofErr w:type="spellStart"/>
          <w:r>
            <w:t>Oinkina</w:t>
          </w:r>
          <w:proofErr w:type="spellEnd"/>
          <w:r>
            <w:t>. (2015).</w:t>
          </w:r>
          <w:bookmarkEnd w:id="117"/>
          <w:r>
            <w:t xml:space="preserve"> </w:t>
          </w:r>
          <w:r w:rsidRPr="00E31C1E">
            <w:rPr>
              <w:i/>
            </w:rPr>
            <w:t>Understanding LSTM Networks</w:t>
          </w:r>
          <w:r w:rsidRPr="00E31C1E">
            <w:t>. https://colah.github.io/posts/2015-08-Understanding-LSTMs/</w:t>
          </w:r>
        </w:p>
        <w:p w14:paraId="36791262" w14:textId="77777777" w:rsidR="00E31C1E" w:rsidRDefault="00E31C1E" w:rsidP="00E31C1E">
          <w:pPr>
            <w:pStyle w:val="CitaviBibliographyEntry"/>
          </w:pPr>
          <w:bookmarkStart w:id="118" w:name="_CTVL0014e4e937d13fa4fe19b1ed86cfd27f38a"/>
          <w:r>
            <w:lastRenderedPageBreak/>
            <w:t>Pan, S. J., &amp; Yang, Q. (2010). A Survey on Transfer Learning.</w:t>
          </w:r>
          <w:bookmarkEnd w:id="118"/>
          <w:r>
            <w:t xml:space="preserve"> </w:t>
          </w:r>
          <w:r w:rsidRPr="00E31C1E">
            <w:rPr>
              <w:i/>
            </w:rPr>
            <w:t>IEEE Transactions on Knowledge and Data Engineering</w:t>
          </w:r>
          <w:r w:rsidRPr="00E31C1E">
            <w:t xml:space="preserve">, </w:t>
          </w:r>
          <w:r w:rsidRPr="00E31C1E">
            <w:rPr>
              <w:i/>
            </w:rPr>
            <w:t>22</w:t>
          </w:r>
          <w:r w:rsidRPr="00E31C1E">
            <w:t>(10), 1345–1359. https://doi.org/10.1109/TKDE.2009.191</w:t>
          </w:r>
        </w:p>
        <w:p w14:paraId="04E9DCCE" w14:textId="77777777" w:rsidR="00E31C1E" w:rsidRDefault="00E31C1E" w:rsidP="00E31C1E">
          <w:pPr>
            <w:pStyle w:val="CitaviBibliographyEntry"/>
          </w:pPr>
          <w:bookmarkStart w:id="119" w:name="_CTVL001f76278c06ff744d8b0bb5c1d15ed7627"/>
          <w:r>
            <w:t xml:space="preserve">Parikh, A. P., </w:t>
          </w:r>
          <w:proofErr w:type="spellStart"/>
          <w:r>
            <w:t>Täckström</w:t>
          </w:r>
          <w:proofErr w:type="spellEnd"/>
          <w:r>
            <w:t xml:space="preserve">, O., Das, D., &amp; </w:t>
          </w:r>
          <w:proofErr w:type="spellStart"/>
          <w:r>
            <w:t>Uszkoreit</w:t>
          </w:r>
          <w:proofErr w:type="spellEnd"/>
          <w:r>
            <w:t>, J. (2016, June 6).</w:t>
          </w:r>
          <w:bookmarkEnd w:id="119"/>
          <w:r>
            <w:t xml:space="preserve"> </w:t>
          </w:r>
          <w:r w:rsidRPr="00E31C1E">
            <w:rPr>
              <w:i/>
            </w:rPr>
            <w:t>A Decomposable Attention Model for Natural Language Inference</w:t>
          </w:r>
          <w:r w:rsidRPr="00E31C1E">
            <w:t xml:space="preserve">. http://arxiv.org/pdf/1606.01933v2 </w:t>
          </w:r>
        </w:p>
        <w:p w14:paraId="21C34BEA" w14:textId="77777777" w:rsidR="00E31C1E" w:rsidRDefault="00E31C1E" w:rsidP="00E31C1E">
          <w:pPr>
            <w:pStyle w:val="CitaviBibliographyEntry"/>
          </w:pPr>
          <w:bookmarkStart w:id="120" w:name="_CTVL001364f13859d324381b5de23812eaa6c08"/>
          <w:r>
            <w:t xml:space="preserve">Paulus, R., </w:t>
          </w:r>
          <w:proofErr w:type="spellStart"/>
          <w:r>
            <w:t>Xiong</w:t>
          </w:r>
          <w:proofErr w:type="spellEnd"/>
          <w:r>
            <w:t xml:space="preserve">, C., &amp; </w:t>
          </w:r>
          <w:proofErr w:type="spellStart"/>
          <w:r>
            <w:t>Socher</w:t>
          </w:r>
          <w:proofErr w:type="spellEnd"/>
          <w:r>
            <w:t>, R. (2017, May 11).</w:t>
          </w:r>
          <w:bookmarkEnd w:id="120"/>
          <w:r>
            <w:t xml:space="preserve"> </w:t>
          </w:r>
          <w:r w:rsidRPr="00E31C1E">
            <w:rPr>
              <w:i/>
            </w:rPr>
            <w:t>A Deep Reinforced Model for Abstractive Summarization</w:t>
          </w:r>
          <w:r w:rsidRPr="00E31C1E">
            <w:t xml:space="preserve">. http://arxiv.org/pdf/1705.04304v3 </w:t>
          </w:r>
        </w:p>
        <w:p w14:paraId="529A58B3" w14:textId="77777777" w:rsidR="00E31C1E" w:rsidRDefault="00E31C1E" w:rsidP="00E31C1E">
          <w:pPr>
            <w:pStyle w:val="CitaviBibliographyEntry"/>
          </w:pPr>
          <w:bookmarkStart w:id="121" w:name="_CTVL001da76048b99b84c7d952c44a7c09b2d1d"/>
          <w:r>
            <w:t xml:space="preserve">Pellegrini, C., </w:t>
          </w:r>
          <w:proofErr w:type="spellStart"/>
          <w:r>
            <w:t>Özsoy</w:t>
          </w:r>
          <w:proofErr w:type="spellEnd"/>
          <w:r>
            <w:t xml:space="preserve">, E., </w:t>
          </w:r>
          <w:proofErr w:type="spellStart"/>
          <w:r>
            <w:t>Wintergerst</w:t>
          </w:r>
          <w:proofErr w:type="spellEnd"/>
          <w:r>
            <w:t>, M., &amp; Groh, G. (2021, February 11–13). Exploiting Food Embeddings for Ingredient Substitution. In</w:t>
          </w:r>
          <w:bookmarkEnd w:id="121"/>
          <w:r>
            <w:t xml:space="preserve"> </w:t>
          </w:r>
          <w:r w:rsidRPr="00E31C1E">
            <w:rPr>
              <w:i/>
            </w:rPr>
            <w:t xml:space="preserve">Proceedings of the 14th International Joint Conference on Biomedical Engineering Systems and Technologies </w:t>
          </w:r>
          <w:r w:rsidRPr="00E31C1E">
            <w:t>(pp. 67–77). SCITEPRESS - Science and Technology Publications. https://doi.org/10.5220/0010202000670077</w:t>
          </w:r>
        </w:p>
        <w:p w14:paraId="0480E05C" w14:textId="77777777" w:rsidR="00E31C1E" w:rsidRDefault="00E31C1E" w:rsidP="00E31C1E">
          <w:pPr>
            <w:pStyle w:val="CitaviBibliographyEntry"/>
          </w:pPr>
          <w:bookmarkStart w:id="122" w:name="_CTVL001dab7c42edd424bfda1af331d165e506a"/>
          <w:r>
            <w:t xml:space="preserve">Pennington, J., </w:t>
          </w:r>
          <w:proofErr w:type="spellStart"/>
          <w:r>
            <w:t>Socher</w:t>
          </w:r>
          <w:proofErr w:type="spellEnd"/>
          <w:r>
            <w:t>, R., &amp; Manning, C. (2014, October). Glove: Global Vectors for Word Representation.</w:t>
          </w:r>
          <w:bookmarkEnd w:id="122"/>
          <w:r>
            <w:t xml:space="preserve"> </w:t>
          </w:r>
          <w:r w:rsidRPr="00E31C1E">
            <w:rPr>
              <w:i/>
            </w:rPr>
            <w:t>Proceedings of the 2014 Conference on Empirical Methods in Natural Language Processing (EMNLP)</w:t>
          </w:r>
          <w:r w:rsidRPr="00E31C1E">
            <w:t>, 1532–1543. https://doi.org/10.3115/v1/D14-1162</w:t>
          </w:r>
        </w:p>
        <w:p w14:paraId="28F77A01" w14:textId="77777777" w:rsidR="00E31C1E" w:rsidRDefault="00E31C1E" w:rsidP="00E31C1E">
          <w:pPr>
            <w:pStyle w:val="CitaviBibliographyEntry"/>
          </w:pPr>
          <w:bookmarkStart w:id="123" w:name="_CTVL00115a3805214c34fefbad2976c674b3129"/>
          <w:r>
            <w:t xml:space="preserve">Peters, M. E., Neumann, M., </w:t>
          </w:r>
          <w:proofErr w:type="spellStart"/>
          <w:r>
            <w:t>Iyyer</w:t>
          </w:r>
          <w:proofErr w:type="spellEnd"/>
          <w:r>
            <w:t xml:space="preserve">, M., Gardner, M., Clark, C., Lee, K., &amp; </w:t>
          </w:r>
          <w:proofErr w:type="spellStart"/>
          <w:r>
            <w:t>Zettlemoyer</w:t>
          </w:r>
          <w:proofErr w:type="spellEnd"/>
          <w:r>
            <w:t>, L. (2018, February 15).</w:t>
          </w:r>
          <w:bookmarkEnd w:id="123"/>
          <w:r>
            <w:t xml:space="preserve"> </w:t>
          </w:r>
          <w:r w:rsidRPr="00E31C1E">
            <w:rPr>
              <w:i/>
            </w:rPr>
            <w:t>Deep contextualized word representations</w:t>
          </w:r>
          <w:r w:rsidRPr="00E31C1E">
            <w:t xml:space="preserve">. http://arxiv.org/pdf/1802.05365v2 </w:t>
          </w:r>
        </w:p>
        <w:p w14:paraId="7013D40C" w14:textId="77777777" w:rsidR="00E31C1E" w:rsidRDefault="00E31C1E" w:rsidP="00E31C1E">
          <w:pPr>
            <w:pStyle w:val="CitaviBibliographyEntry"/>
          </w:pPr>
          <w:bookmarkStart w:id="124" w:name="_CTVL0014e4fd1da2a8441f1bdad70c078f28539"/>
          <w:proofErr w:type="spellStart"/>
          <w:r>
            <w:t>Popovski</w:t>
          </w:r>
          <w:proofErr w:type="spellEnd"/>
          <w:r>
            <w:t xml:space="preserve">, G., </w:t>
          </w:r>
          <w:proofErr w:type="spellStart"/>
          <w:r>
            <w:t>Kochev</w:t>
          </w:r>
          <w:proofErr w:type="spellEnd"/>
          <w:r>
            <w:t xml:space="preserve">, S., </w:t>
          </w:r>
          <w:proofErr w:type="spellStart"/>
          <w:r>
            <w:t>Korousic</w:t>
          </w:r>
          <w:proofErr w:type="spellEnd"/>
          <w:r>
            <w:t xml:space="preserve">-Seljak, B., &amp; </w:t>
          </w:r>
          <w:proofErr w:type="spellStart"/>
          <w:r>
            <w:t>Eftimov</w:t>
          </w:r>
          <w:proofErr w:type="spellEnd"/>
          <w:r>
            <w:t xml:space="preserve">, T. (2019, February). </w:t>
          </w:r>
          <w:proofErr w:type="spellStart"/>
          <w:r>
            <w:t>FoodIE</w:t>
          </w:r>
          <w:proofErr w:type="spellEnd"/>
          <w:r>
            <w:t>: A Rule-based Named-entity Recognition Method for Food Information Extraction.</w:t>
          </w:r>
          <w:bookmarkEnd w:id="124"/>
          <w:r>
            <w:t xml:space="preserve"> </w:t>
          </w:r>
          <w:r w:rsidRPr="00E31C1E">
            <w:rPr>
              <w:i/>
            </w:rPr>
            <w:t>ICPRAM</w:t>
          </w:r>
          <w:r w:rsidRPr="00E31C1E">
            <w:t>, 915–922.</w:t>
          </w:r>
        </w:p>
        <w:p w14:paraId="1414D408" w14:textId="77777777" w:rsidR="00E31C1E" w:rsidRDefault="00E31C1E" w:rsidP="00E31C1E">
          <w:pPr>
            <w:pStyle w:val="CitaviBibliographyEntry"/>
          </w:pPr>
          <w:bookmarkStart w:id="125" w:name="_CTVL0019304e7cae7ea4b6ba87edd0b4688d96c"/>
          <w:proofErr w:type="spellStart"/>
          <w:r>
            <w:t>Popovski</w:t>
          </w:r>
          <w:proofErr w:type="spellEnd"/>
          <w:r>
            <w:t xml:space="preserve">, G., </w:t>
          </w:r>
          <w:proofErr w:type="spellStart"/>
          <w:r>
            <w:t>Koroušić</w:t>
          </w:r>
          <w:proofErr w:type="spellEnd"/>
          <w:r>
            <w:t xml:space="preserve"> Seljak, B., &amp; </w:t>
          </w:r>
          <w:proofErr w:type="spellStart"/>
          <w:r>
            <w:t>Eftimov</w:t>
          </w:r>
          <w:proofErr w:type="spellEnd"/>
          <w:r>
            <w:t>, T. (2019).</w:t>
          </w:r>
          <w:bookmarkEnd w:id="125"/>
          <w:r>
            <w:t xml:space="preserve"> </w:t>
          </w:r>
          <w:proofErr w:type="spellStart"/>
          <w:r w:rsidRPr="00E31C1E">
            <w:rPr>
              <w:i/>
            </w:rPr>
            <w:t>Foodontomap</w:t>
          </w:r>
          <w:proofErr w:type="spellEnd"/>
          <w:r w:rsidRPr="00E31C1E">
            <w:rPr>
              <w:i/>
            </w:rPr>
            <w:t xml:space="preserve">: Linking Food Concepts across different Food Ontologies. </w:t>
          </w:r>
          <w:r w:rsidRPr="00E31C1E">
            <w:t>https://doi.org/10.5281/zenodo.2635437</w:t>
          </w:r>
        </w:p>
        <w:p w14:paraId="6EDD3C50" w14:textId="77777777" w:rsidR="00E31C1E" w:rsidRDefault="00E31C1E" w:rsidP="00E31C1E">
          <w:pPr>
            <w:pStyle w:val="CitaviBibliographyEntry"/>
          </w:pPr>
          <w:bookmarkStart w:id="126" w:name="_CTVL001c3b08f78b1d840c5af00799e9c590744"/>
          <w:proofErr w:type="spellStart"/>
          <w:r>
            <w:t>Popovski</w:t>
          </w:r>
          <w:proofErr w:type="spellEnd"/>
          <w:r>
            <w:t xml:space="preserve">, G., Seljak, B. K., &amp; </w:t>
          </w:r>
          <w:proofErr w:type="spellStart"/>
          <w:r>
            <w:t>Eftimov</w:t>
          </w:r>
          <w:proofErr w:type="spellEnd"/>
          <w:r>
            <w:t xml:space="preserve">, T. (2019). </w:t>
          </w:r>
          <w:proofErr w:type="spellStart"/>
          <w:r>
            <w:t>Foodbase</w:t>
          </w:r>
          <w:proofErr w:type="spellEnd"/>
          <w:r>
            <w:t xml:space="preserve"> corpus: A new resource of annotated food entities.</w:t>
          </w:r>
          <w:bookmarkEnd w:id="126"/>
          <w:r>
            <w:t xml:space="preserve"> </w:t>
          </w:r>
          <w:r w:rsidRPr="00E31C1E">
            <w:rPr>
              <w:i/>
            </w:rPr>
            <w:t>Database : The Journal of Biological Databases and Curation</w:t>
          </w:r>
          <w:r w:rsidRPr="00E31C1E">
            <w:t xml:space="preserve">, </w:t>
          </w:r>
          <w:r w:rsidRPr="00E31C1E">
            <w:rPr>
              <w:i/>
            </w:rPr>
            <w:t xml:space="preserve">2019. </w:t>
          </w:r>
          <w:r w:rsidRPr="00E31C1E">
            <w:t>https://doi.org/10.1093/database/baz121</w:t>
          </w:r>
        </w:p>
        <w:p w14:paraId="7E3C72BD" w14:textId="77777777" w:rsidR="00E31C1E" w:rsidRDefault="00E31C1E" w:rsidP="00E31C1E">
          <w:pPr>
            <w:pStyle w:val="CitaviBibliographyEntry"/>
            <w:rPr>
              <w:i/>
            </w:rPr>
          </w:pPr>
          <w:bookmarkStart w:id="127" w:name="_CTVL0013543b2e93f584b60adb79ea2a407fd1c"/>
          <w:r>
            <w:t xml:space="preserve">Radford, A., Narasimhan, K., </w:t>
          </w:r>
          <w:proofErr w:type="spellStart"/>
          <w:r>
            <w:t>Salimans</w:t>
          </w:r>
          <w:proofErr w:type="spellEnd"/>
          <w:r>
            <w:t xml:space="preserve">, T., &amp; </w:t>
          </w:r>
          <w:proofErr w:type="spellStart"/>
          <w:r>
            <w:t>Sutskever</w:t>
          </w:r>
          <w:proofErr w:type="spellEnd"/>
          <w:r>
            <w:t>, I. (2018).</w:t>
          </w:r>
          <w:bookmarkEnd w:id="127"/>
          <w:r>
            <w:t xml:space="preserve"> </w:t>
          </w:r>
          <w:r w:rsidRPr="00E31C1E">
            <w:rPr>
              <w:i/>
            </w:rPr>
            <w:t xml:space="preserve">Improving language understanding by generative pre-training. </w:t>
          </w:r>
        </w:p>
        <w:p w14:paraId="44E018D1" w14:textId="77777777" w:rsidR="00E31C1E" w:rsidRDefault="00E31C1E" w:rsidP="00E31C1E">
          <w:pPr>
            <w:pStyle w:val="CitaviBibliographyEntry"/>
          </w:pPr>
          <w:bookmarkStart w:id="128" w:name="_CTVL00121eb4d376cb94afb8e63b347fa6d17e5"/>
          <w:r>
            <w:t>Ramshaw, L. A., &amp; Marcus, M. P. (1999). Text chunking using transformation-based learning.</w:t>
          </w:r>
          <w:bookmarkEnd w:id="128"/>
          <w:r>
            <w:t xml:space="preserve"> </w:t>
          </w:r>
          <w:r w:rsidRPr="00E31C1E">
            <w:rPr>
              <w:i/>
            </w:rPr>
            <w:t>Natural Language Processing Using Very Large Corpora</w:t>
          </w:r>
          <w:r w:rsidRPr="00E31C1E">
            <w:t>, 157–176.</w:t>
          </w:r>
        </w:p>
        <w:p w14:paraId="14DE7B80" w14:textId="77777777" w:rsidR="00E31C1E" w:rsidRDefault="00E31C1E" w:rsidP="00E31C1E">
          <w:pPr>
            <w:pStyle w:val="CitaviBibliographyEntry"/>
          </w:pPr>
          <w:bookmarkStart w:id="129" w:name="_CTVL001c04049df21344209bb2a437599944ced"/>
          <w:proofErr w:type="spellStart"/>
          <w:r>
            <w:lastRenderedPageBreak/>
            <w:t>Rietzler</w:t>
          </w:r>
          <w:proofErr w:type="spellEnd"/>
          <w:r>
            <w:t xml:space="preserve">, A., </w:t>
          </w:r>
          <w:proofErr w:type="spellStart"/>
          <w:r>
            <w:t>Stabinger</w:t>
          </w:r>
          <w:proofErr w:type="spellEnd"/>
          <w:r>
            <w:t xml:space="preserve">, S., Opitz, P., &amp; </w:t>
          </w:r>
          <w:proofErr w:type="spellStart"/>
          <w:r>
            <w:t>Engl</w:t>
          </w:r>
          <w:proofErr w:type="spellEnd"/>
          <w:r>
            <w:t>, S. (2019, August 30).</w:t>
          </w:r>
          <w:bookmarkEnd w:id="129"/>
          <w:r>
            <w:t xml:space="preserve"> </w:t>
          </w:r>
          <w:r w:rsidRPr="00E31C1E">
            <w:rPr>
              <w:i/>
            </w:rPr>
            <w:t>Adapt or Get Left Behind: Domain Adaptation through BERT Language Model Finetuning for Aspect-Target Sentiment Classification</w:t>
          </w:r>
          <w:r w:rsidRPr="00E31C1E">
            <w:t xml:space="preserve">. http://arxiv.org/pdf/1908.11860v2 </w:t>
          </w:r>
        </w:p>
        <w:p w14:paraId="25A5C2EB" w14:textId="77777777" w:rsidR="00E31C1E" w:rsidRDefault="00E31C1E" w:rsidP="00E31C1E">
          <w:pPr>
            <w:pStyle w:val="CitaviBibliographyEntry"/>
          </w:pPr>
          <w:bookmarkStart w:id="130" w:name="_CTVL00103def230e3764392b34dfbd7f18ff651"/>
          <w:proofErr w:type="spellStart"/>
          <w:r>
            <w:t>Roffo</w:t>
          </w:r>
          <w:proofErr w:type="spellEnd"/>
          <w:r>
            <w:t>, G. (2017, June 1).</w:t>
          </w:r>
          <w:bookmarkEnd w:id="130"/>
          <w:r>
            <w:t xml:space="preserve"> </w:t>
          </w:r>
          <w:r w:rsidRPr="00E31C1E">
            <w:rPr>
              <w:i/>
            </w:rPr>
            <w:t>Ranking to Learn and Learning to Rank: On the Role of Ranking in Pattern Recognition Applications</w:t>
          </w:r>
          <w:r w:rsidRPr="00E31C1E">
            <w:t xml:space="preserve">. http://arxiv.org/pdf/1706.05933v1 </w:t>
          </w:r>
        </w:p>
        <w:p w14:paraId="179FF8BA" w14:textId="77777777" w:rsidR="00E31C1E" w:rsidRDefault="00E31C1E" w:rsidP="00E31C1E">
          <w:pPr>
            <w:pStyle w:val="CitaviBibliographyEntry"/>
          </w:pPr>
          <w:bookmarkStart w:id="131" w:name="_CTVL0012935636ecfbe4322ad28b7215a789678"/>
          <w:r>
            <w:t>Ruder, S. (2019).</w:t>
          </w:r>
          <w:bookmarkEnd w:id="131"/>
          <w:r>
            <w:t xml:space="preserve"> </w:t>
          </w:r>
          <w:r w:rsidRPr="00E31C1E">
            <w:rPr>
              <w:i/>
            </w:rPr>
            <w:t>Neural transfer learning for natural language processing</w:t>
          </w:r>
          <w:r w:rsidRPr="00E31C1E">
            <w:t xml:space="preserve"> [Doctoral dissertation]. NUI Galway. </w:t>
          </w:r>
        </w:p>
        <w:p w14:paraId="06906AF7" w14:textId="77777777" w:rsidR="00E31C1E" w:rsidRDefault="00E31C1E" w:rsidP="00E31C1E">
          <w:pPr>
            <w:pStyle w:val="CitaviBibliographyEntry"/>
          </w:pPr>
          <w:bookmarkStart w:id="132" w:name="_CTVL001d7728424c20e4078a9c90aa9d0aeb019"/>
          <w:proofErr w:type="spellStart"/>
          <w:r>
            <w:t>Rumelhart</w:t>
          </w:r>
          <w:proofErr w:type="spellEnd"/>
          <w:r>
            <w:t>, D. E., Hinton, G. E., &amp; Williams, R. J. (1985).</w:t>
          </w:r>
          <w:bookmarkEnd w:id="132"/>
          <w:r>
            <w:t xml:space="preserve"> </w:t>
          </w:r>
          <w:r w:rsidRPr="00E31C1E">
            <w:rPr>
              <w:i/>
            </w:rPr>
            <w:t xml:space="preserve">Learning internal representations by error propagation. </w:t>
          </w:r>
          <w:r w:rsidRPr="00E31C1E">
            <w:t xml:space="preserve">California </w:t>
          </w:r>
          <w:proofErr w:type="spellStart"/>
          <w:r w:rsidRPr="00E31C1E">
            <w:t>Univ</w:t>
          </w:r>
          <w:proofErr w:type="spellEnd"/>
          <w:r w:rsidRPr="00E31C1E">
            <w:t xml:space="preserve"> San Diego La Jolla Inst for Cognitive Science. </w:t>
          </w:r>
        </w:p>
        <w:p w14:paraId="545CD78B" w14:textId="77777777" w:rsidR="00E31C1E" w:rsidRDefault="00E31C1E" w:rsidP="00E31C1E">
          <w:pPr>
            <w:pStyle w:val="CitaviBibliographyEntry"/>
          </w:pPr>
          <w:bookmarkStart w:id="133" w:name="_CTVL0014a39f66b793a4bbaa4d39c041e64b885"/>
          <w:r>
            <w:t>Rush, A. M. (2018, July). The Annotated Transformer.</w:t>
          </w:r>
          <w:bookmarkEnd w:id="133"/>
          <w:r>
            <w:t xml:space="preserve"> </w:t>
          </w:r>
          <w:r w:rsidRPr="00E31C1E">
            <w:rPr>
              <w:i/>
            </w:rPr>
            <w:t xml:space="preserve">Proceedings of Workshop for NLP </w:t>
          </w:r>
          <w:proofErr w:type="gramStart"/>
          <w:r w:rsidRPr="00E31C1E">
            <w:rPr>
              <w:i/>
            </w:rPr>
            <w:t>Open Source</w:t>
          </w:r>
          <w:proofErr w:type="gramEnd"/>
          <w:r w:rsidRPr="00E31C1E">
            <w:rPr>
              <w:i/>
            </w:rPr>
            <w:t xml:space="preserve"> Software (NLP-OSS)</w:t>
          </w:r>
          <w:r w:rsidRPr="00E31C1E">
            <w:t>, 52–60. https://doi.org/10.18653/v1/W18-2509</w:t>
          </w:r>
        </w:p>
        <w:p w14:paraId="44240855" w14:textId="77777777" w:rsidR="00E31C1E" w:rsidRDefault="00E31C1E" w:rsidP="00E31C1E">
          <w:pPr>
            <w:pStyle w:val="CitaviBibliographyEntry"/>
          </w:pPr>
          <w:bookmarkStart w:id="134" w:name="_CTVL001a405b74e02b7450fb02c7c5d532f091c"/>
          <w:proofErr w:type="spellStart"/>
          <w:r>
            <w:t>Schwabl</w:t>
          </w:r>
          <w:proofErr w:type="spellEnd"/>
          <w:r>
            <w:t>, P. (2021).</w:t>
          </w:r>
          <w:bookmarkEnd w:id="134"/>
          <w:r>
            <w:t xml:space="preserve"> </w:t>
          </w:r>
          <w:r w:rsidRPr="00E31C1E">
            <w:rPr>
              <w:i/>
            </w:rPr>
            <w:t>Classifying user information needs in cooking dialogues – an empirical performance evaluation of transformer networks</w:t>
          </w:r>
          <w:r w:rsidRPr="00E31C1E">
            <w:t xml:space="preserve"> [, Universität Regensburg]. </w:t>
          </w:r>
          <w:proofErr w:type="spellStart"/>
          <w:r w:rsidRPr="00E31C1E">
            <w:t>DataCite</w:t>
          </w:r>
          <w:proofErr w:type="spellEnd"/>
          <w:r w:rsidRPr="00E31C1E">
            <w:t>.</w:t>
          </w:r>
        </w:p>
        <w:p w14:paraId="78DC4237" w14:textId="77777777" w:rsidR="00E31C1E" w:rsidRDefault="00E31C1E" w:rsidP="00E31C1E">
          <w:pPr>
            <w:pStyle w:val="CitaviBibliographyEntry"/>
          </w:pPr>
          <w:bookmarkStart w:id="135" w:name="_CTVL001d630902e6c1a41fb8497ab92d9aa720e"/>
          <w:proofErr w:type="spellStart"/>
          <w:r>
            <w:t>Stojanov</w:t>
          </w:r>
          <w:proofErr w:type="spellEnd"/>
          <w:r>
            <w:t xml:space="preserve">, R., </w:t>
          </w:r>
          <w:proofErr w:type="spellStart"/>
          <w:r>
            <w:t>Popovski</w:t>
          </w:r>
          <w:proofErr w:type="spellEnd"/>
          <w:r>
            <w:t xml:space="preserve">, G., </w:t>
          </w:r>
          <w:proofErr w:type="spellStart"/>
          <w:r>
            <w:t>Cenikj</w:t>
          </w:r>
          <w:proofErr w:type="spellEnd"/>
          <w:r>
            <w:t xml:space="preserve">, G., </w:t>
          </w:r>
          <w:proofErr w:type="spellStart"/>
          <w:r>
            <w:t>Koroušić</w:t>
          </w:r>
          <w:proofErr w:type="spellEnd"/>
          <w:r>
            <w:t xml:space="preserve"> Seljak, B., &amp; </w:t>
          </w:r>
          <w:proofErr w:type="spellStart"/>
          <w:r>
            <w:t>Eftimov</w:t>
          </w:r>
          <w:proofErr w:type="spellEnd"/>
          <w:r>
            <w:t>, T. (2021). A Fine-Tuned Bidirectional Encoder Representations From Transformers Model for Food Named-Entity Recognition: Algorithm Development and Validation.</w:t>
          </w:r>
          <w:bookmarkEnd w:id="135"/>
          <w:r>
            <w:t xml:space="preserve"> </w:t>
          </w:r>
          <w:r w:rsidRPr="00E31C1E">
            <w:rPr>
              <w:i/>
            </w:rPr>
            <w:t>Journal of Medical Internet Research</w:t>
          </w:r>
          <w:r w:rsidRPr="00E31C1E">
            <w:t xml:space="preserve">, </w:t>
          </w:r>
          <w:r w:rsidRPr="00E31C1E">
            <w:rPr>
              <w:i/>
            </w:rPr>
            <w:t>23</w:t>
          </w:r>
          <w:r w:rsidRPr="00E31C1E">
            <w:t>(8), e28229. https://doi.org/10.2196/28229</w:t>
          </w:r>
        </w:p>
        <w:p w14:paraId="10DCCF8C" w14:textId="77777777" w:rsidR="00E31C1E" w:rsidRDefault="00E31C1E" w:rsidP="00E31C1E">
          <w:pPr>
            <w:pStyle w:val="CitaviBibliographyEntry"/>
          </w:pPr>
          <w:bookmarkStart w:id="136" w:name="_CTVL001247e106b96b94c85a749647d09aff386"/>
          <w:r>
            <w:t>Sugiyama, H. (2021). Dialogue breakdown detection using BERT with traditional dialogue features.</w:t>
          </w:r>
          <w:bookmarkEnd w:id="136"/>
          <w:r>
            <w:t xml:space="preserve"> </w:t>
          </w:r>
          <w:r w:rsidRPr="00E31C1E">
            <w:rPr>
              <w:i/>
            </w:rPr>
            <w:t>Increasing Naturalness and Flexibility in Spoken Dialogue Interaction</w:t>
          </w:r>
          <w:r w:rsidRPr="00E31C1E">
            <w:t>, 419–427.</w:t>
          </w:r>
        </w:p>
        <w:p w14:paraId="4448A57B" w14:textId="77777777" w:rsidR="00E31C1E" w:rsidRDefault="00E31C1E" w:rsidP="00E31C1E">
          <w:pPr>
            <w:pStyle w:val="CitaviBibliographyEntry"/>
          </w:pPr>
          <w:bookmarkStart w:id="137" w:name="_CTVL0011244ced316a24a2a8e9d78ca7dc4abc6"/>
          <w:r>
            <w:t xml:space="preserve">Sun, C., </w:t>
          </w:r>
          <w:proofErr w:type="spellStart"/>
          <w:r>
            <w:t>Qiu</w:t>
          </w:r>
          <w:proofErr w:type="spellEnd"/>
          <w:r>
            <w:t>, X., Xu, Y., &amp; Huang, X. (2019, May 14).</w:t>
          </w:r>
          <w:bookmarkEnd w:id="137"/>
          <w:r>
            <w:t xml:space="preserve"> </w:t>
          </w:r>
          <w:r w:rsidRPr="00E31C1E">
            <w:rPr>
              <w:i/>
            </w:rPr>
            <w:t>How to Fine-Tune BERT for Text Classification?</w:t>
          </w:r>
          <w:r w:rsidRPr="00E31C1E">
            <w:t xml:space="preserve"> http://arxiv.org/pdf/1905.05583v3 </w:t>
          </w:r>
        </w:p>
        <w:p w14:paraId="37CE6F2B" w14:textId="77777777" w:rsidR="00E31C1E" w:rsidRDefault="00E31C1E" w:rsidP="00E31C1E">
          <w:pPr>
            <w:pStyle w:val="CitaviBibliographyEntry"/>
          </w:pPr>
          <w:bookmarkStart w:id="138" w:name="_CTVL0016c364b7d416c414d8ba833fe33738a2d"/>
          <w:r>
            <w:t xml:space="preserve">Sung, C., </w:t>
          </w:r>
          <w:proofErr w:type="spellStart"/>
          <w:r>
            <w:t>Dhamecha</w:t>
          </w:r>
          <w:proofErr w:type="spellEnd"/>
          <w:r>
            <w:t xml:space="preserve">, T., </w:t>
          </w:r>
          <w:proofErr w:type="spellStart"/>
          <w:r>
            <w:t>Saha</w:t>
          </w:r>
          <w:proofErr w:type="spellEnd"/>
          <w:r>
            <w:t>, S., Ma, T., Reddy, V., &amp; Arora, R. (2019, November). Pre-Training BERT on Domain Resources for Short Answer Grading.</w:t>
          </w:r>
          <w:bookmarkEnd w:id="138"/>
          <w:r>
            <w:t xml:space="preserve"> </w:t>
          </w:r>
          <w:r w:rsidRPr="00E31C1E">
            <w:rPr>
              <w:i/>
            </w:rPr>
            <w:t>Proceedings of the 2019 Conference on Empirical Methods in Natural Language Processing and the 9th International Joint Conference on Natural Language Processing (EMNLP-IJCNLP)</w:t>
          </w:r>
          <w:r w:rsidRPr="00E31C1E">
            <w:t>, 6071–6075. https://doi.org/10.18653/v1/D19-1628</w:t>
          </w:r>
        </w:p>
        <w:p w14:paraId="33EAE842" w14:textId="77777777" w:rsidR="00E31C1E" w:rsidRDefault="00E31C1E" w:rsidP="00E31C1E">
          <w:pPr>
            <w:pStyle w:val="CitaviBibliographyEntry"/>
          </w:pPr>
          <w:bookmarkStart w:id="139" w:name="_CTVL001f94f0f0b6a66426db1dc463d8852a79a"/>
          <w:proofErr w:type="spellStart"/>
          <w:r>
            <w:t>Sutskever</w:t>
          </w:r>
          <w:proofErr w:type="spellEnd"/>
          <w:r>
            <w:t xml:space="preserve">, I., </w:t>
          </w:r>
          <w:proofErr w:type="spellStart"/>
          <w:r>
            <w:t>Vinyals</w:t>
          </w:r>
          <w:proofErr w:type="spellEnd"/>
          <w:r>
            <w:t>, O., &amp; Le, Q. V. (2014). Sequence to sequence learning with neural networks.</w:t>
          </w:r>
          <w:bookmarkEnd w:id="139"/>
          <w:r>
            <w:t xml:space="preserve"> </w:t>
          </w:r>
          <w:proofErr w:type="spellStart"/>
          <w:r w:rsidRPr="00E31C1E">
            <w:rPr>
              <w:i/>
            </w:rPr>
            <w:t>Dvances</w:t>
          </w:r>
          <w:proofErr w:type="spellEnd"/>
          <w:r w:rsidRPr="00E31C1E">
            <w:rPr>
              <w:i/>
            </w:rPr>
            <w:t xml:space="preserve"> in Neural Information Processing Systems</w:t>
          </w:r>
          <w:r w:rsidRPr="00E31C1E">
            <w:t xml:space="preserve">, </w:t>
          </w:r>
          <w:r w:rsidRPr="00E31C1E">
            <w:rPr>
              <w:i/>
            </w:rPr>
            <w:t>27</w:t>
          </w:r>
          <w:r w:rsidRPr="00E31C1E">
            <w:t>.</w:t>
          </w:r>
        </w:p>
        <w:p w14:paraId="5DE9F3BB" w14:textId="77777777" w:rsidR="00E31C1E" w:rsidRDefault="00E31C1E" w:rsidP="00E31C1E">
          <w:pPr>
            <w:pStyle w:val="CitaviBibliographyEntry"/>
          </w:pPr>
          <w:bookmarkStart w:id="140" w:name="_CTVL001ff5dd916240c4487bd58e7fbe42e292a"/>
          <w:r>
            <w:lastRenderedPageBreak/>
            <w:t xml:space="preserve">Tai, W., Kung, H. T., Dong, X., </w:t>
          </w:r>
          <w:proofErr w:type="spellStart"/>
          <w:r>
            <w:t>Comiter</w:t>
          </w:r>
          <w:proofErr w:type="spellEnd"/>
          <w:r>
            <w:t xml:space="preserve">, M., &amp; </w:t>
          </w:r>
          <w:proofErr w:type="spellStart"/>
          <w:r>
            <w:t>Kuo</w:t>
          </w:r>
          <w:proofErr w:type="spellEnd"/>
          <w:r>
            <w:t xml:space="preserve">, C.-F. (2020, November). </w:t>
          </w:r>
          <w:proofErr w:type="spellStart"/>
          <w:r>
            <w:t>exBERT</w:t>
          </w:r>
          <w:proofErr w:type="spellEnd"/>
          <w:r>
            <w:t>: Extending Pre-trained Models with Domain-specific Vocabulary Under Constrained Training Resources.</w:t>
          </w:r>
          <w:bookmarkEnd w:id="140"/>
          <w:r>
            <w:t xml:space="preserve"> </w:t>
          </w:r>
          <w:r w:rsidRPr="00E31C1E">
            <w:rPr>
              <w:i/>
            </w:rPr>
            <w:t>Findings of the Association for Computational Linguistics: EMNLP 2020</w:t>
          </w:r>
          <w:r w:rsidRPr="00E31C1E">
            <w:t>, 1433–1439. https://doi.org/10.18653/v1/2020.findings-emnlp.129</w:t>
          </w:r>
        </w:p>
        <w:p w14:paraId="0C7914DB" w14:textId="77777777" w:rsidR="00E31C1E" w:rsidRDefault="00E31C1E" w:rsidP="00E31C1E">
          <w:pPr>
            <w:pStyle w:val="CitaviBibliographyEntry"/>
          </w:pPr>
          <w:bookmarkStart w:id="141" w:name="_CTVL0017a5287053abb4e75bb8f933601c4f65e"/>
          <w:r>
            <w:t>Taylor, W. L. (1953). “Cloze Procedure”: A New Tool for Measuring Readability.</w:t>
          </w:r>
          <w:bookmarkEnd w:id="141"/>
          <w:r>
            <w:t xml:space="preserve"> </w:t>
          </w:r>
          <w:r w:rsidRPr="00E31C1E">
            <w:rPr>
              <w:i/>
            </w:rPr>
            <w:t>Journalism Quarterly</w:t>
          </w:r>
          <w:r w:rsidRPr="00E31C1E">
            <w:t xml:space="preserve">, </w:t>
          </w:r>
          <w:r w:rsidRPr="00E31C1E">
            <w:rPr>
              <w:i/>
            </w:rPr>
            <w:t>30</w:t>
          </w:r>
          <w:r w:rsidRPr="00E31C1E">
            <w:t>(4), 415–433. https://doi.org/10.1177/107769905303000401</w:t>
          </w:r>
        </w:p>
        <w:p w14:paraId="1ED7FD1B" w14:textId="77777777" w:rsidR="00E31C1E" w:rsidRDefault="00E31C1E" w:rsidP="00E31C1E">
          <w:pPr>
            <w:pStyle w:val="CitaviBibliographyEntry"/>
          </w:pPr>
          <w:bookmarkStart w:id="142" w:name="_CTVL001491096681ead41639b2e27420ff4cd9c"/>
          <w:r>
            <w:t xml:space="preserve">Tim </w:t>
          </w:r>
          <w:proofErr w:type="spellStart"/>
          <w:r>
            <w:t>Dettmers</w:t>
          </w:r>
          <w:proofErr w:type="spellEnd"/>
          <w:r>
            <w:t>. (2018, October 17).</w:t>
          </w:r>
          <w:bookmarkEnd w:id="142"/>
          <w:r>
            <w:t xml:space="preserve"> </w:t>
          </w:r>
          <w:r w:rsidRPr="00E31C1E">
            <w:rPr>
              <w:i/>
            </w:rPr>
            <w:t>TPUs vs GPUs for Transformers (BERT)</w:t>
          </w:r>
          <w:r w:rsidRPr="00E31C1E">
            <w:t>. https://timdettmers.com/2018/10/17/tpus-vs-gpus-for-transformers-bert/#:~:text=Conclusion,11%20days%20using%208%2Dbit.</w:t>
          </w:r>
        </w:p>
        <w:p w14:paraId="3E014279" w14:textId="77777777" w:rsidR="00E31C1E" w:rsidRDefault="00E31C1E" w:rsidP="00E31C1E">
          <w:pPr>
            <w:pStyle w:val="CitaviBibliographyEntry"/>
          </w:pPr>
          <w:bookmarkStart w:id="143" w:name="_CTVL0015f9adcde855d4571a167a077a90355b2"/>
          <w:proofErr w:type="spellStart"/>
          <w:r>
            <w:t>Vakulenko</w:t>
          </w:r>
          <w:proofErr w:type="spellEnd"/>
          <w:r>
            <w:t xml:space="preserve">, S., </w:t>
          </w:r>
          <w:proofErr w:type="spellStart"/>
          <w:r>
            <w:t>Longpre</w:t>
          </w:r>
          <w:proofErr w:type="spellEnd"/>
          <w:r>
            <w:t xml:space="preserve">, S., Tu, Z., &amp; </w:t>
          </w:r>
          <w:proofErr w:type="spellStart"/>
          <w:r>
            <w:t>Anantha</w:t>
          </w:r>
          <w:proofErr w:type="spellEnd"/>
          <w:r>
            <w:t>, R. (2021). Question Rewriting for Conversational Question Answering.</w:t>
          </w:r>
          <w:bookmarkEnd w:id="143"/>
          <w:r>
            <w:t xml:space="preserve"> </w:t>
          </w:r>
          <w:r w:rsidRPr="00E31C1E">
            <w:rPr>
              <w:i/>
            </w:rPr>
            <w:t>Proceedings of the 14th ACM International Conference on Web Search and Data Mining</w:t>
          </w:r>
          <w:r w:rsidRPr="00E31C1E">
            <w:t>, 355–363. https://doi.org/10.1145/3437963.3441748</w:t>
          </w:r>
        </w:p>
        <w:p w14:paraId="22989897" w14:textId="77777777" w:rsidR="00E31C1E" w:rsidRDefault="00E31C1E" w:rsidP="00E31C1E">
          <w:pPr>
            <w:pStyle w:val="CitaviBibliographyEntry"/>
          </w:pPr>
          <w:bookmarkStart w:id="144" w:name="_CTVL0013fad084a35cb409abf8ed447d05acebc"/>
          <w:r>
            <w:t xml:space="preserve">Vaswani, A., </w:t>
          </w:r>
          <w:proofErr w:type="spellStart"/>
          <w:r>
            <w:t>Shazeer</w:t>
          </w:r>
          <w:proofErr w:type="spellEnd"/>
          <w:r>
            <w:t xml:space="preserve">, N., Parmar, N., </w:t>
          </w:r>
          <w:proofErr w:type="spellStart"/>
          <w:r>
            <w:t>Uszkoreit</w:t>
          </w:r>
          <w:proofErr w:type="spellEnd"/>
          <w:r>
            <w:t xml:space="preserve">, J., Jones, L., Gomez, A. N., Kaiser, L., &amp; </w:t>
          </w:r>
          <w:proofErr w:type="spellStart"/>
          <w:r>
            <w:t>Polosukhin</w:t>
          </w:r>
          <w:proofErr w:type="spellEnd"/>
          <w:r>
            <w:t>, I. (2017, June 12).</w:t>
          </w:r>
          <w:bookmarkEnd w:id="144"/>
          <w:r>
            <w:t xml:space="preserve"> </w:t>
          </w:r>
          <w:r w:rsidRPr="00E31C1E">
            <w:rPr>
              <w:i/>
            </w:rPr>
            <w:t>Attention Is All You Need</w:t>
          </w:r>
          <w:r w:rsidRPr="00E31C1E">
            <w:t xml:space="preserve">. http://arxiv.org/pdf/1706.03762v5 </w:t>
          </w:r>
        </w:p>
        <w:p w14:paraId="4E0BE393" w14:textId="77777777" w:rsidR="00E31C1E" w:rsidRDefault="00E31C1E" w:rsidP="00E31C1E">
          <w:pPr>
            <w:pStyle w:val="CitaviBibliographyEntry"/>
          </w:pPr>
          <w:bookmarkStart w:id="145" w:name="_CTVL0010428cd89f2b74039a2239d05074f145a"/>
          <w:proofErr w:type="spellStart"/>
          <w:r>
            <w:t>Venugopalan</w:t>
          </w:r>
          <w:proofErr w:type="spellEnd"/>
          <w:r>
            <w:t xml:space="preserve">, S., Rohrbach, M., Donahue, J., Mooney, R., Darrell, T., &amp; </w:t>
          </w:r>
          <w:proofErr w:type="spellStart"/>
          <w:r>
            <w:t>Saenko</w:t>
          </w:r>
          <w:proofErr w:type="spellEnd"/>
          <w:r>
            <w:t>, K. (2015). Sequence to sequence-video to text.</w:t>
          </w:r>
          <w:bookmarkEnd w:id="145"/>
          <w:r>
            <w:t xml:space="preserve"> </w:t>
          </w:r>
          <w:r w:rsidRPr="00E31C1E">
            <w:rPr>
              <w:i/>
            </w:rPr>
            <w:t>Proceedings of the IEEE International Conference on Computer Vision</w:t>
          </w:r>
          <w:r w:rsidRPr="00E31C1E">
            <w:t>, 4534–4542.</w:t>
          </w:r>
        </w:p>
        <w:p w14:paraId="0CA0AD47" w14:textId="77777777" w:rsidR="00E31C1E" w:rsidRDefault="00E31C1E" w:rsidP="00E31C1E">
          <w:pPr>
            <w:pStyle w:val="CitaviBibliographyEntry"/>
          </w:pPr>
          <w:bookmarkStart w:id="146" w:name="_CTVL001385a015d35c1470c961891c0aa94e971"/>
          <w:proofErr w:type="spellStart"/>
          <w:r>
            <w:t>Voskarides</w:t>
          </w:r>
          <w:proofErr w:type="spellEnd"/>
          <w:r>
            <w:t xml:space="preserve">, N., Li, D., Ren, P., </w:t>
          </w:r>
          <w:proofErr w:type="spellStart"/>
          <w:r>
            <w:t>Kanoulas</w:t>
          </w:r>
          <w:proofErr w:type="spellEnd"/>
          <w:r>
            <w:t xml:space="preserve">, E., &amp; </w:t>
          </w:r>
          <w:proofErr w:type="spellStart"/>
          <w:r>
            <w:t>Rijke</w:t>
          </w:r>
          <w:proofErr w:type="spellEnd"/>
          <w:r>
            <w:t>, M. de (2020). Query Resolution for Conversational Search with Limited Supervision.</w:t>
          </w:r>
          <w:bookmarkEnd w:id="146"/>
          <w:r>
            <w:t xml:space="preserve"> </w:t>
          </w:r>
          <w:r w:rsidRPr="00E31C1E">
            <w:rPr>
              <w:i/>
            </w:rPr>
            <w:t>Proceedings of the 43rd International ACM SIGIR Conference on Research and Development in Information Retrieval</w:t>
          </w:r>
          <w:r w:rsidRPr="00E31C1E">
            <w:t>, 921–930. https://doi.org/10.1145/3397271.3401130</w:t>
          </w:r>
        </w:p>
        <w:p w14:paraId="7E65DE79" w14:textId="77777777" w:rsidR="00E31C1E" w:rsidRDefault="00E31C1E" w:rsidP="00E31C1E">
          <w:pPr>
            <w:pStyle w:val="CitaviBibliographyEntry"/>
          </w:pPr>
          <w:bookmarkStart w:id="147" w:name="_CTVL0016cbfbee98f3a41a49edae273026b5772"/>
          <w:proofErr w:type="spellStart"/>
          <w:r>
            <w:t>Weizenbaum</w:t>
          </w:r>
          <w:proofErr w:type="spellEnd"/>
          <w:r>
            <w:t>, J. (1966). ELIZA-a computer program for the study of natural language communication between man and machine.</w:t>
          </w:r>
          <w:bookmarkEnd w:id="147"/>
          <w:r>
            <w:t xml:space="preserve"> </w:t>
          </w:r>
          <w:r w:rsidRPr="00E31C1E">
            <w:rPr>
              <w:i/>
            </w:rPr>
            <w:t>Communications of the ACM</w:t>
          </w:r>
          <w:r w:rsidRPr="00E31C1E">
            <w:t xml:space="preserve">, </w:t>
          </w:r>
          <w:r w:rsidRPr="00E31C1E">
            <w:rPr>
              <w:i/>
            </w:rPr>
            <w:t>9</w:t>
          </w:r>
          <w:r w:rsidRPr="00E31C1E">
            <w:t>(1), 36–45.</w:t>
          </w:r>
        </w:p>
        <w:p w14:paraId="734424AC" w14:textId="77777777" w:rsidR="00E31C1E" w:rsidRDefault="00E31C1E" w:rsidP="00E31C1E">
          <w:pPr>
            <w:pStyle w:val="CitaviBibliographyEntry"/>
          </w:pPr>
          <w:bookmarkStart w:id="148" w:name="_CTVL001080c2bcbdb2345d7b0576fb3d0ad5476"/>
          <w:r>
            <w:t>Whang, T., Lee, D., Lee, C., Yang, K., Oh, D., &amp; Lim, H. (2020, October 25). An Effective Domain Adaptive Post-Training Method for BERT in Response Selection. In</w:t>
          </w:r>
          <w:bookmarkEnd w:id="148"/>
          <w:r>
            <w:t xml:space="preserve"> </w:t>
          </w:r>
          <w:proofErr w:type="spellStart"/>
          <w:r w:rsidRPr="00E31C1E">
            <w:rPr>
              <w:i/>
            </w:rPr>
            <w:t>Interspeech</w:t>
          </w:r>
          <w:proofErr w:type="spellEnd"/>
          <w:r w:rsidRPr="00E31C1E">
            <w:rPr>
              <w:i/>
            </w:rPr>
            <w:t xml:space="preserve"> 2020 </w:t>
          </w:r>
          <w:r w:rsidRPr="00E31C1E">
            <w:t>(pp. 1585–1589). ISCA. https://doi.org/10.21437/Interspeech.2020-2153</w:t>
          </w:r>
        </w:p>
        <w:p w14:paraId="0FB50027" w14:textId="77777777" w:rsidR="00E31C1E" w:rsidRDefault="00E31C1E" w:rsidP="00E31C1E">
          <w:pPr>
            <w:pStyle w:val="CitaviBibliographyEntry"/>
          </w:pPr>
          <w:bookmarkStart w:id="149" w:name="_CTVL001fc8955a09ca34801943c7159a3acab6b"/>
          <w:r>
            <w:lastRenderedPageBreak/>
            <w:t xml:space="preserve">Winkler, R., Hobert, S., </w:t>
          </w:r>
          <w:proofErr w:type="spellStart"/>
          <w:r>
            <w:t>Salovaara</w:t>
          </w:r>
          <w:proofErr w:type="spellEnd"/>
          <w:r>
            <w:t xml:space="preserve">, A., </w:t>
          </w:r>
          <w:proofErr w:type="spellStart"/>
          <w:r>
            <w:t>Söllner</w:t>
          </w:r>
          <w:proofErr w:type="spellEnd"/>
          <w:r>
            <w:t xml:space="preserve">, M., &amp; </w:t>
          </w:r>
          <w:proofErr w:type="spellStart"/>
          <w:r>
            <w:t>Leimeister</w:t>
          </w:r>
          <w:proofErr w:type="spellEnd"/>
          <w:r>
            <w:t>, J. M. (2020). Sara, the Lecturer: Improving Learning in Online Education with a Scaffolding-Based Conversational Agent.</w:t>
          </w:r>
          <w:bookmarkEnd w:id="149"/>
          <w:r>
            <w:t xml:space="preserve"> </w:t>
          </w:r>
          <w:r w:rsidRPr="00E31C1E">
            <w:rPr>
              <w:i/>
            </w:rPr>
            <w:t>Proceedings of the 2020 CHI Conference on Human Factors in Computing Systems</w:t>
          </w:r>
          <w:r w:rsidRPr="00E31C1E">
            <w:t>, 1–14. https://doi.org/10.1145/3313831.3376781</w:t>
          </w:r>
        </w:p>
        <w:p w14:paraId="08D6DAEF" w14:textId="77777777" w:rsidR="00E31C1E" w:rsidRDefault="00E31C1E" w:rsidP="00E31C1E">
          <w:pPr>
            <w:pStyle w:val="CitaviBibliographyEntry"/>
          </w:pPr>
          <w:bookmarkStart w:id="150" w:name="_CTVL00157399dd0e5f2449c8c73c14c7b96308d"/>
          <w:r>
            <w:t xml:space="preserve">Wolf, T., Debut, L., </w:t>
          </w:r>
          <w:proofErr w:type="spellStart"/>
          <w:r>
            <w:t>Sanh</w:t>
          </w:r>
          <w:proofErr w:type="spellEnd"/>
          <w:r>
            <w:t xml:space="preserve">, V., </w:t>
          </w:r>
          <w:proofErr w:type="spellStart"/>
          <w:r>
            <w:t>Chaumond</w:t>
          </w:r>
          <w:proofErr w:type="spellEnd"/>
          <w:r>
            <w:t xml:space="preserve">, J., </w:t>
          </w:r>
          <w:proofErr w:type="spellStart"/>
          <w:r>
            <w:t>Delangue</w:t>
          </w:r>
          <w:proofErr w:type="spellEnd"/>
          <w:r>
            <w:t xml:space="preserve">, C., Moi, A., </w:t>
          </w:r>
          <w:proofErr w:type="spellStart"/>
          <w:r>
            <w:t>Cistac</w:t>
          </w:r>
          <w:proofErr w:type="spellEnd"/>
          <w:r>
            <w:t xml:space="preserve">, P., </w:t>
          </w:r>
          <w:proofErr w:type="spellStart"/>
          <w:r>
            <w:t>Rault</w:t>
          </w:r>
          <w:proofErr w:type="spellEnd"/>
          <w:r>
            <w:t xml:space="preserve">, T., </w:t>
          </w:r>
          <w:proofErr w:type="spellStart"/>
          <w:r>
            <w:t>Louf</w:t>
          </w:r>
          <w:proofErr w:type="spellEnd"/>
          <w:r>
            <w:t xml:space="preserve">, R., </w:t>
          </w:r>
          <w:proofErr w:type="spellStart"/>
          <w:r>
            <w:t>Funtowicz</w:t>
          </w:r>
          <w:proofErr w:type="spellEnd"/>
          <w:r>
            <w:t xml:space="preserve">, M., Davison, J., Shleifer, S., Platen, P. v., Ma, C., </w:t>
          </w:r>
          <w:proofErr w:type="spellStart"/>
          <w:r>
            <w:t>Jernite</w:t>
          </w:r>
          <w:proofErr w:type="spellEnd"/>
          <w:r>
            <w:t xml:space="preserve">, Y., </w:t>
          </w:r>
          <w:proofErr w:type="spellStart"/>
          <w:r>
            <w:t>Plu</w:t>
          </w:r>
          <w:proofErr w:type="spellEnd"/>
          <w:r>
            <w:t xml:space="preserve">, J., Xu, C., Le </w:t>
          </w:r>
          <w:proofErr w:type="spellStart"/>
          <w:r>
            <w:t>Scao</w:t>
          </w:r>
          <w:proofErr w:type="spellEnd"/>
          <w:r>
            <w:t xml:space="preserve">, T., </w:t>
          </w:r>
          <w:proofErr w:type="spellStart"/>
          <w:r>
            <w:t>Gugger</w:t>
          </w:r>
          <w:proofErr w:type="spellEnd"/>
          <w:r>
            <w:t>, S., . . . Rush, A. M. (2019, October 9).</w:t>
          </w:r>
          <w:bookmarkEnd w:id="150"/>
          <w:r>
            <w:t xml:space="preserve"> </w:t>
          </w:r>
          <w:proofErr w:type="spellStart"/>
          <w:r w:rsidRPr="00E31C1E">
            <w:rPr>
              <w:i/>
            </w:rPr>
            <w:t>HuggingFace's</w:t>
          </w:r>
          <w:proofErr w:type="spellEnd"/>
          <w:r w:rsidRPr="00E31C1E">
            <w:rPr>
              <w:i/>
            </w:rPr>
            <w:t xml:space="preserve"> Transformers: State-of-the-art Natural Language Processing</w:t>
          </w:r>
          <w:r w:rsidRPr="00E31C1E">
            <w:t xml:space="preserve">. http://arxiv.org/pdf/1910.03771v5 </w:t>
          </w:r>
        </w:p>
        <w:p w14:paraId="47755EE1" w14:textId="77777777" w:rsidR="00E31C1E" w:rsidRDefault="00E31C1E" w:rsidP="00E31C1E">
          <w:pPr>
            <w:pStyle w:val="CitaviBibliographyEntry"/>
          </w:pPr>
          <w:bookmarkStart w:id="151" w:name="_CTVL001249d83cab21746f291c8eaf4638037df"/>
          <w:r>
            <w:t xml:space="preserve">Wu, Y., Schuster, M., Chen, Z., Le V, Q., </w:t>
          </w:r>
          <w:proofErr w:type="spellStart"/>
          <w:r>
            <w:t>Norouzi</w:t>
          </w:r>
          <w:proofErr w:type="spellEnd"/>
          <w:r>
            <w:t xml:space="preserve">, M., </w:t>
          </w:r>
          <w:proofErr w:type="spellStart"/>
          <w:r>
            <w:t>Macherey</w:t>
          </w:r>
          <w:proofErr w:type="spellEnd"/>
          <w:r>
            <w:t xml:space="preserve">, W., </w:t>
          </w:r>
          <w:proofErr w:type="spellStart"/>
          <w:r>
            <w:t>Krikun</w:t>
          </w:r>
          <w:proofErr w:type="spellEnd"/>
          <w:r>
            <w:t xml:space="preserve">, M., Cao, Y., Gao, Q., </w:t>
          </w:r>
          <w:proofErr w:type="spellStart"/>
          <w:r>
            <w:t>Macherey</w:t>
          </w:r>
          <w:proofErr w:type="spellEnd"/>
          <w:r>
            <w:t xml:space="preserve">, K., </w:t>
          </w:r>
          <w:proofErr w:type="spellStart"/>
          <w:r>
            <w:t>Klingner</w:t>
          </w:r>
          <w:proofErr w:type="spellEnd"/>
          <w:r>
            <w:t xml:space="preserve">, J., Shah, A., Johnson, M., Liu, X., Kaiser, Ł., Gouws, S., Kato, Y., Kudo, T., </w:t>
          </w:r>
          <w:proofErr w:type="spellStart"/>
          <w:r>
            <w:t>Kazawa</w:t>
          </w:r>
          <w:proofErr w:type="spellEnd"/>
          <w:r>
            <w:t>, H., . . . Dean, J. (2016, September 26).</w:t>
          </w:r>
          <w:bookmarkEnd w:id="151"/>
          <w:r>
            <w:t xml:space="preserve"> </w:t>
          </w:r>
          <w:r w:rsidRPr="00E31C1E">
            <w:rPr>
              <w:i/>
            </w:rPr>
            <w:t>Google's Neural Machine Translation System: Bridging the Gap between Human and Machine Translation</w:t>
          </w:r>
          <w:r w:rsidRPr="00E31C1E">
            <w:t xml:space="preserve">. http://arxiv.org/pdf/1609.08144v2 </w:t>
          </w:r>
        </w:p>
        <w:p w14:paraId="4C7DB428" w14:textId="77777777" w:rsidR="00E31C1E" w:rsidRDefault="00E31C1E" w:rsidP="00E31C1E">
          <w:pPr>
            <w:pStyle w:val="CitaviBibliographyEntry"/>
          </w:pPr>
          <w:bookmarkStart w:id="152" w:name="_CTVL001459c2a94e81b42dd85407af461beb3f7"/>
          <w:r>
            <w:t>Xu, L., Zhou, Q., Gong, K., Liang, X., Tang, J., &amp; Lin, L. (2019). End-to-End Knowledge-Routed Relational Dialogue System for Automatic Diagnosis.</w:t>
          </w:r>
          <w:bookmarkEnd w:id="152"/>
          <w:r>
            <w:t xml:space="preserve"> </w:t>
          </w:r>
          <w:r w:rsidRPr="00E31C1E">
            <w:rPr>
              <w:i/>
            </w:rPr>
            <w:t>Proceedings of the AAAI Conference on Artificial Intelligence</w:t>
          </w:r>
          <w:r w:rsidRPr="00E31C1E">
            <w:t xml:space="preserve">, </w:t>
          </w:r>
          <w:r w:rsidRPr="00E31C1E">
            <w:rPr>
              <w:i/>
            </w:rPr>
            <w:t>33</w:t>
          </w:r>
          <w:r w:rsidRPr="00E31C1E">
            <w:t>, 7346–7353. https://doi.org/10.1609/aaai.v33i01.33017346</w:t>
          </w:r>
        </w:p>
        <w:p w14:paraId="6433E21A" w14:textId="77777777" w:rsidR="00E31C1E" w:rsidRDefault="00E31C1E" w:rsidP="00E31C1E">
          <w:pPr>
            <w:pStyle w:val="CitaviBibliographyEntry"/>
          </w:pPr>
          <w:bookmarkStart w:id="153" w:name="_CTVL00126e471777e124542a9a1705816ba9b60"/>
          <w:r>
            <w:t xml:space="preserve">Yang, W., </w:t>
          </w:r>
          <w:proofErr w:type="spellStart"/>
          <w:r>
            <w:t>Xie</w:t>
          </w:r>
          <w:proofErr w:type="spellEnd"/>
          <w:r>
            <w:t xml:space="preserve">, Y., Lin, A., Li, X., Tan, L., </w:t>
          </w:r>
          <w:proofErr w:type="spellStart"/>
          <w:r>
            <w:t>Xiong</w:t>
          </w:r>
          <w:proofErr w:type="spellEnd"/>
          <w:r>
            <w:t xml:space="preserve">, K., Li, M., &amp; Lin, J. (2019). End-to-End Open-Domain Question Answering with </w:t>
          </w:r>
          <w:proofErr w:type="spellStart"/>
          <w:r>
            <w:t>BERTserini</w:t>
          </w:r>
          <w:proofErr w:type="spellEnd"/>
          <w:r>
            <w:t>, 72–77. https://doi.org/10.18653/v1/N19-4013</w:t>
          </w:r>
        </w:p>
        <w:p w14:paraId="22C4505B" w14:textId="77777777" w:rsidR="00E31C1E" w:rsidRDefault="00E31C1E" w:rsidP="00E31C1E">
          <w:pPr>
            <w:pStyle w:val="CitaviBibliographyEntry"/>
          </w:pPr>
          <w:bookmarkStart w:id="154" w:name="_CTVL001380458d315254577aa39c7d02017ffcc"/>
          <w:bookmarkEnd w:id="153"/>
          <w:r>
            <w:t xml:space="preserve">Yang, Z., Dai, Z., Yang, Y., </w:t>
          </w:r>
          <w:proofErr w:type="spellStart"/>
          <w:r>
            <w:t>Carbonell</w:t>
          </w:r>
          <w:proofErr w:type="spellEnd"/>
          <w:r>
            <w:t xml:space="preserve">, J., </w:t>
          </w:r>
          <w:proofErr w:type="spellStart"/>
          <w:r>
            <w:t>Salakhutdinov</w:t>
          </w:r>
          <w:proofErr w:type="spellEnd"/>
          <w:r>
            <w:t>, R., &amp; Le V, Q. (2019, June 19).</w:t>
          </w:r>
          <w:bookmarkEnd w:id="154"/>
          <w:r>
            <w:t xml:space="preserve"> </w:t>
          </w:r>
          <w:proofErr w:type="spellStart"/>
          <w:r w:rsidRPr="00E31C1E">
            <w:rPr>
              <w:i/>
            </w:rPr>
            <w:t>XLNet</w:t>
          </w:r>
          <w:proofErr w:type="spellEnd"/>
          <w:r w:rsidRPr="00E31C1E">
            <w:rPr>
              <w:i/>
            </w:rPr>
            <w:t>: Generalized Autoregressive Pretraining for Language Understanding</w:t>
          </w:r>
          <w:r w:rsidRPr="00E31C1E">
            <w:t xml:space="preserve">. http://arxiv.org/pdf/1906.08237v2 </w:t>
          </w:r>
        </w:p>
        <w:p w14:paraId="4FAF0363" w14:textId="77777777" w:rsidR="00E31C1E" w:rsidRDefault="00E31C1E" w:rsidP="00E31C1E">
          <w:pPr>
            <w:pStyle w:val="CitaviBibliographyEntry"/>
          </w:pPr>
          <w:bookmarkStart w:id="155" w:name="_CTVL0018db5f8188e894904a24895125858af12"/>
          <w:r>
            <w:t xml:space="preserve">Zhang, A., Lipton, Z. C., Li, M., &amp; </w:t>
          </w:r>
          <w:proofErr w:type="spellStart"/>
          <w:r>
            <w:t>Smola</w:t>
          </w:r>
          <w:proofErr w:type="spellEnd"/>
          <w:r>
            <w:t>, A. J. (2021, June 21).</w:t>
          </w:r>
          <w:bookmarkEnd w:id="155"/>
          <w:r>
            <w:t xml:space="preserve"> </w:t>
          </w:r>
          <w:r w:rsidRPr="00E31C1E">
            <w:rPr>
              <w:i/>
            </w:rPr>
            <w:t>Dive into Deep Learning</w:t>
          </w:r>
          <w:r w:rsidRPr="00E31C1E">
            <w:t xml:space="preserve">. http://arxiv.org/pdf/2106.11342v2 </w:t>
          </w:r>
        </w:p>
        <w:p w14:paraId="3EDDD3E2" w14:textId="77777777" w:rsidR="00E31C1E" w:rsidRDefault="00E31C1E" w:rsidP="00E31C1E">
          <w:pPr>
            <w:pStyle w:val="CitaviBibliographyEntry"/>
          </w:pPr>
          <w:bookmarkStart w:id="156" w:name="_CTVL001773fc25908564cbc9f7bb718c5ec8355"/>
          <w:r>
            <w:t>Zhou, K., Zhou, Y., Zhao, W. X., Wang, X., &amp; Wen, J.-R. (2020, October 8).</w:t>
          </w:r>
          <w:bookmarkEnd w:id="156"/>
          <w:r>
            <w:t xml:space="preserve"> </w:t>
          </w:r>
          <w:r w:rsidRPr="00E31C1E">
            <w:rPr>
              <w:i/>
            </w:rPr>
            <w:t>Towards Topic-Guided Conversational Recommender System</w:t>
          </w:r>
          <w:r w:rsidRPr="00E31C1E">
            <w:t xml:space="preserve">. http://arxiv.org/pdf/2010.04125v2 </w:t>
          </w:r>
        </w:p>
        <w:p w14:paraId="73E19F53" w14:textId="77777777" w:rsidR="00E31C1E" w:rsidRDefault="00E31C1E" w:rsidP="00E31C1E">
          <w:pPr>
            <w:pStyle w:val="CitaviBibliographyEntry"/>
          </w:pPr>
          <w:bookmarkStart w:id="157" w:name="_CTVL001d4f0a9d515174b6eaf7a2e1bf361ddbc"/>
          <w:r>
            <w:t xml:space="preserve">Zhu, Q., Gu, Y., Luo, L., Li, B., Li, C., Peng, W., Huang, M., &amp; Zhu, X. (2021). When does Further Pre-training MLM Help? An Empirical Study on Task-Oriented </w:t>
          </w:r>
          <w:r>
            <w:lastRenderedPageBreak/>
            <w:t>Dialog Pre-training.</w:t>
          </w:r>
          <w:bookmarkEnd w:id="157"/>
          <w:r>
            <w:t xml:space="preserve"> </w:t>
          </w:r>
          <w:r w:rsidRPr="00E31C1E">
            <w:rPr>
              <w:i/>
            </w:rPr>
            <w:t>Proceedings of the Second Workshop on Insights from Negative Results in NLP</w:t>
          </w:r>
          <w:r w:rsidRPr="00E31C1E">
            <w:t>, 54–61. https://aclanthology.org/2021.insights-1.9</w:t>
          </w:r>
        </w:p>
        <w:p w14:paraId="49A4B132" w14:textId="78EDC6A8" w:rsidR="00344C79" w:rsidRDefault="00E31C1E" w:rsidP="00E31C1E">
          <w:pPr>
            <w:pStyle w:val="CitaviBibliographyEntry"/>
          </w:pPr>
          <w:bookmarkStart w:id="158" w:name="_CTVL001834e006f9a2d4043a9cff97acc22ce4e"/>
          <w:r>
            <w:t xml:space="preserve">Zhu, Y., </w:t>
          </w:r>
          <w:proofErr w:type="spellStart"/>
          <w:r>
            <w:t>Kiros</w:t>
          </w:r>
          <w:proofErr w:type="spellEnd"/>
          <w:r>
            <w:t xml:space="preserve">, R., </w:t>
          </w:r>
          <w:proofErr w:type="spellStart"/>
          <w:r>
            <w:t>Zemel</w:t>
          </w:r>
          <w:proofErr w:type="spellEnd"/>
          <w:r>
            <w:t xml:space="preserve">, R., </w:t>
          </w:r>
          <w:proofErr w:type="spellStart"/>
          <w:r>
            <w:t>Salakhutdinov</w:t>
          </w:r>
          <w:proofErr w:type="spellEnd"/>
          <w:r>
            <w:t>, R., Urtasun, R., Torralba, A., &amp; Fidler, S. (2015). Aligning books and movies: Towards story-like visual explanations by watching movies and reading books.</w:t>
          </w:r>
          <w:bookmarkEnd w:id="158"/>
          <w:r>
            <w:t xml:space="preserve"> </w:t>
          </w:r>
          <w:r w:rsidRPr="00E31C1E">
            <w:rPr>
              <w:i/>
            </w:rPr>
            <w:t>Proceedings of the IEEE International Conference on Computer Vision</w:t>
          </w:r>
          <w:r w:rsidRPr="00E31C1E">
            <w:t>, 19–27.</w:t>
          </w:r>
          <w:r w:rsidR="00344C79">
            <w:fldChar w:fldCharType="end"/>
          </w:r>
        </w:p>
      </w:sdtContent>
    </w:sdt>
    <w:p w14:paraId="3AD1F327" w14:textId="404B9D9E" w:rsidR="002747E9" w:rsidRDefault="002747E9" w:rsidP="002C66AA">
      <w:pPr>
        <w:pStyle w:val="CitaviBibliographyEntry"/>
      </w:pPr>
    </w:p>
    <w:p w14:paraId="0830204C" w14:textId="2351AEC8" w:rsidR="000A1DC3" w:rsidRDefault="000A1DC3"/>
    <w:p w14:paraId="2831524D" w14:textId="595C7E38" w:rsidR="004162F3" w:rsidRDefault="004162F3"/>
    <w:p w14:paraId="4ED46D27" w14:textId="6274B161" w:rsidR="000C205C" w:rsidRPr="003A56B8" w:rsidRDefault="000C205C" w:rsidP="003A56B8">
      <w:pPr>
        <w:rPr>
          <w:lang w:val="de-DE"/>
        </w:rPr>
      </w:pPr>
    </w:p>
    <w:p w14:paraId="64E7D2BE" w14:textId="6629CA4C" w:rsidR="00F961F0" w:rsidRPr="00F961F0" w:rsidRDefault="00F961F0" w:rsidP="00F961F0">
      <w:pPr>
        <w:pStyle w:val="LiteraturverzeichnisEintrge"/>
      </w:pPr>
    </w:p>
    <w:p w14:paraId="2C8CA7CE" w14:textId="77777777" w:rsidR="000147EF" w:rsidRPr="00F961F0" w:rsidRDefault="000147EF" w:rsidP="000147EF">
      <w:pPr>
        <w:rPr>
          <w:lang w:val="en-US"/>
        </w:rPr>
      </w:pPr>
    </w:p>
    <w:p w14:paraId="2B0E4914" w14:textId="77777777" w:rsidR="000147EF" w:rsidRPr="00B55F8D" w:rsidRDefault="000147EF" w:rsidP="000147EF">
      <w:pPr>
        <w:rPr>
          <w:lang w:val="en-US"/>
        </w:rPr>
      </w:pPr>
    </w:p>
    <w:p w14:paraId="5E16436E" w14:textId="77777777" w:rsidR="00F105F7" w:rsidRDefault="00F105F7" w:rsidP="000147EF">
      <w:pPr>
        <w:rPr>
          <w:lang w:val="en-US"/>
        </w:rPr>
      </w:pPr>
    </w:p>
    <w:p w14:paraId="1725B186" w14:textId="59CC84D7" w:rsidR="00FD1028" w:rsidRDefault="00F105F7" w:rsidP="005A6E9D">
      <w:pPr>
        <w:pStyle w:val="Inhaltsverzeichnisberschrift"/>
        <w:rPr>
          <w:lang w:val="en-US"/>
        </w:rPr>
      </w:pPr>
      <w:r>
        <w:rPr>
          <w:lang w:val="en-US"/>
        </w:rPr>
        <w:br w:type="page"/>
      </w:r>
    </w:p>
    <w:p w14:paraId="1C181E00" w14:textId="4AF38A69" w:rsidR="00B021AD" w:rsidRDefault="00B021AD" w:rsidP="00A21E3C">
      <w:pPr>
        <w:pStyle w:val="Inhaltsverzeichnisberschrift"/>
        <w:outlineLvl w:val="0"/>
      </w:pPr>
      <w:bookmarkStart w:id="159" w:name="_Toc361142779"/>
      <w:bookmarkStart w:id="160" w:name="_Toc361143712"/>
      <w:bookmarkStart w:id="161" w:name="_Toc452981265"/>
      <w:bookmarkStart w:id="162" w:name="_Toc98674070"/>
      <w:proofErr w:type="spellStart"/>
      <w:r w:rsidRPr="00E9080A">
        <w:lastRenderedPageBreak/>
        <w:t>Anhang</w:t>
      </w:r>
      <w:proofErr w:type="spellEnd"/>
      <w:r w:rsidRPr="00E9080A">
        <w:t xml:space="preserve"> A</w:t>
      </w:r>
      <w:r w:rsidR="009C51E2">
        <w:t>:</w:t>
      </w:r>
      <w:r w:rsidR="008A5B62">
        <w:t xml:space="preserve"> </w:t>
      </w:r>
      <w:proofErr w:type="spellStart"/>
      <w:r w:rsidR="008A5B62">
        <w:t>Bausteine</w:t>
      </w:r>
      <w:proofErr w:type="spellEnd"/>
      <w:r w:rsidR="008A5B62">
        <w:t xml:space="preserve"> </w:t>
      </w:r>
      <w:proofErr w:type="spellStart"/>
      <w:r w:rsidR="008A5B62">
        <w:t>wissenschaftlicher</w:t>
      </w:r>
      <w:proofErr w:type="spellEnd"/>
      <w:r w:rsidR="008A5B62">
        <w:t xml:space="preserve"> </w:t>
      </w:r>
      <w:proofErr w:type="spellStart"/>
      <w:r w:rsidR="008A5B62">
        <w:t>Arbeiten</w:t>
      </w:r>
      <w:bookmarkEnd w:id="159"/>
      <w:bookmarkEnd w:id="160"/>
      <w:bookmarkEnd w:id="161"/>
      <w:bookmarkEnd w:id="162"/>
      <w:proofErr w:type="spellEnd"/>
      <w:r w:rsidR="00DD675E">
        <w:fldChar w:fldCharType="begin"/>
      </w:r>
      <w:r w:rsidR="00C21265">
        <w:instrText xml:space="preserve"> XE "</w:instrText>
      </w:r>
      <w:r w:rsidR="00C21265" w:rsidRPr="00711557">
        <w:instrText>Bausteine wissenschaftlicher Arbeiten</w:instrText>
      </w:r>
      <w:r w:rsidR="00C21265">
        <w:instrText xml:space="preserve">" </w:instrText>
      </w:r>
      <w:r w:rsidR="00DD675E">
        <w:fldChar w:fldCharType="end"/>
      </w:r>
    </w:p>
    <w:p w14:paraId="6443A1F1" w14:textId="2F04C688" w:rsidR="008A5B62" w:rsidRDefault="008A5B62" w:rsidP="008A5B62">
      <w:pPr>
        <w:pStyle w:val="berschrift2"/>
        <w:numPr>
          <w:ilvl w:val="0"/>
          <w:numId w:val="0"/>
        </w:numPr>
        <w:rPr>
          <w:lang w:eastAsia="en-US"/>
        </w:rPr>
      </w:pPr>
      <w:bookmarkStart w:id="163" w:name="_Toc354659193"/>
      <w:bookmarkStart w:id="164" w:name="_Toc354660372"/>
      <w:bookmarkStart w:id="165" w:name="_Toc354660422"/>
      <w:bookmarkStart w:id="166" w:name="_Toc354660483"/>
      <w:bookmarkStart w:id="167" w:name="_Toc361142780"/>
      <w:bookmarkStart w:id="168" w:name="_Toc361143713"/>
      <w:bookmarkStart w:id="169" w:name="_Toc452981266"/>
      <w:bookmarkStart w:id="170" w:name="_Toc98674071"/>
      <w:r>
        <w:rPr>
          <w:lang w:eastAsia="en-US"/>
        </w:rPr>
        <w:t xml:space="preserve">A1 </w:t>
      </w:r>
      <w:proofErr w:type="spellStart"/>
      <w:r>
        <w:rPr>
          <w:lang w:eastAsia="en-US"/>
        </w:rPr>
        <w:t>Theoretische</w:t>
      </w:r>
      <w:proofErr w:type="spellEnd"/>
      <w:r>
        <w:rPr>
          <w:lang w:eastAsia="en-US"/>
        </w:rPr>
        <w:t xml:space="preserve"> Arbeit</w:t>
      </w:r>
      <w:bookmarkEnd w:id="163"/>
      <w:bookmarkEnd w:id="164"/>
      <w:bookmarkEnd w:id="165"/>
      <w:bookmarkEnd w:id="166"/>
      <w:bookmarkEnd w:id="167"/>
      <w:bookmarkEnd w:id="168"/>
      <w:bookmarkEnd w:id="169"/>
      <w:bookmarkEnd w:id="170"/>
    </w:p>
    <w:p w14:paraId="11A88062" w14:textId="77777777" w:rsidR="008A5B62" w:rsidRDefault="008A5B62" w:rsidP="0071080B">
      <w:pPr>
        <w:pStyle w:val="Listenabsatz"/>
        <w:numPr>
          <w:ilvl w:val="0"/>
          <w:numId w:val="12"/>
        </w:numPr>
      </w:pPr>
      <w:proofErr w:type="spellStart"/>
      <w:r>
        <w:t>Fragestellung</w:t>
      </w:r>
      <w:proofErr w:type="spellEnd"/>
      <w:r>
        <w:t xml:space="preserve"> (</w:t>
      </w:r>
      <w:proofErr w:type="spellStart"/>
      <w:r>
        <w:t>Ziele</w:t>
      </w:r>
      <w:proofErr w:type="spellEnd"/>
      <w:r>
        <w:t>, Motivation)</w:t>
      </w:r>
    </w:p>
    <w:p w14:paraId="0851DD50" w14:textId="77777777" w:rsidR="008A5B62" w:rsidRDefault="008A5B62" w:rsidP="0071080B">
      <w:pPr>
        <w:pStyle w:val="Listenabsatz"/>
        <w:numPr>
          <w:ilvl w:val="0"/>
          <w:numId w:val="12"/>
        </w:numPr>
      </w:pPr>
      <w:proofErr w:type="spellStart"/>
      <w:r>
        <w:t>Überblick</w:t>
      </w:r>
      <w:proofErr w:type="spellEnd"/>
      <w:r>
        <w:t xml:space="preserve"> </w:t>
      </w:r>
      <w:proofErr w:type="spellStart"/>
      <w:r>
        <w:t>über</w:t>
      </w:r>
      <w:proofErr w:type="spellEnd"/>
      <w:r>
        <w:t xml:space="preserve"> St</w:t>
      </w:r>
      <w:r w:rsidR="00EE6C6E">
        <w:t xml:space="preserve">and der </w:t>
      </w:r>
      <w:proofErr w:type="spellStart"/>
      <w:r w:rsidR="00EE6C6E">
        <w:t>Forschung</w:t>
      </w:r>
      <w:proofErr w:type="spellEnd"/>
      <w:r w:rsidR="00EE6C6E">
        <w:t xml:space="preserve"> und Technik (</w:t>
      </w:r>
      <w:proofErr w:type="spellStart"/>
      <w:r>
        <w:t>dabei</w:t>
      </w:r>
      <w:proofErr w:type="spellEnd"/>
      <w:r>
        <w:t xml:space="preserve"> </w:t>
      </w:r>
      <w:proofErr w:type="spellStart"/>
      <w:r>
        <w:t>Bewertung</w:t>
      </w:r>
      <w:proofErr w:type="spellEnd"/>
      <w:r>
        <w:t xml:space="preserve"> der </w:t>
      </w:r>
      <w:proofErr w:type="spellStart"/>
      <w:r>
        <w:t>Ansätze</w:t>
      </w:r>
      <w:proofErr w:type="spellEnd"/>
      <w:r>
        <w:t xml:space="preserve">, </w:t>
      </w:r>
      <w:proofErr w:type="spellStart"/>
      <w:r w:rsidR="00A654F8">
        <w:t>Beispiele</w:t>
      </w:r>
      <w:proofErr w:type="spellEnd"/>
      <w:r w:rsidR="00A654F8">
        <w:t xml:space="preserve">, </w:t>
      </w:r>
      <w:proofErr w:type="spellStart"/>
      <w:r w:rsidR="00A654F8">
        <w:t>Identifikation</w:t>
      </w:r>
      <w:proofErr w:type="spellEnd"/>
      <w:r>
        <w:t xml:space="preserve"> von </w:t>
      </w:r>
      <w:proofErr w:type="spellStart"/>
      <w:r>
        <w:t>Defiziten</w:t>
      </w:r>
      <w:proofErr w:type="spellEnd"/>
      <w:r w:rsidR="002656C2">
        <w:t>)</w:t>
      </w:r>
    </w:p>
    <w:p w14:paraId="47A3F1E5" w14:textId="77777777" w:rsidR="008A5B62" w:rsidRDefault="008A5B62" w:rsidP="0071080B">
      <w:pPr>
        <w:pStyle w:val="Listenabsatz"/>
        <w:numPr>
          <w:ilvl w:val="0"/>
          <w:numId w:val="12"/>
        </w:numPr>
      </w:pPr>
      <w:proofErr w:type="spellStart"/>
      <w:r>
        <w:t>Synthese</w:t>
      </w:r>
      <w:proofErr w:type="spellEnd"/>
      <w:r w:rsidR="00A654F8">
        <w:t xml:space="preserve">: </w:t>
      </w:r>
      <w:proofErr w:type="spellStart"/>
      <w:r w:rsidR="00A654F8">
        <w:t>Erstellung</w:t>
      </w:r>
      <w:proofErr w:type="spellEnd"/>
      <w:r w:rsidR="00A654F8">
        <w:t xml:space="preserve"> </w:t>
      </w:r>
      <w:proofErr w:type="spellStart"/>
      <w:r w:rsidR="00A654F8">
        <w:t>einer</w:t>
      </w:r>
      <w:proofErr w:type="spellEnd"/>
      <w:r w:rsidR="00A654F8">
        <w:t xml:space="preserve"> </w:t>
      </w:r>
      <w:proofErr w:type="spellStart"/>
      <w:r w:rsidR="00A654F8">
        <w:t>Gesamtschau</w:t>
      </w:r>
      <w:proofErr w:type="spellEnd"/>
      <w:r w:rsidR="00A654F8">
        <w:t xml:space="preserve"> (</w:t>
      </w:r>
      <w:proofErr w:type="spellStart"/>
      <w:r>
        <w:t>allgemeine</w:t>
      </w:r>
      <w:proofErr w:type="spellEnd"/>
      <w:r>
        <w:t xml:space="preserve"> </w:t>
      </w:r>
      <w:proofErr w:type="spellStart"/>
      <w:r>
        <w:t>Prinzipien</w:t>
      </w:r>
      <w:proofErr w:type="spellEnd"/>
      <w:r>
        <w:t xml:space="preserve">, </w:t>
      </w:r>
      <w:proofErr w:type="spellStart"/>
      <w:r>
        <w:t>Beschreibung</w:t>
      </w:r>
      <w:proofErr w:type="spellEnd"/>
      <w:r>
        <w:t xml:space="preserve"> </w:t>
      </w:r>
      <w:proofErr w:type="spellStart"/>
      <w:r>
        <w:t>einer</w:t>
      </w:r>
      <w:proofErr w:type="spellEnd"/>
      <w:r>
        <w:t xml:space="preserve"> </w:t>
      </w:r>
      <w:proofErr w:type="spellStart"/>
      <w:r>
        <w:t>eigenen</w:t>
      </w:r>
      <w:proofErr w:type="spellEnd"/>
      <w:r>
        <w:t xml:space="preserve"> Sicht auf das Problem, </w:t>
      </w:r>
      <w:proofErr w:type="spellStart"/>
      <w:r w:rsidR="009E22F8">
        <w:t>Formulierung</w:t>
      </w:r>
      <w:proofErr w:type="spellEnd"/>
      <w:r w:rsidR="009E22F8">
        <w:t xml:space="preserve"> von </w:t>
      </w:r>
      <w:proofErr w:type="spellStart"/>
      <w:r w:rsidR="009E22F8">
        <w:t>Empfehlungen</w:t>
      </w:r>
      <w:proofErr w:type="spellEnd"/>
      <w:r w:rsidR="009E22F8">
        <w:t xml:space="preserve"> )</w:t>
      </w:r>
    </w:p>
    <w:p w14:paraId="7783C1FE" w14:textId="77777777" w:rsidR="008A5B62" w:rsidRDefault="008A5B62" w:rsidP="0071080B">
      <w:pPr>
        <w:pStyle w:val="Listenabsatz"/>
        <w:numPr>
          <w:ilvl w:val="0"/>
          <w:numId w:val="12"/>
        </w:numPr>
      </w:pPr>
      <w:proofErr w:type="spellStart"/>
      <w:r>
        <w:t>Zusammenfassung</w:t>
      </w:r>
      <w:proofErr w:type="spellEnd"/>
      <w:r>
        <w:t xml:space="preserve"> (</w:t>
      </w:r>
      <w:r w:rsidR="002656C2">
        <w:t xml:space="preserve">Was </w:t>
      </w:r>
      <w:proofErr w:type="spellStart"/>
      <w:r w:rsidR="002656C2">
        <w:t>wurde</w:t>
      </w:r>
      <w:proofErr w:type="spellEnd"/>
      <w:r w:rsidR="002656C2">
        <w:t xml:space="preserve"> in der Arbeit </w:t>
      </w:r>
      <w:proofErr w:type="spellStart"/>
      <w:r w:rsidR="002656C2">
        <w:t>erreicht</w:t>
      </w:r>
      <w:proofErr w:type="spellEnd"/>
      <w:r w:rsidR="002656C2">
        <w:t xml:space="preserve">, </w:t>
      </w:r>
      <w:proofErr w:type="spellStart"/>
      <w:r>
        <w:t>Erklärung</w:t>
      </w:r>
      <w:proofErr w:type="spellEnd"/>
      <w:r>
        <w:t xml:space="preserve"> des </w:t>
      </w:r>
      <w:proofErr w:type="spellStart"/>
      <w:r>
        <w:t>Nutzens</w:t>
      </w:r>
      <w:proofErr w:type="spellEnd"/>
      <w:r w:rsidR="002656C2">
        <w:t xml:space="preserve"> </w:t>
      </w:r>
      <w:proofErr w:type="spellStart"/>
      <w:r w:rsidR="002656C2">
        <w:t>für</w:t>
      </w:r>
      <w:proofErr w:type="spellEnd"/>
      <w:r w:rsidR="002656C2">
        <w:t xml:space="preserve"> </w:t>
      </w:r>
      <w:proofErr w:type="spellStart"/>
      <w:r w:rsidR="002656C2">
        <w:t>andere</w:t>
      </w:r>
      <w:proofErr w:type="spellEnd"/>
      <w:r w:rsidR="00EE6C6E">
        <w:t>)</w:t>
      </w:r>
    </w:p>
    <w:p w14:paraId="14B62B61" w14:textId="77777777" w:rsidR="008A5B62" w:rsidRDefault="008A5B62" w:rsidP="0071080B">
      <w:pPr>
        <w:pStyle w:val="Listenabsatz"/>
        <w:numPr>
          <w:ilvl w:val="0"/>
          <w:numId w:val="12"/>
        </w:numPr>
      </w:pPr>
      <w:proofErr w:type="spellStart"/>
      <w:r>
        <w:t>Ausblick</w:t>
      </w:r>
      <w:proofErr w:type="spellEnd"/>
      <w:r w:rsidR="002656C2">
        <w:t xml:space="preserve"> (optional)</w:t>
      </w:r>
    </w:p>
    <w:p w14:paraId="2BAAF6B1" w14:textId="3CF19C14" w:rsidR="008A5B62" w:rsidRDefault="008A5B62" w:rsidP="008A5B62">
      <w:pPr>
        <w:pStyle w:val="berschrift2"/>
        <w:numPr>
          <w:ilvl w:val="0"/>
          <w:numId w:val="0"/>
        </w:numPr>
        <w:ind w:left="576" w:hanging="576"/>
        <w:rPr>
          <w:lang w:eastAsia="en-US"/>
        </w:rPr>
      </w:pPr>
      <w:bookmarkStart w:id="171" w:name="_Toc354659194"/>
      <w:bookmarkStart w:id="172" w:name="_Toc354660373"/>
      <w:bookmarkStart w:id="173" w:name="_Toc354660423"/>
      <w:bookmarkStart w:id="174" w:name="_Toc354660484"/>
      <w:bookmarkStart w:id="175" w:name="_Toc361142781"/>
      <w:bookmarkStart w:id="176" w:name="_Toc361143714"/>
      <w:bookmarkStart w:id="177" w:name="_Toc452981267"/>
      <w:bookmarkStart w:id="178" w:name="_Toc98674072"/>
      <w:r>
        <w:rPr>
          <w:lang w:eastAsia="en-US"/>
        </w:rPr>
        <w:t xml:space="preserve">A2 </w:t>
      </w:r>
      <w:proofErr w:type="spellStart"/>
      <w:r>
        <w:rPr>
          <w:lang w:eastAsia="en-US"/>
        </w:rPr>
        <w:t>Konstruktive</w:t>
      </w:r>
      <w:proofErr w:type="spellEnd"/>
      <w:r>
        <w:rPr>
          <w:lang w:eastAsia="en-US"/>
        </w:rPr>
        <w:t xml:space="preserve"> Arbeit</w:t>
      </w:r>
      <w:bookmarkEnd w:id="171"/>
      <w:bookmarkEnd w:id="172"/>
      <w:bookmarkEnd w:id="173"/>
      <w:bookmarkEnd w:id="174"/>
      <w:bookmarkEnd w:id="175"/>
      <w:bookmarkEnd w:id="176"/>
      <w:bookmarkEnd w:id="177"/>
      <w:bookmarkEnd w:id="178"/>
    </w:p>
    <w:p w14:paraId="58C69E98" w14:textId="77777777" w:rsidR="008A5B62" w:rsidRDefault="008A5B62" w:rsidP="0071080B">
      <w:pPr>
        <w:pStyle w:val="Listenabsatz"/>
        <w:numPr>
          <w:ilvl w:val="0"/>
          <w:numId w:val="13"/>
        </w:numPr>
      </w:pPr>
      <w:proofErr w:type="spellStart"/>
      <w:r>
        <w:t>Problemstellung</w:t>
      </w:r>
      <w:proofErr w:type="spellEnd"/>
      <w:r>
        <w:t xml:space="preserve"> (</w:t>
      </w:r>
      <w:proofErr w:type="spellStart"/>
      <w:r>
        <w:t>Ziele</w:t>
      </w:r>
      <w:proofErr w:type="spellEnd"/>
      <w:r>
        <w:t xml:space="preserve">, </w:t>
      </w:r>
      <w:proofErr w:type="spellStart"/>
      <w:r>
        <w:t>Ausgangspunkt</w:t>
      </w:r>
      <w:proofErr w:type="spellEnd"/>
      <w:r>
        <w:t xml:space="preserve">, </w:t>
      </w:r>
      <w:proofErr w:type="spellStart"/>
      <w:r>
        <w:t>Vorgesehener</w:t>
      </w:r>
      <w:proofErr w:type="spellEnd"/>
      <w:r>
        <w:t xml:space="preserve"> </w:t>
      </w:r>
      <w:proofErr w:type="spellStart"/>
      <w:r>
        <w:t>Benutzerkreis</w:t>
      </w:r>
      <w:proofErr w:type="spellEnd"/>
      <w:r>
        <w:t xml:space="preserve">, </w:t>
      </w:r>
      <w:proofErr w:type="spellStart"/>
      <w:r>
        <w:t>Bedürfnisse</w:t>
      </w:r>
      <w:proofErr w:type="spellEnd"/>
      <w:r>
        <w:t xml:space="preserve"> der </w:t>
      </w:r>
      <w:proofErr w:type="spellStart"/>
      <w:r>
        <w:t>Benutzer</w:t>
      </w:r>
      <w:proofErr w:type="spellEnd"/>
      <w:r>
        <w:t>)</w:t>
      </w:r>
    </w:p>
    <w:p w14:paraId="56BF1332" w14:textId="77777777" w:rsidR="008A5B62" w:rsidRDefault="00A654F8" w:rsidP="0071080B">
      <w:pPr>
        <w:pStyle w:val="Listenabsatz"/>
        <w:numPr>
          <w:ilvl w:val="0"/>
          <w:numId w:val="13"/>
        </w:numPr>
      </w:pPr>
      <w:r>
        <w:t>Stand</w:t>
      </w:r>
      <w:r w:rsidR="008A5B62">
        <w:t xml:space="preserve"> der </w:t>
      </w:r>
      <w:proofErr w:type="spellStart"/>
      <w:r w:rsidR="008A5B62">
        <w:t>Forschung</w:t>
      </w:r>
      <w:proofErr w:type="spellEnd"/>
      <w:r w:rsidR="008A5B62">
        <w:t xml:space="preserve"> und Technik (</w:t>
      </w:r>
      <w:proofErr w:type="spellStart"/>
      <w:r>
        <w:t>Bisherige</w:t>
      </w:r>
      <w:proofErr w:type="spellEnd"/>
      <w:r>
        <w:t xml:space="preserve"> </w:t>
      </w:r>
      <w:proofErr w:type="spellStart"/>
      <w:r>
        <w:t>Lösungen</w:t>
      </w:r>
      <w:proofErr w:type="spellEnd"/>
      <w:r>
        <w:t xml:space="preserve">, </w:t>
      </w:r>
      <w:proofErr w:type="spellStart"/>
      <w:r>
        <w:t>Defizite</w:t>
      </w:r>
      <w:proofErr w:type="spellEnd"/>
      <w:r w:rsidR="008A5B62">
        <w:t>)</w:t>
      </w:r>
    </w:p>
    <w:p w14:paraId="7B50472B" w14:textId="77777777" w:rsidR="008A5B62" w:rsidRDefault="008A5B62" w:rsidP="0071080B">
      <w:pPr>
        <w:pStyle w:val="Listenabsatz"/>
        <w:numPr>
          <w:ilvl w:val="0"/>
          <w:numId w:val="13"/>
        </w:numPr>
      </w:pPr>
      <w:proofErr w:type="spellStart"/>
      <w:r>
        <w:t>Eigenes</w:t>
      </w:r>
      <w:proofErr w:type="spellEnd"/>
      <w:r>
        <w:t xml:space="preserve"> </w:t>
      </w:r>
      <w:proofErr w:type="spellStart"/>
      <w:r>
        <w:t>Konzept</w:t>
      </w:r>
      <w:proofErr w:type="spellEnd"/>
      <w:r>
        <w:t xml:space="preserve"> (</w:t>
      </w:r>
      <w:proofErr w:type="spellStart"/>
      <w:r>
        <w:t>Lösungsansatz</w:t>
      </w:r>
      <w:proofErr w:type="spellEnd"/>
      <w:r w:rsidR="00A654F8">
        <w:t xml:space="preserve">, </w:t>
      </w:r>
      <w:proofErr w:type="spellStart"/>
      <w:r w:rsidR="00A654F8">
        <w:t>allgemeines</w:t>
      </w:r>
      <w:proofErr w:type="spellEnd"/>
      <w:r w:rsidR="00A654F8">
        <w:t xml:space="preserve"> </w:t>
      </w:r>
      <w:proofErr w:type="spellStart"/>
      <w:r w:rsidR="00A654F8">
        <w:t>Prinzip</w:t>
      </w:r>
      <w:proofErr w:type="spellEnd"/>
      <w:r w:rsidR="00A654F8">
        <w:t xml:space="preserve">, </w:t>
      </w:r>
      <w:proofErr w:type="spellStart"/>
      <w:r w:rsidR="00A654F8">
        <w:t>Werkzeuge</w:t>
      </w:r>
      <w:proofErr w:type="spellEnd"/>
      <w:r>
        <w:t xml:space="preserve"> </w:t>
      </w:r>
      <w:proofErr w:type="spellStart"/>
      <w:r>
        <w:t>z.B.</w:t>
      </w:r>
      <w:proofErr w:type="spellEnd"/>
      <w:r>
        <w:t xml:space="preserve"> </w:t>
      </w:r>
      <w:proofErr w:type="spellStart"/>
      <w:r>
        <w:t>Programmiersprachen</w:t>
      </w:r>
      <w:proofErr w:type="spellEnd"/>
      <w:r w:rsidR="00A654F8">
        <w:t xml:space="preserve"> </w:t>
      </w:r>
      <w:r>
        <w:t>)</w:t>
      </w:r>
    </w:p>
    <w:p w14:paraId="51C72CF0" w14:textId="77777777" w:rsidR="008A5B62" w:rsidRDefault="00461939" w:rsidP="0071080B">
      <w:pPr>
        <w:pStyle w:val="Listenabsatz"/>
        <w:numPr>
          <w:ilvl w:val="0"/>
          <w:numId w:val="13"/>
        </w:numPr>
      </w:pPr>
      <w:proofErr w:type="spellStart"/>
      <w:r>
        <w:t>Vorgehensweise</w:t>
      </w:r>
      <w:proofErr w:type="spellEnd"/>
      <w:r w:rsidR="00A654F8">
        <w:t xml:space="preserve"> </w:t>
      </w:r>
      <w:r>
        <w:t>(</w:t>
      </w:r>
      <w:proofErr w:type="spellStart"/>
      <w:r w:rsidR="008A5B62">
        <w:t>Beschrei</w:t>
      </w:r>
      <w:r w:rsidR="00A654F8">
        <w:t>bung</w:t>
      </w:r>
      <w:proofErr w:type="spellEnd"/>
      <w:r w:rsidR="00A654F8">
        <w:t xml:space="preserve"> der </w:t>
      </w:r>
      <w:proofErr w:type="spellStart"/>
      <w:r w:rsidR="00A654F8">
        <w:t>durchgeführten</w:t>
      </w:r>
      <w:proofErr w:type="spellEnd"/>
      <w:r w:rsidR="00A654F8">
        <w:t xml:space="preserve"> </w:t>
      </w:r>
      <w:proofErr w:type="spellStart"/>
      <w:r w:rsidR="00A654F8">
        <w:t>Arbeitsschritte</w:t>
      </w:r>
      <w:proofErr w:type="spellEnd"/>
      <w:r>
        <w:t>)</w:t>
      </w:r>
    </w:p>
    <w:p w14:paraId="6113D7D1" w14:textId="77777777" w:rsidR="008A5B62" w:rsidRDefault="008A5B62" w:rsidP="0071080B">
      <w:pPr>
        <w:pStyle w:val="Listenabsatz"/>
        <w:numPr>
          <w:ilvl w:val="0"/>
          <w:numId w:val="13"/>
        </w:numPr>
      </w:pPr>
      <w:proofErr w:type="spellStart"/>
      <w:r>
        <w:t>Ergebnis</w:t>
      </w:r>
      <w:proofErr w:type="spellEnd"/>
      <w:r>
        <w:t xml:space="preserve"> (</w:t>
      </w:r>
      <w:proofErr w:type="spellStart"/>
      <w:r w:rsidR="00461939">
        <w:t>Vorstellung</w:t>
      </w:r>
      <w:proofErr w:type="spellEnd"/>
      <w:r w:rsidR="00461939">
        <w:t xml:space="preserve"> des System </w:t>
      </w:r>
      <w:proofErr w:type="spellStart"/>
      <w:r>
        <w:t>z.B.</w:t>
      </w:r>
      <w:proofErr w:type="spellEnd"/>
      <w:r>
        <w:t xml:space="preserve"> Screenshots </w:t>
      </w:r>
      <w:proofErr w:type="spellStart"/>
      <w:r>
        <w:t>mit</w:t>
      </w:r>
      <w:proofErr w:type="spellEnd"/>
      <w:r>
        <w:t xml:space="preserve"> </w:t>
      </w:r>
      <w:proofErr w:type="spellStart"/>
      <w:r>
        <w:t>Erläuterungen</w:t>
      </w:r>
      <w:proofErr w:type="spellEnd"/>
      <w:r>
        <w:t>)</w:t>
      </w:r>
    </w:p>
    <w:p w14:paraId="514B4497" w14:textId="77777777" w:rsidR="00461939" w:rsidRPr="00461939" w:rsidRDefault="00461939" w:rsidP="0071080B">
      <w:pPr>
        <w:pStyle w:val="Listenabsatz"/>
        <w:numPr>
          <w:ilvl w:val="0"/>
          <w:numId w:val="13"/>
        </w:numPr>
      </w:pPr>
      <w:r>
        <w:t xml:space="preserve">Evaluation des System (optional, was </w:t>
      </w:r>
      <w:proofErr w:type="spellStart"/>
      <w:r>
        <w:t>soll</w:t>
      </w:r>
      <w:proofErr w:type="spellEnd"/>
      <w:r>
        <w:t xml:space="preserve"> </w:t>
      </w:r>
      <w:proofErr w:type="spellStart"/>
      <w:r>
        <w:t>evaluiert</w:t>
      </w:r>
      <w:proofErr w:type="spellEnd"/>
      <w:r>
        <w:t xml:space="preserve"> </w:t>
      </w:r>
      <w:proofErr w:type="spellStart"/>
      <w:r>
        <w:t>werden</w:t>
      </w:r>
      <w:proofErr w:type="spellEnd"/>
      <w:r>
        <w:t xml:space="preserve">, </w:t>
      </w:r>
      <w:proofErr w:type="spellStart"/>
      <w:r>
        <w:t>wel</w:t>
      </w:r>
      <w:r w:rsidR="00EE6C6E">
        <w:t>che</w:t>
      </w:r>
      <w:proofErr w:type="spellEnd"/>
      <w:r w:rsidR="00EE6C6E">
        <w:t xml:space="preserve"> </w:t>
      </w:r>
      <w:proofErr w:type="spellStart"/>
      <w:r w:rsidR="00EE6C6E">
        <w:t>Methode</w:t>
      </w:r>
      <w:proofErr w:type="spellEnd"/>
      <w:r w:rsidR="00EE6C6E">
        <w:t xml:space="preserve">, </w:t>
      </w:r>
      <w:proofErr w:type="spellStart"/>
      <w:r w:rsidR="00EE6C6E">
        <w:t>Ablauf</w:t>
      </w:r>
      <w:proofErr w:type="spellEnd"/>
      <w:r w:rsidR="00EE6C6E">
        <w:t xml:space="preserve">, </w:t>
      </w:r>
      <w:proofErr w:type="spellStart"/>
      <w:r w:rsidR="00EE6C6E">
        <w:t>Ergebnisse</w:t>
      </w:r>
      <w:proofErr w:type="spellEnd"/>
      <w:r>
        <w:t>)</w:t>
      </w:r>
    </w:p>
    <w:p w14:paraId="4F9342A0" w14:textId="77777777" w:rsidR="00461939" w:rsidRDefault="008A5B62" w:rsidP="0071080B">
      <w:pPr>
        <w:pStyle w:val="Listenabsatz"/>
        <w:numPr>
          <w:ilvl w:val="0"/>
          <w:numId w:val="13"/>
        </w:numPr>
      </w:pPr>
      <w:proofErr w:type="spellStart"/>
      <w:r>
        <w:t>Zusammenfassung</w:t>
      </w:r>
      <w:proofErr w:type="spellEnd"/>
      <w:r>
        <w:t xml:space="preserve"> (</w:t>
      </w:r>
      <w:r w:rsidR="002656C2">
        <w:t xml:space="preserve">Was </w:t>
      </w:r>
      <w:proofErr w:type="spellStart"/>
      <w:r w:rsidR="002656C2">
        <w:t>wurde</w:t>
      </w:r>
      <w:proofErr w:type="spellEnd"/>
      <w:r w:rsidR="002656C2">
        <w:t xml:space="preserve"> in der Arbeit </w:t>
      </w:r>
      <w:proofErr w:type="spellStart"/>
      <w:r w:rsidR="002656C2">
        <w:t>erreicht</w:t>
      </w:r>
      <w:proofErr w:type="spellEnd"/>
      <w:r w:rsidR="002656C2">
        <w:t xml:space="preserve">; </w:t>
      </w:r>
      <w:proofErr w:type="spellStart"/>
      <w:r w:rsidR="002656C2">
        <w:t>Erklärung</w:t>
      </w:r>
      <w:proofErr w:type="spellEnd"/>
      <w:r>
        <w:t xml:space="preserve"> des </w:t>
      </w:r>
      <w:proofErr w:type="spellStart"/>
      <w:r>
        <w:t>Nutzens</w:t>
      </w:r>
      <w:proofErr w:type="spellEnd"/>
      <w:r w:rsidR="002656C2">
        <w:t xml:space="preserve"> </w:t>
      </w:r>
      <w:proofErr w:type="spellStart"/>
      <w:r w:rsidR="002656C2">
        <w:t>für</w:t>
      </w:r>
      <w:proofErr w:type="spellEnd"/>
      <w:r w:rsidR="002656C2">
        <w:t xml:space="preserve"> </w:t>
      </w:r>
      <w:proofErr w:type="spellStart"/>
      <w:r w:rsidR="002656C2">
        <w:t>andere</w:t>
      </w:r>
      <w:proofErr w:type="spellEnd"/>
      <w:r w:rsidR="00EE6C6E">
        <w:t>)</w:t>
      </w:r>
    </w:p>
    <w:p w14:paraId="5F6FD1EF" w14:textId="77777777" w:rsidR="008A5B62" w:rsidRDefault="008A5B62" w:rsidP="0071080B">
      <w:pPr>
        <w:pStyle w:val="Listenabsatz"/>
        <w:numPr>
          <w:ilvl w:val="0"/>
          <w:numId w:val="13"/>
        </w:numPr>
      </w:pPr>
      <w:proofErr w:type="spellStart"/>
      <w:r>
        <w:t>Ausblick</w:t>
      </w:r>
      <w:proofErr w:type="spellEnd"/>
      <w:r w:rsidR="002656C2">
        <w:t xml:space="preserve"> (optional)</w:t>
      </w:r>
    </w:p>
    <w:p w14:paraId="5FD5A78C" w14:textId="1FC5BB7D" w:rsidR="002656C2" w:rsidRDefault="009E22F8" w:rsidP="009E22F8">
      <w:pPr>
        <w:pStyle w:val="berschrift2"/>
        <w:numPr>
          <w:ilvl w:val="0"/>
          <w:numId w:val="0"/>
        </w:numPr>
        <w:ind w:left="576" w:hanging="576"/>
      </w:pPr>
      <w:bookmarkStart w:id="179" w:name="_Toc354659195"/>
      <w:bookmarkStart w:id="180" w:name="_Toc354660374"/>
      <w:bookmarkStart w:id="181" w:name="_Toc354660424"/>
      <w:bookmarkStart w:id="182" w:name="_Toc354660485"/>
      <w:bookmarkStart w:id="183" w:name="_Toc361142782"/>
      <w:bookmarkStart w:id="184" w:name="_Toc361143715"/>
      <w:bookmarkStart w:id="185" w:name="_Toc452981268"/>
      <w:bookmarkStart w:id="186" w:name="_Toc98674073"/>
      <w:r>
        <w:t xml:space="preserve">A3 </w:t>
      </w:r>
      <w:proofErr w:type="spellStart"/>
      <w:r>
        <w:t>Empirische</w:t>
      </w:r>
      <w:proofErr w:type="spellEnd"/>
      <w:r>
        <w:t xml:space="preserve"> A</w:t>
      </w:r>
      <w:r w:rsidR="002656C2">
        <w:t>rbeit</w:t>
      </w:r>
      <w:bookmarkEnd w:id="179"/>
      <w:bookmarkEnd w:id="180"/>
      <w:bookmarkEnd w:id="181"/>
      <w:bookmarkEnd w:id="182"/>
      <w:bookmarkEnd w:id="183"/>
      <w:bookmarkEnd w:id="184"/>
      <w:bookmarkEnd w:id="185"/>
      <w:bookmarkEnd w:id="186"/>
    </w:p>
    <w:p w14:paraId="22898B04" w14:textId="77777777" w:rsidR="002656C2" w:rsidRDefault="002656C2" w:rsidP="0071080B">
      <w:pPr>
        <w:pStyle w:val="Listenabsatz"/>
        <w:numPr>
          <w:ilvl w:val="0"/>
          <w:numId w:val="14"/>
        </w:numPr>
      </w:pPr>
      <w:proofErr w:type="spellStart"/>
      <w:r>
        <w:t>Fragestellung</w:t>
      </w:r>
      <w:proofErr w:type="spellEnd"/>
      <w:r>
        <w:t xml:space="preserve"> der Arbeit (Was </w:t>
      </w:r>
      <w:proofErr w:type="spellStart"/>
      <w:r>
        <w:t>soll</w:t>
      </w:r>
      <w:proofErr w:type="spellEnd"/>
      <w:r>
        <w:t xml:space="preserve"> </w:t>
      </w:r>
      <w:proofErr w:type="spellStart"/>
      <w:r>
        <w:t>untersucht</w:t>
      </w:r>
      <w:proofErr w:type="spellEnd"/>
      <w:r>
        <w:t xml:space="preserve"> </w:t>
      </w:r>
      <w:proofErr w:type="spellStart"/>
      <w:r>
        <w:t>werden</w:t>
      </w:r>
      <w:proofErr w:type="spellEnd"/>
      <w:r>
        <w:t xml:space="preserve">, </w:t>
      </w:r>
      <w:proofErr w:type="spellStart"/>
      <w:r>
        <w:t>warum</w:t>
      </w:r>
      <w:proofErr w:type="spellEnd"/>
      <w:r>
        <w:t>)</w:t>
      </w:r>
    </w:p>
    <w:p w14:paraId="11A6D42D" w14:textId="77777777" w:rsidR="002656C2" w:rsidRDefault="002656C2" w:rsidP="0071080B">
      <w:pPr>
        <w:pStyle w:val="Listenabsatz"/>
        <w:numPr>
          <w:ilvl w:val="0"/>
          <w:numId w:val="14"/>
        </w:numPr>
      </w:pPr>
      <w:r>
        <w:t xml:space="preserve">Stand der </w:t>
      </w:r>
      <w:proofErr w:type="spellStart"/>
      <w:r>
        <w:t>Forschung</w:t>
      </w:r>
      <w:proofErr w:type="spellEnd"/>
      <w:r w:rsidR="009E22F8">
        <w:t xml:space="preserve"> und Technik</w:t>
      </w:r>
      <w:r>
        <w:t xml:space="preserve"> (</w:t>
      </w:r>
      <w:proofErr w:type="spellStart"/>
      <w:r>
        <w:t>Bewertung</w:t>
      </w:r>
      <w:proofErr w:type="spellEnd"/>
      <w:r>
        <w:t xml:space="preserve"> der </w:t>
      </w:r>
      <w:proofErr w:type="spellStart"/>
      <w:r w:rsidR="009E22F8">
        <w:t>Untersuchungs-</w:t>
      </w:r>
      <w:r>
        <w:t>Ansätze</w:t>
      </w:r>
      <w:proofErr w:type="spellEnd"/>
      <w:r w:rsidR="009E22F8">
        <w:t xml:space="preserve"> und </w:t>
      </w:r>
      <w:proofErr w:type="spellStart"/>
      <w:r w:rsidR="009E22F8">
        <w:t>Ergebnisse</w:t>
      </w:r>
      <w:proofErr w:type="spellEnd"/>
      <w:r>
        <w:t xml:space="preserve">, </w:t>
      </w:r>
      <w:proofErr w:type="spellStart"/>
      <w:r>
        <w:t>Identifikation</w:t>
      </w:r>
      <w:proofErr w:type="spellEnd"/>
      <w:r>
        <w:t xml:space="preserve"> von </w:t>
      </w:r>
      <w:proofErr w:type="spellStart"/>
      <w:r>
        <w:t>Defiziten</w:t>
      </w:r>
      <w:proofErr w:type="spellEnd"/>
      <w:r>
        <w:t>)</w:t>
      </w:r>
    </w:p>
    <w:p w14:paraId="48266CE8" w14:textId="77777777" w:rsidR="009E22F8" w:rsidRDefault="009E22F8" w:rsidP="0071080B">
      <w:pPr>
        <w:pStyle w:val="Listenabsatz"/>
        <w:numPr>
          <w:ilvl w:val="0"/>
          <w:numId w:val="14"/>
        </w:numPr>
      </w:pPr>
      <w:proofErr w:type="spellStart"/>
      <w:r>
        <w:t>Präzisierung</w:t>
      </w:r>
      <w:proofErr w:type="spellEnd"/>
      <w:r>
        <w:t xml:space="preserve"> der </w:t>
      </w:r>
      <w:proofErr w:type="spellStart"/>
      <w:r>
        <w:t>Fragestellung</w:t>
      </w:r>
      <w:proofErr w:type="spellEnd"/>
      <w:r>
        <w:t xml:space="preserve"> (</w:t>
      </w:r>
      <w:proofErr w:type="spellStart"/>
      <w:r>
        <w:t>Hypothesen</w:t>
      </w:r>
      <w:proofErr w:type="spellEnd"/>
      <w:r>
        <w:t>)</w:t>
      </w:r>
    </w:p>
    <w:p w14:paraId="052CE0B8" w14:textId="77777777" w:rsidR="009E22F8" w:rsidRDefault="009E22F8" w:rsidP="0071080B">
      <w:pPr>
        <w:pStyle w:val="Listenabsatz"/>
        <w:numPr>
          <w:ilvl w:val="0"/>
          <w:numId w:val="14"/>
        </w:numPr>
      </w:pPr>
      <w:proofErr w:type="spellStart"/>
      <w:r>
        <w:t>Untersuchungsmethodik</w:t>
      </w:r>
      <w:proofErr w:type="spellEnd"/>
      <w:r>
        <w:t xml:space="preserve"> </w:t>
      </w:r>
    </w:p>
    <w:p w14:paraId="25B59D8E" w14:textId="77777777" w:rsidR="009E22F8" w:rsidRDefault="009E22F8" w:rsidP="0071080B">
      <w:pPr>
        <w:pStyle w:val="Listenabsatz"/>
        <w:numPr>
          <w:ilvl w:val="0"/>
          <w:numId w:val="14"/>
        </w:numPr>
      </w:pPr>
      <w:proofErr w:type="spellStart"/>
      <w:r>
        <w:lastRenderedPageBreak/>
        <w:t>Untersuchungsablauf</w:t>
      </w:r>
      <w:proofErr w:type="spellEnd"/>
      <w:r>
        <w:t xml:space="preserve"> (</w:t>
      </w:r>
      <w:proofErr w:type="spellStart"/>
      <w:r>
        <w:t>Untersuchungsmaterial</w:t>
      </w:r>
      <w:proofErr w:type="spellEnd"/>
      <w:r>
        <w:t xml:space="preserve">, </w:t>
      </w:r>
      <w:proofErr w:type="spellStart"/>
      <w:r>
        <w:t>Raum</w:t>
      </w:r>
      <w:proofErr w:type="spellEnd"/>
      <w:r>
        <w:t xml:space="preserve">, </w:t>
      </w:r>
      <w:proofErr w:type="spellStart"/>
      <w:r>
        <w:t>Probandenrekrutierung</w:t>
      </w:r>
      <w:proofErr w:type="spellEnd"/>
      <w:r>
        <w:t xml:space="preserve"> etc.)</w:t>
      </w:r>
    </w:p>
    <w:p w14:paraId="436A1898" w14:textId="77777777" w:rsidR="009E22F8" w:rsidRDefault="009E22F8" w:rsidP="0071080B">
      <w:pPr>
        <w:pStyle w:val="Listenabsatz"/>
        <w:numPr>
          <w:ilvl w:val="0"/>
          <w:numId w:val="14"/>
        </w:numPr>
      </w:pPr>
      <w:proofErr w:type="spellStart"/>
      <w:r>
        <w:t>Ergebnisse</w:t>
      </w:r>
      <w:proofErr w:type="spellEnd"/>
      <w:r>
        <w:t xml:space="preserve"> (</w:t>
      </w:r>
      <w:proofErr w:type="spellStart"/>
      <w:r>
        <w:t>Darstellung</w:t>
      </w:r>
      <w:proofErr w:type="spellEnd"/>
      <w:r w:rsidR="00EE6C6E">
        <w:t xml:space="preserve"> der </w:t>
      </w:r>
      <w:proofErr w:type="spellStart"/>
      <w:r w:rsidR="00EE6C6E">
        <w:t>Ergebnisse</w:t>
      </w:r>
      <w:proofErr w:type="spellEnd"/>
      <w:r w:rsidR="00EE6C6E">
        <w:t xml:space="preserve"> in </w:t>
      </w:r>
      <w:proofErr w:type="spellStart"/>
      <w:r w:rsidR="00EE6C6E">
        <w:t>sinnvoller</w:t>
      </w:r>
      <w:proofErr w:type="spellEnd"/>
      <w:r w:rsidR="00EE6C6E">
        <w:t xml:space="preserve"> </w:t>
      </w:r>
      <w:r>
        <w:t xml:space="preserve"> </w:t>
      </w:r>
      <w:proofErr w:type="spellStart"/>
      <w:r>
        <w:t>Reihenfolge</w:t>
      </w:r>
      <w:proofErr w:type="spellEnd"/>
      <w:r w:rsidR="00A654F8">
        <w:t xml:space="preserve">, </w:t>
      </w:r>
      <w:proofErr w:type="spellStart"/>
      <w:r w:rsidR="00A654F8">
        <w:t>Gesamtüberblick</w:t>
      </w:r>
      <w:proofErr w:type="spellEnd"/>
      <w:r w:rsidR="00A654F8">
        <w:t xml:space="preserve">, </w:t>
      </w:r>
      <w:proofErr w:type="spellStart"/>
      <w:r w:rsidR="00A654F8">
        <w:t>Einzelergebnisse</w:t>
      </w:r>
      <w:proofErr w:type="spellEnd"/>
      <w:r>
        <w:t xml:space="preserve"> z. B. </w:t>
      </w:r>
      <w:proofErr w:type="spellStart"/>
      <w:r>
        <w:t>geordnet</w:t>
      </w:r>
      <w:proofErr w:type="spellEnd"/>
      <w:r>
        <w:t xml:space="preserve"> </w:t>
      </w:r>
      <w:proofErr w:type="spellStart"/>
      <w:r>
        <w:t>nach</w:t>
      </w:r>
      <w:proofErr w:type="spellEnd"/>
      <w:r>
        <w:t xml:space="preserve"> </w:t>
      </w:r>
      <w:r w:rsidR="00A654F8">
        <w:t>Testcases</w:t>
      </w:r>
      <w:r>
        <w:t>)</w:t>
      </w:r>
    </w:p>
    <w:p w14:paraId="583E480C" w14:textId="77777777" w:rsidR="009E22F8" w:rsidRDefault="009E22F8" w:rsidP="0071080B">
      <w:pPr>
        <w:pStyle w:val="Listenabsatz"/>
        <w:numPr>
          <w:ilvl w:val="0"/>
          <w:numId w:val="14"/>
        </w:numPr>
      </w:pPr>
      <w:proofErr w:type="spellStart"/>
      <w:r>
        <w:t>Zusammenfassung</w:t>
      </w:r>
      <w:proofErr w:type="spellEnd"/>
      <w:r>
        <w:t xml:space="preserve"> (Was </w:t>
      </w:r>
      <w:proofErr w:type="spellStart"/>
      <w:r>
        <w:t>wurde</w:t>
      </w:r>
      <w:proofErr w:type="spellEnd"/>
      <w:r>
        <w:t xml:space="preserve"> </w:t>
      </w:r>
      <w:proofErr w:type="spellStart"/>
      <w:r>
        <w:t>erreicht</w:t>
      </w:r>
      <w:proofErr w:type="spellEnd"/>
      <w:r>
        <w:t xml:space="preserve">, </w:t>
      </w:r>
      <w:proofErr w:type="spellStart"/>
      <w:r>
        <w:t>Rückbezug</w:t>
      </w:r>
      <w:proofErr w:type="spellEnd"/>
      <w:r>
        <w:t xml:space="preserve"> </w:t>
      </w:r>
      <w:proofErr w:type="spellStart"/>
      <w:r>
        <w:t>zu</w:t>
      </w:r>
      <w:proofErr w:type="spellEnd"/>
      <w:r>
        <w:t xml:space="preserve"> </w:t>
      </w:r>
      <w:proofErr w:type="spellStart"/>
      <w:r>
        <w:t>Zielen</w:t>
      </w:r>
      <w:proofErr w:type="spellEnd"/>
      <w:r>
        <w:t xml:space="preserve">, </w:t>
      </w:r>
      <w:proofErr w:type="spellStart"/>
      <w:r>
        <w:t>Hypothesen</w:t>
      </w:r>
      <w:proofErr w:type="spellEnd"/>
      <w:r>
        <w:t xml:space="preserve">, </w:t>
      </w:r>
      <w:proofErr w:type="spellStart"/>
      <w:r>
        <w:t>Nutzen</w:t>
      </w:r>
      <w:proofErr w:type="spellEnd"/>
      <w:r>
        <w:t xml:space="preserve">, </w:t>
      </w:r>
      <w:proofErr w:type="spellStart"/>
      <w:r>
        <w:t>Erkenntnisse</w:t>
      </w:r>
      <w:proofErr w:type="spellEnd"/>
      <w:r>
        <w:t xml:space="preserve"> </w:t>
      </w:r>
      <w:proofErr w:type="spellStart"/>
      <w:r>
        <w:t>für</w:t>
      </w:r>
      <w:proofErr w:type="spellEnd"/>
      <w:r>
        <w:t xml:space="preserve"> </w:t>
      </w:r>
      <w:proofErr w:type="spellStart"/>
      <w:r>
        <w:t>weitere</w:t>
      </w:r>
      <w:proofErr w:type="spellEnd"/>
      <w:r>
        <w:t xml:space="preserve"> </w:t>
      </w:r>
      <w:proofErr w:type="spellStart"/>
      <w:r>
        <w:t>Untersuchungen</w:t>
      </w:r>
      <w:proofErr w:type="spellEnd"/>
      <w:r>
        <w:t>)</w:t>
      </w:r>
    </w:p>
    <w:p w14:paraId="685EE37A" w14:textId="77777777" w:rsidR="009E22F8" w:rsidRDefault="009E22F8" w:rsidP="0071080B">
      <w:pPr>
        <w:pStyle w:val="Listenabsatz"/>
        <w:numPr>
          <w:ilvl w:val="0"/>
          <w:numId w:val="14"/>
        </w:numPr>
      </w:pPr>
      <w:proofErr w:type="spellStart"/>
      <w:r>
        <w:t>Ausblick</w:t>
      </w:r>
      <w:proofErr w:type="spellEnd"/>
      <w:r>
        <w:t xml:space="preserve"> (optional)</w:t>
      </w:r>
    </w:p>
    <w:p w14:paraId="1B49A779" w14:textId="77777777" w:rsidR="009E22F8" w:rsidRPr="002656C2" w:rsidRDefault="009E22F8" w:rsidP="009E22F8">
      <w:pPr>
        <w:pStyle w:val="Listenabsatz"/>
      </w:pPr>
    </w:p>
    <w:p w14:paraId="73AA92DD" w14:textId="77777777" w:rsidR="002656C2" w:rsidRDefault="002656C2" w:rsidP="002656C2">
      <w:pPr>
        <w:ind w:left="360"/>
      </w:pPr>
    </w:p>
    <w:p w14:paraId="71D1142E" w14:textId="77777777" w:rsidR="008A5B62" w:rsidRPr="008A5B62" w:rsidRDefault="008A5B62" w:rsidP="008A5B62">
      <w:pPr>
        <w:rPr>
          <w:lang w:eastAsia="en-US"/>
        </w:rPr>
      </w:pPr>
    </w:p>
    <w:p w14:paraId="7D001820" w14:textId="77777777" w:rsidR="00B021AD" w:rsidRPr="008D6E6A" w:rsidRDefault="00B021AD" w:rsidP="00F105F7">
      <w:pPr>
        <w:pStyle w:val="Folgeabsatz"/>
      </w:pPr>
    </w:p>
    <w:p w14:paraId="07AA87BA" w14:textId="77777777" w:rsidR="00B021AD" w:rsidRPr="008D6E6A" w:rsidRDefault="00B021AD">
      <w:pPr>
        <w:spacing w:after="200" w:line="276" w:lineRule="auto"/>
        <w:jc w:val="left"/>
      </w:pPr>
      <w:r w:rsidRPr="008D6E6A">
        <w:br w:type="page"/>
      </w:r>
    </w:p>
    <w:p w14:paraId="2385F484" w14:textId="275E3BA7" w:rsidR="00E9080A" w:rsidRPr="00E9080A" w:rsidRDefault="00E24ECC" w:rsidP="00A21E3C">
      <w:pPr>
        <w:pStyle w:val="Inhaltsverzeichnisberschrift"/>
        <w:outlineLvl w:val="0"/>
      </w:pPr>
      <w:bookmarkStart w:id="187" w:name="_Toc452981269"/>
      <w:bookmarkStart w:id="188" w:name="_Toc98674074"/>
      <w:proofErr w:type="spellStart"/>
      <w:r>
        <w:lastRenderedPageBreak/>
        <w:t>Erklärung</w:t>
      </w:r>
      <w:proofErr w:type="spellEnd"/>
      <w:r>
        <w:t xml:space="preserve"> </w:t>
      </w:r>
      <w:proofErr w:type="spellStart"/>
      <w:r>
        <w:t>zur</w:t>
      </w:r>
      <w:proofErr w:type="spellEnd"/>
      <w:r>
        <w:t xml:space="preserve"> </w:t>
      </w:r>
      <w:proofErr w:type="spellStart"/>
      <w:r w:rsidR="00760407">
        <w:t>Urheberschaft</w:t>
      </w:r>
      <w:bookmarkEnd w:id="187"/>
      <w:bookmarkEnd w:id="188"/>
      <w:proofErr w:type="spellEnd"/>
    </w:p>
    <w:p w14:paraId="0A5FF7BA" w14:textId="77777777" w:rsidR="00AF2D7B" w:rsidRDefault="00E9080A" w:rsidP="00E24ECC">
      <w:pPr>
        <w:rPr>
          <w:rStyle w:val="Hervorhebung"/>
          <w:i w:val="0"/>
        </w:rPr>
      </w:pPr>
      <w:r w:rsidRPr="00E9080A">
        <w:rPr>
          <w:rStyle w:val="Hervorhebung"/>
          <w:i w:val="0"/>
        </w:rPr>
        <w:t xml:space="preserve">Ich </w:t>
      </w:r>
      <w:proofErr w:type="spellStart"/>
      <w:r w:rsidRPr="00E9080A">
        <w:rPr>
          <w:rStyle w:val="Hervorhebung"/>
          <w:i w:val="0"/>
        </w:rPr>
        <w:t>habe</w:t>
      </w:r>
      <w:proofErr w:type="spellEnd"/>
      <w:r w:rsidRPr="00E9080A">
        <w:rPr>
          <w:rStyle w:val="Hervorhebung"/>
          <w:i w:val="0"/>
        </w:rPr>
        <w:t xml:space="preserve"> die Arbeit </w:t>
      </w:r>
      <w:proofErr w:type="spellStart"/>
      <w:r w:rsidRPr="00E9080A">
        <w:rPr>
          <w:rStyle w:val="Hervorhebung"/>
          <w:i w:val="0"/>
        </w:rPr>
        <w:t>selbständig</w:t>
      </w:r>
      <w:proofErr w:type="spellEnd"/>
      <w:r w:rsidRPr="00E9080A">
        <w:rPr>
          <w:rStyle w:val="Hervorhebung"/>
          <w:i w:val="0"/>
        </w:rPr>
        <w:t xml:space="preserve"> </w:t>
      </w:r>
      <w:proofErr w:type="spellStart"/>
      <w:r w:rsidRPr="00E9080A">
        <w:rPr>
          <w:rStyle w:val="Hervorhebung"/>
          <w:i w:val="0"/>
        </w:rPr>
        <w:t>verfasst</w:t>
      </w:r>
      <w:proofErr w:type="spellEnd"/>
      <w:r w:rsidRPr="00E9080A">
        <w:rPr>
          <w:rStyle w:val="Hervorhebung"/>
          <w:i w:val="0"/>
        </w:rPr>
        <w:t xml:space="preserve">, </w:t>
      </w:r>
      <w:proofErr w:type="spellStart"/>
      <w:r w:rsidRPr="00E9080A">
        <w:rPr>
          <w:rStyle w:val="Hervorhebung"/>
          <w:i w:val="0"/>
        </w:rPr>
        <w:t>keine</w:t>
      </w:r>
      <w:proofErr w:type="spellEnd"/>
      <w:r w:rsidRPr="00E9080A">
        <w:rPr>
          <w:rStyle w:val="Hervorhebung"/>
          <w:i w:val="0"/>
        </w:rPr>
        <w:t xml:space="preserve"> </w:t>
      </w:r>
      <w:proofErr w:type="spellStart"/>
      <w:r w:rsidRPr="00E9080A">
        <w:rPr>
          <w:rStyle w:val="Hervorhebung"/>
          <w:i w:val="0"/>
        </w:rPr>
        <w:t>anderen</w:t>
      </w:r>
      <w:proofErr w:type="spellEnd"/>
      <w:r w:rsidRPr="00E9080A">
        <w:rPr>
          <w:rStyle w:val="Hervorhebung"/>
          <w:i w:val="0"/>
        </w:rPr>
        <w:t xml:space="preserve"> </w:t>
      </w:r>
      <w:proofErr w:type="spellStart"/>
      <w:r w:rsidRPr="00E9080A">
        <w:rPr>
          <w:rStyle w:val="Hervorhebung"/>
          <w:i w:val="0"/>
        </w:rPr>
        <w:t>als</w:t>
      </w:r>
      <w:proofErr w:type="spellEnd"/>
      <w:r w:rsidRPr="00E9080A">
        <w:rPr>
          <w:rStyle w:val="Hervorhebung"/>
          <w:i w:val="0"/>
        </w:rPr>
        <w:t xml:space="preserve"> die </w:t>
      </w:r>
      <w:proofErr w:type="spellStart"/>
      <w:r w:rsidRPr="00E9080A">
        <w:rPr>
          <w:rStyle w:val="Hervorhebung"/>
          <w:i w:val="0"/>
        </w:rPr>
        <w:t>angegebenen</w:t>
      </w:r>
      <w:proofErr w:type="spellEnd"/>
      <w:r w:rsidRPr="00E9080A">
        <w:rPr>
          <w:rStyle w:val="Hervorhebung"/>
          <w:i w:val="0"/>
        </w:rPr>
        <w:t xml:space="preserve"> </w:t>
      </w:r>
      <w:proofErr w:type="spellStart"/>
      <w:r w:rsidRPr="00E9080A">
        <w:rPr>
          <w:rStyle w:val="Hervorhebung"/>
          <w:i w:val="0"/>
        </w:rPr>
        <w:t>Quellen</w:t>
      </w:r>
      <w:proofErr w:type="spellEnd"/>
      <w:r w:rsidRPr="00E9080A">
        <w:rPr>
          <w:rStyle w:val="Hervorhebung"/>
          <w:i w:val="0"/>
        </w:rPr>
        <w:t xml:space="preserve"> und </w:t>
      </w:r>
      <w:proofErr w:type="spellStart"/>
      <w:r w:rsidRPr="00E9080A">
        <w:rPr>
          <w:rStyle w:val="Hervorhebung"/>
          <w:i w:val="0"/>
        </w:rPr>
        <w:t>Hilfsmittel</w:t>
      </w:r>
      <w:proofErr w:type="spellEnd"/>
      <w:r w:rsidRPr="00E9080A">
        <w:rPr>
          <w:rStyle w:val="Hervorhebung"/>
          <w:i w:val="0"/>
        </w:rPr>
        <w:t xml:space="preserve"> </w:t>
      </w:r>
      <w:proofErr w:type="spellStart"/>
      <w:r w:rsidRPr="00E9080A">
        <w:rPr>
          <w:rStyle w:val="Hervorhebung"/>
          <w:i w:val="0"/>
        </w:rPr>
        <w:t>benutzt</w:t>
      </w:r>
      <w:proofErr w:type="spellEnd"/>
      <w:r w:rsidR="00E24ECC">
        <w:rPr>
          <w:rStyle w:val="Hervorhebung"/>
          <w:i w:val="0"/>
        </w:rPr>
        <w:t>,</w:t>
      </w:r>
      <w:r w:rsidR="00AF2D7B">
        <w:rPr>
          <w:rStyle w:val="Hervorhebung"/>
          <w:i w:val="0"/>
        </w:rPr>
        <w:t xml:space="preserve"> </w:t>
      </w:r>
      <w:proofErr w:type="spellStart"/>
      <w:r w:rsidR="00AF2D7B" w:rsidRPr="00AF2D7B">
        <w:rPr>
          <w:rStyle w:val="Hervorhebung"/>
          <w:i w:val="0"/>
        </w:rPr>
        <w:t>sowie</w:t>
      </w:r>
      <w:proofErr w:type="spellEnd"/>
      <w:r w:rsidR="00AF2D7B" w:rsidRPr="00AF2D7B">
        <w:rPr>
          <w:rStyle w:val="Hervorhebung"/>
          <w:i w:val="0"/>
        </w:rPr>
        <w:t xml:space="preserve"> alle </w:t>
      </w:r>
      <w:proofErr w:type="spellStart"/>
      <w:r w:rsidR="00AF2D7B" w:rsidRPr="00AF2D7B">
        <w:rPr>
          <w:rStyle w:val="Hervorhebung"/>
          <w:i w:val="0"/>
        </w:rPr>
        <w:t>Zitate</w:t>
      </w:r>
      <w:proofErr w:type="spellEnd"/>
      <w:r w:rsidR="00AF2D7B" w:rsidRPr="00AF2D7B">
        <w:rPr>
          <w:rStyle w:val="Hervorhebung"/>
          <w:i w:val="0"/>
        </w:rPr>
        <w:t xml:space="preserve"> und </w:t>
      </w:r>
      <w:proofErr w:type="spellStart"/>
      <w:r w:rsidR="00AF2D7B" w:rsidRPr="00AF2D7B">
        <w:rPr>
          <w:rStyle w:val="Hervorhebung"/>
          <w:i w:val="0"/>
        </w:rPr>
        <w:t>Übernahmen</w:t>
      </w:r>
      <w:proofErr w:type="spellEnd"/>
      <w:r w:rsidR="00AF2D7B" w:rsidRPr="00AF2D7B">
        <w:rPr>
          <w:rStyle w:val="Hervorhebung"/>
          <w:i w:val="0"/>
        </w:rPr>
        <w:t xml:space="preserve"> von </w:t>
      </w:r>
      <w:proofErr w:type="spellStart"/>
      <w:r w:rsidR="00AF2D7B" w:rsidRPr="00AF2D7B">
        <w:rPr>
          <w:rStyle w:val="Hervorhebung"/>
          <w:i w:val="0"/>
        </w:rPr>
        <w:t>fremden</w:t>
      </w:r>
      <w:proofErr w:type="spellEnd"/>
      <w:r w:rsidR="00AF2D7B" w:rsidRPr="00AF2D7B">
        <w:rPr>
          <w:rStyle w:val="Hervorhebung"/>
          <w:i w:val="0"/>
        </w:rPr>
        <w:t xml:space="preserve"> </w:t>
      </w:r>
      <w:proofErr w:type="spellStart"/>
      <w:r w:rsidR="00AF2D7B" w:rsidRPr="00AF2D7B">
        <w:rPr>
          <w:rStyle w:val="Hervorhebung"/>
          <w:i w:val="0"/>
        </w:rPr>
        <w:t>Aussagen</w:t>
      </w:r>
      <w:proofErr w:type="spellEnd"/>
      <w:r w:rsidR="00AF2D7B" w:rsidRPr="00AF2D7B">
        <w:rPr>
          <w:rStyle w:val="Hervorhebung"/>
          <w:i w:val="0"/>
        </w:rPr>
        <w:t xml:space="preserve"> </w:t>
      </w:r>
      <w:proofErr w:type="spellStart"/>
      <w:r w:rsidR="00AF2D7B" w:rsidRPr="00AF2D7B">
        <w:rPr>
          <w:rStyle w:val="Hervorhebung"/>
          <w:i w:val="0"/>
        </w:rPr>
        <w:t>kenntlich</w:t>
      </w:r>
      <w:proofErr w:type="spellEnd"/>
      <w:r w:rsidR="00AF2D7B" w:rsidRPr="00AF2D7B">
        <w:rPr>
          <w:rStyle w:val="Hervorhebung"/>
          <w:i w:val="0"/>
        </w:rPr>
        <w:t xml:space="preserve"> </w:t>
      </w:r>
      <w:proofErr w:type="spellStart"/>
      <w:r w:rsidR="00AF2D7B" w:rsidRPr="00AF2D7B">
        <w:rPr>
          <w:rStyle w:val="Hervorhebung"/>
          <w:i w:val="0"/>
        </w:rPr>
        <w:t>gemacht</w:t>
      </w:r>
      <w:proofErr w:type="spellEnd"/>
      <w:r w:rsidR="00AF2D7B" w:rsidRPr="00AF2D7B">
        <w:rPr>
          <w:rStyle w:val="Hervorhebung"/>
          <w:i w:val="0"/>
        </w:rPr>
        <w:t>.</w:t>
      </w:r>
      <w:r w:rsidRPr="00E9080A">
        <w:rPr>
          <w:rStyle w:val="Hervorhebung"/>
          <w:i w:val="0"/>
        </w:rPr>
        <w:t xml:space="preserve"> </w:t>
      </w:r>
    </w:p>
    <w:p w14:paraId="1724CBCE" w14:textId="40B624E1" w:rsidR="00E24ECC" w:rsidRDefault="00AF2D7B" w:rsidP="00E24ECC">
      <w:pPr>
        <w:rPr>
          <w:rStyle w:val="Hervorhebung"/>
          <w:i w:val="0"/>
        </w:rPr>
      </w:pPr>
      <w:r>
        <w:rPr>
          <w:rStyle w:val="Hervorhebung"/>
          <w:i w:val="0"/>
        </w:rPr>
        <w:t xml:space="preserve">Die </w:t>
      </w:r>
      <w:r w:rsidR="00E24ECC">
        <w:rPr>
          <w:rStyle w:val="Hervorhebung"/>
          <w:i w:val="0"/>
        </w:rPr>
        <w:t xml:space="preserve">Arbeit </w:t>
      </w:r>
      <w:proofErr w:type="spellStart"/>
      <w:r>
        <w:rPr>
          <w:rStyle w:val="Hervorhebung"/>
          <w:i w:val="0"/>
        </w:rPr>
        <w:t>wurde</w:t>
      </w:r>
      <w:proofErr w:type="spellEnd"/>
      <w:r>
        <w:rPr>
          <w:rStyle w:val="Hervorhebung"/>
          <w:i w:val="0"/>
        </w:rPr>
        <w:t xml:space="preserve"> </w:t>
      </w:r>
      <w:proofErr w:type="spellStart"/>
      <w:r w:rsidR="00E9080A" w:rsidRPr="00E9080A">
        <w:rPr>
          <w:rStyle w:val="Hervorhebung"/>
          <w:i w:val="0"/>
        </w:rPr>
        <w:t>bisher</w:t>
      </w:r>
      <w:proofErr w:type="spellEnd"/>
      <w:r w:rsidR="00E9080A" w:rsidRPr="00E9080A">
        <w:rPr>
          <w:rStyle w:val="Hervorhebung"/>
          <w:i w:val="0"/>
        </w:rPr>
        <w:t xml:space="preserve"> </w:t>
      </w:r>
      <w:proofErr w:type="spellStart"/>
      <w:r w:rsidR="00E9080A" w:rsidRPr="00E9080A">
        <w:rPr>
          <w:rStyle w:val="Hervorhebung"/>
          <w:i w:val="0"/>
        </w:rPr>
        <w:t>keiner</w:t>
      </w:r>
      <w:proofErr w:type="spellEnd"/>
      <w:r w:rsidR="00E9080A" w:rsidRPr="00E9080A">
        <w:rPr>
          <w:rStyle w:val="Hervorhebung"/>
          <w:i w:val="0"/>
        </w:rPr>
        <w:t xml:space="preserve"> </w:t>
      </w:r>
      <w:proofErr w:type="spellStart"/>
      <w:r w:rsidR="00E9080A" w:rsidRPr="00E9080A">
        <w:rPr>
          <w:rStyle w:val="Hervorhebung"/>
          <w:i w:val="0"/>
        </w:rPr>
        <w:t>anderen</w:t>
      </w:r>
      <w:proofErr w:type="spellEnd"/>
      <w:r w:rsidR="00E9080A" w:rsidRPr="00E9080A">
        <w:rPr>
          <w:rStyle w:val="Hervorhebung"/>
          <w:i w:val="0"/>
        </w:rPr>
        <w:t xml:space="preserve"> </w:t>
      </w:r>
      <w:proofErr w:type="spellStart"/>
      <w:r w:rsidR="00E9080A" w:rsidRPr="00E9080A">
        <w:rPr>
          <w:rStyle w:val="Hervorhebung"/>
          <w:i w:val="0"/>
        </w:rPr>
        <w:t>Prüfungsbehörde</w:t>
      </w:r>
      <w:proofErr w:type="spellEnd"/>
      <w:r w:rsidR="00E9080A" w:rsidRPr="00E9080A">
        <w:rPr>
          <w:rStyle w:val="Hervorhebung"/>
          <w:i w:val="0"/>
        </w:rPr>
        <w:t xml:space="preserve"> </w:t>
      </w:r>
      <w:proofErr w:type="spellStart"/>
      <w:r w:rsidR="00E9080A" w:rsidRPr="00E9080A">
        <w:rPr>
          <w:rStyle w:val="Hervorhebung"/>
          <w:i w:val="0"/>
        </w:rPr>
        <w:t>vorgelegt</w:t>
      </w:r>
      <w:proofErr w:type="spellEnd"/>
      <w:r w:rsidR="00E9080A" w:rsidRPr="00E9080A">
        <w:rPr>
          <w:rStyle w:val="Hervorhebung"/>
          <w:i w:val="0"/>
        </w:rPr>
        <w:t>.</w:t>
      </w:r>
      <w:r w:rsidR="00E24ECC">
        <w:rPr>
          <w:rStyle w:val="Hervorhebung"/>
          <w:i w:val="0"/>
        </w:rPr>
        <w:t xml:space="preserve"> </w:t>
      </w:r>
    </w:p>
    <w:p w14:paraId="578A95E6" w14:textId="1CD618E0" w:rsidR="00E24ECC" w:rsidRPr="00E24ECC" w:rsidRDefault="00E24ECC" w:rsidP="00E24ECC">
      <w:r w:rsidRPr="00E24ECC">
        <w:t xml:space="preserve">Die </w:t>
      </w:r>
      <w:proofErr w:type="spellStart"/>
      <w:r w:rsidRPr="00E24ECC">
        <w:t>vorgelegten</w:t>
      </w:r>
      <w:proofErr w:type="spellEnd"/>
      <w:r w:rsidRPr="00E24ECC">
        <w:t xml:space="preserve"> </w:t>
      </w:r>
      <w:proofErr w:type="spellStart"/>
      <w:r w:rsidRPr="00E24ECC">
        <w:t>Druckexemplare</w:t>
      </w:r>
      <w:proofErr w:type="spellEnd"/>
      <w:r w:rsidRPr="00E24ECC">
        <w:t xml:space="preserve"> und die </w:t>
      </w:r>
      <w:proofErr w:type="spellStart"/>
      <w:r w:rsidRPr="00E24ECC">
        <w:t>vorgelegte</w:t>
      </w:r>
      <w:proofErr w:type="spellEnd"/>
      <w:r w:rsidRPr="00E24ECC">
        <w:t xml:space="preserve"> </w:t>
      </w:r>
      <w:proofErr w:type="spellStart"/>
      <w:r w:rsidRPr="00E24ECC">
        <w:t>digitale</w:t>
      </w:r>
      <w:proofErr w:type="spellEnd"/>
      <w:r w:rsidRPr="00E24ECC">
        <w:t xml:space="preserve"> Version </w:t>
      </w:r>
      <w:proofErr w:type="spellStart"/>
      <w:r w:rsidRPr="00E24ECC">
        <w:t>sind</w:t>
      </w:r>
      <w:proofErr w:type="spellEnd"/>
      <w:r w:rsidRPr="00E24ECC">
        <w:t xml:space="preserve"> </w:t>
      </w:r>
      <w:proofErr w:type="spellStart"/>
      <w:r w:rsidRPr="00E24ECC">
        <w:t>identisch</w:t>
      </w:r>
      <w:proofErr w:type="spellEnd"/>
      <w:r w:rsidRPr="00E24ECC">
        <w:t>.</w:t>
      </w:r>
    </w:p>
    <w:p w14:paraId="58861EC6" w14:textId="77777777" w:rsidR="00E9080A" w:rsidRDefault="00E9080A" w:rsidP="00E9080A">
      <w:pPr>
        <w:pStyle w:val="Folgeabsatz"/>
        <w:ind w:firstLine="0"/>
        <w:rPr>
          <w:rFonts w:ascii="Frutiger Next LT W1G Medium" w:hAnsi="Frutiger Next LT W1G Medium"/>
          <w:sz w:val="28"/>
          <w:lang w:eastAsia="en-US"/>
        </w:rPr>
      </w:pPr>
    </w:p>
    <w:p w14:paraId="44D3B88D" w14:textId="77777777" w:rsidR="00D1185F" w:rsidRDefault="00D1185F" w:rsidP="00E9080A">
      <w:pPr>
        <w:pStyle w:val="Folgeabsatz"/>
        <w:ind w:firstLine="0"/>
        <w:rPr>
          <w:rFonts w:ascii="Frutiger Next LT W1G Medium" w:hAnsi="Frutiger Next LT W1G Medium"/>
          <w:sz w:val="28"/>
          <w:lang w:eastAsia="en-US"/>
        </w:rPr>
      </w:pPr>
    </w:p>
    <w:tbl>
      <w:tblPr>
        <w:tblStyle w:val="Tabellenraster"/>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8"/>
        <w:gridCol w:w="1867"/>
        <w:gridCol w:w="2908"/>
      </w:tblGrid>
      <w:tr w:rsidR="00D1185F" w14:paraId="7B4E3ACA" w14:textId="77777777" w:rsidTr="00D1185F">
        <w:tc>
          <w:tcPr>
            <w:tcW w:w="3258" w:type="dxa"/>
          </w:tcPr>
          <w:p w14:paraId="175FAC52" w14:textId="0332611B" w:rsidR="00D1185F" w:rsidRDefault="00D1185F" w:rsidP="00D1185F">
            <w:pPr>
              <w:rPr>
                <w:lang w:eastAsia="en-US"/>
              </w:rPr>
            </w:pPr>
            <w:r>
              <w:rPr>
                <w:lang w:eastAsia="en-US"/>
              </w:rPr>
              <w:t>Ort, Datum</w:t>
            </w:r>
          </w:p>
        </w:tc>
        <w:tc>
          <w:tcPr>
            <w:tcW w:w="1867" w:type="dxa"/>
            <w:tcBorders>
              <w:top w:val="nil"/>
            </w:tcBorders>
          </w:tcPr>
          <w:p w14:paraId="0B31A06E" w14:textId="77777777" w:rsidR="00D1185F" w:rsidRDefault="00D1185F" w:rsidP="00D1185F">
            <w:pPr>
              <w:jc w:val="right"/>
              <w:rPr>
                <w:lang w:eastAsia="en-US"/>
              </w:rPr>
            </w:pPr>
          </w:p>
        </w:tc>
        <w:tc>
          <w:tcPr>
            <w:tcW w:w="2908" w:type="dxa"/>
          </w:tcPr>
          <w:p w14:paraId="4C6289D3" w14:textId="00745D72" w:rsidR="00D1185F" w:rsidRDefault="00D1185F" w:rsidP="00D1185F">
            <w:pPr>
              <w:jc w:val="right"/>
              <w:rPr>
                <w:lang w:eastAsia="en-US"/>
              </w:rPr>
            </w:pPr>
            <w:proofErr w:type="spellStart"/>
            <w:r>
              <w:rPr>
                <w:lang w:eastAsia="en-US"/>
              </w:rPr>
              <w:t>Unterschrift</w:t>
            </w:r>
            <w:proofErr w:type="spellEnd"/>
          </w:p>
        </w:tc>
      </w:tr>
    </w:tbl>
    <w:p w14:paraId="1283A04F" w14:textId="55FB20DE" w:rsidR="00F9029C" w:rsidRDefault="009B7D85" w:rsidP="00D1185F">
      <w:pPr>
        <w:pStyle w:val="Inhaltsverzeichnisberschrift"/>
        <w:ind w:left="0" w:firstLine="0"/>
      </w:pPr>
      <w:r>
        <w:br w:type="page"/>
      </w:r>
      <w:proofErr w:type="spellStart"/>
      <w:r w:rsidR="00F9029C">
        <w:lastRenderedPageBreak/>
        <w:t>Erklärung</w:t>
      </w:r>
      <w:proofErr w:type="spellEnd"/>
      <w:r w:rsidR="00F9029C">
        <w:t xml:space="preserve"> </w:t>
      </w:r>
      <w:proofErr w:type="spellStart"/>
      <w:r w:rsidR="00F9029C">
        <w:t>zur</w:t>
      </w:r>
      <w:proofErr w:type="spellEnd"/>
      <w:r w:rsidR="00F9029C">
        <w:t xml:space="preserve"> </w:t>
      </w:r>
      <w:proofErr w:type="spellStart"/>
      <w:r w:rsidR="00F9029C">
        <w:t>Lizenzierung</w:t>
      </w:r>
      <w:proofErr w:type="spellEnd"/>
      <w:r w:rsidR="0015588A">
        <w:t xml:space="preserve"> und </w:t>
      </w:r>
      <w:proofErr w:type="spellStart"/>
      <w:r w:rsidR="0015588A">
        <w:t>Publikation</w:t>
      </w:r>
      <w:proofErr w:type="spellEnd"/>
      <w:r w:rsidR="00F9029C">
        <w:t xml:space="preserve"> </w:t>
      </w:r>
      <w:proofErr w:type="spellStart"/>
      <w:r w:rsidR="00F9029C">
        <w:t>dieser</w:t>
      </w:r>
      <w:proofErr w:type="spellEnd"/>
      <w:r w:rsidR="00F9029C">
        <w:t xml:space="preserve"> Arbeit</w:t>
      </w:r>
    </w:p>
    <w:p w14:paraId="7C309E20" w14:textId="6166A4A9" w:rsidR="00F615BF" w:rsidRDefault="00F615BF" w:rsidP="0015588A">
      <w:pPr>
        <w:spacing w:after="200" w:line="276" w:lineRule="auto"/>
        <w:rPr>
          <w:lang w:eastAsia="en-US"/>
        </w:rPr>
      </w:pPr>
      <w:r w:rsidRPr="00B14238">
        <w:rPr>
          <w:b/>
          <w:lang w:eastAsia="en-US"/>
        </w:rPr>
        <w:t>Name:</w:t>
      </w:r>
      <w:r>
        <w:rPr>
          <w:lang w:eastAsia="en-US"/>
        </w:rPr>
        <w:t xml:space="preserve"> </w:t>
      </w:r>
      <w:r w:rsidR="001A4536">
        <w:rPr>
          <w:lang w:eastAsia="en-US"/>
        </w:rPr>
        <w:t>Pascal Strobel</w:t>
      </w:r>
    </w:p>
    <w:p w14:paraId="702F2D54" w14:textId="57154BDA" w:rsidR="00F615BF" w:rsidRPr="00F615BF" w:rsidRDefault="00F615BF" w:rsidP="00F615BF">
      <w:pPr>
        <w:pStyle w:val="Folgeabsatz"/>
        <w:ind w:firstLine="0"/>
        <w:rPr>
          <w:lang w:eastAsia="en-US"/>
        </w:rPr>
      </w:pPr>
      <w:proofErr w:type="spellStart"/>
      <w:r w:rsidRPr="00B14238">
        <w:rPr>
          <w:b/>
          <w:lang w:eastAsia="en-US"/>
        </w:rPr>
        <w:t>Titel</w:t>
      </w:r>
      <w:proofErr w:type="spellEnd"/>
      <w:r w:rsidRPr="00B14238">
        <w:rPr>
          <w:b/>
          <w:lang w:eastAsia="en-US"/>
        </w:rPr>
        <w:t xml:space="preserve"> der Arbeit:</w:t>
      </w:r>
      <w:r>
        <w:rPr>
          <w:lang w:eastAsia="en-US"/>
        </w:rPr>
        <w:t xml:space="preserve"> </w:t>
      </w:r>
      <w:r w:rsidR="001A4536" w:rsidRPr="00A46D1F">
        <w:rPr>
          <w:lang w:eastAsia="en-US"/>
        </w:rPr>
        <w:t>CookBERT</w:t>
      </w:r>
      <w:r w:rsidR="00A84761" w:rsidRPr="00A46D1F">
        <w:rPr>
          <w:lang w:eastAsia="en-US"/>
        </w:rPr>
        <w:t xml:space="preserve"> –</w:t>
      </w:r>
      <w:r w:rsidR="00A84761">
        <w:rPr>
          <w:lang w:eastAsia="en-US"/>
        </w:rPr>
        <w:t xml:space="preserve"> Adapting BERT for the Cooking Domain</w:t>
      </w:r>
    </w:p>
    <w:p w14:paraId="0651362C" w14:textId="3E92DEB2" w:rsidR="0015588A" w:rsidRDefault="00F9029C" w:rsidP="0015588A">
      <w:pPr>
        <w:spacing w:after="200" w:line="276" w:lineRule="auto"/>
        <w:rPr>
          <w:lang w:eastAsia="en-US"/>
        </w:rPr>
      </w:pPr>
      <w:r>
        <w:rPr>
          <w:lang w:eastAsia="en-US"/>
        </w:rPr>
        <w:t xml:space="preserve">In der Regel </w:t>
      </w:r>
      <w:proofErr w:type="spellStart"/>
      <w:r>
        <w:rPr>
          <w:lang w:eastAsia="en-US"/>
        </w:rPr>
        <w:t>räumen</w:t>
      </w:r>
      <w:proofErr w:type="spellEnd"/>
      <w:r>
        <w:rPr>
          <w:lang w:eastAsia="en-US"/>
        </w:rPr>
        <w:t xml:space="preserve"> Sie </w:t>
      </w:r>
      <w:proofErr w:type="spellStart"/>
      <w:r>
        <w:rPr>
          <w:lang w:eastAsia="en-US"/>
        </w:rPr>
        <w:t>mit</w:t>
      </w:r>
      <w:proofErr w:type="spellEnd"/>
      <w:r>
        <w:rPr>
          <w:lang w:eastAsia="en-US"/>
        </w:rPr>
        <w:t xml:space="preserve"> </w:t>
      </w:r>
      <w:proofErr w:type="spellStart"/>
      <w:r>
        <w:rPr>
          <w:lang w:eastAsia="en-US"/>
        </w:rPr>
        <w:t>Abgabe</w:t>
      </w:r>
      <w:proofErr w:type="spellEnd"/>
      <w:r>
        <w:rPr>
          <w:lang w:eastAsia="en-US"/>
        </w:rPr>
        <w:t xml:space="preserve"> der Arbeit </w:t>
      </w:r>
      <w:proofErr w:type="spellStart"/>
      <w:r>
        <w:rPr>
          <w:lang w:eastAsia="en-US"/>
        </w:rPr>
        <w:t>de</w:t>
      </w:r>
      <w:r w:rsidR="00F635D9">
        <w:rPr>
          <w:lang w:eastAsia="en-US"/>
        </w:rPr>
        <w:t>m</w:t>
      </w:r>
      <w:proofErr w:type="spellEnd"/>
      <w:r w:rsidR="00F635D9">
        <w:rPr>
          <w:lang w:eastAsia="en-US"/>
        </w:rPr>
        <w:t xml:space="preserve"> </w:t>
      </w:r>
      <w:proofErr w:type="spellStart"/>
      <w:r w:rsidR="00F635D9">
        <w:rPr>
          <w:lang w:eastAsia="en-US"/>
        </w:rPr>
        <w:t>Lehrstuhl</w:t>
      </w:r>
      <w:proofErr w:type="spellEnd"/>
      <w:r w:rsidR="00F635D9">
        <w:rPr>
          <w:lang w:eastAsia="en-US"/>
        </w:rPr>
        <w:t xml:space="preserve"> </w:t>
      </w:r>
      <w:proofErr w:type="spellStart"/>
      <w:r w:rsidR="00F635D9">
        <w:rPr>
          <w:lang w:eastAsia="en-US"/>
        </w:rPr>
        <w:t>für</w:t>
      </w:r>
      <w:proofErr w:type="spellEnd"/>
      <w:r w:rsidR="00F635D9">
        <w:rPr>
          <w:lang w:eastAsia="en-US"/>
        </w:rPr>
        <w:t xml:space="preserve"> </w:t>
      </w:r>
      <w:proofErr w:type="spellStart"/>
      <w:r w:rsidR="00F635D9">
        <w:rPr>
          <w:lang w:eastAsia="en-US"/>
        </w:rPr>
        <w:t>Medieninformatik</w:t>
      </w:r>
      <w:proofErr w:type="spellEnd"/>
      <w:r>
        <w:rPr>
          <w:lang w:eastAsia="en-US"/>
        </w:rPr>
        <w:t xml:space="preserve"> </w:t>
      </w:r>
      <w:proofErr w:type="spellStart"/>
      <w:r>
        <w:rPr>
          <w:lang w:eastAsia="en-US"/>
        </w:rPr>
        <w:t>nur</w:t>
      </w:r>
      <w:proofErr w:type="spellEnd"/>
      <w:r>
        <w:rPr>
          <w:lang w:eastAsia="en-US"/>
        </w:rPr>
        <w:t xml:space="preserve"> </w:t>
      </w:r>
      <w:proofErr w:type="spellStart"/>
      <w:r>
        <w:rPr>
          <w:lang w:eastAsia="en-US"/>
        </w:rPr>
        <w:t>zwingend</w:t>
      </w:r>
      <w:proofErr w:type="spellEnd"/>
      <w:r>
        <w:rPr>
          <w:lang w:eastAsia="en-US"/>
        </w:rPr>
        <w:t xml:space="preserve"> das </w:t>
      </w:r>
      <w:proofErr w:type="spellStart"/>
      <w:r>
        <w:rPr>
          <w:lang w:eastAsia="en-US"/>
        </w:rPr>
        <w:t>Recht</w:t>
      </w:r>
      <w:proofErr w:type="spellEnd"/>
      <w:r>
        <w:rPr>
          <w:lang w:eastAsia="en-US"/>
        </w:rPr>
        <w:t xml:space="preserve"> </w:t>
      </w:r>
      <w:proofErr w:type="spellStart"/>
      <w:r>
        <w:rPr>
          <w:lang w:eastAsia="en-US"/>
        </w:rPr>
        <w:t>ein</w:t>
      </w:r>
      <w:proofErr w:type="spellEnd"/>
      <w:r>
        <w:rPr>
          <w:lang w:eastAsia="en-US"/>
        </w:rPr>
        <w:t xml:space="preserve">, </w:t>
      </w:r>
      <w:proofErr w:type="spellStart"/>
      <w:r>
        <w:rPr>
          <w:lang w:eastAsia="en-US"/>
        </w:rPr>
        <w:t>dass</w:t>
      </w:r>
      <w:proofErr w:type="spellEnd"/>
      <w:r>
        <w:rPr>
          <w:lang w:eastAsia="en-US"/>
        </w:rPr>
        <w:t xml:space="preserve"> die Arbeit </w:t>
      </w:r>
      <w:proofErr w:type="spellStart"/>
      <w:r>
        <w:rPr>
          <w:lang w:eastAsia="en-US"/>
        </w:rPr>
        <w:t>zur</w:t>
      </w:r>
      <w:proofErr w:type="spellEnd"/>
      <w:r>
        <w:rPr>
          <w:lang w:eastAsia="en-US"/>
        </w:rPr>
        <w:t xml:space="preserve"> </w:t>
      </w:r>
      <w:proofErr w:type="spellStart"/>
      <w:r>
        <w:rPr>
          <w:lang w:eastAsia="en-US"/>
        </w:rPr>
        <w:t>Bewertung</w:t>
      </w:r>
      <w:proofErr w:type="spellEnd"/>
      <w:r>
        <w:rPr>
          <w:lang w:eastAsia="en-US"/>
        </w:rPr>
        <w:t xml:space="preserve"> </w:t>
      </w:r>
      <w:proofErr w:type="spellStart"/>
      <w:r>
        <w:rPr>
          <w:lang w:eastAsia="en-US"/>
        </w:rPr>
        <w:t>gelesen</w:t>
      </w:r>
      <w:proofErr w:type="spellEnd"/>
      <w:r>
        <w:rPr>
          <w:lang w:eastAsia="en-US"/>
        </w:rPr>
        <w:t xml:space="preserve">, </w:t>
      </w:r>
      <w:proofErr w:type="spellStart"/>
      <w:r>
        <w:rPr>
          <w:lang w:eastAsia="en-US"/>
        </w:rPr>
        <w:t>gespeichert</w:t>
      </w:r>
      <w:proofErr w:type="spellEnd"/>
      <w:r>
        <w:rPr>
          <w:lang w:eastAsia="en-US"/>
        </w:rPr>
        <w:t xml:space="preserve"> und </w:t>
      </w:r>
      <w:proofErr w:type="spellStart"/>
      <w:r>
        <w:rPr>
          <w:lang w:eastAsia="en-US"/>
        </w:rPr>
        <w:t>vervielfältigt</w:t>
      </w:r>
      <w:proofErr w:type="spellEnd"/>
      <w:r>
        <w:rPr>
          <w:lang w:eastAsia="en-US"/>
        </w:rPr>
        <w:t xml:space="preserve"> </w:t>
      </w:r>
      <w:proofErr w:type="spellStart"/>
      <w:r>
        <w:rPr>
          <w:lang w:eastAsia="en-US"/>
        </w:rPr>
        <w:t>werden</w:t>
      </w:r>
      <w:proofErr w:type="spellEnd"/>
      <w:r>
        <w:rPr>
          <w:lang w:eastAsia="en-US"/>
        </w:rPr>
        <w:t xml:space="preserve"> </w:t>
      </w:r>
      <w:proofErr w:type="spellStart"/>
      <w:r>
        <w:rPr>
          <w:lang w:eastAsia="en-US"/>
        </w:rPr>
        <w:t>darf</w:t>
      </w:r>
      <w:proofErr w:type="spellEnd"/>
      <w:r>
        <w:rPr>
          <w:lang w:eastAsia="en-US"/>
        </w:rPr>
        <w:t xml:space="preserve">. </w:t>
      </w:r>
      <w:proofErr w:type="spellStart"/>
      <w:r>
        <w:rPr>
          <w:lang w:eastAsia="en-US"/>
        </w:rPr>
        <w:t>Idealerweise</w:t>
      </w:r>
      <w:proofErr w:type="spellEnd"/>
      <w:r>
        <w:rPr>
          <w:lang w:eastAsia="en-US"/>
        </w:rPr>
        <w:t xml:space="preserve"> </w:t>
      </w:r>
      <w:proofErr w:type="spellStart"/>
      <w:r>
        <w:rPr>
          <w:lang w:eastAsia="en-US"/>
        </w:rPr>
        <w:t>liefern</w:t>
      </w:r>
      <w:proofErr w:type="spellEnd"/>
      <w:r>
        <w:rPr>
          <w:lang w:eastAsia="en-US"/>
        </w:rPr>
        <w:t xml:space="preserve"> </w:t>
      </w:r>
      <w:proofErr w:type="spellStart"/>
      <w:r>
        <w:rPr>
          <w:lang w:eastAsia="en-US"/>
        </w:rPr>
        <w:t>Seminararbeiten</w:t>
      </w:r>
      <w:proofErr w:type="spellEnd"/>
      <w:r>
        <w:rPr>
          <w:lang w:eastAsia="en-US"/>
        </w:rPr>
        <w:t xml:space="preserve">, </w:t>
      </w:r>
      <w:proofErr w:type="spellStart"/>
      <w:r>
        <w:rPr>
          <w:lang w:eastAsia="en-US"/>
        </w:rPr>
        <w:t>Projektdokumentationen</w:t>
      </w:r>
      <w:proofErr w:type="spellEnd"/>
      <w:r>
        <w:rPr>
          <w:lang w:eastAsia="en-US"/>
        </w:rPr>
        <w:t xml:space="preserve"> und </w:t>
      </w:r>
      <w:proofErr w:type="spellStart"/>
      <w:r>
        <w:rPr>
          <w:lang w:eastAsia="en-US"/>
        </w:rPr>
        <w:t>Abschlussarbeiten</w:t>
      </w:r>
      <w:proofErr w:type="spellEnd"/>
      <w:r>
        <w:rPr>
          <w:lang w:eastAsia="en-US"/>
        </w:rPr>
        <w:t xml:space="preserve"> </w:t>
      </w:r>
      <w:proofErr w:type="spellStart"/>
      <w:r>
        <w:rPr>
          <w:lang w:eastAsia="en-US"/>
        </w:rPr>
        <w:t>aber</w:t>
      </w:r>
      <w:proofErr w:type="spellEnd"/>
      <w:r>
        <w:rPr>
          <w:lang w:eastAsia="en-US"/>
        </w:rPr>
        <w:t xml:space="preserve"> </w:t>
      </w:r>
      <w:proofErr w:type="spellStart"/>
      <w:r>
        <w:rPr>
          <w:lang w:eastAsia="en-US"/>
        </w:rPr>
        <w:t>einen</w:t>
      </w:r>
      <w:proofErr w:type="spellEnd"/>
      <w:r>
        <w:rPr>
          <w:lang w:eastAsia="en-US"/>
        </w:rPr>
        <w:t xml:space="preserve"> </w:t>
      </w:r>
      <w:proofErr w:type="spellStart"/>
      <w:r>
        <w:rPr>
          <w:lang w:eastAsia="en-US"/>
        </w:rPr>
        <w:t>Erkenntnisgewinn</w:t>
      </w:r>
      <w:proofErr w:type="spellEnd"/>
      <w:r>
        <w:rPr>
          <w:lang w:eastAsia="en-US"/>
        </w:rPr>
        <w:t xml:space="preserve">, von </w:t>
      </w:r>
      <w:proofErr w:type="spellStart"/>
      <w:r>
        <w:rPr>
          <w:lang w:eastAsia="en-US"/>
        </w:rPr>
        <w:t>dem</w:t>
      </w:r>
      <w:proofErr w:type="spellEnd"/>
      <w:r>
        <w:rPr>
          <w:lang w:eastAsia="en-US"/>
        </w:rPr>
        <w:t xml:space="preserve"> </w:t>
      </w:r>
      <w:proofErr w:type="spellStart"/>
      <w:r>
        <w:rPr>
          <w:lang w:eastAsia="en-US"/>
        </w:rPr>
        <w:t>auch</w:t>
      </w:r>
      <w:proofErr w:type="spellEnd"/>
      <w:r>
        <w:rPr>
          <w:lang w:eastAsia="en-US"/>
        </w:rPr>
        <w:t xml:space="preserve"> </w:t>
      </w:r>
      <w:proofErr w:type="spellStart"/>
      <w:r>
        <w:rPr>
          <w:lang w:eastAsia="en-US"/>
        </w:rPr>
        <w:t>andere</w:t>
      </w:r>
      <w:proofErr w:type="spellEnd"/>
      <w:r>
        <w:rPr>
          <w:lang w:eastAsia="en-US"/>
        </w:rPr>
        <w:t xml:space="preserve"> </w:t>
      </w:r>
      <w:proofErr w:type="spellStart"/>
      <w:r>
        <w:rPr>
          <w:lang w:eastAsia="en-US"/>
        </w:rPr>
        <w:t>profitieren</w:t>
      </w:r>
      <w:proofErr w:type="spellEnd"/>
      <w:r>
        <w:rPr>
          <w:lang w:eastAsia="en-US"/>
        </w:rPr>
        <w:t xml:space="preserve"> </w:t>
      </w:r>
      <w:proofErr w:type="spellStart"/>
      <w:r>
        <w:rPr>
          <w:lang w:eastAsia="en-US"/>
        </w:rPr>
        <w:t>können</w:t>
      </w:r>
      <w:proofErr w:type="spellEnd"/>
      <w:r>
        <w:rPr>
          <w:lang w:eastAsia="en-US"/>
        </w:rPr>
        <w:t xml:space="preserve">. </w:t>
      </w:r>
      <w:proofErr w:type="spellStart"/>
      <w:r>
        <w:rPr>
          <w:lang w:eastAsia="en-US"/>
        </w:rPr>
        <w:t>Wir</w:t>
      </w:r>
      <w:proofErr w:type="spellEnd"/>
      <w:r>
        <w:rPr>
          <w:lang w:eastAsia="en-US"/>
        </w:rPr>
        <w:t xml:space="preserve"> </w:t>
      </w:r>
      <w:proofErr w:type="spellStart"/>
      <w:r>
        <w:rPr>
          <w:lang w:eastAsia="en-US"/>
        </w:rPr>
        <w:t>möchten</w:t>
      </w:r>
      <w:proofErr w:type="spellEnd"/>
      <w:r>
        <w:rPr>
          <w:lang w:eastAsia="en-US"/>
        </w:rPr>
        <w:t xml:space="preserve"> Sie </w:t>
      </w:r>
      <w:proofErr w:type="spellStart"/>
      <w:r>
        <w:rPr>
          <w:lang w:eastAsia="en-US"/>
        </w:rPr>
        <w:t>deshalb</w:t>
      </w:r>
      <w:proofErr w:type="spellEnd"/>
      <w:r>
        <w:rPr>
          <w:lang w:eastAsia="en-US"/>
        </w:rPr>
        <w:t xml:space="preserve"> bitten, </w:t>
      </w:r>
      <w:proofErr w:type="spellStart"/>
      <w:r w:rsidR="00F57E94">
        <w:rPr>
          <w:lang w:eastAsia="en-US"/>
        </w:rPr>
        <w:t>uns</w:t>
      </w:r>
      <w:proofErr w:type="spellEnd"/>
      <w:r w:rsidR="00F57E94">
        <w:rPr>
          <w:lang w:eastAsia="en-US"/>
        </w:rPr>
        <w:t xml:space="preserve"> </w:t>
      </w:r>
      <w:proofErr w:type="spellStart"/>
      <w:r w:rsidR="00F57E94">
        <w:rPr>
          <w:lang w:eastAsia="en-US"/>
        </w:rPr>
        <w:t>weitere</w:t>
      </w:r>
      <w:proofErr w:type="spellEnd"/>
      <w:r w:rsidR="00F57E94">
        <w:rPr>
          <w:lang w:eastAsia="en-US"/>
        </w:rPr>
        <w:t xml:space="preserve"> </w:t>
      </w:r>
      <w:proofErr w:type="spellStart"/>
      <w:r w:rsidR="00F57E94">
        <w:rPr>
          <w:lang w:eastAsia="en-US"/>
        </w:rPr>
        <w:t>Rechte</w:t>
      </w:r>
      <w:proofErr w:type="spellEnd"/>
      <w:r w:rsidR="00F57E94">
        <w:rPr>
          <w:lang w:eastAsia="en-US"/>
        </w:rPr>
        <w:t xml:space="preserve"> </w:t>
      </w:r>
      <w:proofErr w:type="spellStart"/>
      <w:r w:rsidR="00F57E94">
        <w:rPr>
          <w:lang w:eastAsia="en-US"/>
        </w:rPr>
        <w:t>einzuräumen</w:t>
      </w:r>
      <w:proofErr w:type="spellEnd"/>
      <w:r w:rsidR="00F57E94">
        <w:rPr>
          <w:lang w:eastAsia="en-US"/>
        </w:rPr>
        <w:t xml:space="preserve">, </w:t>
      </w:r>
      <w:proofErr w:type="spellStart"/>
      <w:r w:rsidR="00F57E94">
        <w:rPr>
          <w:lang w:eastAsia="en-US"/>
        </w:rPr>
        <w:t>bzw</w:t>
      </w:r>
      <w:proofErr w:type="spellEnd"/>
      <w:r w:rsidR="00F57E94">
        <w:rPr>
          <w:lang w:eastAsia="en-US"/>
        </w:rPr>
        <w:t xml:space="preserve">. </w:t>
      </w:r>
      <w:proofErr w:type="spellStart"/>
      <w:r w:rsidR="00F57E94">
        <w:rPr>
          <w:lang w:eastAsia="en-US"/>
        </w:rPr>
        <w:t>idealerweise</w:t>
      </w:r>
      <w:proofErr w:type="spellEnd"/>
      <w:r w:rsidR="00F57E94">
        <w:rPr>
          <w:lang w:eastAsia="en-US"/>
        </w:rPr>
        <w:t xml:space="preserve"> </w:t>
      </w:r>
      <w:proofErr w:type="spellStart"/>
      <w:r w:rsidR="00F57E94">
        <w:rPr>
          <w:lang w:eastAsia="en-US"/>
        </w:rPr>
        <w:t>Ihre</w:t>
      </w:r>
      <w:proofErr w:type="spellEnd"/>
      <w:r w:rsidR="00F57E94">
        <w:rPr>
          <w:lang w:eastAsia="en-US"/>
        </w:rPr>
        <w:t xml:space="preserve"> Arbeit </w:t>
      </w:r>
      <w:proofErr w:type="spellStart"/>
      <w:r w:rsidR="00F57E94">
        <w:rPr>
          <w:lang w:eastAsia="en-US"/>
        </w:rPr>
        <w:t>unter</w:t>
      </w:r>
      <w:proofErr w:type="spellEnd"/>
      <w:r w:rsidR="00F57E94">
        <w:rPr>
          <w:lang w:eastAsia="en-US"/>
        </w:rPr>
        <w:t xml:space="preserve"> </w:t>
      </w:r>
      <w:proofErr w:type="spellStart"/>
      <w:r w:rsidR="00F57E94">
        <w:rPr>
          <w:lang w:eastAsia="en-US"/>
        </w:rPr>
        <w:t>eine</w:t>
      </w:r>
      <w:proofErr w:type="spellEnd"/>
      <w:r w:rsidR="00F57E94">
        <w:rPr>
          <w:lang w:eastAsia="en-US"/>
        </w:rPr>
        <w:t xml:space="preserve"> </w:t>
      </w:r>
      <w:proofErr w:type="spellStart"/>
      <w:r w:rsidR="00F57E94">
        <w:rPr>
          <w:lang w:eastAsia="en-US"/>
        </w:rPr>
        <w:t>freie</w:t>
      </w:r>
      <w:proofErr w:type="spellEnd"/>
      <w:r w:rsidR="00F57E94">
        <w:rPr>
          <w:lang w:eastAsia="en-US"/>
        </w:rPr>
        <w:t xml:space="preserve"> </w:t>
      </w:r>
      <w:proofErr w:type="spellStart"/>
      <w:r w:rsidR="00F57E94">
        <w:rPr>
          <w:lang w:eastAsia="en-US"/>
        </w:rPr>
        <w:t>Lizenz</w:t>
      </w:r>
      <w:proofErr w:type="spellEnd"/>
      <w:r w:rsidR="00F57E94">
        <w:rPr>
          <w:lang w:eastAsia="en-US"/>
        </w:rPr>
        <w:t xml:space="preserve"> </w:t>
      </w:r>
      <w:proofErr w:type="spellStart"/>
      <w:r w:rsidR="00F57E94">
        <w:rPr>
          <w:lang w:eastAsia="en-US"/>
        </w:rPr>
        <w:t>zu</w:t>
      </w:r>
      <w:proofErr w:type="spellEnd"/>
      <w:r w:rsidR="00F57E94">
        <w:rPr>
          <w:lang w:eastAsia="en-US"/>
        </w:rPr>
        <w:t xml:space="preserve"> </w:t>
      </w:r>
      <w:proofErr w:type="spellStart"/>
      <w:r w:rsidR="00F57E94">
        <w:rPr>
          <w:lang w:eastAsia="en-US"/>
        </w:rPr>
        <w:t>stellen</w:t>
      </w:r>
      <w:proofErr w:type="spellEnd"/>
      <w:r w:rsidR="00F57E94">
        <w:rPr>
          <w:lang w:eastAsia="en-US"/>
        </w:rPr>
        <w:t>.</w:t>
      </w:r>
      <w:r w:rsidR="0015588A">
        <w:rPr>
          <w:lang w:eastAsia="en-US"/>
        </w:rPr>
        <w:t xml:space="preserve"> </w:t>
      </w:r>
    </w:p>
    <w:p w14:paraId="1C4D1E5E" w14:textId="03430146" w:rsidR="00D1185F" w:rsidRDefault="003F45CF" w:rsidP="0015588A">
      <w:pPr>
        <w:spacing w:after="200" w:line="276" w:lineRule="auto"/>
        <w:rPr>
          <w:lang w:eastAsia="en-US"/>
        </w:rPr>
      </w:pPr>
      <w:r>
        <w:rPr>
          <w:lang w:eastAsia="en-US"/>
        </w:rPr>
        <w:t xml:space="preserve">Die in </w:t>
      </w:r>
      <w:proofErr w:type="spellStart"/>
      <w:r>
        <w:rPr>
          <w:lang w:eastAsia="en-US"/>
        </w:rPr>
        <w:t>unseren</w:t>
      </w:r>
      <w:proofErr w:type="spellEnd"/>
      <w:r>
        <w:rPr>
          <w:lang w:eastAsia="en-US"/>
        </w:rPr>
        <w:t xml:space="preserve"> </w:t>
      </w:r>
      <w:proofErr w:type="spellStart"/>
      <w:r>
        <w:rPr>
          <w:lang w:eastAsia="en-US"/>
        </w:rPr>
        <w:t>Augen</w:t>
      </w:r>
      <w:proofErr w:type="spellEnd"/>
      <w:r>
        <w:rPr>
          <w:lang w:eastAsia="en-US"/>
        </w:rPr>
        <w:t xml:space="preserve"> </w:t>
      </w:r>
      <w:proofErr w:type="spellStart"/>
      <w:r>
        <w:rPr>
          <w:lang w:eastAsia="en-US"/>
        </w:rPr>
        <w:t>praktikabelsten</w:t>
      </w:r>
      <w:proofErr w:type="spellEnd"/>
      <w:r>
        <w:rPr>
          <w:lang w:eastAsia="en-US"/>
        </w:rPr>
        <w:t xml:space="preserve"> </w:t>
      </w:r>
      <w:proofErr w:type="spellStart"/>
      <w:r>
        <w:rPr>
          <w:lang w:eastAsia="en-US"/>
        </w:rPr>
        <w:t>Lösungen</w:t>
      </w:r>
      <w:proofErr w:type="spellEnd"/>
      <w:r>
        <w:rPr>
          <w:lang w:eastAsia="en-US"/>
        </w:rPr>
        <w:t xml:space="preserve"> </w:t>
      </w:r>
      <w:proofErr w:type="spellStart"/>
      <w:r>
        <w:rPr>
          <w:lang w:eastAsia="en-US"/>
        </w:rPr>
        <w:t>sind</w:t>
      </w:r>
      <w:proofErr w:type="spellEnd"/>
      <w:r>
        <w:rPr>
          <w:lang w:eastAsia="en-US"/>
        </w:rPr>
        <w:t xml:space="preserve"> </w:t>
      </w:r>
      <w:proofErr w:type="spellStart"/>
      <w:r>
        <w:rPr>
          <w:lang w:eastAsia="en-US"/>
        </w:rPr>
        <w:t>vorselektiert</w:t>
      </w:r>
      <w:proofErr w:type="spellEnd"/>
      <w:r>
        <w:rPr>
          <w:lang w:eastAsia="en-US"/>
        </w:rPr>
        <w:t>.</w:t>
      </w:r>
    </w:p>
    <w:p w14:paraId="6A5D44C3" w14:textId="39D8527A" w:rsidR="00F57E94" w:rsidRDefault="00F57E94" w:rsidP="00F57E94">
      <w:pPr>
        <w:pStyle w:val="Folgeabsatz"/>
        <w:ind w:firstLine="0"/>
        <w:rPr>
          <w:lang w:eastAsia="en-US"/>
        </w:rPr>
      </w:pPr>
      <w:proofErr w:type="spellStart"/>
      <w:r>
        <w:rPr>
          <w:lang w:eastAsia="en-US"/>
        </w:rPr>
        <w:t>Hiermit</w:t>
      </w:r>
      <w:proofErr w:type="spellEnd"/>
      <w:r>
        <w:rPr>
          <w:lang w:eastAsia="en-US"/>
        </w:rPr>
        <w:t xml:space="preserve"> </w:t>
      </w:r>
      <w:proofErr w:type="spellStart"/>
      <w:r>
        <w:rPr>
          <w:lang w:eastAsia="en-US"/>
        </w:rPr>
        <w:t>gestatte</w:t>
      </w:r>
      <w:proofErr w:type="spellEnd"/>
      <w:r>
        <w:rPr>
          <w:lang w:eastAsia="en-US"/>
        </w:rPr>
        <w:t xml:space="preserve"> ich</w:t>
      </w:r>
      <w:r w:rsidR="00DA69AB">
        <w:rPr>
          <w:lang w:eastAsia="en-US"/>
        </w:rPr>
        <w:t xml:space="preserve"> </w:t>
      </w:r>
      <w:r>
        <w:rPr>
          <w:lang w:eastAsia="en-US"/>
        </w:rPr>
        <w:t xml:space="preserve">die </w:t>
      </w:r>
      <w:proofErr w:type="spellStart"/>
      <w:r>
        <w:rPr>
          <w:lang w:eastAsia="en-US"/>
        </w:rPr>
        <w:t>Verwendung</w:t>
      </w:r>
      <w:proofErr w:type="spellEnd"/>
      <w:r>
        <w:rPr>
          <w:lang w:eastAsia="en-US"/>
        </w:rPr>
        <w:t xml:space="preserve"> der </w:t>
      </w:r>
      <w:proofErr w:type="spellStart"/>
      <w:r w:rsidRPr="00F57E94">
        <w:rPr>
          <w:b/>
          <w:lang w:eastAsia="en-US"/>
        </w:rPr>
        <w:t>schriftlichen</w:t>
      </w:r>
      <w:proofErr w:type="spellEnd"/>
      <w:r w:rsidRPr="00F57E94">
        <w:rPr>
          <w:b/>
          <w:lang w:eastAsia="en-US"/>
        </w:rPr>
        <w:t xml:space="preserve"> </w:t>
      </w:r>
      <w:proofErr w:type="spellStart"/>
      <w:r w:rsidRPr="00F57E94">
        <w:rPr>
          <w:b/>
          <w:lang w:eastAsia="en-US"/>
        </w:rPr>
        <w:t>Ausarbeitung</w:t>
      </w:r>
      <w:proofErr w:type="spellEnd"/>
      <w:r>
        <w:rPr>
          <w:lang w:eastAsia="en-US"/>
        </w:rPr>
        <w:t xml:space="preserve"> </w:t>
      </w:r>
      <w:proofErr w:type="spellStart"/>
      <w:r>
        <w:rPr>
          <w:lang w:eastAsia="en-US"/>
        </w:rPr>
        <w:t>zeitlich</w:t>
      </w:r>
      <w:proofErr w:type="spellEnd"/>
      <w:r>
        <w:rPr>
          <w:lang w:eastAsia="en-US"/>
        </w:rPr>
        <w:t xml:space="preserve"> </w:t>
      </w:r>
      <w:proofErr w:type="spellStart"/>
      <w:r>
        <w:rPr>
          <w:lang w:eastAsia="en-US"/>
        </w:rPr>
        <w:t>unbegrenzt</w:t>
      </w:r>
      <w:proofErr w:type="spellEnd"/>
      <w:r>
        <w:rPr>
          <w:lang w:eastAsia="en-US"/>
        </w:rPr>
        <w:t xml:space="preserve"> und </w:t>
      </w:r>
      <w:proofErr w:type="spellStart"/>
      <w:r>
        <w:rPr>
          <w:lang w:eastAsia="en-US"/>
        </w:rPr>
        <w:t>nicht-exklusiv</w:t>
      </w:r>
      <w:proofErr w:type="spellEnd"/>
      <w:r>
        <w:rPr>
          <w:lang w:eastAsia="en-US"/>
        </w:rPr>
        <w:t xml:space="preserve"> </w:t>
      </w:r>
      <w:proofErr w:type="spellStart"/>
      <w:r>
        <w:rPr>
          <w:lang w:eastAsia="en-US"/>
        </w:rPr>
        <w:t>unter</w:t>
      </w:r>
      <w:proofErr w:type="spellEnd"/>
      <w:r>
        <w:rPr>
          <w:lang w:eastAsia="en-US"/>
        </w:rPr>
        <w:t xml:space="preserve"> </w:t>
      </w:r>
      <w:proofErr w:type="spellStart"/>
      <w:r>
        <w:rPr>
          <w:lang w:eastAsia="en-US"/>
        </w:rPr>
        <w:t>folgenden</w:t>
      </w:r>
      <w:proofErr w:type="spellEnd"/>
      <w:r>
        <w:rPr>
          <w:lang w:eastAsia="en-US"/>
        </w:rPr>
        <w:t xml:space="preserve"> </w:t>
      </w:r>
      <w:proofErr w:type="spellStart"/>
      <w:r>
        <w:rPr>
          <w:lang w:eastAsia="en-US"/>
        </w:rPr>
        <w:t>Bedingungen</w:t>
      </w:r>
      <w:proofErr w:type="spellEnd"/>
      <w:r>
        <w:rPr>
          <w:lang w:eastAsia="en-US"/>
        </w:rPr>
        <w:t>:</w:t>
      </w:r>
    </w:p>
    <w:p w14:paraId="06809891" w14:textId="77777777" w:rsidR="003F45CF" w:rsidRDefault="00E55088" w:rsidP="00D1185F">
      <w:pPr>
        <w:pStyle w:val="Folgeabsatz"/>
        <w:spacing w:line="240" w:lineRule="auto"/>
        <w:ind w:left="420" w:firstLine="0"/>
        <w:rPr>
          <w:lang w:eastAsia="en-US"/>
        </w:rPr>
      </w:pPr>
      <w:sdt>
        <w:sdtPr>
          <w:rPr>
            <w:lang w:eastAsia="en-US"/>
          </w:rPr>
          <w:id w:val="-747807506"/>
          <w14:checkbox>
            <w14:checked w14:val="0"/>
            <w14:checkedState w14:val="2612" w14:font="Meiryo"/>
            <w14:uncheckedState w14:val="2610" w14:font="Meiryo"/>
          </w14:checkbox>
        </w:sdtPr>
        <w:sdtEndPr/>
        <w:sdtContent>
          <w:r w:rsidR="003F45CF">
            <w:rPr>
              <w:rFonts w:ascii="MS Gothic" w:eastAsia="MS Gothic" w:hint="eastAsia"/>
              <w:lang w:eastAsia="en-US"/>
            </w:rPr>
            <w:t>☐</w:t>
          </w:r>
        </w:sdtContent>
      </w:sdt>
      <w:r w:rsidR="003F45CF">
        <w:rPr>
          <w:lang w:eastAsia="en-US"/>
        </w:rPr>
        <w:t xml:space="preserve"> </w:t>
      </w:r>
      <w:r w:rsidR="00F57E94">
        <w:rPr>
          <w:lang w:eastAsia="en-US"/>
        </w:rPr>
        <w:t xml:space="preserve">Nur </w:t>
      </w:r>
      <w:proofErr w:type="spellStart"/>
      <w:r w:rsidR="00F57E94">
        <w:rPr>
          <w:lang w:eastAsia="en-US"/>
        </w:rPr>
        <w:t>zur</w:t>
      </w:r>
      <w:proofErr w:type="spellEnd"/>
      <w:r w:rsidR="003F45CF">
        <w:rPr>
          <w:lang w:eastAsia="en-US"/>
        </w:rPr>
        <w:t xml:space="preserve"> </w:t>
      </w:r>
      <w:proofErr w:type="spellStart"/>
      <w:r w:rsidR="003F45CF">
        <w:rPr>
          <w:lang w:eastAsia="en-US"/>
        </w:rPr>
        <w:t>Bewertung</w:t>
      </w:r>
      <w:proofErr w:type="spellEnd"/>
      <w:r w:rsidR="003F45CF">
        <w:rPr>
          <w:lang w:eastAsia="en-US"/>
        </w:rPr>
        <w:t xml:space="preserve"> </w:t>
      </w:r>
      <w:proofErr w:type="spellStart"/>
      <w:r w:rsidR="003F45CF">
        <w:rPr>
          <w:lang w:eastAsia="en-US"/>
        </w:rPr>
        <w:t>dieser</w:t>
      </w:r>
      <w:proofErr w:type="spellEnd"/>
      <w:r w:rsidR="003F45CF">
        <w:rPr>
          <w:lang w:eastAsia="en-US"/>
        </w:rPr>
        <w:t xml:space="preserve"> Arbeit</w:t>
      </w:r>
    </w:p>
    <w:p w14:paraId="556A561E" w14:textId="099CE2DA" w:rsidR="00F57E94" w:rsidRDefault="00E55088" w:rsidP="00D1185F">
      <w:pPr>
        <w:pStyle w:val="Folgeabsatz"/>
        <w:spacing w:line="240" w:lineRule="auto"/>
        <w:ind w:left="420" w:firstLine="0"/>
        <w:rPr>
          <w:lang w:eastAsia="en-US"/>
        </w:rPr>
      </w:pPr>
      <w:sdt>
        <w:sdtPr>
          <w:rPr>
            <w:lang w:eastAsia="en-US"/>
          </w:rPr>
          <w:id w:val="-1656600759"/>
          <w14:checkbox>
            <w14:checked w14:val="0"/>
            <w14:checkedState w14:val="2612" w14:font="Meiryo"/>
            <w14:uncheckedState w14:val="2610" w14:font="Meiryo"/>
          </w14:checkbox>
        </w:sdtPr>
        <w:sdtEndPr/>
        <w:sdtContent>
          <w:r w:rsidR="001A4536">
            <w:rPr>
              <w:rFonts w:ascii="Meiryo" w:eastAsia="Meiryo" w:hAnsi="Meiryo" w:hint="eastAsia"/>
              <w:lang w:eastAsia="en-US"/>
            </w:rPr>
            <w:t>☐</w:t>
          </w:r>
        </w:sdtContent>
      </w:sdt>
      <w:r w:rsidR="003F45CF">
        <w:rPr>
          <w:lang w:eastAsia="en-US"/>
        </w:rPr>
        <w:t xml:space="preserve"> </w:t>
      </w:r>
      <w:r w:rsidR="00F57E94">
        <w:rPr>
          <w:lang w:eastAsia="en-US"/>
        </w:rPr>
        <w:t xml:space="preserve">Nur </w:t>
      </w:r>
      <w:proofErr w:type="spellStart"/>
      <w:r w:rsidR="00F57E94">
        <w:rPr>
          <w:lang w:eastAsia="en-US"/>
        </w:rPr>
        <w:t>innerhalb</w:t>
      </w:r>
      <w:proofErr w:type="spellEnd"/>
      <w:r w:rsidR="00F57E94">
        <w:rPr>
          <w:lang w:eastAsia="en-US"/>
        </w:rPr>
        <w:t xml:space="preserve"> des </w:t>
      </w:r>
      <w:proofErr w:type="spellStart"/>
      <w:r w:rsidR="00F57E94">
        <w:rPr>
          <w:lang w:eastAsia="en-US"/>
        </w:rPr>
        <w:t>Lehrstuhls</w:t>
      </w:r>
      <w:proofErr w:type="spellEnd"/>
      <w:r w:rsidR="00F57E94">
        <w:rPr>
          <w:lang w:eastAsia="en-US"/>
        </w:rPr>
        <w:t xml:space="preserve"> </w:t>
      </w:r>
      <w:proofErr w:type="spellStart"/>
      <w:r w:rsidR="00F57E94">
        <w:rPr>
          <w:lang w:eastAsia="en-US"/>
        </w:rPr>
        <w:t>im</w:t>
      </w:r>
      <w:proofErr w:type="spellEnd"/>
      <w:r w:rsidR="00F57E94">
        <w:rPr>
          <w:lang w:eastAsia="en-US"/>
        </w:rPr>
        <w:t xml:space="preserve"> </w:t>
      </w:r>
      <w:proofErr w:type="spellStart"/>
      <w:r w:rsidR="00F57E94">
        <w:rPr>
          <w:lang w:eastAsia="en-US"/>
        </w:rPr>
        <w:t>Rahmen</w:t>
      </w:r>
      <w:proofErr w:type="spellEnd"/>
      <w:r w:rsidR="00F57E94">
        <w:rPr>
          <w:lang w:eastAsia="en-US"/>
        </w:rPr>
        <w:t xml:space="preserve"> von </w:t>
      </w:r>
      <w:proofErr w:type="spellStart"/>
      <w:r w:rsidR="00F57E94">
        <w:rPr>
          <w:lang w:eastAsia="en-US"/>
        </w:rPr>
        <w:t>Forschung</w:t>
      </w:r>
      <w:proofErr w:type="spellEnd"/>
      <w:r w:rsidR="00F57E94">
        <w:rPr>
          <w:lang w:eastAsia="en-US"/>
        </w:rPr>
        <w:t xml:space="preserve"> und </w:t>
      </w:r>
      <w:proofErr w:type="spellStart"/>
      <w:r w:rsidR="00F57E94">
        <w:rPr>
          <w:lang w:eastAsia="en-US"/>
        </w:rPr>
        <w:t>Lehre</w:t>
      </w:r>
      <w:proofErr w:type="spellEnd"/>
    </w:p>
    <w:p w14:paraId="5563145C" w14:textId="46482297" w:rsidR="00F57E94" w:rsidRDefault="00E55088" w:rsidP="00D1185F">
      <w:pPr>
        <w:pStyle w:val="Folgeabsatz"/>
        <w:spacing w:line="240" w:lineRule="auto"/>
        <w:ind w:left="420" w:firstLine="0"/>
        <w:rPr>
          <w:lang w:eastAsia="en-US"/>
        </w:rPr>
      </w:pPr>
      <w:sdt>
        <w:sdtPr>
          <w:rPr>
            <w:lang w:eastAsia="en-US"/>
          </w:rPr>
          <w:id w:val="1124816064"/>
          <w14:checkbox>
            <w14:checked w14:val="1"/>
            <w14:checkedState w14:val="2612" w14:font="Meiryo"/>
            <w14:uncheckedState w14:val="2610" w14:font="Meiryo"/>
          </w14:checkbox>
        </w:sdtPr>
        <w:sdtEndPr/>
        <w:sdtContent>
          <w:r w:rsidR="00A036EC">
            <w:rPr>
              <w:rFonts w:ascii="Meiryo" w:eastAsia="Meiryo" w:hAnsi="Meiryo" w:hint="eastAsia"/>
              <w:lang w:eastAsia="en-US"/>
            </w:rPr>
            <w:t>☒</w:t>
          </w:r>
        </w:sdtContent>
      </w:sdt>
      <w:r w:rsidR="003F45CF">
        <w:rPr>
          <w:lang w:eastAsia="en-US"/>
        </w:rPr>
        <w:t xml:space="preserve"> </w:t>
      </w:r>
      <w:proofErr w:type="spellStart"/>
      <w:r w:rsidR="00F57E94">
        <w:rPr>
          <w:lang w:eastAsia="en-US"/>
        </w:rPr>
        <w:t>Unter</w:t>
      </w:r>
      <w:proofErr w:type="spellEnd"/>
      <w:r w:rsidR="00F57E94">
        <w:rPr>
          <w:lang w:eastAsia="en-US"/>
        </w:rPr>
        <w:t xml:space="preserve"> </w:t>
      </w:r>
      <w:proofErr w:type="spellStart"/>
      <w:r w:rsidR="00F57E94">
        <w:rPr>
          <w:lang w:eastAsia="en-US"/>
        </w:rPr>
        <w:t>einer</w:t>
      </w:r>
      <w:proofErr w:type="spellEnd"/>
      <w:r w:rsidR="00F57E94">
        <w:rPr>
          <w:lang w:eastAsia="en-US"/>
        </w:rPr>
        <w:t xml:space="preserve"> Creative-Commons-</w:t>
      </w:r>
      <w:proofErr w:type="spellStart"/>
      <w:r w:rsidR="00F57E94">
        <w:rPr>
          <w:lang w:eastAsia="en-US"/>
        </w:rPr>
        <w:t>Lizenz</w:t>
      </w:r>
      <w:proofErr w:type="spellEnd"/>
      <w:r w:rsidR="00F57E94">
        <w:rPr>
          <w:lang w:eastAsia="en-US"/>
        </w:rPr>
        <w:t xml:space="preserve"> </w:t>
      </w:r>
      <w:proofErr w:type="spellStart"/>
      <w:r w:rsidR="00F57E94">
        <w:rPr>
          <w:lang w:eastAsia="en-US"/>
        </w:rPr>
        <w:t>mit</w:t>
      </w:r>
      <w:proofErr w:type="spellEnd"/>
      <w:r w:rsidR="00F57E94">
        <w:rPr>
          <w:lang w:eastAsia="en-US"/>
        </w:rPr>
        <w:t xml:space="preserve"> den </w:t>
      </w:r>
      <w:proofErr w:type="spellStart"/>
      <w:r w:rsidR="00F57E94">
        <w:rPr>
          <w:lang w:eastAsia="en-US"/>
        </w:rPr>
        <w:t>folgenden</w:t>
      </w:r>
      <w:proofErr w:type="spellEnd"/>
      <w:r w:rsidR="00F57E94">
        <w:rPr>
          <w:lang w:eastAsia="en-US"/>
        </w:rPr>
        <w:t xml:space="preserve"> </w:t>
      </w:r>
      <w:proofErr w:type="spellStart"/>
      <w:r w:rsidR="00F57E94">
        <w:rPr>
          <w:lang w:eastAsia="en-US"/>
        </w:rPr>
        <w:t>Einschränkungen</w:t>
      </w:r>
      <w:proofErr w:type="spellEnd"/>
      <w:r w:rsidR="00F57E94">
        <w:rPr>
          <w:lang w:eastAsia="en-US"/>
        </w:rPr>
        <w:t>:</w:t>
      </w:r>
    </w:p>
    <w:p w14:paraId="599197DF" w14:textId="4CF09D9D" w:rsidR="00F57E94" w:rsidRDefault="00E55088" w:rsidP="00D1185F">
      <w:pPr>
        <w:pStyle w:val="Folgeabsatz"/>
        <w:spacing w:line="240" w:lineRule="auto"/>
        <w:ind w:left="1140" w:firstLine="0"/>
        <w:rPr>
          <w:lang w:eastAsia="en-US"/>
        </w:rPr>
      </w:pPr>
      <w:sdt>
        <w:sdtPr>
          <w:rPr>
            <w:lang w:eastAsia="en-US"/>
          </w:rPr>
          <w:id w:val="-1366132613"/>
          <w14:checkbox>
            <w14:checked w14:val="1"/>
            <w14:checkedState w14:val="2612" w14:font="Meiryo"/>
            <w14:uncheckedState w14:val="2610" w14:font="Meiryo"/>
          </w14:checkbox>
        </w:sdtPr>
        <w:sdtEndPr/>
        <w:sdtContent>
          <w:r w:rsidR="003F45CF">
            <w:rPr>
              <w:rFonts w:ascii="MS Gothic" w:eastAsia="MS Gothic" w:hint="eastAsia"/>
              <w:lang w:eastAsia="en-US"/>
            </w:rPr>
            <w:t>☒</w:t>
          </w:r>
        </w:sdtContent>
      </w:sdt>
      <w:r w:rsidR="003F45CF">
        <w:rPr>
          <w:lang w:eastAsia="en-US"/>
        </w:rPr>
        <w:t xml:space="preserve"> </w:t>
      </w:r>
      <w:r w:rsidR="00F57E94">
        <w:rPr>
          <w:lang w:eastAsia="en-US"/>
        </w:rPr>
        <w:t xml:space="preserve">BY – </w:t>
      </w:r>
      <w:proofErr w:type="spellStart"/>
      <w:r w:rsidR="00F57E94">
        <w:rPr>
          <w:lang w:eastAsia="en-US"/>
        </w:rPr>
        <w:t>Namensnennung</w:t>
      </w:r>
      <w:proofErr w:type="spellEnd"/>
      <w:r w:rsidR="00F57E94">
        <w:rPr>
          <w:lang w:eastAsia="en-US"/>
        </w:rPr>
        <w:t xml:space="preserve"> des </w:t>
      </w:r>
      <w:proofErr w:type="spellStart"/>
      <w:r w:rsidR="00F57E94">
        <w:rPr>
          <w:lang w:eastAsia="en-US"/>
        </w:rPr>
        <w:t>Autors</w:t>
      </w:r>
      <w:proofErr w:type="spellEnd"/>
    </w:p>
    <w:p w14:paraId="0BB2A1FF" w14:textId="017C52CA" w:rsidR="00F57E94" w:rsidRDefault="00E55088" w:rsidP="00D1185F">
      <w:pPr>
        <w:pStyle w:val="Folgeabsatz"/>
        <w:spacing w:line="240" w:lineRule="auto"/>
        <w:ind w:left="1140" w:firstLine="0"/>
        <w:rPr>
          <w:lang w:eastAsia="en-US"/>
        </w:rPr>
      </w:pPr>
      <w:sdt>
        <w:sdtPr>
          <w:rPr>
            <w:lang w:eastAsia="en-US"/>
          </w:rPr>
          <w:id w:val="-1396199586"/>
          <w14:checkbox>
            <w14:checked w14:val="0"/>
            <w14:checkedState w14:val="2612" w14:font="Meiryo"/>
            <w14:uncheckedState w14:val="2610" w14:font="Meiryo"/>
          </w14:checkbox>
        </w:sdtPr>
        <w:sdtEndPr/>
        <w:sdtContent>
          <w:r w:rsidR="00056B25">
            <w:rPr>
              <w:rFonts w:ascii="Meiryo" w:eastAsia="Meiryo" w:hAnsi="Meiryo" w:hint="eastAsia"/>
              <w:lang w:eastAsia="en-US"/>
            </w:rPr>
            <w:t>☐</w:t>
          </w:r>
        </w:sdtContent>
      </w:sdt>
      <w:r w:rsidR="003F45CF">
        <w:rPr>
          <w:lang w:eastAsia="en-US"/>
        </w:rPr>
        <w:t xml:space="preserve"> </w:t>
      </w:r>
      <w:r w:rsidR="00F57E94">
        <w:rPr>
          <w:lang w:eastAsia="en-US"/>
        </w:rPr>
        <w:t xml:space="preserve">NC – </w:t>
      </w:r>
      <w:proofErr w:type="spellStart"/>
      <w:r w:rsidR="00F57E94">
        <w:rPr>
          <w:lang w:eastAsia="en-US"/>
        </w:rPr>
        <w:t>Nichtkommerziell</w:t>
      </w:r>
      <w:proofErr w:type="spellEnd"/>
    </w:p>
    <w:p w14:paraId="5B686AA6" w14:textId="3B847C22" w:rsidR="00D1185F" w:rsidRDefault="00E55088" w:rsidP="00D1185F">
      <w:pPr>
        <w:pStyle w:val="Folgeabsatz"/>
        <w:spacing w:line="240" w:lineRule="auto"/>
        <w:ind w:left="1140" w:firstLine="0"/>
        <w:rPr>
          <w:lang w:eastAsia="en-US"/>
        </w:rPr>
      </w:pPr>
      <w:sdt>
        <w:sdtPr>
          <w:rPr>
            <w:lang w:eastAsia="en-US"/>
          </w:rPr>
          <w:id w:val="1652566083"/>
          <w14:checkbox>
            <w14:checked w14:val="0"/>
            <w14:checkedState w14:val="2612" w14:font="Meiryo"/>
            <w14:uncheckedState w14:val="2610" w14:font="Meiryo"/>
          </w14:checkbox>
        </w:sdtPr>
        <w:sdtEndPr/>
        <w:sdtContent>
          <w:r w:rsidR="003F45CF">
            <w:rPr>
              <w:rFonts w:ascii="MS Gothic" w:eastAsia="MS Gothic" w:hint="eastAsia"/>
              <w:lang w:eastAsia="en-US"/>
            </w:rPr>
            <w:t>☐</w:t>
          </w:r>
        </w:sdtContent>
      </w:sdt>
      <w:r w:rsidR="003F45CF">
        <w:rPr>
          <w:lang w:eastAsia="en-US"/>
        </w:rPr>
        <w:t xml:space="preserve"> </w:t>
      </w:r>
      <w:r w:rsidR="00F57E94">
        <w:rPr>
          <w:lang w:eastAsia="en-US"/>
        </w:rPr>
        <w:t xml:space="preserve">SA – Share-Alike, </w:t>
      </w:r>
      <w:proofErr w:type="spellStart"/>
      <w:r w:rsidR="00F57E94">
        <w:rPr>
          <w:lang w:eastAsia="en-US"/>
        </w:rPr>
        <w:t>d.h.</w:t>
      </w:r>
      <w:proofErr w:type="spellEnd"/>
      <w:r w:rsidR="00F57E94">
        <w:rPr>
          <w:lang w:eastAsia="en-US"/>
        </w:rPr>
        <w:t xml:space="preserve"> alle </w:t>
      </w:r>
      <w:proofErr w:type="spellStart"/>
      <w:r w:rsidR="00F57E94">
        <w:rPr>
          <w:lang w:eastAsia="en-US"/>
        </w:rPr>
        <w:t>Änderungen</w:t>
      </w:r>
      <w:proofErr w:type="spellEnd"/>
      <w:r w:rsidR="00F57E94">
        <w:rPr>
          <w:lang w:eastAsia="en-US"/>
        </w:rPr>
        <w:t xml:space="preserve"> </w:t>
      </w:r>
      <w:proofErr w:type="spellStart"/>
      <w:r w:rsidR="00F57E94">
        <w:rPr>
          <w:lang w:eastAsia="en-US"/>
        </w:rPr>
        <w:t>müssen</w:t>
      </w:r>
      <w:proofErr w:type="spellEnd"/>
      <w:r w:rsidR="00F57E94">
        <w:rPr>
          <w:lang w:eastAsia="en-US"/>
        </w:rPr>
        <w:t xml:space="preserve"> </w:t>
      </w:r>
      <w:proofErr w:type="spellStart"/>
      <w:r w:rsidR="00F57E94">
        <w:rPr>
          <w:lang w:eastAsia="en-US"/>
        </w:rPr>
        <w:t>unter</w:t>
      </w:r>
      <w:proofErr w:type="spellEnd"/>
      <w:r w:rsidR="00F57E94">
        <w:rPr>
          <w:lang w:eastAsia="en-US"/>
        </w:rPr>
        <w:t xml:space="preserve"> die </w:t>
      </w:r>
      <w:proofErr w:type="spellStart"/>
      <w:r w:rsidR="00F57E94">
        <w:rPr>
          <w:lang w:eastAsia="en-US"/>
        </w:rPr>
        <w:t>gleiche</w:t>
      </w:r>
      <w:proofErr w:type="spellEnd"/>
      <w:r w:rsidR="00F57E94">
        <w:rPr>
          <w:lang w:eastAsia="en-US"/>
        </w:rPr>
        <w:t xml:space="preserve"> </w:t>
      </w:r>
      <w:proofErr w:type="spellStart"/>
      <w:r w:rsidR="00F57E94">
        <w:rPr>
          <w:lang w:eastAsia="en-US"/>
        </w:rPr>
        <w:t>Lizenz</w:t>
      </w:r>
      <w:proofErr w:type="spellEnd"/>
      <w:r w:rsidR="00F57E94">
        <w:rPr>
          <w:lang w:eastAsia="en-US"/>
        </w:rPr>
        <w:t xml:space="preserve"> </w:t>
      </w:r>
      <w:proofErr w:type="spellStart"/>
      <w:r w:rsidR="00F57E94">
        <w:rPr>
          <w:lang w:eastAsia="en-US"/>
        </w:rPr>
        <w:t>gestellt</w:t>
      </w:r>
      <w:proofErr w:type="spellEnd"/>
      <w:r w:rsidR="00F57E94">
        <w:rPr>
          <w:lang w:eastAsia="en-US"/>
        </w:rPr>
        <w:t xml:space="preserve"> </w:t>
      </w:r>
      <w:proofErr w:type="spellStart"/>
      <w:r w:rsidR="00F57E94">
        <w:rPr>
          <w:lang w:eastAsia="en-US"/>
        </w:rPr>
        <w:t>werden</w:t>
      </w:r>
      <w:proofErr w:type="spellEnd"/>
      <w:r w:rsidR="00F57E94">
        <w:rPr>
          <w:lang w:eastAsia="en-US"/>
        </w:rPr>
        <w:t>.</w:t>
      </w:r>
    </w:p>
    <w:p w14:paraId="0A316351" w14:textId="77777777" w:rsidR="00D1185F" w:rsidRDefault="00D1185F" w:rsidP="00F57E94">
      <w:pPr>
        <w:pStyle w:val="Folgeabsatz"/>
        <w:ind w:firstLine="0"/>
        <w:rPr>
          <w:lang w:eastAsia="en-US"/>
        </w:rPr>
      </w:pPr>
    </w:p>
    <w:p w14:paraId="6AE31B91" w14:textId="2F019D59" w:rsidR="00D1185F" w:rsidRPr="00DF20D7" w:rsidRDefault="00D1185F" w:rsidP="00F57E94">
      <w:pPr>
        <w:pStyle w:val="Folgeabsatz"/>
        <w:ind w:firstLine="0"/>
        <w:rPr>
          <w:sz w:val="16"/>
          <w:szCs w:val="16"/>
          <w:lang w:eastAsia="en-US"/>
        </w:rPr>
      </w:pPr>
      <w:r w:rsidRPr="00DF20D7">
        <w:rPr>
          <w:sz w:val="16"/>
          <w:szCs w:val="16"/>
          <w:lang w:eastAsia="en-US"/>
        </w:rPr>
        <w:t xml:space="preserve">(An </w:t>
      </w:r>
      <w:proofErr w:type="spellStart"/>
      <w:r w:rsidRPr="00DF20D7">
        <w:rPr>
          <w:sz w:val="16"/>
          <w:szCs w:val="16"/>
          <w:lang w:eastAsia="en-US"/>
        </w:rPr>
        <w:t>Zitaten</w:t>
      </w:r>
      <w:proofErr w:type="spellEnd"/>
      <w:r w:rsidRPr="00DF20D7">
        <w:rPr>
          <w:sz w:val="16"/>
          <w:szCs w:val="16"/>
          <w:lang w:eastAsia="en-US"/>
        </w:rPr>
        <w:t xml:space="preserve"> und </w:t>
      </w:r>
      <w:proofErr w:type="spellStart"/>
      <w:r w:rsidRPr="00DF20D7">
        <w:rPr>
          <w:sz w:val="16"/>
          <w:szCs w:val="16"/>
          <w:lang w:eastAsia="en-US"/>
        </w:rPr>
        <w:t>Abbildungen</w:t>
      </w:r>
      <w:proofErr w:type="spellEnd"/>
      <w:r w:rsidRPr="00DF20D7">
        <w:rPr>
          <w:sz w:val="16"/>
          <w:szCs w:val="16"/>
          <w:lang w:eastAsia="en-US"/>
        </w:rPr>
        <w:t xml:space="preserve"> </w:t>
      </w:r>
      <w:proofErr w:type="spellStart"/>
      <w:r w:rsidRPr="00DF20D7">
        <w:rPr>
          <w:sz w:val="16"/>
          <w:szCs w:val="16"/>
          <w:lang w:eastAsia="en-US"/>
        </w:rPr>
        <w:t>aus</w:t>
      </w:r>
      <w:proofErr w:type="spellEnd"/>
      <w:r w:rsidRPr="00DF20D7">
        <w:rPr>
          <w:sz w:val="16"/>
          <w:szCs w:val="16"/>
          <w:lang w:eastAsia="en-US"/>
        </w:rPr>
        <w:t xml:space="preserve"> </w:t>
      </w:r>
      <w:proofErr w:type="spellStart"/>
      <w:r w:rsidRPr="00DF20D7">
        <w:rPr>
          <w:sz w:val="16"/>
          <w:szCs w:val="16"/>
          <w:lang w:eastAsia="en-US"/>
        </w:rPr>
        <w:t>fremden</w:t>
      </w:r>
      <w:proofErr w:type="spellEnd"/>
      <w:r w:rsidRPr="00DF20D7">
        <w:rPr>
          <w:sz w:val="16"/>
          <w:szCs w:val="16"/>
          <w:lang w:eastAsia="en-US"/>
        </w:rPr>
        <w:t xml:space="preserve"> </w:t>
      </w:r>
      <w:proofErr w:type="spellStart"/>
      <w:r w:rsidRPr="00DF20D7">
        <w:rPr>
          <w:sz w:val="16"/>
          <w:szCs w:val="16"/>
          <w:lang w:eastAsia="en-US"/>
        </w:rPr>
        <w:t>Quellen</w:t>
      </w:r>
      <w:proofErr w:type="spellEnd"/>
      <w:r w:rsidRPr="00DF20D7">
        <w:rPr>
          <w:sz w:val="16"/>
          <w:szCs w:val="16"/>
          <w:lang w:eastAsia="en-US"/>
        </w:rPr>
        <w:t xml:space="preserve"> </w:t>
      </w:r>
      <w:proofErr w:type="spellStart"/>
      <w:r w:rsidRPr="00DF20D7">
        <w:rPr>
          <w:sz w:val="16"/>
          <w:szCs w:val="16"/>
          <w:lang w:eastAsia="en-US"/>
        </w:rPr>
        <w:t>werden</w:t>
      </w:r>
      <w:proofErr w:type="spellEnd"/>
      <w:r w:rsidRPr="00DF20D7">
        <w:rPr>
          <w:sz w:val="16"/>
          <w:szCs w:val="16"/>
          <w:lang w:eastAsia="en-US"/>
        </w:rPr>
        <w:t xml:space="preserve"> </w:t>
      </w:r>
      <w:proofErr w:type="spellStart"/>
      <w:r w:rsidRPr="00DF20D7">
        <w:rPr>
          <w:sz w:val="16"/>
          <w:szCs w:val="16"/>
          <w:lang w:eastAsia="en-US"/>
        </w:rPr>
        <w:t>keine</w:t>
      </w:r>
      <w:proofErr w:type="spellEnd"/>
      <w:r w:rsidRPr="00DF20D7">
        <w:rPr>
          <w:sz w:val="16"/>
          <w:szCs w:val="16"/>
          <w:lang w:eastAsia="en-US"/>
        </w:rPr>
        <w:t xml:space="preserve"> </w:t>
      </w:r>
      <w:proofErr w:type="spellStart"/>
      <w:r w:rsidRPr="00DF20D7">
        <w:rPr>
          <w:sz w:val="16"/>
          <w:szCs w:val="16"/>
          <w:lang w:eastAsia="en-US"/>
        </w:rPr>
        <w:t>weiteren</w:t>
      </w:r>
      <w:proofErr w:type="spellEnd"/>
      <w:r w:rsidRPr="00DF20D7">
        <w:rPr>
          <w:sz w:val="16"/>
          <w:szCs w:val="16"/>
          <w:lang w:eastAsia="en-US"/>
        </w:rPr>
        <w:t xml:space="preserve"> </w:t>
      </w:r>
      <w:proofErr w:type="spellStart"/>
      <w:r w:rsidRPr="00DF20D7">
        <w:rPr>
          <w:sz w:val="16"/>
          <w:szCs w:val="16"/>
          <w:lang w:eastAsia="en-US"/>
        </w:rPr>
        <w:t>Rechte</w:t>
      </w:r>
      <w:proofErr w:type="spellEnd"/>
      <w:r w:rsidRPr="00DF20D7">
        <w:rPr>
          <w:sz w:val="16"/>
          <w:szCs w:val="16"/>
          <w:lang w:eastAsia="en-US"/>
        </w:rPr>
        <w:t xml:space="preserve"> </w:t>
      </w:r>
      <w:proofErr w:type="spellStart"/>
      <w:r w:rsidRPr="00DF20D7">
        <w:rPr>
          <w:sz w:val="16"/>
          <w:szCs w:val="16"/>
          <w:lang w:eastAsia="en-US"/>
        </w:rPr>
        <w:t>eingeräumt</w:t>
      </w:r>
      <w:proofErr w:type="spellEnd"/>
      <w:r w:rsidRPr="00DF20D7">
        <w:rPr>
          <w:sz w:val="16"/>
          <w:szCs w:val="16"/>
          <w:lang w:eastAsia="en-US"/>
        </w:rPr>
        <w:t>.)</w:t>
      </w:r>
    </w:p>
    <w:p w14:paraId="6BFE399E" w14:textId="77777777" w:rsidR="00DF20D7" w:rsidRDefault="00DF20D7" w:rsidP="00F57E94">
      <w:pPr>
        <w:pStyle w:val="Folgeabsatz"/>
        <w:ind w:firstLine="0"/>
        <w:rPr>
          <w:lang w:eastAsia="en-US"/>
        </w:rPr>
      </w:pPr>
    </w:p>
    <w:p w14:paraId="0615E628" w14:textId="5863D79E" w:rsidR="00F57E94" w:rsidRDefault="00F57E94" w:rsidP="00F57E94">
      <w:pPr>
        <w:pStyle w:val="Folgeabsatz"/>
        <w:ind w:firstLine="0"/>
        <w:rPr>
          <w:lang w:eastAsia="en-US"/>
        </w:rPr>
      </w:pPr>
      <w:proofErr w:type="spellStart"/>
      <w:r>
        <w:rPr>
          <w:lang w:eastAsia="en-US"/>
        </w:rPr>
        <w:t>Außerdem</w:t>
      </w:r>
      <w:proofErr w:type="spellEnd"/>
      <w:r>
        <w:rPr>
          <w:lang w:eastAsia="en-US"/>
        </w:rPr>
        <w:t xml:space="preserve"> </w:t>
      </w:r>
      <w:proofErr w:type="spellStart"/>
      <w:r>
        <w:rPr>
          <w:lang w:eastAsia="en-US"/>
        </w:rPr>
        <w:t>gestatte</w:t>
      </w:r>
      <w:proofErr w:type="spellEnd"/>
      <w:r>
        <w:rPr>
          <w:lang w:eastAsia="en-US"/>
        </w:rPr>
        <w:t xml:space="preserve"> ich die </w:t>
      </w:r>
      <w:proofErr w:type="spellStart"/>
      <w:r>
        <w:rPr>
          <w:lang w:eastAsia="en-US"/>
        </w:rPr>
        <w:t>Verwendung</w:t>
      </w:r>
      <w:proofErr w:type="spellEnd"/>
      <w:r>
        <w:rPr>
          <w:lang w:eastAsia="en-US"/>
        </w:rPr>
        <w:t xml:space="preserve"> des </w:t>
      </w:r>
      <w:proofErr w:type="spellStart"/>
      <w:r>
        <w:rPr>
          <w:lang w:eastAsia="en-US"/>
        </w:rPr>
        <w:t>im</w:t>
      </w:r>
      <w:proofErr w:type="spellEnd"/>
      <w:r>
        <w:rPr>
          <w:lang w:eastAsia="en-US"/>
        </w:rPr>
        <w:t xml:space="preserve"> </w:t>
      </w:r>
      <w:proofErr w:type="spellStart"/>
      <w:r>
        <w:rPr>
          <w:lang w:eastAsia="en-US"/>
        </w:rPr>
        <w:t>Rahmen</w:t>
      </w:r>
      <w:proofErr w:type="spellEnd"/>
      <w:r>
        <w:rPr>
          <w:lang w:eastAsia="en-US"/>
        </w:rPr>
        <w:t xml:space="preserve"> </w:t>
      </w:r>
      <w:proofErr w:type="spellStart"/>
      <w:r>
        <w:rPr>
          <w:lang w:eastAsia="en-US"/>
        </w:rPr>
        <w:t>dieser</w:t>
      </w:r>
      <w:proofErr w:type="spellEnd"/>
      <w:r>
        <w:rPr>
          <w:lang w:eastAsia="en-US"/>
        </w:rPr>
        <w:t xml:space="preserve"> Arbeit </w:t>
      </w:r>
      <w:proofErr w:type="spellStart"/>
      <w:r>
        <w:rPr>
          <w:lang w:eastAsia="en-US"/>
        </w:rPr>
        <w:t>erstellen</w:t>
      </w:r>
      <w:proofErr w:type="spellEnd"/>
      <w:r>
        <w:rPr>
          <w:lang w:eastAsia="en-US"/>
        </w:rPr>
        <w:t xml:space="preserve"> </w:t>
      </w:r>
      <w:proofErr w:type="spellStart"/>
      <w:r w:rsidRPr="00F57E94">
        <w:rPr>
          <w:b/>
          <w:lang w:eastAsia="en-US"/>
        </w:rPr>
        <w:t>Quellcodes</w:t>
      </w:r>
      <w:proofErr w:type="spellEnd"/>
      <w:r>
        <w:rPr>
          <w:lang w:eastAsia="en-US"/>
        </w:rPr>
        <w:t xml:space="preserve"> </w:t>
      </w:r>
      <w:proofErr w:type="spellStart"/>
      <w:r>
        <w:rPr>
          <w:lang w:eastAsia="en-US"/>
        </w:rPr>
        <w:t>unter</w:t>
      </w:r>
      <w:proofErr w:type="spellEnd"/>
      <w:r>
        <w:rPr>
          <w:lang w:eastAsia="en-US"/>
        </w:rPr>
        <w:t xml:space="preserve"> </w:t>
      </w:r>
      <w:proofErr w:type="spellStart"/>
      <w:r>
        <w:rPr>
          <w:lang w:eastAsia="en-US"/>
        </w:rPr>
        <w:t>folgender</w:t>
      </w:r>
      <w:proofErr w:type="spellEnd"/>
      <w:r>
        <w:rPr>
          <w:lang w:eastAsia="en-US"/>
        </w:rPr>
        <w:t xml:space="preserve"> </w:t>
      </w:r>
      <w:proofErr w:type="spellStart"/>
      <w:r>
        <w:rPr>
          <w:lang w:eastAsia="en-US"/>
        </w:rPr>
        <w:t>Lizenz</w:t>
      </w:r>
      <w:proofErr w:type="spellEnd"/>
      <w:r>
        <w:rPr>
          <w:lang w:eastAsia="en-US"/>
        </w:rPr>
        <w:t>:</w:t>
      </w:r>
    </w:p>
    <w:p w14:paraId="730393E9" w14:textId="01162AAE" w:rsidR="003F45CF" w:rsidRDefault="00E55088" w:rsidP="00D1185F">
      <w:pPr>
        <w:pStyle w:val="Folgeabsatz"/>
        <w:spacing w:line="240" w:lineRule="auto"/>
        <w:ind w:left="420" w:firstLine="0"/>
        <w:rPr>
          <w:lang w:eastAsia="en-US"/>
        </w:rPr>
      </w:pPr>
      <w:sdt>
        <w:sdtPr>
          <w:rPr>
            <w:lang w:eastAsia="en-US"/>
          </w:rPr>
          <w:id w:val="1543868538"/>
          <w14:checkbox>
            <w14:checked w14:val="0"/>
            <w14:checkedState w14:val="2612" w14:font="Meiryo"/>
            <w14:uncheckedState w14:val="2610" w14:font="Meiryo"/>
          </w14:checkbox>
        </w:sdtPr>
        <w:sdtEndPr/>
        <w:sdtContent>
          <w:r w:rsidR="00D1185F">
            <w:rPr>
              <w:rFonts w:ascii="MS Gothic" w:eastAsia="MS Gothic" w:hint="eastAsia"/>
              <w:lang w:eastAsia="en-US"/>
            </w:rPr>
            <w:t>☐</w:t>
          </w:r>
        </w:sdtContent>
      </w:sdt>
      <w:r w:rsidR="003F45CF">
        <w:rPr>
          <w:lang w:eastAsia="en-US"/>
        </w:rPr>
        <w:t xml:space="preserve"> Nur </w:t>
      </w:r>
      <w:proofErr w:type="spellStart"/>
      <w:r w:rsidR="003F45CF">
        <w:rPr>
          <w:lang w:eastAsia="en-US"/>
        </w:rPr>
        <w:t>zur</w:t>
      </w:r>
      <w:proofErr w:type="spellEnd"/>
      <w:r w:rsidR="003F45CF">
        <w:rPr>
          <w:lang w:eastAsia="en-US"/>
        </w:rPr>
        <w:t xml:space="preserve"> </w:t>
      </w:r>
      <w:proofErr w:type="spellStart"/>
      <w:r w:rsidR="003F45CF">
        <w:rPr>
          <w:lang w:eastAsia="en-US"/>
        </w:rPr>
        <w:t>Bewertung</w:t>
      </w:r>
      <w:proofErr w:type="spellEnd"/>
      <w:r w:rsidR="003F45CF">
        <w:rPr>
          <w:lang w:eastAsia="en-US"/>
        </w:rPr>
        <w:t xml:space="preserve"> </w:t>
      </w:r>
      <w:proofErr w:type="spellStart"/>
      <w:r w:rsidR="003F45CF">
        <w:rPr>
          <w:lang w:eastAsia="en-US"/>
        </w:rPr>
        <w:t>dieser</w:t>
      </w:r>
      <w:proofErr w:type="spellEnd"/>
      <w:r w:rsidR="003F45CF">
        <w:rPr>
          <w:lang w:eastAsia="en-US"/>
        </w:rPr>
        <w:t xml:space="preserve"> Arbeit</w:t>
      </w:r>
    </w:p>
    <w:p w14:paraId="6B4E4974" w14:textId="77777777" w:rsidR="003F45CF" w:rsidRDefault="00E55088" w:rsidP="00D1185F">
      <w:pPr>
        <w:pStyle w:val="Folgeabsatz"/>
        <w:spacing w:line="240" w:lineRule="auto"/>
        <w:ind w:left="420" w:firstLine="0"/>
        <w:rPr>
          <w:lang w:eastAsia="en-US"/>
        </w:rPr>
      </w:pPr>
      <w:sdt>
        <w:sdtPr>
          <w:rPr>
            <w:lang w:eastAsia="en-US"/>
          </w:rPr>
          <w:id w:val="-374536766"/>
          <w14:checkbox>
            <w14:checked w14:val="0"/>
            <w14:checkedState w14:val="2612" w14:font="Meiryo"/>
            <w14:uncheckedState w14:val="2610" w14:font="Meiryo"/>
          </w14:checkbox>
        </w:sdtPr>
        <w:sdtEndPr/>
        <w:sdtContent>
          <w:r w:rsidR="003F45CF">
            <w:rPr>
              <w:rFonts w:ascii="MS Gothic" w:eastAsia="MS Gothic" w:hint="eastAsia"/>
              <w:lang w:eastAsia="en-US"/>
            </w:rPr>
            <w:t>☐</w:t>
          </w:r>
        </w:sdtContent>
      </w:sdt>
      <w:r w:rsidR="003F45CF">
        <w:rPr>
          <w:lang w:eastAsia="en-US"/>
        </w:rPr>
        <w:t xml:space="preserve"> Nur </w:t>
      </w:r>
      <w:proofErr w:type="spellStart"/>
      <w:r w:rsidR="003F45CF">
        <w:rPr>
          <w:lang w:eastAsia="en-US"/>
        </w:rPr>
        <w:t>innerhalb</w:t>
      </w:r>
      <w:proofErr w:type="spellEnd"/>
      <w:r w:rsidR="003F45CF">
        <w:rPr>
          <w:lang w:eastAsia="en-US"/>
        </w:rPr>
        <w:t xml:space="preserve"> des </w:t>
      </w:r>
      <w:proofErr w:type="spellStart"/>
      <w:r w:rsidR="003F45CF">
        <w:rPr>
          <w:lang w:eastAsia="en-US"/>
        </w:rPr>
        <w:t>Lehrstuhls</w:t>
      </w:r>
      <w:proofErr w:type="spellEnd"/>
      <w:r w:rsidR="003F45CF">
        <w:rPr>
          <w:lang w:eastAsia="en-US"/>
        </w:rPr>
        <w:t xml:space="preserve"> </w:t>
      </w:r>
      <w:proofErr w:type="spellStart"/>
      <w:r w:rsidR="003F45CF">
        <w:rPr>
          <w:lang w:eastAsia="en-US"/>
        </w:rPr>
        <w:t>im</w:t>
      </w:r>
      <w:proofErr w:type="spellEnd"/>
      <w:r w:rsidR="003F45CF">
        <w:rPr>
          <w:lang w:eastAsia="en-US"/>
        </w:rPr>
        <w:t xml:space="preserve"> </w:t>
      </w:r>
      <w:proofErr w:type="spellStart"/>
      <w:r w:rsidR="003F45CF">
        <w:rPr>
          <w:lang w:eastAsia="en-US"/>
        </w:rPr>
        <w:t>Rahmen</w:t>
      </w:r>
      <w:proofErr w:type="spellEnd"/>
      <w:r w:rsidR="003F45CF">
        <w:rPr>
          <w:lang w:eastAsia="en-US"/>
        </w:rPr>
        <w:t xml:space="preserve"> von </w:t>
      </w:r>
      <w:proofErr w:type="spellStart"/>
      <w:r w:rsidR="003F45CF">
        <w:rPr>
          <w:lang w:eastAsia="en-US"/>
        </w:rPr>
        <w:t>Forschung</w:t>
      </w:r>
      <w:proofErr w:type="spellEnd"/>
      <w:r w:rsidR="003F45CF">
        <w:rPr>
          <w:lang w:eastAsia="en-US"/>
        </w:rPr>
        <w:t xml:space="preserve"> und </w:t>
      </w:r>
      <w:proofErr w:type="spellStart"/>
      <w:r w:rsidR="003F45CF">
        <w:rPr>
          <w:lang w:eastAsia="en-US"/>
        </w:rPr>
        <w:t>Lehre</w:t>
      </w:r>
      <w:proofErr w:type="spellEnd"/>
    </w:p>
    <w:p w14:paraId="1FA33C09" w14:textId="58603108" w:rsidR="00DF20D7" w:rsidRDefault="00E55088" w:rsidP="00DF20D7">
      <w:pPr>
        <w:pStyle w:val="Folgeabsatz"/>
        <w:spacing w:line="240" w:lineRule="auto"/>
        <w:ind w:left="420" w:firstLine="0"/>
        <w:rPr>
          <w:lang w:eastAsia="en-US"/>
        </w:rPr>
      </w:pPr>
      <w:sdt>
        <w:sdtPr>
          <w:rPr>
            <w:lang w:eastAsia="en-US"/>
          </w:rPr>
          <w:id w:val="1665506772"/>
          <w14:checkbox>
            <w14:checked w14:val="0"/>
            <w14:checkedState w14:val="2612" w14:font="Meiryo"/>
            <w14:uncheckedState w14:val="2610" w14:font="Meiryo"/>
          </w14:checkbox>
        </w:sdtPr>
        <w:sdtEndPr/>
        <w:sdtContent>
          <w:r w:rsidR="00DF20D7">
            <w:rPr>
              <w:rFonts w:ascii="MS Gothic" w:eastAsia="MS Gothic" w:hint="eastAsia"/>
              <w:lang w:eastAsia="en-US"/>
            </w:rPr>
            <w:t>☐</w:t>
          </w:r>
        </w:sdtContent>
      </w:sdt>
      <w:r w:rsidR="00DF20D7">
        <w:rPr>
          <w:lang w:eastAsia="en-US"/>
        </w:rPr>
        <w:t xml:space="preserve"> </w:t>
      </w:r>
      <w:proofErr w:type="spellStart"/>
      <w:r w:rsidR="00DF20D7">
        <w:rPr>
          <w:lang w:eastAsia="en-US"/>
        </w:rPr>
        <w:t>Unter</w:t>
      </w:r>
      <w:proofErr w:type="spellEnd"/>
      <w:r w:rsidR="00DF20D7">
        <w:rPr>
          <w:lang w:eastAsia="en-US"/>
        </w:rPr>
        <w:t xml:space="preserve"> der CC-0-Lizenz (= </w:t>
      </w:r>
      <w:proofErr w:type="spellStart"/>
      <w:r w:rsidR="00DF20D7">
        <w:rPr>
          <w:lang w:eastAsia="en-US"/>
        </w:rPr>
        <w:t>beliebige</w:t>
      </w:r>
      <w:proofErr w:type="spellEnd"/>
      <w:r w:rsidR="00DF20D7">
        <w:rPr>
          <w:lang w:eastAsia="en-US"/>
        </w:rPr>
        <w:t xml:space="preserve"> </w:t>
      </w:r>
      <w:proofErr w:type="spellStart"/>
      <w:r w:rsidR="00DF20D7">
        <w:rPr>
          <w:lang w:eastAsia="en-US"/>
        </w:rPr>
        <w:t>Nutzung</w:t>
      </w:r>
      <w:proofErr w:type="spellEnd"/>
      <w:r w:rsidR="00DF20D7">
        <w:rPr>
          <w:lang w:eastAsia="en-US"/>
        </w:rPr>
        <w:t>)</w:t>
      </w:r>
    </w:p>
    <w:p w14:paraId="3564D210" w14:textId="51DC9AAD" w:rsidR="003F45CF" w:rsidRDefault="00E55088" w:rsidP="00D1185F">
      <w:pPr>
        <w:pStyle w:val="Folgeabsatz"/>
        <w:spacing w:line="240" w:lineRule="auto"/>
        <w:ind w:left="420" w:firstLine="0"/>
        <w:rPr>
          <w:lang w:eastAsia="en-US"/>
        </w:rPr>
      </w:pPr>
      <w:sdt>
        <w:sdtPr>
          <w:rPr>
            <w:lang w:eastAsia="en-US"/>
          </w:rPr>
          <w:id w:val="542175214"/>
          <w14:checkbox>
            <w14:checked w14:val="1"/>
            <w14:checkedState w14:val="2612" w14:font="Meiryo"/>
            <w14:uncheckedState w14:val="2610" w14:font="Meiryo"/>
          </w14:checkbox>
        </w:sdtPr>
        <w:sdtEndPr/>
        <w:sdtContent>
          <w:r w:rsidR="003F45CF">
            <w:rPr>
              <w:rFonts w:ascii="MS Gothic" w:eastAsia="MS Gothic" w:hint="eastAsia"/>
              <w:lang w:eastAsia="en-US"/>
            </w:rPr>
            <w:t>☒</w:t>
          </w:r>
        </w:sdtContent>
      </w:sdt>
      <w:r w:rsidR="0015588A">
        <w:rPr>
          <w:lang w:eastAsia="en-US"/>
        </w:rPr>
        <w:t xml:space="preserve"> </w:t>
      </w:r>
      <w:proofErr w:type="spellStart"/>
      <w:r w:rsidR="0015588A">
        <w:rPr>
          <w:lang w:eastAsia="en-US"/>
        </w:rPr>
        <w:t>Unter</w:t>
      </w:r>
      <w:proofErr w:type="spellEnd"/>
      <w:r w:rsidR="0015588A">
        <w:rPr>
          <w:lang w:eastAsia="en-US"/>
        </w:rPr>
        <w:t xml:space="preserve"> der MIT-</w:t>
      </w:r>
      <w:proofErr w:type="spellStart"/>
      <w:r w:rsidR="0015588A">
        <w:rPr>
          <w:lang w:eastAsia="en-US"/>
        </w:rPr>
        <w:t>Lizenz</w:t>
      </w:r>
      <w:proofErr w:type="spellEnd"/>
      <w:r w:rsidR="00DF20D7">
        <w:rPr>
          <w:lang w:eastAsia="en-US"/>
        </w:rPr>
        <w:t xml:space="preserve"> (= </w:t>
      </w:r>
      <w:proofErr w:type="spellStart"/>
      <w:r w:rsidR="00DF20D7">
        <w:rPr>
          <w:lang w:eastAsia="en-US"/>
        </w:rPr>
        <w:t>Namensnennung</w:t>
      </w:r>
      <w:proofErr w:type="spellEnd"/>
      <w:r w:rsidR="00DF20D7">
        <w:rPr>
          <w:lang w:eastAsia="en-US"/>
        </w:rPr>
        <w:t>)</w:t>
      </w:r>
    </w:p>
    <w:p w14:paraId="1E35CF1B" w14:textId="7D45F205" w:rsidR="0015588A" w:rsidRDefault="00E55088" w:rsidP="0015588A">
      <w:pPr>
        <w:pStyle w:val="Folgeabsatz"/>
        <w:spacing w:line="240" w:lineRule="auto"/>
        <w:ind w:left="420" w:firstLine="0"/>
        <w:rPr>
          <w:lang w:eastAsia="en-US"/>
        </w:rPr>
      </w:pPr>
      <w:sdt>
        <w:sdtPr>
          <w:rPr>
            <w:lang w:eastAsia="en-US"/>
          </w:rPr>
          <w:id w:val="-1850636546"/>
          <w14:checkbox>
            <w14:checked w14:val="0"/>
            <w14:checkedState w14:val="2612" w14:font="Meiryo"/>
            <w14:uncheckedState w14:val="2610" w14:font="Meiryo"/>
          </w14:checkbox>
        </w:sdtPr>
        <w:sdtEndPr/>
        <w:sdtContent>
          <w:r w:rsidR="00D1185F">
            <w:rPr>
              <w:rFonts w:ascii="MS Gothic" w:eastAsia="MS Gothic" w:hint="eastAsia"/>
              <w:lang w:eastAsia="en-US"/>
            </w:rPr>
            <w:t>☐</w:t>
          </w:r>
        </w:sdtContent>
      </w:sdt>
      <w:r w:rsidR="003F45CF">
        <w:rPr>
          <w:lang w:eastAsia="en-US"/>
        </w:rPr>
        <w:t xml:space="preserve"> </w:t>
      </w:r>
      <w:proofErr w:type="spellStart"/>
      <w:r w:rsidR="003F45CF">
        <w:rPr>
          <w:lang w:eastAsia="en-US"/>
        </w:rPr>
        <w:t>Unter</w:t>
      </w:r>
      <w:proofErr w:type="spellEnd"/>
      <w:r w:rsidR="003F45CF">
        <w:rPr>
          <w:lang w:eastAsia="en-US"/>
        </w:rPr>
        <w:t xml:space="preserve"> der GPLv3-Lizenz </w:t>
      </w:r>
      <w:r w:rsidR="0015588A">
        <w:rPr>
          <w:lang w:eastAsia="en-US"/>
        </w:rPr>
        <w:t>(</w:t>
      </w:r>
      <w:proofErr w:type="spellStart"/>
      <w:r w:rsidR="0015588A">
        <w:rPr>
          <w:lang w:eastAsia="en-US"/>
        </w:rPr>
        <w:t>oder</w:t>
      </w:r>
      <w:proofErr w:type="spellEnd"/>
      <w:r w:rsidR="0015588A">
        <w:rPr>
          <w:lang w:eastAsia="en-US"/>
        </w:rPr>
        <w:t xml:space="preserve"> </w:t>
      </w:r>
      <w:proofErr w:type="spellStart"/>
      <w:r w:rsidR="0015588A">
        <w:rPr>
          <w:lang w:eastAsia="en-US"/>
        </w:rPr>
        <w:t>neuere</w:t>
      </w:r>
      <w:proofErr w:type="spellEnd"/>
      <w:r w:rsidR="0015588A">
        <w:rPr>
          <w:lang w:eastAsia="en-US"/>
        </w:rPr>
        <w:t xml:space="preserve"> </w:t>
      </w:r>
      <w:proofErr w:type="spellStart"/>
      <w:r w:rsidR="0015588A">
        <w:rPr>
          <w:lang w:eastAsia="en-US"/>
        </w:rPr>
        <w:t>Versionen</w:t>
      </w:r>
      <w:proofErr w:type="spellEnd"/>
      <w:r w:rsidR="0015588A">
        <w:rPr>
          <w:lang w:eastAsia="en-US"/>
        </w:rPr>
        <w:t>)</w:t>
      </w:r>
      <w:r w:rsidR="00DF20D7">
        <w:rPr>
          <w:lang w:eastAsia="en-US"/>
        </w:rPr>
        <w:t xml:space="preserve"> </w:t>
      </w:r>
    </w:p>
    <w:p w14:paraId="54AE795C" w14:textId="77777777" w:rsidR="0015588A" w:rsidRDefault="0015588A" w:rsidP="0015588A">
      <w:pPr>
        <w:pStyle w:val="Folgeabsatz"/>
        <w:spacing w:line="240" w:lineRule="auto"/>
        <w:ind w:left="420" w:firstLine="0"/>
        <w:rPr>
          <w:lang w:eastAsia="en-US"/>
        </w:rPr>
      </w:pPr>
    </w:p>
    <w:p w14:paraId="56E8C420" w14:textId="6F53D22A" w:rsidR="0015588A" w:rsidRPr="00DF20D7" w:rsidRDefault="00DF20D7" w:rsidP="0015588A">
      <w:pPr>
        <w:pStyle w:val="Folgeabsatz"/>
        <w:ind w:firstLine="0"/>
        <w:rPr>
          <w:sz w:val="16"/>
          <w:szCs w:val="16"/>
          <w:lang w:eastAsia="en-US"/>
        </w:rPr>
      </w:pPr>
      <w:r w:rsidRPr="00DF20D7">
        <w:rPr>
          <w:sz w:val="16"/>
          <w:szCs w:val="16"/>
          <w:lang w:eastAsia="en-US"/>
        </w:rPr>
        <w:t xml:space="preserve">(An </w:t>
      </w:r>
      <w:proofErr w:type="spellStart"/>
      <w:r w:rsidRPr="00DF20D7">
        <w:rPr>
          <w:sz w:val="16"/>
          <w:szCs w:val="16"/>
          <w:lang w:eastAsia="en-US"/>
        </w:rPr>
        <w:t>explizit</w:t>
      </w:r>
      <w:proofErr w:type="spellEnd"/>
      <w:r w:rsidRPr="00DF20D7">
        <w:rPr>
          <w:sz w:val="16"/>
          <w:szCs w:val="16"/>
          <w:lang w:eastAsia="en-US"/>
        </w:rPr>
        <w:t xml:space="preserve"> </w:t>
      </w:r>
      <w:proofErr w:type="spellStart"/>
      <w:r w:rsidRPr="00DF20D7">
        <w:rPr>
          <w:sz w:val="16"/>
          <w:szCs w:val="16"/>
          <w:lang w:eastAsia="en-US"/>
        </w:rPr>
        <w:t>mit</w:t>
      </w:r>
      <w:proofErr w:type="spellEnd"/>
      <w:r w:rsidRPr="00DF20D7">
        <w:rPr>
          <w:sz w:val="16"/>
          <w:szCs w:val="16"/>
          <w:lang w:eastAsia="en-US"/>
        </w:rPr>
        <w:t xml:space="preserve"> </w:t>
      </w:r>
      <w:proofErr w:type="spellStart"/>
      <w:r w:rsidRPr="00DF20D7">
        <w:rPr>
          <w:sz w:val="16"/>
          <w:szCs w:val="16"/>
          <w:lang w:eastAsia="en-US"/>
        </w:rPr>
        <w:t>einer</w:t>
      </w:r>
      <w:proofErr w:type="spellEnd"/>
      <w:r w:rsidRPr="00DF20D7">
        <w:rPr>
          <w:sz w:val="16"/>
          <w:szCs w:val="16"/>
          <w:lang w:eastAsia="en-US"/>
        </w:rPr>
        <w:t xml:space="preserve"> </w:t>
      </w:r>
      <w:proofErr w:type="spellStart"/>
      <w:r w:rsidRPr="00DF20D7">
        <w:rPr>
          <w:sz w:val="16"/>
          <w:szCs w:val="16"/>
          <w:lang w:eastAsia="en-US"/>
        </w:rPr>
        <w:t>anderen</w:t>
      </w:r>
      <w:proofErr w:type="spellEnd"/>
      <w:r w:rsidRPr="00DF20D7">
        <w:rPr>
          <w:sz w:val="16"/>
          <w:szCs w:val="16"/>
          <w:lang w:eastAsia="en-US"/>
        </w:rPr>
        <w:t xml:space="preserve"> </w:t>
      </w:r>
      <w:proofErr w:type="spellStart"/>
      <w:r w:rsidRPr="00DF20D7">
        <w:rPr>
          <w:sz w:val="16"/>
          <w:szCs w:val="16"/>
          <w:lang w:eastAsia="en-US"/>
        </w:rPr>
        <w:t>Lizenz</w:t>
      </w:r>
      <w:proofErr w:type="spellEnd"/>
      <w:r w:rsidRPr="00DF20D7">
        <w:rPr>
          <w:sz w:val="16"/>
          <w:szCs w:val="16"/>
          <w:lang w:eastAsia="en-US"/>
        </w:rPr>
        <w:t xml:space="preserve"> </w:t>
      </w:r>
      <w:proofErr w:type="spellStart"/>
      <w:r w:rsidRPr="00DF20D7">
        <w:rPr>
          <w:sz w:val="16"/>
          <w:szCs w:val="16"/>
          <w:lang w:eastAsia="en-US"/>
        </w:rPr>
        <w:t>gekennzeichneten</w:t>
      </w:r>
      <w:proofErr w:type="spellEnd"/>
      <w:r w:rsidRPr="00DF20D7">
        <w:rPr>
          <w:sz w:val="16"/>
          <w:szCs w:val="16"/>
          <w:lang w:eastAsia="en-US"/>
        </w:rPr>
        <w:t xml:space="preserve"> </w:t>
      </w:r>
      <w:proofErr w:type="spellStart"/>
      <w:r w:rsidRPr="00DF20D7">
        <w:rPr>
          <w:sz w:val="16"/>
          <w:szCs w:val="16"/>
          <w:lang w:eastAsia="en-US"/>
        </w:rPr>
        <w:t>Bibliotheken</w:t>
      </w:r>
      <w:proofErr w:type="spellEnd"/>
      <w:r w:rsidRPr="00DF20D7">
        <w:rPr>
          <w:sz w:val="16"/>
          <w:szCs w:val="16"/>
          <w:lang w:eastAsia="en-US"/>
        </w:rPr>
        <w:t xml:space="preserve"> und </w:t>
      </w:r>
      <w:proofErr w:type="spellStart"/>
      <w:r w:rsidRPr="00DF20D7">
        <w:rPr>
          <w:sz w:val="16"/>
          <w:szCs w:val="16"/>
          <w:lang w:eastAsia="en-US"/>
        </w:rPr>
        <w:t>Daten</w:t>
      </w:r>
      <w:proofErr w:type="spellEnd"/>
      <w:r w:rsidRPr="00DF20D7">
        <w:rPr>
          <w:sz w:val="16"/>
          <w:szCs w:val="16"/>
          <w:lang w:eastAsia="en-US"/>
        </w:rPr>
        <w:t xml:space="preserve"> </w:t>
      </w:r>
      <w:proofErr w:type="spellStart"/>
      <w:r w:rsidRPr="00DF20D7">
        <w:rPr>
          <w:sz w:val="16"/>
          <w:szCs w:val="16"/>
          <w:lang w:eastAsia="en-US"/>
        </w:rPr>
        <w:t>werden</w:t>
      </w:r>
      <w:proofErr w:type="spellEnd"/>
      <w:r w:rsidRPr="00DF20D7">
        <w:rPr>
          <w:sz w:val="16"/>
          <w:szCs w:val="16"/>
          <w:lang w:eastAsia="en-US"/>
        </w:rPr>
        <w:t xml:space="preserve"> </w:t>
      </w:r>
      <w:proofErr w:type="spellStart"/>
      <w:r w:rsidRPr="00DF20D7">
        <w:rPr>
          <w:sz w:val="16"/>
          <w:szCs w:val="16"/>
          <w:lang w:eastAsia="en-US"/>
        </w:rPr>
        <w:t>keine</w:t>
      </w:r>
      <w:proofErr w:type="spellEnd"/>
      <w:r w:rsidRPr="00DF20D7">
        <w:rPr>
          <w:sz w:val="16"/>
          <w:szCs w:val="16"/>
          <w:lang w:eastAsia="en-US"/>
        </w:rPr>
        <w:t xml:space="preserve"> </w:t>
      </w:r>
      <w:proofErr w:type="spellStart"/>
      <w:r w:rsidRPr="00DF20D7">
        <w:rPr>
          <w:sz w:val="16"/>
          <w:szCs w:val="16"/>
          <w:lang w:eastAsia="en-US"/>
        </w:rPr>
        <w:t>weiteren</w:t>
      </w:r>
      <w:proofErr w:type="spellEnd"/>
      <w:r w:rsidRPr="00DF20D7">
        <w:rPr>
          <w:sz w:val="16"/>
          <w:szCs w:val="16"/>
          <w:lang w:eastAsia="en-US"/>
        </w:rPr>
        <w:t xml:space="preserve"> </w:t>
      </w:r>
      <w:proofErr w:type="spellStart"/>
      <w:r w:rsidRPr="00DF20D7">
        <w:rPr>
          <w:sz w:val="16"/>
          <w:szCs w:val="16"/>
          <w:lang w:eastAsia="en-US"/>
        </w:rPr>
        <w:t>Rechte</w:t>
      </w:r>
      <w:proofErr w:type="spellEnd"/>
      <w:r w:rsidRPr="00DF20D7">
        <w:rPr>
          <w:sz w:val="16"/>
          <w:szCs w:val="16"/>
          <w:lang w:eastAsia="en-US"/>
        </w:rPr>
        <w:t xml:space="preserve"> </w:t>
      </w:r>
      <w:proofErr w:type="spellStart"/>
      <w:r w:rsidRPr="00DF20D7">
        <w:rPr>
          <w:sz w:val="16"/>
          <w:szCs w:val="16"/>
          <w:lang w:eastAsia="en-US"/>
        </w:rPr>
        <w:t>eingeräumt</w:t>
      </w:r>
      <w:proofErr w:type="spellEnd"/>
      <w:r w:rsidRPr="00DF20D7">
        <w:rPr>
          <w:sz w:val="16"/>
          <w:szCs w:val="16"/>
          <w:lang w:eastAsia="en-US"/>
        </w:rPr>
        <w:t>.)</w:t>
      </w:r>
    </w:p>
    <w:p w14:paraId="7DB27C95" w14:textId="77777777" w:rsidR="00DF20D7" w:rsidRDefault="00DF20D7" w:rsidP="0015588A">
      <w:pPr>
        <w:pStyle w:val="Folgeabsatz"/>
        <w:ind w:firstLine="0"/>
        <w:rPr>
          <w:lang w:eastAsia="en-US"/>
        </w:rPr>
      </w:pPr>
    </w:p>
    <w:p w14:paraId="3AB8F6E9" w14:textId="0306B3A8" w:rsidR="0015588A" w:rsidRDefault="0015588A" w:rsidP="0015588A">
      <w:pPr>
        <w:pStyle w:val="Folgeabsatz"/>
        <w:ind w:firstLine="0"/>
        <w:rPr>
          <w:lang w:eastAsia="en-US"/>
        </w:rPr>
      </w:pPr>
      <w:r>
        <w:rPr>
          <w:lang w:eastAsia="en-US"/>
        </w:rPr>
        <w:t xml:space="preserve">Ich </w:t>
      </w:r>
      <w:proofErr w:type="spellStart"/>
      <w:r>
        <w:rPr>
          <w:lang w:eastAsia="en-US"/>
        </w:rPr>
        <w:t>willige</w:t>
      </w:r>
      <w:proofErr w:type="spellEnd"/>
      <w:r>
        <w:rPr>
          <w:lang w:eastAsia="en-US"/>
        </w:rPr>
        <w:t xml:space="preserve"> </w:t>
      </w:r>
      <w:proofErr w:type="spellStart"/>
      <w:r w:rsidR="00A036EC">
        <w:rPr>
          <w:lang w:eastAsia="en-US"/>
        </w:rPr>
        <w:t>ein</w:t>
      </w:r>
      <w:proofErr w:type="spellEnd"/>
      <w:r>
        <w:rPr>
          <w:lang w:eastAsia="en-US"/>
        </w:rPr>
        <w:t xml:space="preserve">, </w:t>
      </w:r>
      <w:proofErr w:type="spellStart"/>
      <w:r>
        <w:rPr>
          <w:lang w:eastAsia="en-US"/>
        </w:rPr>
        <w:t>dass</w:t>
      </w:r>
      <w:proofErr w:type="spellEnd"/>
      <w:r>
        <w:rPr>
          <w:lang w:eastAsia="en-US"/>
        </w:rPr>
        <w:t xml:space="preserve"> der </w:t>
      </w:r>
      <w:proofErr w:type="spellStart"/>
      <w:r>
        <w:rPr>
          <w:lang w:eastAsia="en-US"/>
        </w:rPr>
        <w:t>Lehrstuhl</w:t>
      </w:r>
      <w:proofErr w:type="spellEnd"/>
      <w:r>
        <w:rPr>
          <w:lang w:eastAsia="en-US"/>
        </w:rPr>
        <w:t xml:space="preserve"> </w:t>
      </w:r>
      <w:proofErr w:type="spellStart"/>
      <w:r>
        <w:rPr>
          <w:lang w:eastAsia="en-US"/>
        </w:rPr>
        <w:t>für</w:t>
      </w:r>
      <w:proofErr w:type="spellEnd"/>
      <w:r>
        <w:rPr>
          <w:lang w:eastAsia="en-US"/>
        </w:rPr>
        <w:t xml:space="preserve"> </w:t>
      </w:r>
      <w:proofErr w:type="spellStart"/>
      <w:r>
        <w:rPr>
          <w:lang w:eastAsia="en-US"/>
        </w:rPr>
        <w:t>Medieninformatik</w:t>
      </w:r>
      <w:proofErr w:type="spellEnd"/>
      <w:r>
        <w:rPr>
          <w:lang w:eastAsia="en-US"/>
        </w:rPr>
        <w:t xml:space="preserve"> </w:t>
      </w:r>
      <w:proofErr w:type="spellStart"/>
      <w:r>
        <w:rPr>
          <w:lang w:eastAsia="en-US"/>
        </w:rPr>
        <w:t>diese</w:t>
      </w:r>
      <w:proofErr w:type="spellEnd"/>
      <w:r>
        <w:rPr>
          <w:lang w:eastAsia="en-US"/>
        </w:rPr>
        <w:t xml:space="preserve"> Arbeit</w:t>
      </w:r>
      <w:r w:rsidR="00676652">
        <w:rPr>
          <w:lang w:eastAsia="en-US"/>
        </w:rPr>
        <w:t xml:space="preserve"> – </w:t>
      </w:r>
      <w:r w:rsidR="00DF20D7">
        <w:rPr>
          <w:lang w:eastAsia="en-US"/>
        </w:rPr>
        <w:t xml:space="preserve">falls </w:t>
      </w:r>
      <w:proofErr w:type="spellStart"/>
      <w:r w:rsidR="00DF20D7">
        <w:rPr>
          <w:lang w:eastAsia="en-US"/>
        </w:rPr>
        <w:t>sie</w:t>
      </w:r>
      <w:proofErr w:type="spellEnd"/>
      <w:r w:rsidR="00DF20D7">
        <w:rPr>
          <w:lang w:eastAsia="en-US"/>
        </w:rPr>
        <w:t xml:space="preserve"> </w:t>
      </w:r>
      <w:proofErr w:type="spellStart"/>
      <w:r w:rsidR="00DF20D7">
        <w:rPr>
          <w:lang w:eastAsia="en-US"/>
        </w:rPr>
        <w:t>besonders</w:t>
      </w:r>
      <w:proofErr w:type="spellEnd"/>
      <w:r w:rsidR="00DF20D7">
        <w:rPr>
          <w:lang w:eastAsia="en-US"/>
        </w:rPr>
        <w:t xml:space="preserve"> gut </w:t>
      </w:r>
      <w:proofErr w:type="spellStart"/>
      <w:r w:rsidR="00DF20D7">
        <w:rPr>
          <w:lang w:eastAsia="en-US"/>
        </w:rPr>
        <w:t>ausfällt</w:t>
      </w:r>
      <w:proofErr w:type="spellEnd"/>
      <w:r w:rsidR="00676652">
        <w:rPr>
          <w:lang w:eastAsia="en-US"/>
        </w:rPr>
        <w:t xml:space="preserve"> -</w:t>
      </w:r>
      <w:r>
        <w:rPr>
          <w:lang w:eastAsia="en-US"/>
        </w:rPr>
        <w:t xml:space="preserve"> auf </w:t>
      </w:r>
      <w:proofErr w:type="spellStart"/>
      <w:r>
        <w:rPr>
          <w:lang w:eastAsia="en-US"/>
        </w:rPr>
        <w:t>dem</w:t>
      </w:r>
      <w:proofErr w:type="spellEnd"/>
      <w:r>
        <w:rPr>
          <w:lang w:eastAsia="en-US"/>
        </w:rPr>
        <w:t xml:space="preserve"> </w:t>
      </w:r>
      <w:proofErr w:type="spellStart"/>
      <w:r>
        <w:rPr>
          <w:lang w:eastAsia="en-US"/>
        </w:rPr>
        <w:t>Publikationsserver</w:t>
      </w:r>
      <w:proofErr w:type="spellEnd"/>
      <w:r>
        <w:rPr>
          <w:lang w:eastAsia="en-US"/>
        </w:rPr>
        <w:t xml:space="preserve"> der Universität Regensburg </w:t>
      </w:r>
      <w:proofErr w:type="spellStart"/>
      <w:r>
        <w:rPr>
          <w:lang w:eastAsia="en-US"/>
        </w:rPr>
        <w:t>veröffentlichen</w:t>
      </w:r>
      <w:proofErr w:type="spellEnd"/>
      <w:r>
        <w:rPr>
          <w:lang w:eastAsia="en-US"/>
        </w:rPr>
        <w:t xml:space="preserve"> </w:t>
      </w:r>
      <w:proofErr w:type="spellStart"/>
      <w:r>
        <w:rPr>
          <w:lang w:eastAsia="en-US"/>
        </w:rPr>
        <w:t>lässt</w:t>
      </w:r>
      <w:proofErr w:type="spellEnd"/>
      <w:r>
        <w:rPr>
          <w:lang w:eastAsia="en-US"/>
        </w:rPr>
        <w:t>.</w:t>
      </w:r>
    </w:p>
    <w:p w14:paraId="3B7BDB33" w14:textId="77777777" w:rsidR="00A036EC" w:rsidRDefault="0015588A" w:rsidP="0015588A">
      <w:pPr>
        <w:pStyle w:val="Folgeabsatz"/>
        <w:ind w:firstLine="0"/>
        <w:rPr>
          <w:lang w:eastAsia="en-US"/>
        </w:rPr>
      </w:pPr>
      <w:r>
        <w:rPr>
          <w:lang w:eastAsia="en-US"/>
        </w:rPr>
        <w:lastRenderedPageBreak/>
        <w:t xml:space="preserve">Ich </w:t>
      </w:r>
      <w:proofErr w:type="spellStart"/>
      <w:r>
        <w:rPr>
          <w:lang w:eastAsia="en-US"/>
        </w:rPr>
        <w:t>übertrage</w:t>
      </w:r>
      <w:proofErr w:type="spellEnd"/>
      <w:r w:rsidR="00A036EC">
        <w:rPr>
          <w:lang w:eastAsia="en-US"/>
        </w:rPr>
        <w:t xml:space="preserve"> </w:t>
      </w:r>
      <w:proofErr w:type="spellStart"/>
      <w:r w:rsidR="00DF20D7">
        <w:rPr>
          <w:lang w:eastAsia="en-US"/>
        </w:rPr>
        <w:t>deshalb</w:t>
      </w:r>
      <w:proofErr w:type="spellEnd"/>
      <w:r w:rsidR="00DF20D7">
        <w:rPr>
          <w:lang w:eastAsia="en-US"/>
        </w:rPr>
        <w:t xml:space="preserve"> </w:t>
      </w:r>
      <w:r>
        <w:rPr>
          <w:lang w:eastAsia="en-US"/>
        </w:rPr>
        <w:t xml:space="preserve">der Universität Regensburg das </w:t>
      </w:r>
      <w:proofErr w:type="spellStart"/>
      <w:r>
        <w:rPr>
          <w:lang w:eastAsia="en-US"/>
        </w:rPr>
        <w:t>Recht</w:t>
      </w:r>
      <w:proofErr w:type="spellEnd"/>
      <w:r>
        <w:rPr>
          <w:lang w:eastAsia="en-US"/>
        </w:rPr>
        <w:t xml:space="preserve">, die Arbeit </w:t>
      </w:r>
      <w:proofErr w:type="spellStart"/>
      <w:r>
        <w:rPr>
          <w:lang w:eastAsia="en-US"/>
        </w:rPr>
        <w:t>elektronisch</w:t>
      </w:r>
      <w:proofErr w:type="spellEnd"/>
      <w:r>
        <w:rPr>
          <w:lang w:eastAsia="en-US"/>
        </w:rPr>
        <w:t xml:space="preserve"> </w:t>
      </w:r>
      <w:proofErr w:type="spellStart"/>
      <w:r>
        <w:rPr>
          <w:lang w:eastAsia="en-US"/>
        </w:rPr>
        <w:t>zu</w:t>
      </w:r>
      <w:proofErr w:type="spellEnd"/>
      <w:r>
        <w:rPr>
          <w:lang w:eastAsia="en-US"/>
        </w:rPr>
        <w:t xml:space="preserve"> </w:t>
      </w:r>
      <w:proofErr w:type="spellStart"/>
      <w:r>
        <w:rPr>
          <w:lang w:eastAsia="en-US"/>
        </w:rPr>
        <w:t>speichern</w:t>
      </w:r>
      <w:proofErr w:type="spellEnd"/>
      <w:r>
        <w:rPr>
          <w:lang w:eastAsia="en-US"/>
        </w:rPr>
        <w:t xml:space="preserve"> und in </w:t>
      </w:r>
      <w:proofErr w:type="spellStart"/>
      <w:r>
        <w:rPr>
          <w:lang w:eastAsia="en-US"/>
        </w:rPr>
        <w:t>Datennetzen</w:t>
      </w:r>
      <w:proofErr w:type="spellEnd"/>
      <w:r>
        <w:rPr>
          <w:lang w:eastAsia="en-US"/>
        </w:rPr>
        <w:t xml:space="preserve"> </w:t>
      </w:r>
      <w:proofErr w:type="spellStart"/>
      <w:r>
        <w:rPr>
          <w:lang w:eastAsia="en-US"/>
        </w:rPr>
        <w:t>öffentlich</w:t>
      </w:r>
      <w:proofErr w:type="spellEnd"/>
      <w:r>
        <w:rPr>
          <w:lang w:eastAsia="en-US"/>
        </w:rPr>
        <w:t xml:space="preserve"> </w:t>
      </w:r>
      <w:proofErr w:type="spellStart"/>
      <w:r>
        <w:rPr>
          <w:lang w:eastAsia="en-US"/>
        </w:rPr>
        <w:t>zugänglich</w:t>
      </w:r>
      <w:proofErr w:type="spellEnd"/>
      <w:r>
        <w:rPr>
          <w:lang w:eastAsia="en-US"/>
        </w:rPr>
        <w:t xml:space="preserve"> </w:t>
      </w:r>
      <w:proofErr w:type="spellStart"/>
      <w:r>
        <w:rPr>
          <w:lang w:eastAsia="en-US"/>
        </w:rPr>
        <w:t>zu</w:t>
      </w:r>
      <w:proofErr w:type="spellEnd"/>
      <w:r>
        <w:rPr>
          <w:lang w:eastAsia="en-US"/>
        </w:rPr>
        <w:t xml:space="preserve"> </w:t>
      </w:r>
      <w:proofErr w:type="spellStart"/>
      <w:r>
        <w:rPr>
          <w:lang w:eastAsia="en-US"/>
        </w:rPr>
        <w:t>machen</w:t>
      </w:r>
      <w:proofErr w:type="spellEnd"/>
      <w:r>
        <w:rPr>
          <w:lang w:eastAsia="en-US"/>
        </w:rPr>
        <w:t xml:space="preserve">. Ich </w:t>
      </w:r>
      <w:proofErr w:type="spellStart"/>
      <w:r>
        <w:rPr>
          <w:lang w:eastAsia="en-US"/>
        </w:rPr>
        <w:t>übertrage</w:t>
      </w:r>
      <w:proofErr w:type="spellEnd"/>
      <w:r>
        <w:rPr>
          <w:lang w:eastAsia="en-US"/>
        </w:rPr>
        <w:t xml:space="preserve"> der Universität Regensburg </w:t>
      </w:r>
      <w:proofErr w:type="spellStart"/>
      <w:r>
        <w:rPr>
          <w:lang w:eastAsia="en-US"/>
        </w:rPr>
        <w:t>ferner</w:t>
      </w:r>
      <w:proofErr w:type="spellEnd"/>
      <w:r>
        <w:rPr>
          <w:lang w:eastAsia="en-US"/>
        </w:rPr>
        <w:t xml:space="preserve"> das </w:t>
      </w:r>
      <w:proofErr w:type="spellStart"/>
      <w:r>
        <w:rPr>
          <w:lang w:eastAsia="en-US"/>
        </w:rPr>
        <w:t>Recht</w:t>
      </w:r>
      <w:proofErr w:type="spellEnd"/>
      <w:r>
        <w:rPr>
          <w:lang w:eastAsia="en-US"/>
        </w:rPr>
        <w:t xml:space="preserve"> </w:t>
      </w:r>
      <w:proofErr w:type="spellStart"/>
      <w:r>
        <w:rPr>
          <w:lang w:eastAsia="en-US"/>
        </w:rPr>
        <w:t>zur</w:t>
      </w:r>
      <w:proofErr w:type="spellEnd"/>
      <w:r>
        <w:rPr>
          <w:lang w:eastAsia="en-US"/>
        </w:rPr>
        <w:t xml:space="preserve"> </w:t>
      </w:r>
      <w:proofErr w:type="spellStart"/>
      <w:r>
        <w:rPr>
          <w:lang w:eastAsia="en-US"/>
        </w:rPr>
        <w:t>Konvertierung</w:t>
      </w:r>
      <w:proofErr w:type="spellEnd"/>
      <w:r>
        <w:rPr>
          <w:lang w:eastAsia="en-US"/>
        </w:rPr>
        <w:t xml:space="preserve"> </w:t>
      </w:r>
      <w:proofErr w:type="spellStart"/>
      <w:r>
        <w:rPr>
          <w:lang w:eastAsia="en-US"/>
        </w:rPr>
        <w:t>zum</w:t>
      </w:r>
      <w:proofErr w:type="spellEnd"/>
      <w:r>
        <w:rPr>
          <w:lang w:eastAsia="en-US"/>
        </w:rPr>
        <w:t xml:space="preserve"> </w:t>
      </w:r>
      <w:proofErr w:type="spellStart"/>
      <w:r>
        <w:rPr>
          <w:lang w:eastAsia="en-US"/>
        </w:rPr>
        <w:t>Zwecke</w:t>
      </w:r>
      <w:proofErr w:type="spellEnd"/>
      <w:r>
        <w:rPr>
          <w:lang w:eastAsia="en-US"/>
        </w:rPr>
        <w:t xml:space="preserve"> der </w:t>
      </w:r>
      <w:proofErr w:type="spellStart"/>
      <w:r>
        <w:rPr>
          <w:lang w:eastAsia="en-US"/>
        </w:rPr>
        <w:t>Langzeitarchivierung</w:t>
      </w:r>
      <w:proofErr w:type="spellEnd"/>
      <w:r>
        <w:rPr>
          <w:lang w:eastAsia="en-US"/>
        </w:rPr>
        <w:t xml:space="preserve"> </w:t>
      </w:r>
      <w:proofErr w:type="spellStart"/>
      <w:r>
        <w:rPr>
          <w:lang w:eastAsia="en-US"/>
        </w:rPr>
        <w:t>unter</w:t>
      </w:r>
      <w:proofErr w:type="spellEnd"/>
      <w:r>
        <w:rPr>
          <w:lang w:eastAsia="en-US"/>
        </w:rPr>
        <w:t xml:space="preserve"> </w:t>
      </w:r>
      <w:proofErr w:type="spellStart"/>
      <w:r>
        <w:rPr>
          <w:lang w:eastAsia="en-US"/>
        </w:rPr>
        <w:t>Beachtung</w:t>
      </w:r>
      <w:proofErr w:type="spellEnd"/>
      <w:r>
        <w:rPr>
          <w:lang w:eastAsia="en-US"/>
        </w:rPr>
        <w:t xml:space="preserve"> der </w:t>
      </w:r>
      <w:proofErr w:type="spellStart"/>
      <w:r>
        <w:rPr>
          <w:lang w:eastAsia="en-US"/>
        </w:rPr>
        <w:t>Bewahrung</w:t>
      </w:r>
      <w:proofErr w:type="spellEnd"/>
      <w:r>
        <w:rPr>
          <w:lang w:eastAsia="en-US"/>
        </w:rPr>
        <w:t xml:space="preserve"> des </w:t>
      </w:r>
      <w:proofErr w:type="spellStart"/>
      <w:r>
        <w:rPr>
          <w:lang w:eastAsia="en-US"/>
        </w:rPr>
        <w:t>Inhalts</w:t>
      </w:r>
      <w:proofErr w:type="spellEnd"/>
      <w:r>
        <w:rPr>
          <w:lang w:eastAsia="en-US"/>
        </w:rPr>
        <w:t xml:space="preserve"> (die </w:t>
      </w:r>
      <w:proofErr w:type="spellStart"/>
      <w:r>
        <w:rPr>
          <w:lang w:eastAsia="en-US"/>
        </w:rPr>
        <w:t>Originalarchivierung</w:t>
      </w:r>
      <w:proofErr w:type="spellEnd"/>
      <w:r>
        <w:rPr>
          <w:lang w:eastAsia="en-US"/>
        </w:rPr>
        <w:t xml:space="preserve"> </w:t>
      </w:r>
      <w:proofErr w:type="spellStart"/>
      <w:r>
        <w:rPr>
          <w:lang w:eastAsia="en-US"/>
        </w:rPr>
        <w:t>bleibt</w:t>
      </w:r>
      <w:proofErr w:type="spellEnd"/>
      <w:r>
        <w:rPr>
          <w:lang w:eastAsia="en-US"/>
        </w:rPr>
        <w:t xml:space="preserve"> </w:t>
      </w:r>
      <w:proofErr w:type="spellStart"/>
      <w:r>
        <w:rPr>
          <w:lang w:eastAsia="en-US"/>
        </w:rPr>
        <w:t>erhalten</w:t>
      </w:r>
      <w:proofErr w:type="spellEnd"/>
      <w:r>
        <w:rPr>
          <w:lang w:eastAsia="en-US"/>
        </w:rPr>
        <w:t>).</w:t>
      </w:r>
    </w:p>
    <w:p w14:paraId="5C48FB34" w14:textId="5633897E" w:rsidR="0015588A" w:rsidRDefault="0015588A" w:rsidP="0015588A">
      <w:pPr>
        <w:pStyle w:val="Folgeabsatz"/>
        <w:ind w:firstLine="0"/>
        <w:rPr>
          <w:lang w:eastAsia="en-US"/>
        </w:rPr>
      </w:pPr>
      <w:r>
        <w:rPr>
          <w:lang w:eastAsia="en-US"/>
        </w:rPr>
        <w:t xml:space="preserve">Ich </w:t>
      </w:r>
      <w:proofErr w:type="spellStart"/>
      <w:r>
        <w:rPr>
          <w:lang w:eastAsia="en-US"/>
        </w:rPr>
        <w:t>erkläre</w:t>
      </w:r>
      <w:proofErr w:type="spellEnd"/>
      <w:r w:rsidR="00676652">
        <w:rPr>
          <w:lang w:eastAsia="en-US"/>
        </w:rPr>
        <w:t xml:space="preserve"> </w:t>
      </w:r>
      <w:proofErr w:type="spellStart"/>
      <w:r>
        <w:rPr>
          <w:lang w:eastAsia="en-US"/>
        </w:rPr>
        <w:t>außerdem</w:t>
      </w:r>
      <w:proofErr w:type="spellEnd"/>
      <w:r>
        <w:rPr>
          <w:lang w:eastAsia="en-US"/>
        </w:rPr>
        <w:t xml:space="preserve">, </w:t>
      </w:r>
      <w:proofErr w:type="spellStart"/>
      <w:r>
        <w:rPr>
          <w:lang w:eastAsia="en-US"/>
        </w:rPr>
        <w:t>dass</w:t>
      </w:r>
      <w:proofErr w:type="spellEnd"/>
      <w:r>
        <w:rPr>
          <w:lang w:eastAsia="en-US"/>
        </w:rPr>
        <w:t xml:space="preserve"> von mir</w:t>
      </w:r>
      <w:r w:rsidR="00A036EC">
        <w:rPr>
          <w:lang w:eastAsia="en-US"/>
        </w:rPr>
        <w:t xml:space="preserve"> </w:t>
      </w:r>
      <w:r>
        <w:rPr>
          <w:lang w:eastAsia="en-US"/>
        </w:rPr>
        <w:t xml:space="preserve">die </w:t>
      </w:r>
      <w:proofErr w:type="spellStart"/>
      <w:r>
        <w:rPr>
          <w:lang w:eastAsia="en-US"/>
        </w:rPr>
        <w:t>urheber</w:t>
      </w:r>
      <w:proofErr w:type="spellEnd"/>
      <w:r>
        <w:rPr>
          <w:lang w:eastAsia="en-US"/>
        </w:rPr>
        <w:t xml:space="preserve">- und </w:t>
      </w:r>
      <w:proofErr w:type="spellStart"/>
      <w:r>
        <w:rPr>
          <w:lang w:eastAsia="en-US"/>
        </w:rPr>
        <w:t>lizenzrechtliche</w:t>
      </w:r>
      <w:proofErr w:type="spellEnd"/>
      <w:r>
        <w:rPr>
          <w:lang w:eastAsia="en-US"/>
        </w:rPr>
        <w:t xml:space="preserve"> </w:t>
      </w:r>
      <w:proofErr w:type="spellStart"/>
      <w:r>
        <w:rPr>
          <w:lang w:eastAsia="en-US"/>
        </w:rPr>
        <w:t>Seite</w:t>
      </w:r>
      <w:proofErr w:type="spellEnd"/>
      <w:r>
        <w:rPr>
          <w:lang w:eastAsia="en-US"/>
        </w:rPr>
        <w:t xml:space="preserve"> (Copyright) </w:t>
      </w:r>
      <w:proofErr w:type="spellStart"/>
      <w:r>
        <w:rPr>
          <w:lang w:eastAsia="en-US"/>
        </w:rPr>
        <w:t>geklärt</w:t>
      </w:r>
      <w:proofErr w:type="spellEnd"/>
      <w:r>
        <w:rPr>
          <w:lang w:eastAsia="en-US"/>
        </w:rPr>
        <w:t xml:space="preserve"> </w:t>
      </w:r>
      <w:proofErr w:type="spellStart"/>
      <w:r>
        <w:rPr>
          <w:lang w:eastAsia="en-US"/>
        </w:rPr>
        <w:t>wurde</w:t>
      </w:r>
      <w:proofErr w:type="spellEnd"/>
      <w:r>
        <w:rPr>
          <w:lang w:eastAsia="en-US"/>
        </w:rPr>
        <w:t xml:space="preserve"> und </w:t>
      </w:r>
      <w:proofErr w:type="spellStart"/>
      <w:r>
        <w:rPr>
          <w:lang w:eastAsia="en-US"/>
        </w:rPr>
        <w:t>Rechte</w:t>
      </w:r>
      <w:proofErr w:type="spellEnd"/>
      <w:r>
        <w:rPr>
          <w:lang w:eastAsia="en-US"/>
        </w:rPr>
        <w:t xml:space="preserve"> </w:t>
      </w:r>
      <w:proofErr w:type="spellStart"/>
      <w:r>
        <w:rPr>
          <w:lang w:eastAsia="en-US"/>
        </w:rPr>
        <w:t>Dritter</w:t>
      </w:r>
      <w:proofErr w:type="spellEnd"/>
      <w:r>
        <w:rPr>
          <w:lang w:eastAsia="en-US"/>
        </w:rPr>
        <w:t xml:space="preserve"> der </w:t>
      </w:r>
      <w:proofErr w:type="spellStart"/>
      <w:r>
        <w:rPr>
          <w:lang w:eastAsia="en-US"/>
        </w:rPr>
        <w:t>Publikation</w:t>
      </w:r>
      <w:proofErr w:type="spellEnd"/>
      <w:r>
        <w:rPr>
          <w:lang w:eastAsia="en-US"/>
        </w:rPr>
        <w:t xml:space="preserve"> </w:t>
      </w:r>
      <w:proofErr w:type="spellStart"/>
      <w:r>
        <w:rPr>
          <w:lang w:eastAsia="en-US"/>
        </w:rPr>
        <w:t>nicht</w:t>
      </w:r>
      <w:proofErr w:type="spellEnd"/>
      <w:r>
        <w:rPr>
          <w:lang w:eastAsia="en-US"/>
        </w:rPr>
        <w:t xml:space="preserve"> </w:t>
      </w:r>
      <w:proofErr w:type="spellStart"/>
      <w:r>
        <w:rPr>
          <w:lang w:eastAsia="en-US"/>
        </w:rPr>
        <w:t>entgegenstehen</w:t>
      </w:r>
      <w:proofErr w:type="spellEnd"/>
      <w:r>
        <w:rPr>
          <w:lang w:eastAsia="en-US"/>
        </w:rPr>
        <w:t>.</w:t>
      </w:r>
    </w:p>
    <w:p w14:paraId="02A57259" w14:textId="6C98D451" w:rsidR="0015588A" w:rsidRDefault="00E55088" w:rsidP="00031B2E">
      <w:pPr>
        <w:pStyle w:val="Folgeabsatz"/>
        <w:spacing w:line="240" w:lineRule="auto"/>
        <w:ind w:left="420" w:firstLine="0"/>
        <w:jc w:val="left"/>
        <w:rPr>
          <w:lang w:eastAsia="en-US"/>
        </w:rPr>
      </w:pPr>
      <w:sdt>
        <w:sdtPr>
          <w:rPr>
            <w:lang w:eastAsia="en-US"/>
          </w:rPr>
          <w:id w:val="886847036"/>
          <w14:checkbox>
            <w14:checked w14:val="1"/>
            <w14:checkedState w14:val="2612" w14:font="Meiryo"/>
            <w14:uncheckedState w14:val="2610" w14:font="Meiryo"/>
          </w14:checkbox>
        </w:sdtPr>
        <w:sdtEndPr/>
        <w:sdtContent>
          <w:r w:rsidR="0015588A">
            <w:rPr>
              <w:rFonts w:ascii="Meiryo" w:eastAsia="Meiryo" w:hAnsi="Meiryo" w:cs="Meiryo" w:hint="eastAsia"/>
              <w:lang w:eastAsia="en-US"/>
            </w:rPr>
            <w:t>☒</w:t>
          </w:r>
        </w:sdtContent>
      </w:sdt>
      <w:r w:rsidR="0015588A">
        <w:rPr>
          <w:lang w:eastAsia="en-US"/>
        </w:rPr>
        <w:t xml:space="preserve"> </w:t>
      </w:r>
      <w:proofErr w:type="spellStart"/>
      <w:r w:rsidR="0015588A">
        <w:rPr>
          <w:lang w:eastAsia="en-US"/>
        </w:rPr>
        <w:t>Ja</w:t>
      </w:r>
      <w:proofErr w:type="spellEnd"/>
      <w:r w:rsidR="0015588A">
        <w:rPr>
          <w:lang w:eastAsia="en-US"/>
        </w:rPr>
        <w:t xml:space="preserve">, </w:t>
      </w:r>
      <w:proofErr w:type="spellStart"/>
      <w:r w:rsidR="0015588A">
        <w:rPr>
          <w:lang w:eastAsia="en-US"/>
        </w:rPr>
        <w:t>für</w:t>
      </w:r>
      <w:proofErr w:type="spellEnd"/>
      <w:r w:rsidR="0015588A">
        <w:rPr>
          <w:lang w:eastAsia="en-US"/>
        </w:rPr>
        <w:t xml:space="preserve"> die </w:t>
      </w:r>
      <w:proofErr w:type="spellStart"/>
      <w:r w:rsidR="0015588A">
        <w:rPr>
          <w:lang w:eastAsia="en-US"/>
        </w:rPr>
        <w:t>komplette</w:t>
      </w:r>
      <w:proofErr w:type="spellEnd"/>
      <w:r w:rsidR="0015588A">
        <w:rPr>
          <w:lang w:eastAsia="en-US"/>
        </w:rPr>
        <w:t xml:space="preserve"> Arbeit </w:t>
      </w:r>
      <w:proofErr w:type="spellStart"/>
      <w:r w:rsidR="0015588A">
        <w:rPr>
          <w:lang w:eastAsia="en-US"/>
        </w:rPr>
        <w:t>inklusive</w:t>
      </w:r>
      <w:proofErr w:type="spellEnd"/>
      <w:r w:rsidR="0015588A">
        <w:rPr>
          <w:lang w:eastAsia="en-US"/>
        </w:rPr>
        <w:t xml:space="preserve"> </w:t>
      </w:r>
      <w:proofErr w:type="spellStart"/>
      <w:r w:rsidR="0015588A">
        <w:rPr>
          <w:lang w:eastAsia="en-US"/>
        </w:rPr>
        <w:t>Anhang</w:t>
      </w:r>
      <w:proofErr w:type="spellEnd"/>
    </w:p>
    <w:p w14:paraId="202081F9" w14:textId="170B04E4" w:rsidR="0015588A" w:rsidRDefault="00E55088" w:rsidP="00031B2E">
      <w:pPr>
        <w:pStyle w:val="Folgeabsatz"/>
        <w:spacing w:line="240" w:lineRule="auto"/>
        <w:ind w:left="420" w:firstLine="0"/>
        <w:jc w:val="left"/>
        <w:rPr>
          <w:lang w:eastAsia="en-US"/>
        </w:rPr>
      </w:pPr>
      <w:sdt>
        <w:sdtPr>
          <w:rPr>
            <w:lang w:eastAsia="en-US"/>
          </w:rPr>
          <w:id w:val="-30886792"/>
          <w14:checkbox>
            <w14:checked w14:val="0"/>
            <w14:checkedState w14:val="2612" w14:font="Meiryo"/>
            <w14:uncheckedState w14:val="2610" w14:font="Meiryo"/>
          </w14:checkbox>
        </w:sdtPr>
        <w:sdtEndPr/>
        <w:sdtContent>
          <w:r w:rsidR="0015588A">
            <w:rPr>
              <w:rFonts w:ascii="MS Gothic" w:eastAsia="MS Gothic" w:hint="eastAsia"/>
              <w:lang w:eastAsia="en-US"/>
            </w:rPr>
            <w:t>☐</w:t>
          </w:r>
        </w:sdtContent>
      </w:sdt>
      <w:r w:rsidR="0015588A">
        <w:rPr>
          <w:lang w:eastAsia="en-US"/>
        </w:rPr>
        <w:t xml:space="preserve"> </w:t>
      </w:r>
      <w:proofErr w:type="spellStart"/>
      <w:r w:rsidR="0015588A">
        <w:rPr>
          <w:lang w:eastAsia="en-US"/>
        </w:rPr>
        <w:t>Ja</w:t>
      </w:r>
      <w:proofErr w:type="spellEnd"/>
      <w:r w:rsidR="0015588A">
        <w:rPr>
          <w:lang w:eastAsia="en-US"/>
        </w:rPr>
        <w:t xml:space="preserve">, </w:t>
      </w:r>
      <w:proofErr w:type="spellStart"/>
      <w:r w:rsidR="0015588A">
        <w:rPr>
          <w:lang w:eastAsia="en-US"/>
        </w:rPr>
        <w:t>für</w:t>
      </w:r>
      <w:proofErr w:type="spellEnd"/>
      <w:r w:rsidR="0015588A">
        <w:rPr>
          <w:lang w:eastAsia="en-US"/>
        </w:rPr>
        <w:t xml:space="preserve"> </w:t>
      </w:r>
      <w:proofErr w:type="spellStart"/>
      <w:r w:rsidR="0015588A">
        <w:rPr>
          <w:lang w:eastAsia="en-US"/>
        </w:rPr>
        <w:t>eine</w:t>
      </w:r>
      <w:proofErr w:type="spellEnd"/>
      <w:r w:rsidR="0015588A">
        <w:rPr>
          <w:lang w:eastAsia="en-US"/>
        </w:rPr>
        <w:t xml:space="preserve"> um </w:t>
      </w:r>
      <w:proofErr w:type="spellStart"/>
      <w:r w:rsidR="0015588A">
        <w:rPr>
          <w:lang w:eastAsia="en-US"/>
        </w:rPr>
        <w:t>vertrauliche</w:t>
      </w:r>
      <w:proofErr w:type="spellEnd"/>
      <w:r w:rsidR="0015588A">
        <w:rPr>
          <w:lang w:eastAsia="en-US"/>
        </w:rPr>
        <w:t xml:space="preserve"> </w:t>
      </w:r>
      <w:proofErr w:type="spellStart"/>
      <w:r w:rsidR="0015588A">
        <w:rPr>
          <w:lang w:eastAsia="en-US"/>
        </w:rPr>
        <w:t>Informationen</w:t>
      </w:r>
      <w:proofErr w:type="spellEnd"/>
      <w:r w:rsidR="0015588A">
        <w:rPr>
          <w:lang w:eastAsia="en-US"/>
        </w:rPr>
        <w:t xml:space="preserve"> </w:t>
      </w:r>
      <w:proofErr w:type="spellStart"/>
      <w:r w:rsidR="0015588A">
        <w:rPr>
          <w:lang w:eastAsia="en-US"/>
        </w:rPr>
        <w:t>gekürzte</w:t>
      </w:r>
      <w:proofErr w:type="spellEnd"/>
      <w:r w:rsidR="0015588A">
        <w:rPr>
          <w:lang w:eastAsia="en-US"/>
        </w:rPr>
        <w:t xml:space="preserve"> </w:t>
      </w:r>
      <w:proofErr w:type="spellStart"/>
      <w:r w:rsidR="0015588A">
        <w:rPr>
          <w:lang w:eastAsia="en-US"/>
        </w:rPr>
        <w:t>Variante</w:t>
      </w:r>
      <w:proofErr w:type="spellEnd"/>
      <w:r w:rsidR="0015588A">
        <w:rPr>
          <w:lang w:eastAsia="en-US"/>
        </w:rPr>
        <w:t xml:space="preserve"> (auf </w:t>
      </w:r>
      <w:proofErr w:type="spellStart"/>
      <w:r w:rsidR="00DF20D7">
        <w:rPr>
          <w:lang w:eastAsia="en-US"/>
        </w:rPr>
        <w:t>dem</w:t>
      </w:r>
      <w:proofErr w:type="spellEnd"/>
      <w:r w:rsidR="00DF20D7">
        <w:rPr>
          <w:lang w:eastAsia="en-US"/>
        </w:rPr>
        <w:t xml:space="preserve"> </w:t>
      </w:r>
      <w:proofErr w:type="spellStart"/>
      <w:r w:rsidR="00DF20D7">
        <w:rPr>
          <w:lang w:eastAsia="en-US"/>
        </w:rPr>
        <w:t>Datenträger</w:t>
      </w:r>
      <w:proofErr w:type="spellEnd"/>
      <w:r w:rsidR="0015588A">
        <w:rPr>
          <w:lang w:eastAsia="en-US"/>
        </w:rPr>
        <w:t xml:space="preserve"> </w:t>
      </w:r>
      <w:proofErr w:type="spellStart"/>
      <w:r w:rsidR="0015588A">
        <w:rPr>
          <w:lang w:eastAsia="en-US"/>
        </w:rPr>
        <w:t>beigefügt</w:t>
      </w:r>
      <w:proofErr w:type="spellEnd"/>
      <w:r w:rsidR="0015588A">
        <w:rPr>
          <w:lang w:eastAsia="en-US"/>
        </w:rPr>
        <w:t>)</w:t>
      </w:r>
    </w:p>
    <w:p w14:paraId="77DB2552" w14:textId="1CAF4EA3" w:rsidR="00F57E94" w:rsidRDefault="00E55088" w:rsidP="00031B2E">
      <w:pPr>
        <w:pStyle w:val="Folgeabsatz"/>
        <w:spacing w:line="240" w:lineRule="auto"/>
        <w:ind w:left="420" w:firstLine="0"/>
        <w:jc w:val="left"/>
        <w:rPr>
          <w:lang w:eastAsia="en-US"/>
        </w:rPr>
      </w:pPr>
      <w:sdt>
        <w:sdtPr>
          <w:rPr>
            <w:lang w:eastAsia="en-US"/>
          </w:rPr>
          <w:id w:val="-755981626"/>
          <w14:checkbox>
            <w14:checked w14:val="0"/>
            <w14:checkedState w14:val="2612" w14:font="Meiryo"/>
            <w14:uncheckedState w14:val="2610" w14:font="Meiryo"/>
          </w14:checkbox>
        </w:sdtPr>
        <w:sdtEndPr/>
        <w:sdtContent>
          <w:r w:rsidR="00E05F27">
            <w:rPr>
              <w:rFonts w:ascii="Meiryo" w:eastAsia="Meiryo" w:hAnsi="Meiryo" w:hint="eastAsia"/>
              <w:lang w:eastAsia="en-US"/>
            </w:rPr>
            <w:t>☐</w:t>
          </w:r>
        </w:sdtContent>
      </w:sdt>
      <w:r w:rsidR="0015588A">
        <w:rPr>
          <w:lang w:eastAsia="en-US"/>
        </w:rPr>
        <w:t xml:space="preserve"> </w:t>
      </w:r>
      <w:proofErr w:type="spellStart"/>
      <w:r w:rsidR="0015588A">
        <w:rPr>
          <w:lang w:eastAsia="en-US"/>
        </w:rPr>
        <w:t>Nein</w:t>
      </w:r>
      <w:proofErr w:type="spellEnd"/>
      <w:r w:rsidR="00031B2E">
        <w:rPr>
          <w:lang w:eastAsia="en-US"/>
        </w:rPr>
        <w:br/>
      </w:r>
    </w:p>
    <w:p w14:paraId="1365C4C1" w14:textId="0492C09B" w:rsidR="00031B2E" w:rsidRDefault="00E55088" w:rsidP="00031B2E">
      <w:pPr>
        <w:pStyle w:val="Folgeabsatz"/>
        <w:spacing w:line="240" w:lineRule="auto"/>
        <w:ind w:left="420" w:firstLine="0"/>
        <w:rPr>
          <w:lang w:eastAsia="en-US"/>
        </w:rPr>
      </w:pPr>
      <w:sdt>
        <w:sdtPr>
          <w:rPr>
            <w:lang w:eastAsia="en-US"/>
          </w:rPr>
          <w:id w:val="1131758333"/>
          <w14:checkbox>
            <w14:checked w14:val="0"/>
            <w14:checkedState w14:val="2612" w14:font="Meiryo"/>
            <w14:uncheckedState w14:val="2610" w14:font="Meiryo"/>
          </w14:checkbox>
        </w:sdtPr>
        <w:sdtEndPr/>
        <w:sdtContent>
          <w:r w:rsidR="00031B2E">
            <w:rPr>
              <w:rFonts w:ascii="Meiryo" w:eastAsia="Meiryo" w:hAnsi="Meiryo" w:cs="Meiryo" w:hint="eastAsia"/>
              <w:lang w:eastAsia="en-US"/>
            </w:rPr>
            <w:t>☐</w:t>
          </w:r>
        </w:sdtContent>
      </w:sdt>
      <w:r w:rsidR="00031B2E">
        <w:rPr>
          <w:lang w:eastAsia="en-US"/>
        </w:rPr>
        <w:t xml:space="preserve"> </w:t>
      </w:r>
      <w:proofErr w:type="spellStart"/>
      <w:r w:rsidR="00031B2E">
        <w:rPr>
          <w:lang w:eastAsia="en-US"/>
        </w:rPr>
        <w:t>Sperrvermerk</w:t>
      </w:r>
      <w:proofErr w:type="spellEnd"/>
      <w:r w:rsidR="00031B2E">
        <w:rPr>
          <w:lang w:eastAsia="en-US"/>
        </w:rPr>
        <w:t xml:space="preserve"> bis (Datum):</w:t>
      </w:r>
    </w:p>
    <w:p w14:paraId="4466D5A0" w14:textId="77777777" w:rsidR="00031B2E" w:rsidRDefault="00031B2E" w:rsidP="0015588A">
      <w:pPr>
        <w:pStyle w:val="Folgeabsatz"/>
        <w:spacing w:line="240" w:lineRule="auto"/>
        <w:ind w:left="420" w:firstLine="0"/>
        <w:rPr>
          <w:lang w:eastAsia="en-US"/>
        </w:rPr>
      </w:pPr>
    </w:p>
    <w:p w14:paraId="5E24E729" w14:textId="651467E0" w:rsidR="00F9029C" w:rsidRDefault="00F9029C" w:rsidP="00D1185F">
      <w:pPr>
        <w:spacing w:after="200" w:line="276" w:lineRule="auto"/>
      </w:pPr>
    </w:p>
    <w:p w14:paraId="504F57E3" w14:textId="6FEE5FE4" w:rsidR="00D1185F" w:rsidRDefault="00F32224" w:rsidP="00D1185F">
      <w:pPr>
        <w:pStyle w:val="Folgeabsatz"/>
        <w:ind w:firstLine="0"/>
        <w:rPr>
          <w:rFonts w:ascii="Frutiger Next LT W1G Medium" w:hAnsi="Frutiger Next LT W1G Medium"/>
          <w:sz w:val="28"/>
          <w:lang w:eastAsia="en-US"/>
        </w:rPr>
      </w:pPr>
      <w:r w:rsidRPr="00F32224">
        <w:rPr>
          <w:rFonts w:ascii="Frutiger Next LT W1G Medium" w:hAnsi="Frutiger Next LT W1G Medium"/>
          <w:sz w:val="28"/>
          <w:highlight w:val="yellow"/>
          <w:lang w:eastAsia="en-US"/>
        </w:rPr>
        <w:t>Regensburg, 10.03.2022</w:t>
      </w:r>
    </w:p>
    <w:tbl>
      <w:tblPr>
        <w:tblStyle w:val="Tabellenraster"/>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8"/>
        <w:gridCol w:w="1867"/>
        <w:gridCol w:w="2908"/>
      </w:tblGrid>
      <w:tr w:rsidR="00D1185F" w14:paraId="19DA682C" w14:textId="77777777" w:rsidTr="0015588A">
        <w:tc>
          <w:tcPr>
            <w:tcW w:w="3258" w:type="dxa"/>
          </w:tcPr>
          <w:p w14:paraId="0EEB788F" w14:textId="77777777" w:rsidR="00D1185F" w:rsidRDefault="00D1185F" w:rsidP="0015588A">
            <w:pPr>
              <w:rPr>
                <w:lang w:eastAsia="en-US"/>
              </w:rPr>
            </w:pPr>
            <w:r>
              <w:rPr>
                <w:lang w:eastAsia="en-US"/>
              </w:rPr>
              <w:t>Ort, Datum</w:t>
            </w:r>
          </w:p>
        </w:tc>
        <w:tc>
          <w:tcPr>
            <w:tcW w:w="1867" w:type="dxa"/>
            <w:tcBorders>
              <w:top w:val="nil"/>
            </w:tcBorders>
          </w:tcPr>
          <w:p w14:paraId="7A7CB84C" w14:textId="77777777" w:rsidR="00D1185F" w:rsidRDefault="00D1185F" w:rsidP="0015588A">
            <w:pPr>
              <w:jc w:val="right"/>
              <w:rPr>
                <w:lang w:eastAsia="en-US"/>
              </w:rPr>
            </w:pPr>
          </w:p>
        </w:tc>
        <w:tc>
          <w:tcPr>
            <w:tcW w:w="2908" w:type="dxa"/>
          </w:tcPr>
          <w:p w14:paraId="1DB73E36" w14:textId="77777777" w:rsidR="00D1185F" w:rsidRDefault="00D1185F" w:rsidP="0015588A">
            <w:pPr>
              <w:jc w:val="right"/>
              <w:rPr>
                <w:lang w:eastAsia="en-US"/>
              </w:rPr>
            </w:pPr>
            <w:proofErr w:type="spellStart"/>
            <w:r>
              <w:rPr>
                <w:lang w:eastAsia="en-US"/>
              </w:rPr>
              <w:t>Unterschrift</w:t>
            </w:r>
            <w:proofErr w:type="spellEnd"/>
          </w:p>
        </w:tc>
      </w:tr>
    </w:tbl>
    <w:p w14:paraId="253729E7" w14:textId="77777777" w:rsidR="00D1185F" w:rsidRDefault="00D1185F">
      <w:pPr>
        <w:spacing w:after="200" w:line="276" w:lineRule="auto"/>
        <w:jc w:val="left"/>
        <w:rPr>
          <w:b/>
          <w:sz w:val="28"/>
          <w:lang w:eastAsia="en-US"/>
        </w:rPr>
      </w:pPr>
      <w:bookmarkStart w:id="189" w:name="_Toc354659196"/>
      <w:bookmarkStart w:id="190" w:name="_Toc354660375"/>
      <w:bookmarkStart w:id="191" w:name="_Toc354660425"/>
      <w:bookmarkStart w:id="192" w:name="_Toc354660486"/>
      <w:bookmarkStart w:id="193" w:name="_Toc361142784"/>
      <w:r>
        <w:br w:type="page"/>
      </w:r>
    </w:p>
    <w:bookmarkEnd w:id="189"/>
    <w:bookmarkEnd w:id="190"/>
    <w:bookmarkEnd w:id="191"/>
    <w:bookmarkEnd w:id="192"/>
    <w:bookmarkEnd w:id="193"/>
    <w:p w14:paraId="1A36F209" w14:textId="77777777" w:rsidR="00F9029C" w:rsidRPr="00633F3C" w:rsidRDefault="00F9029C" w:rsidP="0046383C">
      <w:pPr>
        <w:pStyle w:val="Inhaltsverzeichnisberschrift"/>
        <w:ind w:left="0" w:firstLine="0"/>
      </w:pPr>
      <w:proofErr w:type="spellStart"/>
      <w:r w:rsidRPr="00633F3C">
        <w:lastRenderedPageBreak/>
        <w:t>Inhalt</w:t>
      </w:r>
      <w:proofErr w:type="spellEnd"/>
      <w:r w:rsidRPr="00633F3C">
        <w:t xml:space="preserve"> des </w:t>
      </w:r>
      <w:proofErr w:type="spellStart"/>
      <w:r w:rsidRPr="00633F3C">
        <w:t>beigefügten</w:t>
      </w:r>
      <w:proofErr w:type="spellEnd"/>
      <w:r w:rsidRPr="00633F3C">
        <w:t xml:space="preserve"> </w:t>
      </w:r>
      <w:proofErr w:type="spellStart"/>
      <w:r w:rsidRPr="00633F3C">
        <w:t>Datenträgers</w:t>
      </w:r>
      <w:proofErr w:type="spellEnd"/>
      <w:r w:rsidRPr="00633F3C">
        <w:t xml:space="preserve"> </w:t>
      </w:r>
    </w:p>
    <w:p w14:paraId="48EFFB51" w14:textId="5297C73E" w:rsidR="00F9029C" w:rsidRPr="00633F3C" w:rsidRDefault="00F9029C" w:rsidP="00F9029C">
      <w:pPr>
        <w:rPr>
          <w:lang w:eastAsia="en-US"/>
        </w:rPr>
      </w:pPr>
      <w:proofErr w:type="spellStart"/>
      <w:r w:rsidRPr="00633F3C">
        <w:rPr>
          <w:highlight w:val="yellow"/>
          <w:lang w:eastAsia="en-US"/>
        </w:rPr>
        <w:t>Beispiel</w:t>
      </w:r>
      <w:proofErr w:type="spellEnd"/>
      <w:r w:rsidR="00031B2E" w:rsidRPr="00633F3C">
        <w:rPr>
          <w:highlight w:val="yellow"/>
          <w:lang w:eastAsia="en-US"/>
        </w:rPr>
        <w:t xml:space="preserve"> (</w:t>
      </w:r>
      <w:proofErr w:type="spellStart"/>
      <w:r w:rsidR="00031B2E" w:rsidRPr="00633F3C">
        <w:rPr>
          <w:highlight w:val="yellow"/>
          <w:lang w:eastAsia="en-US"/>
        </w:rPr>
        <w:t>Ordner</w:t>
      </w:r>
      <w:proofErr w:type="spellEnd"/>
      <w:r w:rsidR="00031B2E" w:rsidRPr="00633F3C">
        <w:rPr>
          <w:highlight w:val="yellow"/>
          <w:lang w:eastAsia="en-US"/>
        </w:rPr>
        <w:t xml:space="preserve"> + </w:t>
      </w:r>
      <w:proofErr w:type="spellStart"/>
      <w:r w:rsidR="00031B2E" w:rsidRPr="00633F3C">
        <w:rPr>
          <w:highlight w:val="yellow"/>
          <w:lang w:eastAsia="en-US"/>
        </w:rPr>
        <w:t>Beschreibung</w:t>
      </w:r>
      <w:proofErr w:type="spellEnd"/>
      <w:r w:rsidR="00031B2E" w:rsidRPr="00633F3C">
        <w:rPr>
          <w:highlight w:val="yellow"/>
          <w:lang w:eastAsia="en-US"/>
        </w:rPr>
        <w:t>)</w:t>
      </w:r>
      <w:r w:rsidRPr="00633F3C">
        <w:rPr>
          <w:highlight w:val="yellow"/>
          <w:lang w:eastAsia="en-US"/>
        </w:rPr>
        <w:t>:</w:t>
      </w:r>
    </w:p>
    <w:tbl>
      <w:tblPr>
        <w:tblStyle w:val="Tabellenraster"/>
        <w:tblW w:w="0" w:type="auto"/>
        <w:tblInd w:w="2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10"/>
        <w:gridCol w:w="2525"/>
        <w:gridCol w:w="2610"/>
      </w:tblGrid>
      <w:tr w:rsidR="00F9029C" w14:paraId="583E61B3" w14:textId="77777777" w:rsidTr="0015588A">
        <w:tc>
          <w:tcPr>
            <w:tcW w:w="2610" w:type="dxa"/>
          </w:tcPr>
          <w:p w14:paraId="3989272C" w14:textId="77777777" w:rsidR="00F9029C" w:rsidRDefault="00F9029C" w:rsidP="0015588A">
            <w:pPr>
              <w:spacing w:after="200" w:line="276" w:lineRule="auto"/>
              <w:jc w:val="left"/>
              <w:rPr>
                <w:lang w:val="en-US"/>
              </w:rPr>
            </w:pPr>
            <w:r>
              <w:rPr>
                <w:lang w:val="en-US"/>
              </w:rPr>
              <w:t>/1_Ausarbeitung</w:t>
            </w:r>
          </w:p>
        </w:tc>
        <w:tc>
          <w:tcPr>
            <w:tcW w:w="5135" w:type="dxa"/>
            <w:gridSpan w:val="2"/>
          </w:tcPr>
          <w:p w14:paraId="5DB0872B" w14:textId="77777777" w:rsidR="00F9029C" w:rsidRPr="00633F3C" w:rsidRDefault="00F9029C" w:rsidP="0015588A">
            <w:pPr>
              <w:spacing w:after="200" w:line="276" w:lineRule="auto"/>
              <w:jc w:val="left"/>
            </w:pPr>
            <w:r w:rsidRPr="00633F3C">
              <w:t xml:space="preserve">Die </w:t>
            </w:r>
            <w:proofErr w:type="spellStart"/>
            <w:r w:rsidRPr="00633F3C">
              <w:t>schriftliche</w:t>
            </w:r>
            <w:proofErr w:type="spellEnd"/>
            <w:r w:rsidRPr="00633F3C">
              <w:t xml:space="preserve"> </w:t>
            </w:r>
            <w:proofErr w:type="spellStart"/>
            <w:r w:rsidRPr="00633F3C">
              <w:t>Ausarbeitung</w:t>
            </w:r>
            <w:proofErr w:type="spellEnd"/>
            <w:r w:rsidRPr="00633F3C">
              <w:t xml:space="preserve"> </w:t>
            </w:r>
            <w:proofErr w:type="spellStart"/>
            <w:r w:rsidRPr="00633F3C">
              <w:t>als</w:t>
            </w:r>
            <w:proofErr w:type="spellEnd"/>
            <w:r w:rsidRPr="00633F3C">
              <w:t xml:space="preserve"> PDF und DOC</w:t>
            </w:r>
          </w:p>
        </w:tc>
      </w:tr>
      <w:tr w:rsidR="00F9029C" w14:paraId="7CEA1A64" w14:textId="77777777" w:rsidTr="0015588A">
        <w:tc>
          <w:tcPr>
            <w:tcW w:w="2610" w:type="dxa"/>
          </w:tcPr>
          <w:p w14:paraId="6C36EB23" w14:textId="77777777" w:rsidR="00F9029C" w:rsidRDefault="00F9029C" w:rsidP="0015588A">
            <w:pPr>
              <w:spacing w:after="200" w:line="276" w:lineRule="auto"/>
              <w:jc w:val="left"/>
              <w:rPr>
                <w:lang w:val="en-US"/>
              </w:rPr>
            </w:pPr>
            <w:r>
              <w:rPr>
                <w:lang w:val="en-US"/>
              </w:rPr>
              <w:t>/2_Code</w:t>
            </w:r>
          </w:p>
        </w:tc>
        <w:tc>
          <w:tcPr>
            <w:tcW w:w="5135" w:type="dxa"/>
            <w:gridSpan w:val="2"/>
          </w:tcPr>
          <w:p w14:paraId="11E79920" w14:textId="77777777" w:rsidR="00F9029C" w:rsidRPr="00633F3C" w:rsidRDefault="00F9029C" w:rsidP="0015588A">
            <w:pPr>
              <w:spacing w:after="200" w:line="276" w:lineRule="auto"/>
              <w:jc w:val="left"/>
            </w:pPr>
            <w:proofErr w:type="spellStart"/>
            <w:r w:rsidRPr="00633F3C">
              <w:t>Quellcode</w:t>
            </w:r>
            <w:proofErr w:type="spellEnd"/>
            <w:r w:rsidRPr="00633F3C">
              <w:t xml:space="preserve"> und </w:t>
            </w:r>
            <w:proofErr w:type="spellStart"/>
            <w:r w:rsidRPr="00633F3C">
              <w:t>kompilierte</w:t>
            </w:r>
            <w:proofErr w:type="spellEnd"/>
            <w:r w:rsidRPr="00633F3C">
              <w:t xml:space="preserve"> </w:t>
            </w:r>
            <w:proofErr w:type="spellStart"/>
            <w:r w:rsidRPr="00633F3C">
              <w:t>Anwendung</w:t>
            </w:r>
            <w:proofErr w:type="spellEnd"/>
            <w:r w:rsidRPr="00633F3C">
              <w:t xml:space="preserve"> des </w:t>
            </w:r>
            <w:proofErr w:type="spellStart"/>
            <w:r w:rsidRPr="00633F3C">
              <w:t>Prototypen</w:t>
            </w:r>
            <w:proofErr w:type="spellEnd"/>
          </w:p>
        </w:tc>
      </w:tr>
      <w:tr w:rsidR="00F9029C" w14:paraId="04F200E3" w14:textId="77777777" w:rsidTr="0015588A">
        <w:tc>
          <w:tcPr>
            <w:tcW w:w="2610" w:type="dxa"/>
          </w:tcPr>
          <w:p w14:paraId="3C037041" w14:textId="77777777" w:rsidR="00F9029C" w:rsidRDefault="00F9029C" w:rsidP="0015588A">
            <w:pPr>
              <w:spacing w:after="200" w:line="276" w:lineRule="auto"/>
              <w:jc w:val="left"/>
              <w:rPr>
                <w:lang w:val="en-US"/>
              </w:rPr>
            </w:pPr>
            <w:r>
              <w:rPr>
                <w:lang w:val="en-US"/>
              </w:rPr>
              <w:t>/3_Studie/Design</w:t>
            </w:r>
          </w:p>
        </w:tc>
        <w:tc>
          <w:tcPr>
            <w:tcW w:w="5135" w:type="dxa"/>
            <w:gridSpan w:val="2"/>
          </w:tcPr>
          <w:p w14:paraId="6AF64640" w14:textId="77777777" w:rsidR="00F9029C" w:rsidRPr="00633F3C" w:rsidRDefault="00F9029C" w:rsidP="0015588A">
            <w:pPr>
              <w:spacing w:after="200" w:line="276" w:lineRule="auto"/>
              <w:jc w:val="left"/>
            </w:pPr>
            <w:proofErr w:type="spellStart"/>
            <w:r w:rsidRPr="00633F3C">
              <w:t>Fragebogen</w:t>
            </w:r>
            <w:proofErr w:type="spellEnd"/>
            <w:r w:rsidRPr="00633F3C">
              <w:t xml:space="preserve"> und Script </w:t>
            </w:r>
            <w:proofErr w:type="spellStart"/>
            <w:r w:rsidRPr="00633F3C">
              <w:t>für</w:t>
            </w:r>
            <w:proofErr w:type="spellEnd"/>
            <w:r w:rsidRPr="00633F3C">
              <w:t xml:space="preserve"> die </w:t>
            </w:r>
            <w:proofErr w:type="spellStart"/>
            <w:r w:rsidRPr="00633F3C">
              <w:t>Benutzerstudie</w:t>
            </w:r>
            <w:proofErr w:type="spellEnd"/>
          </w:p>
        </w:tc>
      </w:tr>
      <w:tr w:rsidR="00F9029C" w14:paraId="0523AE48" w14:textId="77777777" w:rsidTr="0015588A">
        <w:tc>
          <w:tcPr>
            <w:tcW w:w="2610" w:type="dxa"/>
          </w:tcPr>
          <w:p w14:paraId="5318ACDA" w14:textId="77777777" w:rsidR="00F9029C" w:rsidRDefault="00F9029C" w:rsidP="0015588A">
            <w:pPr>
              <w:spacing w:after="200" w:line="276" w:lineRule="auto"/>
              <w:jc w:val="left"/>
              <w:rPr>
                <w:lang w:val="en-US"/>
              </w:rPr>
            </w:pPr>
            <w:r>
              <w:rPr>
                <w:lang w:val="en-US"/>
              </w:rPr>
              <w:t>/3_Studie/</w:t>
            </w:r>
            <w:proofErr w:type="spellStart"/>
            <w:r>
              <w:rPr>
                <w:lang w:val="en-US"/>
              </w:rPr>
              <w:t>Rohdaten</w:t>
            </w:r>
            <w:proofErr w:type="spellEnd"/>
          </w:p>
        </w:tc>
        <w:tc>
          <w:tcPr>
            <w:tcW w:w="5135" w:type="dxa"/>
            <w:gridSpan w:val="2"/>
          </w:tcPr>
          <w:p w14:paraId="74ABFD5C" w14:textId="77777777" w:rsidR="00F9029C" w:rsidRPr="00633F3C" w:rsidRDefault="00F9029C" w:rsidP="0015588A">
            <w:pPr>
              <w:spacing w:after="200" w:line="276" w:lineRule="auto"/>
              <w:jc w:val="left"/>
            </w:pPr>
            <w:proofErr w:type="spellStart"/>
            <w:r w:rsidRPr="00633F3C">
              <w:t>Rohdaten</w:t>
            </w:r>
            <w:proofErr w:type="spellEnd"/>
            <w:r w:rsidRPr="00633F3C">
              <w:t xml:space="preserve"> der </w:t>
            </w:r>
            <w:proofErr w:type="spellStart"/>
            <w:r w:rsidRPr="00633F3C">
              <w:t>Studie</w:t>
            </w:r>
            <w:proofErr w:type="spellEnd"/>
            <w:r w:rsidRPr="00633F3C">
              <w:t xml:space="preserve"> </w:t>
            </w:r>
            <w:proofErr w:type="spellStart"/>
            <w:r w:rsidRPr="00633F3C">
              <w:t>im</w:t>
            </w:r>
            <w:proofErr w:type="spellEnd"/>
            <w:r w:rsidRPr="00633F3C">
              <w:t xml:space="preserve"> CSV-Format, </w:t>
            </w:r>
            <w:proofErr w:type="spellStart"/>
            <w:r w:rsidRPr="00633F3C">
              <w:t>inkl</w:t>
            </w:r>
            <w:proofErr w:type="spellEnd"/>
            <w:r w:rsidRPr="00633F3C">
              <w:t xml:space="preserve">. </w:t>
            </w:r>
            <w:proofErr w:type="spellStart"/>
            <w:r w:rsidRPr="00633F3C">
              <w:t>Beschreibung</w:t>
            </w:r>
            <w:proofErr w:type="spellEnd"/>
            <w:r w:rsidRPr="00633F3C">
              <w:t xml:space="preserve"> der Felder</w:t>
            </w:r>
          </w:p>
        </w:tc>
      </w:tr>
      <w:tr w:rsidR="00F9029C" w14:paraId="3C48F6DB" w14:textId="77777777" w:rsidTr="0015588A">
        <w:tc>
          <w:tcPr>
            <w:tcW w:w="2610" w:type="dxa"/>
          </w:tcPr>
          <w:p w14:paraId="44E1BD5F" w14:textId="77777777" w:rsidR="00F9029C" w:rsidRDefault="00F9029C" w:rsidP="0015588A">
            <w:pPr>
              <w:spacing w:after="200" w:line="276" w:lineRule="auto"/>
              <w:jc w:val="left"/>
              <w:rPr>
                <w:lang w:val="en-US"/>
              </w:rPr>
            </w:pPr>
            <w:r>
              <w:rPr>
                <w:lang w:val="en-US"/>
              </w:rPr>
              <w:t>/4_Quellen</w:t>
            </w:r>
          </w:p>
        </w:tc>
        <w:tc>
          <w:tcPr>
            <w:tcW w:w="5135" w:type="dxa"/>
            <w:gridSpan w:val="2"/>
          </w:tcPr>
          <w:p w14:paraId="232ACEB7" w14:textId="77777777" w:rsidR="00F9029C" w:rsidRPr="00633F3C" w:rsidRDefault="00F9029C" w:rsidP="0015588A">
            <w:pPr>
              <w:spacing w:after="200" w:line="276" w:lineRule="auto"/>
              <w:jc w:val="left"/>
            </w:pPr>
            <w:r w:rsidRPr="00633F3C">
              <w:t xml:space="preserve">Alle in der Arbeit </w:t>
            </w:r>
            <w:proofErr w:type="spellStart"/>
            <w:r w:rsidRPr="00633F3C">
              <w:t>zitierten</w:t>
            </w:r>
            <w:proofErr w:type="spellEnd"/>
            <w:r w:rsidRPr="00633F3C">
              <w:t xml:space="preserve"> </w:t>
            </w:r>
            <w:proofErr w:type="spellStart"/>
            <w:r w:rsidRPr="00633F3C">
              <w:t>Quellen</w:t>
            </w:r>
            <w:proofErr w:type="spellEnd"/>
            <w:r w:rsidRPr="00633F3C">
              <w:t xml:space="preserve"> </w:t>
            </w:r>
            <w:proofErr w:type="spellStart"/>
            <w:r w:rsidRPr="00633F3C">
              <w:t>im</w:t>
            </w:r>
            <w:proofErr w:type="spellEnd"/>
            <w:r w:rsidRPr="00633F3C">
              <w:t xml:space="preserve"> PDF-Format</w:t>
            </w:r>
          </w:p>
        </w:tc>
      </w:tr>
      <w:tr w:rsidR="00F9029C" w14:paraId="604433D1" w14:textId="77777777" w:rsidTr="0015588A">
        <w:tc>
          <w:tcPr>
            <w:tcW w:w="2610" w:type="dxa"/>
          </w:tcPr>
          <w:p w14:paraId="5633081F" w14:textId="77777777" w:rsidR="00F9029C" w:rsidRDefault="00F9029C" w:rsidP="0015588A">
            <w:pPr>
              <w:spacing w:after="200" w:line="276" w:lineRule="auto"/>
              <w:jc w:val="left"/>
              <w:rPr>
                <w:lang w:val="en-US"/>
              </w:rPr>
            </w:pPr>
            <w:r>
              <w:rPr>
                <w:lang w:val="en-US"/>
              </w:rPr>
              <w:t>/5_Bilder</w:t>
            </w:r>
          </w:p>
        </w:tc>
        <w:tc>
          <w:tcPr>
            <w:tcW w:w="5135" w:type="dxa"/>
            <w:gridSpan w:val="2"/>
          </w:tcPr>
          <w:p w14:paraId="7ECB81EC" w14:textId="77777777" w:rsidR="00F9029C" w:rsidRPr="00633F3C" w:rsidRDefault="00F9029C" w:rsidP="0015588A">
            <w:pPr>
              <w:spacing w:after="200" w:line="276" w:lineRule="auto"/>
              <w:jc w:val="left"/>
            </w:pPr>
            <w:r w:rsidRPr="00633F3C">
              <w:t xml:space="preserve">Alle </w:t>
            </w:r>
            <w:proofErr w:type="spellStart"/>
            <w:r w:rsidRPr="00633F3C">
              <w:t>selbst</w:t>
            </w:r>
            <w:proofErr w:type="spellEnd"/>
            <w:r w:rsidRPr="00633F3C">
              <w:t xml:space="preserve"> </w:t>
            </w:r>
            <w:proofErr w:type="spellStart"/>
            <w:r w:rsidRPr="00633F3C">
              <w:t>erstellten</w:t>
            </w:r>
            <w:proofErr w:type="spellEnd"/>
            <w:r w:rsidRPr="00633F3C">
              <w:t xml:space="preserve"> und </w:t>
            </w:r>
            <w:proofErr w:type="spellStart"/>
            <w:r w:rsidRPr="00633F3C">
              <w:t>aus</w:t>
            </w:r>
            <w:proofErr w:type="spellEnd"/>
            <w:r w:rsidRPr="00633F3C">
              <w:t xml:space="preserve"> </w:t>
            </w:r>
            <w:proofErr w:type="spellStart"/>
            <w:r w:rsidRPr="00633F3C">
              <w:t>anderen</w:t>
            </w:r>
            <w:proofErr w:type="spellEnd"/>
            <w:r w:rsidRPr="00633F3C">
              <w:t xml:space="preserve"> </w:t>
            </w:r>
            <w:proofErr w:type="spellStart"/>
            <w:r w:rsidRPr="00633F3C">
              <w:t>Quellen</w:t>
            </w:r>
            <w:proofErr w:type="spellEnd"/>
            <w:r w:rsidRPr="00633F3C">
              <w:t xml:space="preserve"> </w:t>
            </w:r>
            <w:proofErr w:type="spellStart"/>
            <w:r w:rsidRPr="00633F3C">
              <w:t>übernommenen</w:t>
            </w:r>
            <w:proofErr w:type="spellEnd"/>
            <w:r w:rsidRPr="00633F3C">
              <w:t xml:space="preserve"> </w:t>
            </w:r>
            <w:proofErr w:type="spellStart"/>
            <w:r w:rsidRPr="00633F3C">
              <w:t>Bilder</w:t>
            </w:r>
            <w:proofErr w:type="spellEnd"/>
          </w:p>
        </w:tc>
      </w:tr>
      <w:tr w:rsidR="00F9029C" w14:paraId="200C1F07" w14:textId="77777777" w:rsidTr="0015588A">
        <w:tc>
          <w:tcPr>
            <w:tcW w:w="2610" w:type="dxa"/>
          </w:tcPr>
          <w:p w14:paraId="3384C725" w14:textId="77777777" w:rsidR="00F9029C" w:rsidRDefault="00F9029C" w:rsidP="0015588A">
            <w:pPr>
              <w:spacing w:after="200" w:line="276" w:lineRule="auto"/>
              <w:jc w:val="left"/>
              <w:rPr>
                <w:lang w:val="en-US"/>
              </w:rPr>
            </w:pPr>
            <w:r>
              <w:rPr>
                <w:lang w:val="en-US"/>
              </w:rPr>
              <w:t>/6_Vorträge</w:t>
            </w:r>
          </w:p>
        </w:tc>
        <w:tc>
          <w:tcPr>
            <w:tcW w:w="5135" w:type="dxa"/>
            <w:gridSpan w:val="2"/>
          </w:tcPr>
          <w:p w14:paraId="07D8B7B4" w14:textId="77777777" w:rsidR="00F9029C" w:rsidRPr="00633F3C" w:rsidRDefault="00F9029C" w:rsidP="0015588A">
            <w:pPr>
              <w:spacing w:after="200" w:line="276" w:lineRule="auto"/>
              <w:jc w:val="left"/>
            </w:pPr>
            <w:proofErr w:type="spellStart"/>
            <w:r w:rsidRPr="00633F3C">
              <w:t>Folien</w:t>
            </w:r>
            <w:proofErr w:type="spellEnd"/>
            <w:r w:rsidRPr="00633F3C">
              <w:t xml:space="preserve"> von </w:t>
            </w:r>
            <w:proofErr w:type="spellStart"/>
            <w:r w:rsidRPr="00633F3C">
              <w:t>Antritts</w:t>
            </w:r>
            <w:proofErr w:type="spellEnd"/>
            <w:r w:rsidRPr="00633F3C">
              <w:t xml:space="preserve">- und </w:t>
            </w:r>
            <w:proofErr w:type="spellStart"/>
            <w:r w:rsidRPr="00633F3C">
              <w:t>Abschlussvortrag</w:t>
            </w:r>
            <w:proofErr w:type="spellEnd"/>
            <w:r w:rsidRPr="00633F3C">
              <w:t xml:space="preserve"> </w:t>
            </w:r>
            <w:proofErr w:type="spellStart"/>
            <w:r w:rsidRPr="00633F3C">
              <w:t>im</w:t>
            </w:r>
            <w:proofErr w:type="spellEnd"/>
            <w:r w:rsidRPr="00633F3C">
              <w:t xml:space="preserve"> PDF-Format</w:t>
            </w:r>
          </w:p>
        </w:tc>
      </w:tr>
      <w:tr w:rsidR="00F9029C" w14:paraId="345C7B03" w14:textId="77777777" w:rsidTr="0015588A">
        <w:tc>
          <w:tcPr>
            <w:tcW w:w="2610" w:type="dxa"/>
          </w:tcPr>
          <w:p w14:paraId="0C0F1096" w14:textId="77777777" w:rsidR="00F9029C" w:rsidRDefault="00F9029C" w:rsidP="0015588A">
            <w:pPr>
              <w:spacing w:after="200" w:line="276" w:lineRule="auto"/>
              <w:jc w:val="left"/>
              <w:rPr>
                <w:lang w:val="en-US"/>
              </w:rPr>
            </w:pPr>
            <w:r>
              <w:rPr>
                <w:lang w:val="en-US"/>
              </w:rPr>
              <w:t>/7_Sonstiges</w:t>
            </w:r>
          </w:p>
        </w:tc>
        <w:tc>
          <w:tcPr>
            <w:tcW w:w="5135" w:type="dxa"/>
            <w:gridSpan w:val="2"/>
          </w:tcPr>
          <w:p w14:paraId="38FBF115" w14:textId="77777777" w:rsidR="00F9029C" w:rsidRDefault="00F9029C" w:rsidP="0015588A">
            <w:pPr>
              <w:spacing w:after="200" w:line="276" w:lineRule="auto"/>
              <w:jc w:val="left"/>
              <w:rPr>
                <w:lang w:val="en-US"/>
              </w:rPr>
            </w:pPr>
            <w:proofErr w:type="spellStart"/>
            <w:r>
              <w:rPr>
                <w:lang w:val="en-US"/>
              </w:rPr>
              <w:t>Notizen</w:t>
            </w:r>
            <w:proofErr w:type="spellEnd"/>
            <w:r>
              <w:rPr>
                <w:lang w:val="en-US"/>
              </w:rPr>
              <w:t xml:space="preserve"> </w:t>
            </w:r>
            <w:proofErr w:type="spellStart"/>
            <w:r>
              <w:rPr>
                <w:lang w:val="en-US"/>
              </w:rPr>
              <w:t>aus</w:t>
            </w:r>
            <w:proofErr w:type="spellEnd"/>
            <w:r>
              <w:rPr>
                <w:lang w:val="en-US"/>
              </w:rPr>
              <w:t xml:space="preserve"> </w:t>
            </w:r>
            <w:proofErr w:type="spellStart"/>
            <w:r>
              <w:rPr>
                <w:lang w:val="en-US"/>
              </w:rPr>
              <w:t>Besprechungen</w:t>
            </w:r>
            <w:proofErr w:type="spellEnd"/>
            <w:r>
              <w:rPr>
                <w:lang w:val="en-US"/>
              </w:rPr>
              <w:t xml:space="preserve">, </w:t>
            </w:r>
            <w:proofErr w:type="spellStart"/>
            <w:r>
              <w:rPr>
                <w:lang w:val="en-US"/>
              </w:rPr>
              <w:t>Gedanken</w:t>
            </w:r>
            <w:proofErr w:type="spellEnd"/>
            <w:r>
              <w:rPr>
                <w:lang w:val="en-US"/>
              </w:rPr>
              <w:t>, …</w:t>
            </w:r>
          </w:p>
        </w:tc>
      </w:tr>
      <w:tr w:rsidR="00F9029C" w14:paraId="0DA50E92" w14:textId="77777777" w:rsidTr="0015588A">
        <w:trPr>
          <w:gridAfter w:val="1"/>
          <w:wAfter w:w="2610" w:type="dxa"/>
        </w:trPr>
        <w:tc>
          <w:tcPr>
            <w:tcW w:w="5135" w:type="dxa"/>
            <w:gridSpan w:val="2"/>
          </w:tcPr>
          <w:p w14:paraId="5AE7E766" w14:textId="77777777" w:rsidR="00F9029C" w:rsidRDefault="00F9029C" w:rsidP="0015588A">
            <w:pPr>
              <w:spacing w:after="200" w:line="276" w:lineRule="auto"/>
              <w:jc w:val="left"/>
              <w:rPr>
                <w:lang w:val="en-US"/>
              </w:rPr>
            </w:pPr>
          </w:p>
        </w:tc>
      </w:tr>
    </w:tbl>
    <w:p w14:paraId="102CBAB4" w14:textId="77777777" w:rsidR="00F9029C" w:rsidRDefault="00F9029C" w:rsidP="00F9029C">
      <w:pPr>
        <w:spacing w:after="200" w:line="276" w:lineRule="auto"/>
        <w:jc w:val="left"/>
        <w:rPr>
          <w:lang w:val="en-US"/>
        </w:rPr>
      </w:pPr>
    </w:p>
    <w:p w14:paraId="4C0D35F4" w14:textId="3A72EBD6" w:rsidR="002747E9" w:rsidRDefault="002747E9" w:rsidP="002747E9">
      <w:pPr>
        <w:pStyle w:val="CitaviBibliographyEntry"/>
      </w:pPr>
    </w:p>
    <w:p w14:paraId="14900E0C" w14:textId="77777777" w:rsidR="006E4E0D" w:rsidRDefault="006E4E0D" w:rsidP="00F9029C">
      <w:pPr>
        <w:spacing w:after="200" w:line="276" w:lineRule="auto"/>
        <w:jc w:val="left"/>
        <w:rPr>
          <w:lang w:val="en-US"/>
        </w:rPr>
      </w:pPr>
    </w:p>
    <w:p w14:paraId="75779C93" w14:textId="77777777" w:rsidR="006E4E0D" w:rsidRDefault="006E4E0D" w:rsidP="00F9029C">
      <w:pPr>
        <w:spacing w:after="200" w:line="276" w:lineRule="auto"/>
        <w:jc w:val="left"/>
        <w:rPr>
          <w:lang w:val="en-US"/>
        </w:rPr>
      </w:pPr>
    </w:p>
    <w:p w14:paraId="67CCFE4A" w14:textId="57842FCE" w:rsidR="000C205C" w:rsidRDefault="006E4E0D" w:rsidP="000A1DC3">
      <w:r w:rsidRPr="00633F3C">
        <w:rPr>
          <w:highlight w:val="yellow"/>
        </w:rPr>
        <w:t>[</w:t>
      </w:r>
      <w:proofErr w:type="spellStart"/>
      <w:r w:rsidRPr="00633F3C">
        <w:rPr>
          <w:highlight w:val="yellow"/>
        </w:rPr>
        <w:t>Datenträger</w:t>
      </w:r>
      <w:proofErr w:type="spellEnd"/>
      <w:r w:rsidRPr="00633F3C">
        <w:rPr>
          <w:highlight w:val="yellow"/>
        </w:rPr>
        <w:t xml:space="preserve"> (CD, SD-</w:t>
      </w:r>
      <w:proofErr w:type="spellStart"/>
      <w:r w:rsidRPr="00633F3C">
        <w:rPr>
          <w:highlight w:val="yellow"/>
        </w:rPr>
        <w:t>Karte</w:t>
      </w:r>
      <w:proofErr w:type="spellEnd"/>
      <w:r w:rsidRPr="00633F3C">
        <w:rPr>
          <w:highlight w:val="yellow"/>
        </w:rPr>
        <w:t xml:space="preserve">, </w:t>
      </w:r>
      <w:proofErr w:type="spellStart"/>
      <w:r w:rsidRPr="00633F3C">
        <w:rPr>
          <w:highlight w:val="yellow"/>
        </w:rPr>
        <w:t>o.ä</w:t>
      </w:r>
      <w:proofErr w:type="spellEnd"/>
      <w:r w:rsidRPr="00633F3C">
        <w:rPr>
          <w:highlight w:val="yellow"/>
        </w:rPr>
        <w:t xml:space="preserve">.) </w:t>
      </w:r>
      <w:proofErr w:type="spellStart"/>
      <w:r w:rsidRPr="00633F3C">
        <w:rPr>
          <w:highlight w:val="yellow"/>
        </w:rPr>
        <w:t>hier</w:t>
      </w:r>
      <w:proofErr w:type="spellEnd"/>
      <w:r w:rsidRPr="00633F3C">
        <w:rPr>
          <w:highlight w:val="yellow"/>
        </w:rPr>
        <w:t xml:space="preserve"> </w:t>
      </w:r>
      <w:proofErr w:type="spellStart"/>
      <w:r w:rsidRPr="00633F3C">
        <w:rPr>
          <w:highlight w:val="yellow"/>
        </w:rPr>
        <w:t>oder</w:t>
      </w:r>
      <w:proofErr w:type="spellEnd"/>
      <w:r w:rsidRPr="00633F3C">
        <w:rPr>
          <w:highlight w:val="yellow"/>
        </w:rPr>
        <w:t xml:space="preserve"> auf </w:t>
      </w:r>
      <w:proofErr w:type="spellStart"/>
      <w:r w:rsidRPr="00633F3C">
        <w:rPr>
          <w:highlight w:val="yellow"/>
        </w:rPr>
        <w:t>Umschlaginnenseite</w:t>
      </w:r>
      <w:proofErr w:type="spellEnd"/>
      <w:r w:rsidRPr="00633F3C">
        <w:rPr>
          <w:highlight w:val="yellow"/>
        </w:rPr>
        <w:t xml:space="preserve"> </w:t>
      </w:r>
      <w:proofErr w:type="spellStart"/>
      <w:r w:rsidRPr="00633F3C">
        <w:rPr>
          <w:highlight w:val="yellow"/>
        </w:rPr>
        <w:t>einkleben</w:t>
      </w:r>
      <w:proofErr w:type="spellEnd"/>
      <w:r w:rsidRPr="00633F3C">
        <w:rPr>
          <w:highlight w:val="yellow"/>
        </w:rPr>
        <w:t>]</w:t>
      </w:r>
    </w:p>
    <w:p w14:paraId="3E0F03C1" w14:textId="55362C81" w:rsidR="000C205C" w:rsidRDefault="000C205C" w:rsidP="000C205C"/>
    <w:p w14:paraId="1A563E56" w14:textId="2ECE5C55" w:rsidR="000A1DC3" w:rsidRDefault="000A1DC3" w:rsidP="000A1DC3">
      <w:pPr>
        <w:pStyle w:val="CitaviBibliographyEntry"/>
      </w:pPr>
    </w:p>
    <w:p w14:paraId="5CAB8AB9" w14:textId="6783879B" w:rsidR="000A1DC3" w:rsidRDefault="000A1DC3" w:rsidP="000A1DC3"/>
    <w:p w14:paraId="1C694A8D" w14:textId="24932460" w:rsidR="007752D3" w:rsidRPr="007752D3" w:rsidRDefault="007752D3" w:rsidP="00B22A69">
      <w:pPr>
        <w:spacing w:after="200" w:line="276" w:lineRule="auto"/>
        <w:jc w:val="left"/>
      </w:pPr>
    </w:p>
    <w:sectPr w:rsidR="007752D3" w:rsidRPr="007752D3" w:rsidSect="00DA5FBA">
      <w:headerReference w:type="default" r:id="rId29"/>
      <w:type w:val="continuous"/>
      <w:pgSz w:w="11906" w:h="16838"/>
      <w:pgMar w:top="1418" w:right="1418" w:bottom="1134" w:left="1985"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D77D6D8" w14:textId="77777777" w:rsidR="00E55088" w:rsidRDefault="00E55088" w:rsidP="00793C70">
      <w:pPr>
        <w:spacing w:line="240" w:lineRule="auto"/>
      </w:pPr>
      <w:r>
        <w:separator/>
      </w:r>
    </w:p>
  </w:endnote>
  <w:endnote w:type="continuationSeparator" w:id="0">
    <w:p w14:paraId="4874D4A7" w14:textId="77777777" w:rsidR="00E55088" w:rsidRDefault="00E55088" w:rsidP="00793C7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Frutiger Next LT W1G">
    <w:altName w:val="Calibri"/>
    <w:panose1 w:val="00000000000000000000"/>
    <w:charset w:val="00"/>
    <w:family w:val="swiss"/>
    <w:notTrueType/>
    <w:pitch w:val="variable"/>
    <w:sig w:usb0="A00002AF" w:usb1="5000205B" w:usb2="00000000" w:usb3="00000000" w:csb0="0000009F" w:csb1="00000000"/>
  </w:font>
  <w:font w:name="Cambria">
    <w:panose1 w:val="02040503050406030204"/>
    <w:charset w:val="00"/>
    <w:family w:val="roman"/>
    <w:pitch w:val="variable"/>
    <w:sig w:usb0="E00006FF" w:usb1="420024FF" w:usb2="02000000" w:usb3="00000000" w:csb0="0000019F" w:csb1="00000000"/>
  </w:font>
  <w:font w:name="Frutiger Next LT W1G Medium">
    <w:altName w:val="Calibri"/>
    <w:panose1 w:val="00000000000000000000"/>
    <w:charset w:val="00"/>
    <w:family w:val="swiss"/>
    <w:notTrueType/>
    <w:pitch w:val="variable"/>
    <w:sig w:usb0="A00002AF" w:usb1="5000205B" w:usb2="00000000" w:usb3="00000000" w:csb0="0000009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eiryo">
    <w:charset w:val="80"/>
    <w:family w:val="swiss"/>
    <w:pitch w:val="variable"/>
    <w:sig w:usb0="E00002FF" w:usb1="6AC7FFFF"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E7764D" w14:textId="2FA31CFC" w:rsidR="003A56B8" w:rsidRDefault="003A56B8" w:rsidP="00BE0219">
    <w:pPr>
      <w:pStyle w:val="Fuzeile"/>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8F2DA25" w14:textId="77777777" w:rsidR="00E55088" w:rsidRDefault="00E55088" w:rsidP="00793C70">
      <w:pPr>
        <w:spacing w:line="240" w:lineRule="auto"/>
      </w:pPr>
      <w:r>
        <w:separator/>
      </w:r>
    </w:p>
  </w:footnote>
  <w:footnote w:type="continuationSeparator" w:id="0">
    <w:p w14:paraId="511BF115" w14:textId="77777777" w:rsidR="00E55088" w:rsidRDefault="00E55088" w:rsidP="00793C70">
      <w:pPr>
        <w:spacing w:line="240" w:lineRule="auto"/>
      </w:pPr>
      <w:r>
        <w:continuationSeparator/>
      </w:r>
    </w:p>
  </w:footnote>
  <w:footnote w:id="1">
    <w:p w14:paraId="4960ED3C" w14:textId="2C3A8911" w:rsidR="000C577F" w:rsidRPr="000C577F" w:rsidRDefault="000C577F">
      <w:pPr>
        <w:pStyle w:val="Funotentext"/>
        <w:rPr>
          <w:lang w:val="de-DE"/>
        </w:rPr>
      </w:pPr>
      <w:r>
        <w:rPr>
          <w:rStyle w:val="Funotenzeichen"/>
        </w:rPr>
        <w:footnoteRef/>
      </w:r>
      <w:r>
        <w:t xml:space="preserve"> </w:t>
      </w:r>
      <w:hyperlink r:id="rId1" w:history="1">
        <w:r w:rsidRPr="00085D2E">
          <w:rPr>
            <w:rStyle w:val="Hyperlink"/>
          </w:rPr>
          <w:t>https://www.english-corpora.org/hansard/</w:t>
        </w:r>
      </w:hyperlink>
      <w:r>
        <w:t xml:space="preserve"> (Retrieved on March 5, 2022)</w:t>
      </w:r>
    </w:p>
  </w:footnote>
  <w:footnote w:id="2">
    <w:p w14:paraId="50643DE3" w14:textId="23E62D9E" w:rsidR="000C577F" w:rsidRPr="000C577F" w:rsidRDefault="000C577F">
      <w:pPr>
        <w:pStyle w:val="Funotentext"/>
        <w:rPr>
          <w:lang w:val="de-DE"/>
        </w:rPr>
      </w:pPr>
      <w:r>
        <w:rPr>
          <w:rStyle w:val="Funotenzeichen"/>
        </w:rPr>
        <w:footnoteRef/>
      </w:r>
      <w:r>
        <w:t xml:space="preserve"> The adapted </w:t>
      </w:r>
      <w:proofErr w:type="spellStart"/>
      <w:r>
        <w:t>FoodBase</w:t>
      </w:r>
      <w:proofErr w:type="spellEnd"/>
      <w:r>
        <w:t xml:space="preserve"> corpus from </w:t>
      </w:r>
      <w:sdt>
        <w:sdtPr>
          <w:alias w:val="To edit, see citavi.com/edit"/>
          <w:tag w:val="CitaviPlaceholder#2cab1414-cbe3-4b00-bd61-9ecd64153ef0"/>
          <w:id w:val="1834641537"/>
          <w:placeholder>
            <w:docPart w:val="DefaultPlaceholder_-1854013440"/>
          </w:placeholder>
        </w:sdtPr>
        <w:sdtEndPr/>
        <w:sdtContent>
          <w:r>
            <w:rPr>
              <w:noProof/>
            </w:rPr>
            <w:fldChar w:fldCharType="begin"/>
          </w:r>
          <w:r w:rsidR="00E31C1E">
            <w:rPr>
              <w:noProof/>
            </w:rPr>
            <w:instrText>ADDIN CitaviPlaceholder{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IxOTYvMjgyMjkiLCJVcmlTdHJpbmciOiJodHRwczovL2RvaS5vcmcvMTAuMjE5Ni8yODIy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xLTI3VDE0OjUxOjI4IiwiTW9kaWZpZWRCeSI6Il9QYXNjaCIsIklkIjoiZDRmMWEzZjEtN2ZkYS00NjUxLWFjYzktN2MxYWZlODVjNmY2IiwiTW9kaWZpZWRPbiI6IjIwMjItMDEtMjdUMTQ6NTE6Mjg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NDM4MzY3MSIsIlVyaVN0cmluZyI6Imh0dHA6Ly93d3cubmNiaS5ubG0ubmloLmdvdi9wdWJtZWQvMzQzODM2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Bhc2NoIiwiQ3JlYXRlZE9uIjoiMjAyMi0wMS0yN1QxNDo1MToyOCIsIk1vZGlmaWVkQnkiOiJfUGFzY2giLCJJZCI6ImZjMWMxZmM3LWRhZjUtNGFkMC1hOTFmLWJiM2EzYzNmYmE4NCIsIk1vZGlmaWVkT24iOiIyMDIyLTAxLTI3VDE0OjUxOjI4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UE1DODQxNTU1OCIsIlVyaVN0cmluZyI6Imh0dHBzOi8vd3d3Lm5jYmkubmxtLm5paC5nb3YvcG1jL2FydGljbGVzL1BNQzg0MTU1NTg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}</w:instrText>
          </w:r>
          <w:r>
            <w:rPr>
              <w:noProof/>
            </w:rPr>
            <w:fldChar w:fldCharType="separate"/>
          </w:r>
          <w:r w:rsidR="00E31C1E">
            <w:rPr>
              <w:noProof/>
            </w:rPr>
            <w:t xml:space="preserve">Stojanov et al. </w:t>
          </w:r>
          <w:r>
            <w:rPr>
              <w:noProof/>
            </w:rPr>
            <w:fldChar w:fldCharType="end"/>
          </w:r>
        </w:sdtContent>
      </w:sdt>
      <w:r>
        <w:t xml:space="preserve"> </w:t>
      </w:r>
      <w:sdt>
        <w:sdtPr>
          <w:alias w:val="To edit, see citavi.com/edit"/>
          <w:tag w:val="CitaviPlaceholder#e8eb4261-87f4-48c5-99eb-deecf814d6cb"/>
          <w:id w:val="-1583524107"/>
          <w:placeholder>
            <w:docPart w:val="DefaultPlaceholder_-1854013440"/>
          </w:placeholder>
        </w:sdtPr>
        <w:sdtEndPr/>
        <w:sdtContent>
          <w:r>
            <w:rPr>
              <w:noProof/>
            </w:rPr>
            <w:fldChar w:fldCharType="begin"/>
          </w:r>
          <w:r w:rsidR="00E31C1E">
            <w:rPr>
              <w:noProof/>
            </w:rPr>
            <w:instrText>ADDIN CitaviPlaceholder{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jE5Ni8yODIyOSIsIlVyaVN0cmluZyI6Imh0dHBzOi8vZG9pLm9yZy8xMC4yMTk2LzI4MjI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EtMjdUMTQ6NTE6MjgiLCJNb2RpZmllZEJ5IjoiX1Bhc2NoIiwiSWQiOiJkNGYxYTNmMS03ZmRhLTQ2NTEtYWNjOS03YzFhZmU4NWM2ZjYiLCJNb2RpZmllZE9uIjoiMjAyMi0wMS0yN1QxNDo1MToyOC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M0MzgzNjcxIiwiVXJpU3RyaW5nIjoiaHR0cDovL3d3dy5uY2JpLm5sbS5uaWguZ292L3B1Ym1lZC8zNDM4MzY3M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FzY2giLCJDcmVhdGVkT24iOiIyMDIyLTAxLTI3VDE0OjUxOjI4IiwiTW9kaWZpZWRCeSI6Il9QYXNjaCIsIklkIjoiZmMxYzFmYzctZGFmNS00YWQwLWE5MWYtYmIzYTNjM2ZiYTg0IiwiTW9kaWZpZWRPbiI6IjIwMjItMDEtMjdUMTQ6NTE6Mjg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JQTUM4NDE1NTU4IiwiVXJpU3RyaW5nIjoiaHR0cHM6Ly93d3cubmNiaS5ubG0ubmloLmdvdi9wbWMvYXJ0aWNsZXMvUE1DODQxNTU1O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}</w:instrText>
          </w:r>
          <w:r>
            <w:rPr>
              <w:noProof/>
            </w:rPr>
            <w:fldChar w:fldCharType="separate"/>
          </w:r>
          <w:r w:rsidR="00E31C1E">
            <w:rPr>
              <w:noProof/>
            </w:rPr>
            <w:t>(2021)</w:t>
          </w:r>
          <w:r>
            <w:rPr>
              <w:noProof/>
            </w:rPr>
            <w:fldChar w:fldCharType="end"/>
          </w:r>
        </w:sdtContent>
      </w:sdt>
      <w:r>
        <w:t xml:space="preserve"> is publicly available at: </w:t>
      </w:r>
      <w:hyperlink r:id="rId2" w:history="1">
        <w:r w:rsidR="00446DC4" w:rsidRPr="00085D2E">
          <w:rPr>
            <w:rStyle w:val="Hyperlink"/>
          </w:rPr>
          <w:t>https://github.com/ds4food/FoodNer</w:t>
        </w:r>
      </w:hyperlink>
      <w:r>
        <w:t xml:space="preserve"> (Retrieved on March 5, 2022)</w:t>
      </w:r>
    </w:p>
  </w:footnote>
  <w:footnote w:id="3">
    <w:p w14:paraId="02EFFC70" w14:textId="1F717FC4" w:rsidR="00086554" w:rsidRPr="00086554" w:rsidRDefault="00086554">
      <w:pPr>
        <w:pStyle w:val="Funotentext"/>
        <w:rPr>
          <w:lang w:val="de-DE"/>
        </w:rPr>
      </w:pPr>
      <w:r>
        <w:rPr>
          <w:rStyle w:val="Funotenzeichen"/>
        </w:rPr>
        <w:footnoteRef/>
      </w:r>
      <w:r>
        <w:t xml:space="preserve"> </w:t>
      </w:r>
      <w:hyperlink r:id="rId3" w:history="1">
        <w:r w:rsidRPr="00A47B24">
          <w:rPr>
            <w:rStyle w:val="Hyperlink"/>
          </w:rPr>
          <w:t>https://colab.research.google.com/</w:t>
        </w:r>
      </w:hyperlink>
      <w:r>
        <w:t xml:space="preserve"> (Retrieved on March 17, 2022)</w:t>
      </w:r>
    </w:p>
  </w:footnote>
  <w:footnote w:id="4">
    <w:p w14:paraId="12E2315A" w14:textId="27A5E838" w:rsidR="00F26E5C" w:rsidRPr="00F26E5C" w:rsidRDefault="00F26E5C">
      <w:pPr>
        <w:pStyle w:val="Funotentext"/>
        <w:rPr>
          <w:lang w:val="de-DE"/>
        </w:rPr>
      </w:pPr>
      <w:r>
        <w:rPr>
          <w:rStyle w:val="Funotenzeichen"/>
        </w:rPr>
        <w:footnoteRef/>
      </w:r>
      <w:r>
        <w:t xml:space="preserve"> </w:t>
      </w:r>
      <w:hyperlink r:id="rId4" w:history="1">
        <w:r w:rsidRPr="00A47B24">
          <w:rPr>
            <w:rStyle w:val="Hyperlink"/>
          </w:rPr>
          <w:t>https://jupyter.org/</w:t>
        </w:r>
      </w:hyperlink>
      <w:r>
        <w:t xml:space="preserve"> (Retrieved on March 17, 2022)</w:t>
      </w:r>
    </w:p>
  </w:footnote>
  <w:footnote w:id="5">
    <w:p w14:paraId="268546D5" w14:textId="569B0135" w:rsidR="00CA1F11" w:rsidRPr="00CA1F11" w:rsidRDefault="00CA1F11">
      <w:pPr>
        <w:pStyle w:val="Funotentext"/>
        <w:rPr>
          <w:lang w:val="de-DE"/>
        </w:rPr>
      </w:pPr>
      <w:r>
        <w:rPr>
          <w:rStyle w:val="Funotenzeichen"/>
        </w:rPr>
        <w:footnoteRef/>
      </w:r>
      <w:r>
        <w:t xml:space="preserve"> </w:t>
      </w:r>
      <w:hyperlink r:id="rId5" w:history="1">
        <w:r w:rsidRPr="00A47B24">
          <w:rPr>
            <w:rStyle w:val="Hyperlink"/>
          </w:rPr>
          <w:t>https://www.google.com/drive/</w:t>
        </w:r>
      </w:hyperlink>
      <w:r>
        <w:t xml:space="preserve"> (Retrieved on March 17, 2022)</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86DEB2" w14:textId="2364BCAF" w:rsidR="003A56B8" w:rsidRPr="00967463" w:rsidRDefault="003A56B8" w:rsidP="00967463">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256287C8"/>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A7BA1BB0"/>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A4BC366C"/>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171C0746"/>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6220D52C"/>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93A6BF26"/>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BDC253AA"/>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0A944566"/>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DA8A6E1E"/>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FC447DF0"/>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19C59D9"/>
    <w:multiLevelType w:val="multilevel"/>
    <w:tmpl w:val="5E58D6A8"/>
    <w:lvl w:ilvl="0">
      <w:start w:val="1"/>
      <w:numFmt w:val="bullet"/>
      <w:lvlText w:val=""/>
      <w:lvlJc w:val="left"/>
      <w:pPr>
        <w:tabs>
          <w:tab w:val="num" w:pos="720"/>
        </w:tabs>
        <w:ind w:left="720" w:hanging="360"/>
      </w:pPr>
      <w:rPr>
        <w:rFonts w:ascii="Symbol" w:hAnsi="Symbol" w:hint="default"/>
        <w:sz w:val="20"/>
      </w:rPr>
    </w:lvl>
    <w:lvl w:ilvl="1">
      <w:numFmt w:val="bullet"/>
      <w:lvlText w:val=""/>
      <w:lvlJc w:val="left"/>
      <w:pPr>
        <w:ind w:left="1440" w:hanging="360"/>
      </w:pPr>
      <w:rPr>
        <w:rFonts w:ascii="Wingdings" w:eastAsia="Times New Roman" w:hAnsi="Wingdings" w:cs="Times New Roman" w:hint="default"/>
      </w:rPr>
    </w:lvl>
    <w:lvl w:ilvl="2">
      <w:start w:val="1"/>
      <w:numFmt w:val="decimal"/>
      <w:lvlText w:val="%3."/>
      <w:lvlJc w:val="left"/>
      <w:pPr>
        <w:ind w:left="2160" w:hanging="360"/>
      </w:pPr>
      <w:rPr>
        <w:rFonts w:hint="default"/>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076C7B66"/>
    <w:multiLevelType w:val="hybridMultilevel"/>
    <w:tmpl w:val="C55E5B6E"/>
    <w:lvl w:ilvl="0" w:tplc="0352CF22">
      <w:start w:val="1"/>
      <w:numFmt w:val="bullet"/>
      <w:lvlText w:val="-"/>
      <w:lvlJc w:val="left"/>
      <w:pPr>
        <w:ind w:left="757" w:hanging="360"/>
      </w:pPr>
      <w:rPr>
        <w:rFonts w:ascii="Palatino Linotype" w:eastAsia="Times New Roman" w:hAnsi="Palatino Linotype" w:cs="Times New Roman" w:hint="default"/>
      </w:rPr>
    </w:lvl>
    <w:lvl w:ilvl="1" w:tplc="08090003" w:tentative="1">
      <w:start w:val="1"/>
      <w:numFmt w:val="bullet"/>
      <w:lvlText w:val="o"/>
      <w:lvlJc w:val="left"/>
      <w:pPr>
        <w:ind w:left="1477" w:hanging="360"/>
      </w:pPr>
      <w:rPr>
        <w:rFonts w:ascii="Courier New" w:hAnsi="Courier New" w:cs="Courier New" w:hint="default"/>
      </w:rPr>
    </w:lvl>
    <w:lvl w:ilvl="2" w:tplc="08090005" w:tentative="1">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12" w15:restartNumberingAfterBreak="0">
    <w:nsid w:val="07AC7851"/>
    <w:multiLevelType w:val="hybridMultilevel"/>
    <w:tmpl w:val="4C6E7532"/>
    <w:lvl w:ilvl="0" w:tplc="3566E33E">
      <w:numFmt w:val="bullet"/>
      <w:lvlText w:val="-"/>
      <w:lvlJc w:val="left"/>
      <w:pPr>
        <w:ind w:left="757" w:hanging="360"/>
      </w:pPr>
      <w:rPr>
        <w:rFonts w:ascii="Palatino Linotype" w:eastAsia="Times New Roman" w:hAnsi="Palatino Linotype" w:cs="Times New Roman" w:hint="default"/>
      </w:rPr>
    </w:lvl>
    <w:lvl w:ilvl="1" w:tplc="08090003" w:tentative="1">
      <w:start w:val="1"/>
      <w:numFmt w:val="bullet"/>
      <w:lvlText w:val="o"/>
      <w:lvlJc w:val="left"/>
      <w:pPr>
        <w:ind w:left="1477" w:hanging="360"/>
      </w:pPr>
      <w:rPr>
        <w:rFonts w:ascii="Courier New" w:hAnsi="Courier New" w:cs="Courier New" w:hint="default"/>
      </w:rPr>
    </w:lvl>
    <w:lvl w:ilvl="2" w:tplc="08090005" w:tentative="1">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13" w15:restartNumberingAfterBreak="0">
    <w:nsid w:val="100122F8"/>
    <w:multiLevelType w:val="hybridMultilevel"/>
    <w:tmpl w:val="E006DE02"/>
    <w:lvl w:ilvl="0" w:tplc="4ED81C08">
      <w:start w:val="2"/>
      <w:numFmt w:val="bullet"/>
      <w:lvlText w:val=""/>
      <w:lvlJc w:val="left"/>
      <w:pPr>
        <w:ind w:left="1117" w:hanging="360"/>
      </w:pPr>
      <w:rPr>
        <w:rFonts w:ascii="Wingdings" w:eastAsia="Times New Roman" w:hAnsi="Wingdings" w:cs="Times New Roman" w:hint="default"/>
      </w:rPr>
    </w:lvl>
    <w:lvl w:ilvl="1" w:tplc="08090003" w:tentative="1">
      <w:start w:val="1"/>
      <w:numFmt w:val="bullet"/>
      <w:lvlText w:val="o"/>
      <w:lvlJc w:val="left"/>
      <w:pPr>
        <w:ind w:left="1837" w:hanging="360"/>
      </w:pPr>
      <w:rPr>
        <w:rFonts w:ascii="Courier New" w:hAnsi="Courier New" w:cs="Courier New" w:hint="default"/>
      </w:rPr>
    </w:lvl>
    <w:lvl w:ilvl="2" w:tplc="08090005" w:tentative="1">
      <w:start w:val="1"/>
      <w:numFmt w:val="bullet"/>
      <w:lvlText w:val=""/>
      <w:lvlJc w:val="left"/>
      <w:pPr>
        <w:ind w:left="2557" w:hanging="360"/>
      </w:pPr>
      <w:rPr>
        <w:rFonts w:ascii="Wingdings" w:hAnsi="Wingdings" w:hint="default"/>
      </w:rPr>
    </w:lvl>
    <w:lvl w:ilvl="3" w:tplc="08090001" w:tentative="1">
      <w:start w:val="1"/>
      <w:numFmt w:val="bullet"/>
      <w:lvlText w:val=""/>
      <w:lvlJc w:val="left"/>
      <w:pPr>
        <w:ind w:left="3277" w:hanging="360"/>
      </w:pPr>
      <w:rPr>
        <w:rFonts w:ascii="Symbol" w:hAnsi="Symbol" w:hint="default"/>
      </w:rPr>
    </w:lvl>
    <w:lvl w:ilvl="4" w:tplc="08090003" w:tentative="1">
      <w:start w:val="1"/>
      <w:numFmt w:val="bullet"/>
      <w:lvlText w:val="o"/>
      <w:lvlJc w:val="left"/>
      <w:pPr>
        <w:ind w:left="3997" w:hanging="360"/>
      </w:pPr>
      <w:rPr>
        <w:rFonts w:ascii="Courier New" w:hAnsi="Courier New" w:cs="Courier New" w:hint="default"/>
      </w:rPr>
    </w:lvl>
    <w:lvl w:ilvl="5" w:tplc="08090005" w:tentative="1">
      <w:start w:val="1"/>
      <w:numFmt w:val="bullet"/>
      <w:lvlText w:val=""/>
      <w:lvlJc w:val="left"/>
      <w:pPr>
        <w:ind w:left="4717" w:hanging="360"/>
      </w:pPr>
      <w:rPr>
        <w:rFonts w:ascii="Wingdings" w:hAnsi="Wingdings" w:hint="default"/>
      </w:rPr>
    </w:lvl>
    <w:lvl w:ilvl="6" w:tplc="08090001" w:tentative="1">
      <w:start w:val="1"/>
      <w:numFmt w:val="bullet"/>
      <w:lvlText w:val=""/>
      <w:lvlJc w:val="left"/>
      <w:pPr>
        <w:ind w:left="5437" w:hanging="360"/>
      </w:pPr>
      <w:rPr>
        <w:rFonts w:ascii="Symbol" w:hAnsi="Symbol" w:hint="default"/>
      </w:rPr>
    </w:lvl>
    <w:lvl w:ilvl="7" w:tplc="08090003" w:tentative="1">
      <w:start w:val="1"/>
      <w:numFmt w:val="bullet"/>
      <w:lvlText w:val="o"/>
      <w:lvlJc w:val="left"/>
      <w:pPr>
        <w:ind w:left="6157" w:hanging="360"/>
      </w:pPr>
      <w:rPr>
        <w:rFonts w:ascii="Courier New" w:hAnsi="Courier New" w:cs="Courier New" w:hint="default"/>
      </w:rPr>
    </w:lvl>
    <w:lvl w:ilvl="8" w:tplc="08090005" w:tentative="1">
      <w:start w:val="1"/>
      <w:numFmt w:val="bullet"/>
      <w:lvlText w:val=""/>
      <w:lvlJc w:val="left"/>
      <w:pPr>
        <w:ind w:left="6877" w:hanging="360"/>
      </w:pPr>
      <w:rPr>
        <w:rFonts w:ascii="Wingdings" w:hAnsi="Wingdings" w:hint="default"/>
      </w:rPr>
    </w:lvl>
  </w:abstractNum>
  <w:abstractNum w:abstractNumId="14" w15:restartNumberingAfterBreak="0">
    <w:nsid w:val="11983423"/>
    <w:multiLevelType w:val="hybridMultilevel"/>
    <w:tmpl w:val="1144AB8A"/>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154C2BF8"/>
    <w:multiLevelType w:val="hybridMultilevel"/>
    <w:tmpl w:val="3434058E"/>
    <w:lvl w:ilvl="0" w:tplc="B96E4A84">
      <w:start w:val="1"/>
      <w:numFmt w:val="bullet"/>
      <w:lvlText w:val=""/>
      <w:lvlJc w:val="left"/>
      <w:pPr>
        <w:ind w:left="720" w:hanging="360"/>
      </w:pPr>
      <w:rPr>
        <w:rFonts w:ascii="Wingdings" w:eastAsia="Times New Roman" w:hAnsi="Wingdings"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15DE113F"/>
    <w:multiLevelType w:val="hybridMultilevel"/>
    <w:tmpl w:val="16CC1562"/>
    <w:lvl w:ilvl="0" w:tplc="621671FA">
      <w:start w:val="2"/>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162126B3"/>
    <w:multiLevelType w:val="hybridMultilevel"/>
    <w:tmpl w:val="FDF89DB6"/>
    <w:lvl w:ilvl="0" w:tplc="BCBE3CDC">
      <w:numFmt w:val="bullet"/>
      <w:lvlText w:val="-"/>
      <w:lvlJc w:val="left"/>
      <w:pPr>
        <w:ind w:left="720" w:hanging="360"/>
      </w:pPr>
      <w:rPr>
        <w:rFonts w:ascii="Palatino Linotype" w:eastAsia="Times New Roman" w:hAnsi="Palatino Linotype"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CA0A9430">
      <w:numFmt w:val="bullet"/>
      <w:lvlText w:val=""/>
      <w:lvlJc w:val="left"/>
      <w:pPr>
        <w:ind w:left="3600" w:hanging="360"/>
      </w:pPr>
      <w:rPr>
        <w:rFonts w:ascii="Wingdings" w:eastAsia="Times New Roman" w:hAnsi="Wingdings" w:cs="Times New Roman"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19BC7B29"/>
    <w:multiLevelType w:val="hybridMultilevel"/>
    <w:tmpl w:val="91E8EF92"/>
    <w:lvl w:ilvl="0" w:tplc="4C642FC2">
      <w:numFmt w:val="bullet"/>
      <w:lvlText w:val="-"/>
      <w:lvlJc w:val="left"/>
      <w:pPr>
        <w:ind w:left="720" w:hanging="360"/>
      </w:pPr>
      <w:rPr>
        <w:rFonts w:ascii="Palatino Linotype" w:eastAsia="Times New Roman" w:hAnsi="Palatino Linotype"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1A7F3FA1"/>
    <w:multiLevelType w:val="hybridMultilevel"/>
    <w:tmpl w:val="7B9CAE3C"/>
    <w:lvl w:ilvl="0" w:tplc="28BE8694">
      <w:numFmt w:val="bullet"/>
      <w:lvlText w:val=""/>
      <w:lvlJc w:val="left"/>
      <w:pPr>
        <w:ind w:left="757" w:hanging="360"/>
      </w:pPr>
      <w:rPr>
        <w:rFonts w:ascii="Wingdings" w:eastAsia="Times New Roman" w:hAnsi="Wingdings" w:cs="Times New Roman" w:hint="default"/>
      </w:rPr>
    </w:lvl>
    <w:lvl w:ilvl="1" w:tplc="08090003">
      <w:start w:val="1"/>
      <w:numFmt w:val="bullet"/>
      <w:lvlText w:val="o"/>
      <w:lvlJc w:val="left"/>
      <w:pPr>
        <w:ind w:left="1477" w:hanging="360"/>
      </w:pPr>
      <w:rPr>
        <w:rFonts w:ascii="Courier New" w:hAnsi="Courier New" w:cs="Courier New" w:hint="default"/>
      </w:rPr>
    </w:lvl>
    <w:lvl w:ilvl="2" w:tplc="08090005">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20" w15:restartNumberingAfterBreak="0">
    <w:nsid w:val="21AB4342"/>
    <w:multiLevelType w:val="hybridMultilevel"/>
    <w:tmpl w:val="C9A414AE"/>
    <w:lvl w:ilvl="0" w:tplc="22965B74">
      <w:start w:val="1"/>
      <w:numFmt w:val="decimal"/>
      <w:lvlText w:val="%1."/>
      <w:lvlJc w:val="left"/>
      <w:pPr>
        <w:ind w:left="757" w:hanging="360"/>
      </w:pPr>
      <w:rPr>
        <w:rFonts w:hint="default"/>
      </w:rPr>
    </w:lvl>
    <w:lvl w:ilvl="1" w:tplc="08090019" w:tentative="1">
      <w:start w:val="1"/>
      <w:numFmt w:val="lowerLetter"/>
      <w:lvlText w:val="%2."/>
      <w:lvlJc w:val="left"/>
      <w:pPr>
        <w:ind w:left="1477" w:hanging="360"/>
      </w:pPr>
    </w:lvl>
    <w:lvl w:ilvl="2" w:tplc="0809001B" w:tentative="1">
      <w:start w:val="1"/>
      <w:numFmt w:val="lowerRoman"/>
      <w:lvlText w:val="%3."/>
      <w:lvlJc w:val="right"/>
      <w:pPr>
        <w:ind w:left="2197" w:hanging="180"/>
      </w:pPr>
    </w:lvl>
    <w:lvl w:ilvl="3" w:tplc="0809000F" w:tentative="1">
      <w:start w:val="1"/>
      <w:numFmt w:val="decimal"/>
      <w:lvlText w:val="%4."/>
      <w:lvlJc w:val="left"/>
      <w:pPr>
        <w:ind w:left="2917" w:hanging="360"/>
      </w:pPr>
    </w:lvl>
    <w:lvl w:ilvl="4" w:tplc="08090019" w:tentative="1">
      <w:start w:val="1"/>
      <w:numFmt w:val="lowerLetter"/>
      <w:lvlText w:val="%5."/>
      <w:lvlJc w:val="left"/>
      <w:pPr>
        <w:ind w:left="3637" w:hanging="360"/>
      </w:pPr>
    </w:lvl>
    <w:lvl w:ilvl="5" w:tplc="0809001B" w:tentative="1">
      <w:start w:val="1"/>
      <w:numFmt w:val="lowerRoman"/>
      <w:lvlText w:val="%6."/>
      <w:lvlJc w:val="right"/>
      <w:pPr>
        <w:ind w:left="4357" w:hanging="180"/>
      </w:pPr>
    </w:lvl>
    <w:lvl w:ilvl="6" w:tplc="0809000F" w:tentative="1">
      <w:start w:val="1"/>
      <w:numFmt w:val="decimal"/>
      <w:lvlText w:val="%7."/>
      <w:lvlJc w:val="left"/>
      <w:pPr>
        <w:ind w:left="5077" w:hanging="360"/>
      </w:pPr>
    </w:lvl>
    <w:lvl w:ilvl="7" w:tplc="08090019" w:tentative="1">
      <w:start w:val="1"/>
      <w:numFmt w:val="lowerLetter"/>
      <w:lvlText w:val="%8."/>
      <w:lvlJc w:val="left"/>
      <w:pPr>
        <w:ind w:left="5797" w:hanging="360"/>
      </w:pPr>
    </w:lvl>
    <w:lvl w:ilvl="8" w:tplc="0809001B" w:tentative="1">
      <w:start w:val="1"/>
      <w:numFmt w:val="lowerRoman"/>
      <w:lvlText w:val="%9."/>
      <w:lvlJc w:val="right"/>
      <w:pPr>
        <w:ind w:left="6517" w:hanging="180"/>
      </w:pPr>
    </w:lvl>
  </w:abstractNum>
  <w:abstractNum w:abstractNumId="21" w15:restartNumberingAfterBreak="0">
    <w:nsid w:val="2F697978"/>
    <w:multiLevelType w:val="hybridMultilevel"/>
    <w:tmpl w:val="D51E6984"/>
    <w:lvl w:ilvl="0" w:tplc="509E2D5E">
      <w:numFmt w:val="bullet"/>
      <w:lvlText w:val="-"/>
      <w:lvlJc w:val="left"/>
      <w:pPr>
        <w:ind w:left="720" w:hanging="360"/>
      </w:pPr>
      <w:rPr>
        <w:rFonts w:ascii="Palatino Linotype" w:eastAsia="Times New Roman" w:hAnsi="Palatino Linotype"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333373B0"/>
    <w:multiLevelType w:val="hybridMultilevel"/>
    <w:tmpl w:val="C6C64C00"/>
    <w:lvl w:ilvl="0" w:tplc="04070001">
      <w:start w:val="1"/>
      <w:numFmt w:val="bullet"/>
      <w:lvlText w:val=""/>
      <w:lvlJc w:val="left"/>
      <w:pPr>
        <w:ind w:left="757" w:hanging="360"/>
      </w:pPr>
      <w:rPr>
        <w:rFonts w:ascii="Symbol" w:hAnsi="Symbol" w:hint="default"/>
      </w:rPr>
    </w:lvl>
    <w:lvl w:ilvl="1" w:tplc="08090003">
      <w:start w:val="1"/>
      <w:numFmt w:val="bullet"/>
      <w:lvlText w:val="o"/>
      <w:lvlJc w:val="left"/>
      <w:pPr>
        <w:ind w:left="1477" w:hanging="360"/>
      </w:pPr>
      <w:rPr>
        <w:rFonts w:ascii="Courier New" w:hAnsi="Courier New" w:cs="Courier New" w:hint="default"/>
      </w:rPr>
    </w:lvl>
    <w:lvl w:ilvl="2" w:tplc="08090005">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23" w15:restartNumberingAfterBreak="0">
    <w:nsid w:val="34EA2BF0"/>
    <w:multiLevelType w:val="hybridMultilevel"/>
    <w:tmpl w:val="C502713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4" w15:restartNumberingAfterBreak="0">
    <w:nsid w:val="46E33817"/>
    <w:multiLevelType w:val="hybridMultilevel"/>
    <w:tmpl w:val="EB244D7C"/>
    <w:lvl w:ilvl="0" w:tplc="D8B8C428">
      <w:start w:val="1"/>
      <w:numFmt w:val="decimal"/>
      <w:lvlText w:val="%1."/>
      <w:lvlJc w:val="left"/>
      <w:pPr>
        <w:ind w:left="757" w:hanging="360"/>
      </w:pPr>
      <w:rPr>
        <w:rFonts w:hint="default"/>
      </w:rPr>
    </w:lvl>
    <w:lvl w:ilvl="1" w:tplc="08090019" w:tentative="1">
      <w:start w:val="1"/>
      <w:numFmt w:val="lowerLetter"/>
      <w:lvlText w:val="%2."/>
      <w:lvlJc w:val="left"/>
      <w:pPr>
        <w:ind w:left="1477" w:hanging="360"/>
      </w:pPr>
    </w:lvl>
    <w:lvl w:ilvl="2" w:tplc="0809001B" w:tentative="1">
      <w:start w:val="1"/>
      <w:numFmt w:val="lowerRoman"/>
      <w:lvlText w:val="%3."/>
      <w:lvlJc w:val="right"/>
      <w:pPr>
        <w:ind w:left="2197" w:hanging="180"/>
      </w:pPr>
    </w:lvl>
    <w:lvl w:ilvl="3" w:tplc="0809000F" w:tentative="1">
      <w:start w:val="1"/>
      <w:numFmt w:val="decimal"/>
      <w:lvlText w:val="%4."/>
      <w:lvlJc w:val="left"/>
      <w:pPr>
        <w:ind w:left="2917" w:hanging="360"/>
      </w:pPr>
    </w:lvl>
    <w:lvl w:ilvl="4" w:tplc="08090019" w:tentative="1">
      <w:start w:val="1"/>
      <w:numFmt w:val="lowerLetter"/>
      <w:lvlText w:val="%5."/>
      <w:lvlJc w:val="left"/>
      <w:pPr>
        <w:ind w:left="3637" w:hanging="360"/>
      </w:pPr>
    </w:lvl>
    <w:lvl w:ilvl="5" w:tplc="0809001B" w:tentative="1">
      <w:start w:val="1"/>
      <w:numFmt w:val="lowerRoman"/>
      <w:lvlText w:val="%6."/>
      <w:lvlJc w:val="right"/>
      <w:pPr>
        <w:ind w:left="4357" w:hanging="180"/>
      </w:pPr>
    </w:lvl>
    <w:lvl w:ilvl="6" w:tplc="0809000F" w:tentative="1">
      <w:start w:val="1"/>
      <w:numFmt w:val="decimal"/>
      <w:lvlText w:val="%7."/>
      <w:lvlJc w:val="left"/>
      <w:pPr>
        <w:ind w:left="5077" w:hanging="360"/>
      </w:pPr>
    </w:lvl>
    <w:lvl w:ilvl="7" w:tplc="08090019" w:tentative="1">
      <w:start w:val="1"/>
      <w:numFmt w:val="lowerLetter"/>
      <w:lvlText w:val="%8."/>
      <w:lvlJc w:val="left"/>
      <w:pPr>
        <w:ind w:left="5797" w:hanging="360"/>
      </w:pPr>
    </w:lvl>
    <w:lvl w:ilvl="8" w:tplc="0809001B" w:tentative="1">
      <w:start w:val="1"/>
      <w:numFmt w:val="lowerRoman"/>
      <w:lvlText w:val="%9."/>
      <w:lvlJc w:val="right"/>
      <w:pPr>
        <w:ind w:left="6517" w:hanging="180"/>
      </w:pPr>
    </w:lvl>
  </w:abstractNum>
  <w:abstractNum w:abstractNumId="25" w15:restartNumberingAfterBreak="0">
    <w:nsid w:val="48BA5D26"/>
    <w:multiLevelType w:val="hybridMultilevel"/>
    <w:tmpl w:val="5EA0A942"/>
    <w:lvl w:ilvl="0" w:tplc="2F50630C">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497D081D"/>
    <w:multiLevelType w:val="hybridMultilevel"/>
    <w:tmpl w:val="D884F83A"/>
    <w:lvl w:ilvl="0" w:tplc="FCD28774">
      <w:start w:val="1"/>
      <w:numFmt w:val="bullet"/>
      <w:lvlText w:val=""/>
      <w:lvlJc w:val="left"/>
      <w:pPr>
        <w:ind w:left="1117" w:hanging="360"/>
      </w:pPr>
      <w:rPr>
        <w:rFonts w:ascii="Wingdings" w:eastAsia="Times New Roman" w:hAnsi="Wingdings" w:cs="Times New Roman" w:hint="default"/>
      </w:rPr>
    </w:lvl>
    <w:lvl w:ilvl="1" w:tplc="08090003" w:tentative="1">
      <w:start w:val="1"/>
      <w:numFmt w:val="bullet"/>
      <w:lvlText w:val="o"/>
      <w:lvlJc w:val="left"/>
      <w:pPr>
        <w:ind w:left="1837" w:hanging="360"/>
      </w:pPr>
      <w:rPr>
        <w:rFonts w:ascii="Courier New" w:hAnsi="Courier New" w:cs="Courier New" w:hint="default"/>
      </w:rPr>
    </w:lvl>
    <w:lvl w:ilvl="2" w:tplc="08090005" w:tentative="1">
      <w:start w:val="1"/>
      <w:numFmt w:val="bullet"/>
      <w:lvlText w:val=""/>
      <w:lvlJc w:val="left"/>
      <w:pPr>
        <w:ind w:left="2557" w:hanging="360"/>
      </w:pPr>
      <w:rPr>
        <w:rFonts w:ascii="Wingdings" w:hAnsi="Wingdings" w:hint="default"/>
      </w:rPr>
    </w:lvl>
    <w:lvl w:ilvl="3" w:tplc="08090001" w:tentative="1">
      <w:start w:val="1"/>
      <w:numFmt w:val="bullet"/>
      <w:lvlText w:val=""/>
      <w:lvlJc w:val="left"/>
      <w:pPr>
        <w:ind w:left="3277" w:hanging="360"/>
      </w:pPr>
      <w:rPr>
        <w:rFonts w:ascii="Symbol" w:hAnsi="Symbol" w:hint="default"/>
      </w:rPr>
    </w:lvl>
    <w:lvl w:ilvl="4" w:tplc="08090003" w:tentative="1">
      <w:start w:val="1"/>
      <w:numFmt w:val="bullet"/>
      <w:lvlText w:val="o"/>
      <w:lvlJc w:val="left"/>
      <w:pPr>
        <w:ind w:left="3997" w:hanging="360"/>
      </w:pPr>
      <w:rPr>
        <w:rFonts w:ascii="Courier New" w:hAnsi="Courier New" w:cs="Courier New" w:hint="default"/>
      </w:rPr>
    </w:lvl>
    <w:lvl w:ilvl="5" w:tplc="08090005" w:tentative="1">
      <w:start w:val="1"/>
      <w:numFmt w:val="bullet"/>
      <w:lvlText w:val=""/>
      <w:lvlJc w:val="left"/>
      <w:pPr>
        <w:ind w:left="4717" w:hanging="360"/>
      </w:pPr>
      <w:rPr>
        <w:rFonts w:ascii="Wingdings" w:hAnsi="Wingdings" w:hint="default"/>
      </w:rPr>
    </w:lvl>
    <w:lvl w:ilvl="6" w:tplc="08090001" w:tentative="1">
      <w:start w:val="1"/>
      <w:numFmt w:val="bullet"/>
      <w:lvlText w:val=""/>
      <w:lvlJc w:val="left"/>
      <w:pPr>
        <w:ind w:left="5437" w:hanging="360"/>
      </w:pPr>
      <w:rPr>
        <w:rFonts w:ascii="Symbol" w:hAnsi="Symbol" w:hint="default"/>
      </w:rPr>
    </w:lvl>
    <w:lvl w:ilvl="7" w:tplc="08090003" w:tentative="1">
      <w:start w:val="1"/>
      <w:numFmt w:val="bullet"/>
      <w:lvlText w:val="o"/>
      <w:lvlJc w:val="left"/>
      <w:pPr>
        <w:ind w:left="6157" w:hanging="360"/>
      </w:pPr>
      <w:rPr>
        <w:rFonts w:ascii="Courier New" w:hAnsi="Courier New" w:cs="Courier New" w:hint="default"/>
      </w:rPr>
    </w:lvl>
    <w:lvl w:ilvl="8" w:tplc="08090005" w:tentative="1">
      <w:start w:val="1"/>
      <w:numFmt w:val="bullet"/>
      <w:lvlText w:val=""/>
      <w:lvlJc w:val="left"/>
      <w:pPr>
        <w:ind w:left="6877" w:hanging="360"/>
      </w:pPr>
      <w:rPr>
        <w:rFonts w:ascii="Wingdings" w:hAnsi="Wingdings" w:hint="default"/>
      </w:rPr>
    </w:lvl>
  </w:abstractNum>
  <w:abstractNum w:abstractNumId="27" w15:restartNumberingAfterBreak="0">
    <w:nsid w:val="4FAF2004"/>
    <w:multiLevelType w:val="hybridMultilevel"/>
    <w:tmpl w:val="FC90B5C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8" w15:restartNumberingAfterBreak="0">
    <w:nsid w:val="51043DED"/>
    <w:multiLevelType w:val="multilevel"/>
    <w:tmpl w:val="44A62A82"/>
    <w:lvl w:ilvl="0">
      <w:start w:val="1"/>
      <w:numFmt w:val="decimal"/>
      <w:pStyle w:val="berschrift1"/>
      <w:lvlText w:val="%1"/>
      <w:lvlJc w:val="left"/>
      <w:pPr>
        <w:ind w:left="432" w:hanging="432"/>
      </w:pPr>
      <w:rPr>
        <w:rFonts w:hint="default"/>
      </w:rPr>
    </w:lvl>
    <w:lvl w:ilvl="1">
      <w:start w:val="1"/>
      <w:numFmt w:val="decimal"/>
      <w:pStyle w:val="berschrift2"/>
      <w:lvlText w:val="%1.%2"/>
      <w:lvlJc w:val="left"/>
      <w:pPr>
        <w:ind w:left="576" w:hanging="576"/>
      </w:pPr>
      <w:rPr>
        <w:rFonts w:hint="default"/>
      </w:rPr>
    </w:lvl>
    <w:lvl w:ilvl="2">
      <w:start w:val="1"/>
      <w:numFmt w:val="decimal"/>
      <w:pStyle w:val="berschrift3"/>
      <w:lvlText w:val="%1.%2.%3"/>
      <w:lvlJc w:val="left"/>
      <w:pPr>
        <w:ind w:left="720" w:hanging="720"/>
      </w:pPr>
      <w:rPr>
        <w:rFonts w:hint="default"/>
      </w:rPr>
    </w:lvl>
    <w:lvl w:ilvl="3">
      <w:start w:val="1"/>
      <w:numFmt w:val="decimal"/>
      <w:pStyle w:val="berschrift4"/>
      <w:lvlText w:val="%1.%2.%3.%4"/>
      <w:lvlJc w:val="left"/>
      <w:pPr>
        <w:ind w:left="864" w:hanging="864"/>
      </w:pPr>
      <w:rPr>
        <w:rFonts w:hint="default"/>
      </w:rPr>
    </w:lvl>
    <w:lvl w:ilvl="4">
      <w:start w:val="1"/>
      <w:numFmt w:val="decimal"/>
      <w:pStyle w:val="berschrift51"/>
      <w:lvlText w:val="%1.%2.%3.%4.%5"/>
      <w:lvlJc w:val="left"/>
      <w:pPr>
        <w:ind w:left="1008" w:hanging="1008"/>
      </w:pPr>
      <w:rPr>
        <w:rFonts w:hint="default"/>
      </w:rPr>
    </w:lvl>
    <w:lvl w:ilvl="5">
      <w:start w:val="1"/>
      <w:numFmt w:val="decimal"/>
      <w:pStyle w:val="berschrift61"/>
      <w:lvlText w:val="%1.%2.%3.%4.%5.%6"/>
      <w:lvlJc w:val="left"/>
      <w:pPr>
        <w:ind w:left="1152" w:hanging="1152"/>
      </w:pPr>
      <w:rPr>
        <w:rFonts w:hint="default"/>
      </w:rPr>
    </w:lvl>
    <w:lvl w:ilvl="6">
      <w:start w:val="1"/>
      <w:numFmt w:val="decimal"/>
      <w:pStyle w:val="berschrift71"/>
      <w:lvlText w:val="%1.%2.%3.%4.%5.%6.%7"/>
      <w:lvlJc w:val="left"/>
      <w:pPr>
        <w:ind w:left="1296" w:hanging="1296"/>
      </w:pPr>
      <w:rPr>
        <w:rFonts w:hint="default"/>
      </w:rPr>
    </w:lvl>
    <w:lvl w:ilvl="7">
      <w:start w:val="1"/>
      <w:numFmt w:val="decimal"/>
      <w:pStyle w:val="berschrift81"/>
      <w:lvlText w:val="%1.%2.%3.%4.%5.%6.%7.%8"/>
      <w:lvlJc w:val="left"/>
      <w:pPr>
        <w:ind w:left="1440" w:hanging="1440"/>
      </w:pPr>
      <w:rPr>
        <w:rFonts w:hint="default"/>
      </w:rPr>
    </w:lvl>
    <w:lvl w:ilvl="8">
      <w:start w:val="1"/>
      <w:numFmt w:val="decimal"/>
      <w:pStyle w:val="berschrift91"/>
      <w:lvlText w:val="%1.%2.%3.%4.%5.%6.%7.%8.%9"/>
      <w:lvlJc w:val="left"/>
      <w:pPr>
        <w:ind w:left="1584" w:hanging="1584"/>
      </w:pPr>
      <w:rPr>
        <w:rFonts w:hint="default"/>
      </w:rPr>
    </w:lvl>
  </w:abstractNum>
  <w:abstractNum w:abstractNumId="29" w15:restartNumberingAfterBreak="0">
    <w:nsid w:val="531629ED"/>
    <w:multiLevelType w:val="hybridMultilevel"/>
    <w:tmpl w:val="C0CA9D08"/>
    <w:lvl w:ilvl="0" w:tplc="36B8A998">
      <w:numFmt w:val="bullet"/>
      <w:lvlText w:val=""/>
      <w:lvlJc w:val="left"/>
      <w:pPr>
        <w:ind w:left="1080" w:hanging="360"/>
      </w:pPr>
      <w:rPr>
        <w:rFonts w:ascii="Wingdings" w:eastAsia="Times New Roman" w:hAnsi="Wingdings" w:cs="Times New Roman"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0" w15:restartNumberingAfterBreak="0">
    <w:nsid w:val="56D02E02"/>
    <w:multiLevelType w:val="hybridMultilevel"/>
    <w:tmpl w:val="CE4CDC2E"/>
    <w:lvl w:ilvl="0" w:tplc="3140AAA4">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573A0C64"/>
    <w:multiLevelType w:val="hybridMultilevel"/>
    <w:tmpl w:val="205490C8"/>
    <w:lvl w:ilvl="0" w:tplc="04070001">
      <w:start w:val="1"/>
      <w:numFmt w:val="bullet"/>
      <w:lvlText w:val=""/>
      <w:lvlJc w:val="left"/>
      <w:pPr>
        <w:ind w:left="757" w:hanging="360"/>
      </w:pPr>
      <w:rPr>
        <w:rFonts w:ascii="Symbol" w:hAnsi="Symbol" w:hint="default"/>
      </w:rPr>
    </w:lvl>
    <w:lvl w:ilvl="1" w:tplc="08090003">
      <w:start w:val="1"/>
      <w:numFmt w:val="bullet"/>
      <w:lvlText w:val="o"/>
      <w:lvlJc w:val="left"/>
      <w:pPr>
        <w:ind w:left="1477" w:hanging="360"/>
      </w:pPr>
      <w:rPr>
        <w:rFonts w:ascii="Courier New" w:hAnsi="Courier New" w:cs="Courier New" w:hint="default"/>
      </w:rPr>
    </w:lvl>
    <w:lvl w:ilvl="2" w:tplc="08090005" w:tentative="1">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32" w15:restartNumberingAfterBreak="0">
    <w:nsid w:val="58D77456"/>
    <w:multiLevelType w:val="hybridMultilevel"/>
    <w:tmpl w:val="4FE8D71E"/>
    <w:lvl w:ilvl="0" w:tplc="B4B2C6CE">
      <w:numFmt w:val="bullet"/>
      <w:lvlText w:val=""/>
      <w:lvlJc w:val="left"/>
      <w:pPr>
        <w:ind w:left="720" w:hanging="360"/>
      </w:pPr>
      <w:rPr>
        <w:rFonts w:ascii="Wingdings" w:eastAsia="Times New Roman" w:hAnsi="Wingdings"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59501EFA"/>
    <w:multiLevelType w:val="hybridMultilevel"/>
    <w:tmpl w:val="3856B186"/>
    <w:lvl w:ilvl="0" w:tplc="150A7302">
      <w:numFmt w:val="bullet"/>
      <w:pStyle w:val="CitaviBibliographySubheading8"/>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5E1A5865"/>
    <w:multiLevelType w:val="hybridMultilevel"/>
    <w:tmpl w:val="48DA6A84"/>
    <w:lvl w:ilvl="0" w:tplc="2FA2DDDE">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5F90532F"/>
    <w:multiLevelType w:val="hybridMultilevel"/>
    <w:tmpl w:val="C1B0067C"/>
    <w:lvl w:ilvl="0" w:tplc="65B8E408">
      <w:numFmt w:val="bullet"/>
      <w:lvlText w:val="-"/>
      <w:lvlJc w:val="left"/>
      <w:pPr>
        <w:ind w:left="757" w:hanging="360"/>
      </w:pPr>
      <w:rPr>
        <w:rFonts w:ascii="Palatino Linotype" w:eastAsia="Times New Roman" w:hAnsi="Palatino Linotype" w:cs="Times New Roman" w:hint="default"/>
      </w:rPr>
    </w:lvl>
    <w:lvl w:ilvl="1" w:tplc="08090003" w:tentative="1">
      <w:start w:val="1"/>
      <w:numFmt w:val="bullet"/>
      <w:lvlText w:val="o"/>
      <w:lvlJc w:val="left"/>
      <w:pPr>
        <w:ind w:left="1477" w:hanging="360"/>
      </w:pPr>
      <w:rPr>
        <w:rFonts w:ascii="Courier New" w:hAnsi="Courier New" w:cs="Courier New" w:hint="default"/>
      </w:rPr>
    </w:lvl>
    <w:lvl w:ilvl="2" w:tplc="08090005" w:tentative="1">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36" w15:restartNumberingAfterBreak="0">
    <w:nsid w:val="69C613B1"/>
    <w:multiLevelType w:val="hybridMultilevel"/>
    <w:tmpl w:val="D0909B24"/>
    <w:lvl w:ilvl="0" w:tplc="386E56AE">
      <w:start w:val="2"/>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75354667"/>
    <w:multiLevelType w:val="hybridMultilevel"/>
    <w:tmpl w:val="3FFE432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8" w15:restartNumberingAfterBreak="0">
    <w:nsid w:val="76310D97"/>
    <w:multiLevelType w:val="hybridMultilevel"/>
    <w:tmpl w:val="0DE0B6AA"/>
    <w:lvl w:ilvl="0" w:tplc="99EEC040">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8"/>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37"/>
  </w:num>
  <w:num w:numId="13">
    <w:abstractNumId w:val="23"/>
  </w:num>
  <w:num w:numId="14">
    <w:abstractNumId w:val="27"/>
  </w:num>
  <w:num w:numId="15">
    <w:abstractNumId w:val="21"/>
  </w:num>
  <w:num w:numId="16">
    <w:abstractNumId w:val="33"/>
  </w:num>
  <w:num w:numId="17">
    <w:abstractNumId w:val="10"/>
  </w:num>
  <w:num w:numId="18">
    <w:abstractNumId w:val="18"/>
  </w:num>
  <w:num w:numId="19">
    <w:abstractNumId w:val="29"/>
  </w:num>
  <w:num w:numId="20">
    <w:abstractNumId w:val="38"/>
  </w:num>
  <w:num w:numId="21">
    <w:abstractNumId w:val="22"/>
  </w:num>
  <w:num w:numId="22">
    <w:abstractNumId w:val="19"/>
  </w:num>
  <w:num w:numId="23">
    <w:abstractNumId w:val="35"/>
  </w:num>
  <w:num w:numId="24">
    <w:abstractNumId w:val="16"/>
  </w:num>
  <w:num w:numId="25">
    <w:abstractNumId w:val="17"/>
  </w:num>
  <w:num w:numId="26">
    <w:abstractNumId w:val="20"/>
  </w:num>
  <w:num w:numId="27">
    <w:abstractNumId w:val="11"/>
  </w:num>
  <w:num w:numId="28">
    <w:abstractNumId w:val="15"/>
  </w:num>
  <w:num w:numId="29">
    <w:abstractNumId w:val="26"/>
  </w:num>
  <w:num w:numId="30">
    <w:abstractNumId w:val="25"/>
  </w:num>
  <w:num w:numId="31">
    <w:abstractNumId w:val="12"/>
  </w:num>
  <w:num w:numId="32">
    <w:abstractNumId w:val="31"/>
  </w:num>
  <w:num w:numId="33">
    <w:abstractNumId w:val="30"/>
  </w:num>
  <w:num w:numId="34">
    <w:abstractNumId w:val="24"/>
  </w:num>
  <w:num w:numId="35">
    <w:abstractNumId w:val="13"/>
  </w:num>
  <w:num w:numId="36">
    <w:abstractNumId w:val="32"/>
  </w:num>
  <w:num w:numId="37">
    <w:abstractNumId w:val="14"/>
  </w:num>
  <w:num w:numId="38">
    <w:abstractNumId w:val="34"/>
  </w:num>
  <w:num w:numId="39">
    <w:abstractNumId w:val="36"/>
  </w:num>
  <w:numIdMacAtCleanup w:val="2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removePersonalInformation/>
  <w:removeDateAndTime/>
  <w:proofState w:spelling="clean" w:grammar="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defaultTabStop w:val="708"/>
  <w:autoHyphenation/>
  <w:hyphenationZone w:val="425"/>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67F8D"/>
    <w:rsid w:val="00000250"/>
    <w:rsid w:val="00001A92"/>
    <w:rsid w:val="00001FC2"/>
    <w:rsid w:val="00002461"/>
    <w:rsid w:val="00002EAF"/>
    <w:rsid w:val="000038C4"/>
    <w:rsid w:val="000039EC"/>
    <w:rsid w:val="000048BF"/>
    <w:rsid w:val="000049DF"/>
    <w:rsid w:val="00005026"/>
    <w:rsid w:val="0000503C"/>
    <w:rsid w:val="00005444"/>
    <w:rsid w:val="00005497"/>
    <w:rsid w:val="00005A4F"/>
    <w:rsid w:val="000068DF"/>
    <w:rsid w:val="0000725A"/>
    <w:rsid w:val="00007602"/>
    <w:rsid w:val="00007EDE"/>
    <w:rsid w:val="00010468"/>
    <w:rsid w:val="00010FB5"/>
    <w:rsid w:val="00011055"/>
    <w:rsid w:val="0001108C"/>
    <w:rsid w:val="00011ABF"/>
    <w:rsid w:val="00011DCB"/>
    <w:rsid w:val="00012861"/>
    <w:rsid w:val="00013288"/>
    <w:rsid w:val="0001360C"/>
    <w:rsid w:val="00013FE7"/>
    <w:rsid w:val="000147EF"/>
    <w:rsid w:val="00014A62"/>
    <w:rsid w:val="00014C0A"/>
    <w:rsid w:val="00014E7D"/>
    <w:rsid w:val="00015DEF"/>
    <w:rsid w:val="00016112"/>
    <w:rsid w:val="0001647D"/>
    <w:rsid w:val="000164E3"/>
    <w:rsid w:val="00020B23"/>
    <w:rsid w:val="0002104B"/>
    <w:rsid w:val="000214BD"/>
    <w:rsid w:val="00021C80"/>
    <w:rsid w:val="00021D96"/>
    <w:rsid w:val="000221F6"/>
    <w:rsid w:val="000224AC"/>
    <w:rsid w:val="00022D85"/>
    <w:rsid w:val="0002392F"/>
    <w:rsid w:val="00023C15"/>
    <w:rsid w:val="000247CA"/>
    <w:rsid w:val="00025801"/>
    <w:rsid w:val="000270B8"/>
    <w:rsid w:val="00027213"/>
    <w:rsid w:val="00027432"/>
    <w:rsid w:val="00027ACE"/>
    <w:rsid w:val="00027EA2"/>
    <w:rsid w:val="0003045A"/>
    <w:rsid w:val="0003103D"/>
    <w:rsid w:val="00031410"/>
    <w:rsid w:val="00031B2E"/>
    <w:rsid w:val="0003250B"/>
    <w:rsid w:val="0003331F"/>
    <w:rsid w:val="00033EBE"/>
    <w:rsid w:val="00034C33"/>
    <w:rsid w:val="00035332"/>
    <w:rsid w:val="00035624"/>
    <w:rsid w:val="000357FB"/>
    <w:rsid w:val="00035CED"/>
    <w:rsid w:val="00035FD3"/>
    <w:rsid w:val="00036AE6"/>
    <w:rsid w:val="000370EA"/>
    <w:rsid w:val="00037BFF"/>
    <w:rsid w:val="000407CE"/>
    <w:rsid w:val="00040960"/>
    <w:rsid w:val="00040A75"/>
    <w:rsid w:val="0004103E"/>
    <w:rsid w:val="00041112"/>
    <w:rsid w:val="00041BC0"/>
    <w:rsid w:val="000425F7"/>
    <w:rsid w:val="0004280D"/>
    <w:rsid w:val="00042FAD"/>
    <w:rsid w:val="0004344F"/>
    <w:rsid w:val="00043478"/>
    <w:rsid w:val="000438EE"/>
    <w:rsid w:val="00044492"/>
    <w:rsid w:val="0004467D"/>
    <w:rsid w:val="00044781"/>
    <w:rsid w:val="00044D48"/>
    <w:rsid w:val="00044DE5"/>
    <w:rsid w:val="000454B1"/>
    <w:rsid w:val="00045512"/>
    <w:rsid w:val="0004578D"/>
    <w:rsid w:val="00045E24"/>
    <w:rsid w:val="00045FAB"/>
    <w:rsid w:val="00046C1F"/>
    <w:rsid w:val="00046DEB"/>
    <w:rsid w:val="00046E32"/>
    <w:rsid w:val="00047656"/>
    <w:rsid w:val="0005097F"/>
    <w:rsid w:val="0005120C"/>
    <w:rsid w:val="00051D17"/>
    <w:rsid w:val="00052807"/>
    <w:rsid w:val="00053560"/>
    <w:rsid w:val="00053942"/>
    <w:rsid w:val="00053C8C"/>
    <w:rsid w:val="00054664"/>
    <w:rsid w:val="00055201"/>
    <w:rsid w:val="00055525"/>
    <w:rsid w:val="00055DA2"/>
    <w:rsid w:val="00056B25"/>
    <w:rsid w:val="00057891"/>
    <w:rsid w:val="00057A4B"/>
    <w:rsid w:val="00061715"/>
    <w:rsid w:val="0006177F"/>
    <w:rsid w:val="00062F2A"/>
    <w:rsid w:val="00063047"/>
    <w:rsid w:val="00063750"/>
    <w:rsid w:val="00064213"/>
    <w:rsid w:val="00064665"/>
    <w:rsid w:val="00064A8F"/>
    <w:rsid w:val="00064E8F"/>
    <w:rsid w:val="00066131"/>
    <w:rsid w:val="00066728"/>
    <w:rsid w:val="00067137"/>
    <w:rsid w:val="000676DF"/>
    <w:rsid w:val="0006783D"/>
    <w:rsid w:val="00070B8E"/>
    <w:rsid w:val="00071002"/>
    <w:rsid w:val="00071383"/>
    <w:rsid w:val="000718BA"/>
    <w:rsid w:val="00071AA3"/>
    <w:rsid w:val="00072231"/>
    <w:rsid w:val="000725FC"/>
    <w:rsid w:val="00072CC7"/>
    <w:rsid w:val="000738E9"/>
    <w:rsid w:val="00073FC9"/>
    <w:rsid w:val="00074143"/>
    <w:rsid w:val="00074969"/>
    <w:rsid w:val="00074AC9"/>
    <w:rsid w:val="000757D9"/>
    <w:rsid w:val="00075AFC"/>
    <w:rsid w:val="00075BE6"/>
    <w:rsid w:val="00076CEF"/>
    <w:rsid w:val="00076D07"/>
    <w:rsid w:val="000776C7"/>
    <w:rsid w:val="0007775A"/>
    <w:rsid w:val="000809E9"/>
    <w:rsid w:val="00081F0F"/>
    <w:rsid w:val="00082FB8"/>
    <w:rsid w:val="000832C5"/>
    <w:rsid w:val="00083919"/>
    <w:rsid w:val="00083922"/>
    <w:rsid w:val="00083A0D"/>
    <w:rsid w:val="000844AC"/>
    <w:rsid w:val="00086554"/>
    <w:rsid w:val="00086629"/>
    <w:rsid w:val="00086CA0"/>
    <w:rsid w:val="00087A31"/>
    <w:rsid w:val="00091184"/>
    <w:rsid w:val="00091288"/>
    <w:rsid w:val="0009128D"/>
    <w:rsid w:val="00091BF1"/>
    <w:rsid w:val="00092529"/>
    <w:rsid w:val="00093190"/>
    <w:rsid w:val="000931BA"/>
    <w:rsid w:val="00093FC8"/>
    <w:rsid w:val="000946D7"/>
    <w:rsid w:val="000948AA"/>
    <w:rsid w:val="00094F0C"/>
    <w:rsid w:val="000951CC"/>
    <w:rsid w:val="000957A5"/>
    <w:rsid w:val="00097A19"/>
    <w:rsid w:val="000A12BA"/>
    <w:rsid w:val="000A1DC3"/>
    <w:rsid w:val="000A1F60"/>
    <w:rsid w:val="000A265D"/>
    <w:rsid w:val="000A3E64"/>
    <w:rsid w:val="000A4742"/>
    <w:rsid w:val="000A48E2"/>
    <w:rsid w:val="000A4A85"/>
    <w:rsid w:val="000A4CF6"/>
    <w:rsid w:val="000A5F46"/>
    <w:rsid w:val="000A5FB6"/>
    <w:rsid w:val="000A712F"/>
    <w:rsid w:val="000B0E61"/>
    <w:rsid w:val="000B1225"/>
    <w:rsid w:val="000B4D1D"/>
    <w:rsid w:val="000B4D48"/>
    <w:rsid w:val="000B52A6"/>
    <w:rsid w:val="000B5682"/>
    <w:rsid w:val="000B578F"/>
    <w:rsid w:val="000B6426"/>
    <w:rsid w:val="000B649C"/>
    <w:rsid w:val="000B706B"/>
    <w:rsid w:val="000C0B54"/>
    <w:rsid w:val="000C0D39"/>
    <w:rsid w:val="000C0EE8"/>
    <w:rsid w:val="000C1D09"/>
    <w:rsid w:val="000C205C"/>
    <w:rsid w:val="000C248A"/>
    <w:rsid w:val="000C2977"/>
    <w:rsid w:val="000C41BB"/>
    <w:rsid w:val="000C43DF"/>
    <w:rsid w:val="000C577F"/>
    <w:rsid w:val="000C5894"/>
    <w:rsid w:val="000C5A71"/>
    <w:rsid w:val="000C6502"/>
    <w:rsid w:val="000C675B"/>
    <w:rsid w:val="000C6848"/>
    <w:rsid w:val="000C6D11"/>
    <w:rsid w:val="000C6D6D"/>
    <w:rsid w:val="000C7429"/>
    <w:rsid w:val="000C761A"/>
    <w:rsid w:val="000C7B8F"/>
    <w:rsid w:val="000D0585"/>
    <w:rsid w:val="000D0C89"/>
    <w:rsid w:val="000D0F7B"/>
    <w:rsid w:val="000D11F3"/>
    <w:rsid w:val="000D1250"/>
    <w:rsid w:val="000D1AD1"/>
    <w:rsid w:val="000D1B57"/>
    <w:rsid w:val="000D1E45"/>
    <w:rsid w:val="000D21AE"/>
    <w:rsid w:val="000D234F"/>
    <w:rsid w:val="000D28D5"/>
    <w:rsid w:val="000D2BB1"/>
    <w:rsid w:val="000D474B"/>
    <w:rsid w:val="000D545D"/>
    <w:rsid w:val="000D589B"/>
    <w:rsid w:val="000D5AFF"/>
    <w:rsid w:val="000D5C25"/>
    <w:rsid w:val="000D5E15"/>
    <w:rsid w:val="000D66B5"/>
    <w:rsid w:val="000D696C"/>
    <w:rsid w:val="000D7188"/>
    <w:rsid w:val="000E09DC"/>
    <w:rsid w:val="000E0AE8"/>
    <w:rsid w:val="000E0BD8"/>
    <w:rsid w:val="000E104E"/>
    <w:rsid w:val="000E1CB7"/>
    <w:rsid w:val="000E201A"/>
    <w:rsid w:val="000E23E4"/>
    <w:rsid w:val="000E2BFD"/>
    <w:rsid w:val="000E314A"/>
    <w:rsid w:val="000E4786"/>
    <w:rsid w:val="000E4A60"/>
    <w:rsid w:val="000E4EA5"/>
    <w:rsid w:val="000E564E"/>
    <w:rsid w:val="000E56C4"/>
    <w:rsid w:val="000E6217"/>
    <w:rsid w:val="000E634A"/>
    <w:rsid w:val="000E6647"/>
    <w:rsid w:val="000E7180"/>
    <w:rsid w:val="000E7584"/>
    <w:rsid w:val="000E7B94"/>
    <w:rsid w:val="000F036B"/>
    <w:rsid w:val="000F0E90"/>
    <w:rsid w:val="000F0F93"/>
    <w:rsid w:val="000F161C"/>
    <w:rsid w:val="000F3062"/>
    <w:rsid w:val="000F35BE"/>
    <w:rsid w:val="000F38C6"/>
    <w:rsid w:val="000F3D4D"/>
    <w:rsid w:val="000F415C"/>
    <w:rsid w:val="000F4CB3"/>
    <w:rsid w:val="000F50C2"/>
    <w:rsid w:val="000F5893"/>
    <w:rsid w:val="000F5F56"/>
    <w:rsid w:val="000F6008"/>
    <w:rsid w:val="000F72DB"/>
    <w:rsid w:val="000F7953"/>
    <w:rsid w:val="0010017B"/>
    <w:rsid w:val="001007CE"/>
    <w:rsid w:val="00100839"/>
    <w:rsid w:val="00100E0D"/>
    <w:rsid w:val="00100EBB"/>
    <w:rsid w:val="00100ECE"/>
    <w:rsid w:val="00100F2E"/>
    <w:rsid w:val="0010273E"/>
    <w:rsid w:val="00102CD8"/>
    <w:rsid w:val="00102E8C"/>
    <w:rsid w:val="00104FCC"/>
    <w:rsid w:val="001056B4"/>
    <w:rsid w:val="00105A3F"/>
    <w:rsid w:val="00106681"/>
    <w:rsid w:val="00106F84"/>
    <w:rsid w:val="00107297"/>
    <w:rsid w:val="00107E51"/>
    <w:rsid w:val="0011135A"/>
    <w:rsid w:val="00111646"/>
    <w:rsid w:val="00111DD5"/>
    <w:rsid w:val="00112961"/>
    <w:rsid w:val="001130BE"/>
    <w:rsid w:val="00116232"/>
    <w:rsid w:val="001202C8"/>
    <w:rsid w:val="00121436"/>
    <w:rsid w:val="00121872"/>
    <w:rsid w:val="00121AA0"/>
    <w:rsid w:val="00121E5F"/>
    <w:rsid w:val="00122EF7"/>
    <w:rsid w:val="001233AF"/>
    <w:rsid w:val="00123F18"/>
    <w:rsid w:val="00123F85"/>
    <w:rsid w:val="00124083"/>
    <w:rsid w:val="001246E0"/>
    <w:rsid w:val="00124B19"/>
    <w:rsid w:val="00124BEF"/>
    <w:rsid w:val="00125895"/>
    <w:rsid w:val="00125A8B"/>
    <w:rsid w:val="00125AF1"/>
    <w:rsid w:val="00126470"/>
    <w:rsid w:val="00127172"/>
    <w:rsid w:val="001275B9"/>
    <w:rsid w:val="00127643"/>
    <w:rsid w:val="00130DBC"/>
    <w:rsid w:val="0013110C"/>
    <w:rsid w:val="00131671"/>
    <w:rsid w:val="00132057"/>
    <w:rsid w:val="00132142"/>
    <w:rsid w:val="001329DF"/>
    <w:rsid w:val="001336CE"/>
    <w:rsid w:val="0013607D"/>
    <w:rsid w:val="00136C96"/>
    <w:rsid w:val="001377DE"/>
    <w:rsid w:val="00140886"/>
    <w:rsid w:val="00141106"/>
    <w:rsid w:val="001420B2"/>
    <w:rsid w:val="001422B8"/>
    <w:rsid w:val="001424B9"/>
    <w:rsid w:val="001430E3"/>
    <w:rsid w:val="00143B3D"/>
    <w:rsid w:val="00144032"/>
    <w:rsid w:val="001445EB"/>
    <w:rsid w:val="00145331"/>
    <w:rsid w:val="001455E9"/>
    <w:rsid w:val="00146B2F"/>
    <w:rsid w:val="00147430"/>
    <w:rsid w:val="00147522"/>
    <w:rsid w:val="0014769A"/>
    <w:rsid w:val="00147C52"/>
    <w:rsid w:val="00150217"/>
    <w:rsid w:val="00150890"/>
    <w:rsid w:val="00151ED3"/>
    <w:rsid w:val="00151F47"/>
    <w:rsid w:val="001525D2"/>
    <w:rsid w:val="00152789"/>
    <w:rsid w:val="00152AC8"/>
    <w:rsid w:val="00153555"/>
    <w:rsid w:val="001543C4"/>
    <w:rsid w:val="001543D0"/>
    <w:rsid w:val="00155207"/>
    <w:rsid w:val="0015588A"/>
    <w:rsid w:val="00156275"/>
    <w:rsid w:val="0015666B"/>
    <w:rsid w:val="00156FFF"/>
    <w:rsid w:val="0015736F"/>
    <w:rsid w:val="001574FD"/>
    <w:rsid w:val="00157E90"/>
    <w:rsid w:val="00161904"/>
    <w:rsid w:val="00161D22"/>
    <w:rsid w:val="00161E1B"/>
    <w:rsid w:val="00162BF9"/>
    <w:rsid w:val="0016322D"/>
    <w:rsid w:val="00165522"/>
    <w:rsid w:val="00165DE5"/>
    <w:rsid w:val="0016655C"/>
    <w:rsid w:val="00166BB7"/>
    <w:rsid w:val="00166BCC"/>
    <w:rsid w:val="00167135"/>
    <w:rsid w:val="001677FC"/>
    <w:rsid w:val="00167AD7"/>
    <w:rsid w:val="0017004E"/>
    <w:rsid w:val="00170D8A"/>
    <w:rsid w:val="001716CF"/>
    <w:rsid w:val="00171FEA"/>
    <w:rsid w:val="001730A3"/>
    <w:rsid w:val="001739C1"/>
    <w:rsid w:val="00173CB1"/>
    <w:rsid w:val="001741D8"/>
    <w:rsid w:val="001742F2"/>
    <w:rsid w:val="00174609"/>
    <w:rsid w:val="0017474D"/>
    <w:rsid w:val="001747F0"/>
    <w:rsid w:val="0017536D"/>
    <w:rsid w:val="00176C66"/>
    <w:rsid w:val="001770B3"/>
    <w:rsid w:val="001773AD"/>
    <w:rsid w:val="00177D22"/>
    <w:rsid w:val="001811D7"/>
    <w:rsid w:val="0018148C"/>
    <w:rsid w:val="00181E3D"/>
    <w:rsid w:val="00181E9E"/>
    <w:rsid w:val="0018221C"/>
    <w:rsid w:val="0018229A"/>
    <w:rsid w:val="00182C0F"/>
    <w:rsid w:val="00183FB0"/>
    <w:rsid w:val="00184011"/>
    <w:rsid w:val="0018454E"/>
    <w:rsid w:val="001848A7"/>
    <w:rsid w:val="001849E8"/>
    <w:rsid w:val="00185193"/>
    <w:rsid w:val="00185797"/>
    <w:rsid w:val="00185E43"/>
    <w:rsid w:val="00187B09"/>
    <w:rsid w:val="00187D34"/>
    <w:rsid w:val="0019014D"/>
    <w:rsid w:val="00190FA1"/>
    <w:rsid w:val="00191449"/>
    <w:rsid w:val="00191939"/>
    <w:rsid w:val="00191995"/>
    <w:rsid w:val="00191BB3"/>
    <w:rsid w:val="00191F50"/>
    <w:rsid w:val="001920E1"/>
    <w:rsid w:val="00192B9F"/>
    <w:rsid w:val="00193006"/>
    <w:rsid w:val="00193D5B"/>
    <w:rsid w:val="00193EB0"/>
    <w:rsid w:val="001942B4"/>
    <w:rsid w:val="001942BF"/>
    <w:rsid w:val="00194612"/>
    <w:rsid w:val="001946D9"/>
    <w:rsid w:val="001948F1"/>
    <w:rsid w:val="00195059"/>
    <w:rsid w:val="0019517F"/>
    <w:rsid w:val="0019678E"/>
    <w:rsid w:val="0019685B"/>
    <w:rsid w:val="00197618"/>
    <w:rsid w:val="001A0C3A"/>
    <w:rsid w:val="001A0DF9"/>
    <w:rsid w:val="001A0F65"/>
    <w:rsid w:val="001A0FE0"/>
    <w:rsid w:val="001A2AE6"/>
    <w:rsid w:val="001A2D56"/>
    <w:rsid w:val="001A31E8"/>
    <w:rsid w:val="001A4536"/>
    <w:rsid w:val="001A53A1"/>
    <w:rsid w:val="001A54B5"/>
    <w:rsid w:val="001A5F0B"/>
    <w:rsid w:val="001A6633"/>
    <w:rsid w:val="001A6C13"/>
    <w:rsid w:val="001A783F"/>
    <w:rsid w:val="001B0877"/>
    <w:rsid w:val="001B12D0"/>
    <w:rsid w:val="001B13DB"/>
    <w:rsid w:val="001B13E5"/>
    <w:rsid w:val="001B2BDE"/>
    <w:rsid w:val="001B2D0A"/>
    <w:rsid w:val="001B2DA5"/>
    <w:rsid w:val="001B3815"/>
    <w:rsid w:val="001B5EDC"/>
    <w:rsid w:val="001B65C7"/>
    <w:rsid w:val="001B716F"/>
    <w:rsid w:val="001B76E4"/>
    <w:rsid w:val="001B7AD4"/>
    <w:rsid w:val="001C00FD"/>
    <w:rsid w:val="001C09F5"/>
    <w:rsid w:val="001C0B40"/>
    <w:rsid w:val="001C156F"/>
    <w:rsid w:val="001C19BC"/>
    <w:rsid w:val="001C1B02"/>
    <w:rsid w:val="001C1E00"/>
    <w:rsid w:val="001C25EA"/>
    <w:rsid w:val="001C3431"/>
    <w:rsid w:val="001C3A43"/>
    <w:rsid w:val="001C41F8"/>
    <w:rsid w:val="001C4887"/>
    <w:rsid w:val="001C5E9D"/>
    <w:rsid w:val="001C6AD4"/>
    <w:rsid w:val="001C7942"/>
    <w:rsid w:val="001C7C46"/>
    <w:rsid w:val="001D00CF"/>
    <w:rsid w:val="001D104F"/>
    <w:rsid w:val="001D1744"/>
    <w:rsid w:val="001D207C"/>
    <w:rsid w:val="001D20BB"/>
    <w:rsid w:val="001D2AE7"/>
    <w:rsid w:val="001D3F45"/>
    <w:rsid w:val="001D5AF0"/>
    <w:rsid w:val="001D66F6"/>
    <w:rsid w:val="001D71A6"/>
    <w:rsid w:val="001D7F0B"/>
    <w:rsid w:val="001E102A"/>
    <w:rsid w:val="001E131D"/>
    <w:rsid w:val="001E1A99"/>
    <w:rsid w:val="001E2266"/>
    <w:rsid w:val="001E250B"/>
    <w:rsid w:val="001E4183"/>
    <w:rsid w:val="001E48E0"/>
    <w:rsid w:val="001E4AFC"/>
    <w:rsid w:val="001E4B73"/>
    <w:rsid w:val="001E511A"/>
    <w:rsid w:val="001E5A4F"/>
    <w:rsid w:val="001E7840"/>
    <w:rsid w:val="001E7ED1"/>
    <w:rsid w:val="001F0F1E"/>
    <w:rsid w:val="001F0FDA"/>
    <w:rsid w:val="001F134F"/>
    <w:rsid w:val="001F179C"/>
    <w:rsid w:val="001F1C05"/>
    <w:rsid w:val="001F212F"/>
    <w:rsid w:val="001F2D78"/>
    <w:rsid w:val="001F3F36"/>
    <w:rsid w:val="001F40F5"/>
    <w:rsid w:val="001F5C73"/>
    <w:rsid w:val="001F678E"/>
    <w:rsid w:val="001F67B8"/>
    <w:rsid w:val="001F6858"/>
    <w:rsid w:val="001F6949"/>
    <w:rsid w:val="001F7018"/>
    <w:rsid w:val="001F77CF"/>
    <w:rsid w:val="001F7A96"/>
    <w:rsid w:val="001F7D0C"/>
    <w:rsid w:val="00200250"/>
    <w:rsid w:val="002016BF"/>
    <w:rsid w:val="0020174F"/>
    <w:rsid w:val="00202101"/>
    <w:rsid w:val="0020230C"/>
    <w:rsid w:val="0020298D"/>
    <w:rsid w:val="002034A3"/>
    <w:rsid w:val="002036E4"/>
    <w:rsid w:val="002044FE"/>
    <w:rsid w:val="00204A97"/>
    <w:rsid w:val="00204AF5"/>
    <w:rsid w:val="002054CC"/>
    <w:rsid w:val="0020722B"/>
    <w:rsid w:val="0020739A"/>
    <w:rsid w:val="002078B6"/>
    <w:rsid w:val="00211754"/>
    <w:rsid w:val="00211858"/>
    <w:rsid w:val="002122F5"/>
    <w:rsid w:val="002123CC"/>
    <w:rsid w:val="002126DA"/>
    <w:rsid w:val="0021270E"/>
    <w:rsid w:val="002139C3"/>
    <w:rsid w:val="00213C80"/>
    <w:rsid w:val="00213D5C"/>
    <w:rsid w:val="00213E76"/>
    <w:rsid w:val="0021457B"/>
    <w:rsid w:val="00214F75"/>
    <w:rsid w:val="00215760"/>
    <w:rsid w:val="002165DA"/>
    <w:rsid w:val="00216F3F"/>
    <w:rsid w:val="00220102"/>
    <w:rsid w:val="00220ACC"/>
    <w:rsid w:val="002212F1"/>
    <w:rsid w:val="00221AD4"/>
    <w:rsid w:val="002220C7"/>
    <w:rsid w:val="0022449B"/>
    <w:rsid w:val="00224920"/>
    <w:rsid w:val="00224A73"/>
    <w:rsid w:val="00224B81"/>
    <w:rsid w:val="00225252"/>
    <w:rsid w:val="0022525D"/>
    <w:rsid w:val="00225414"/>
    <w:rsid w:val="00225605"/>
    <w:rsid w:val="0022592C"/>
    <w:rsid w:val="002266FA"/>
    <w:rsid w:val="002269C4"/>
    <w:rsid w:val="00227722"/>
    <w:rsid w:val="00227D05"/>
    <w:rsid w:val="00227D0C"/>
    <w:rsid w:val="00231339"/>
    <w:rsid w:val="00232C3D"/>
    <w:rsid w:val="00233664"/>
    <w:rsid w:val="00233892"/>
    <w:rsid w:val="00233B32"/>
    <w:rsid w:val="00234134"/>
    <w:rsid w:val="00234846"/>
    <w:rsid w:val="00235E04"/>
    <w:rsid w:val="00236083"/>
    <w:rsid w:val="00236749"/>
    <w:rsid w:val="0023687E"/>
    <w:rsid w:val="00237715"/>
    <w:rsid w:val="002377AC"/>
    <w:rsid w:val="00240430"/>
    <w:rsid w:val="0024177E"/>
    <w:rsid w:val="00241A0D"/>
    <w:rsid w:val="00241A1C"/>
    <w:rsid w:val="00241EB8"/>
    <w:rsid w:val="00245CB5"/>
    <w:rsid w:val="002461BA"/>
    <w:rsid w:val="0024673B"/>
    <w:rsid w:val="002467ED"/>
    <w:rsid w:val="00246CAF"/>
    <w:rsid w:val="00246EB0"/>
    <w:rsid w:val="002476C1"/>
    <w:rsid w:val="002517CB"/>
    <w:rsid w:val="002523D4"/>
    <w:rsid w:val="00252C96"/>
    <w:rsid w:val="00252E8D"/>
    <w:rsid w:val="002533A3"/>
    <w:rsid w:val="00253F90"/>
    <w:rsid w:val="00254360"/>
    <w:rsid w:val="00254D70"/>
    <w:rsid w:val="00254F9E"/>
    <w:rsid w:val="002556E5"/>
    <w:rsid w:val="0025601D"/>
    <w:rsid w:val="0026007D"/>
    <w:rsid w:val="00260292"/>
    <w:rsid w:val="002607A6"/>
    <w:rsid w:val="00261BC1"/>
    <w:rsid w:val="002620A8"/>
    <w:rsid w:val="0026275B"/>
    <w:rsid w:val="00262852"/>
    <w:rsid w:val="00262C97"/>
    <w:rsid w:val="00262F82"/>
    <w:rsid w:val="0026342B"/>
    <w:rsid w:val="002637CE"/>
    <w:rsid w:val="00264519"/>
    <w:rsid w:val="00265233"/>
    <w:rsid w:val="00265407"/>
    <w:rsid w:val="002656C2"/>
    <w:rsid w:val="00265D10"/>
    <w:rsid w:val="00265DE9"/>
    <w:rsid w:val="00265FED"/>
    <w:rsid w:val="0026686D"/>
    <w:rsid w:val="00266960"/>
    <w:rsid w:val="00267972"/>
    <w:rsid w:val="002679AD"/>
    <w:rsid w:val="00270C3A"/>
    <w:rsid w:val="002710B9"/>
    <w:rsid w:val="00271715"/>
    <w:rsid w:val="0027188E"/>
    <w:rsid w:val="00271B93"/>
    <w:rsid w:val="00271C4B"/>
    <w:rsid w:val="002724B1"/>
    <w:rsid w:val="0027277C"/>
    <w:rsid w:val="002728E5"/>
    <w:rsid w:val="00273D78"/>
    <w:rsid w:val="00274489"/>
    <w:rsid w:val="002747E9"/>
    <w:rsid w:val="00274D16"/>
    <w:rsid w:val="002753AC"/>
    <w:rsid w:val="00275591"/>
    <w:rsid w:val="002755C8"/>
    <w:rsid w:val="00275EE6"/>
    <w:rsid w:val="002762E8"/>
    <w:rsid w:val="002766D8"/>
    <w:rsid w:val="00276A58"/>
    <w:rsid w:val="002776DA"/>
    <w:rsid w:val="0027770A"/>
    <w:rsid w:val="0028162C"/>
    <w:rsid w:val="00281C10"/>
    <w:rsid w:val="00282388"/>
    <w:rsid w:val="00282EC4"/>
    <w:rsid w:val="00283216"/>
    <w:rsid w:val="0028322F"/>
    <w:rsid w:val="002839F6"/>
    <w:rsid w:val="00283ACB"/>
    <w:rsid w:val="00284219"/>
    <w:rsid w:val="00284BA5"/>
    <w:rsid w:val="00284E09"/>
    <w:rsid w:val="00285320"/>
    <w:rsid w:val="002858DE"/>
    <w:rsid w:val="002860A5"/>
    <w:rsid w:val="002863DA"/>
    <w:rsid w:val="002866C3"/>
    <w:rsid w:val="00286973"/>
    <w:rsid w:val="00286D08"/>
    <w:rsid w:val="002905C5"/>
    <w:rsid w:val="00290844"/>
    <w:rsid w:val="0029128C"/>
    <w:rsid w:val="002914F5"/>
    <w:rsid w:val="002916F1"/>
    <w:rsid w:val="00291D99"/>
    <w:rsid w:val="002924D1"/>
    <w:rsid w:val="00294B18"/>
    <w:rsid w:val="00294F60"/>
    <w:rsid w:val="00295B32"/>
    <w:rsid w:val="002973E8"/>
    <w:rsid w:val="00297412"/>
    <w:rsid w:val="00297ACF"/>
    <w:rsid w:val="002A05F9"/>
    <w:rsid w:val="002A173E"/>
    <w:rsid w:val="002A3252"/>
    <w:rsid w:val="002A3CE6"/>
    <w:rsid w:val="002A3ED0"/>
    <w:rsid w:val="002A4595"/>
    <w:rsid w:val="002A4E7F"/>
    <w:rsid w:val="002A5ADF"/>
    <w:rsid w:val="002A741A"/>
    <w:rsid w:val="002B00D2"/>
    <w:rsid w:val="002B0F35"/>
    <w:rsid w:val="002B284F"/>
    <w:rsid w:val="002B29A4"/>
    <w:rsid w:val="002B316B"/>
    <w:rsid w:val="002B378B"/>
    <w:rsid w:val="002B3A81"/>
    <w:rsid w:val="002B3E5B"/>
    <w:rsid w:val="002B436E"/>
    <w:rsid w:val="002B5CC6"/>
    <w:rsid w:val="002B6266"/>
    <w:rsid w:val="002B6D43"/>
    <w:rsid w:val="002B7E95"/>
    <w:rsid w:val="002C00A6"/>
    <w:rsid w:val="002C00C3"/>
    <w:rsid w:val="002C14E7"/>
    <w:rsid w:val="002C1689"/>
    <w:rsid w:val="002C17A7"/>
    <w:rsid w:val="002C1CB6"/>
    <w:rsid w:val="002C2729"/>
    <w:rsid w:val="002C33A5"/>
    <w:rsid w:val="002C47C6"/>
    <w:rsid w:val="002C5764"/>
    <w:rsid w:val="002C5D1A"/>
    <w:rsid w:val="002C6354"/>
    <w:rsid w:val="002C66AA"/>
    <w:rsid w:val="002C6B18"/>
    <w:rsid w:val="002C73C1"/>
    <w:rsid w:val="002C7668"/>
    <w:rsid w:val="002D03F9"/>
    <w:rsid w:val="002D0A2D"/>
    <w:rsid w:val="002D0F75"/>
    <w:rsid w:val="002D1162"/>
    <w:rsid w:val="002D1251"/>
    <w:rsid w:val="002D17F6"/>
    <w:rsid w:val="002D31C0"/>
    <w:rsid w:val="002D398F"/>
    <w:rsid w:val="002D3F85"/>
    <w:rsid w:val="002D5D50"/>
    <w:rsid w:val="002E1844"/>
    <w:rsid w:val="002E1A94"/>
    <w:rsid w:val="002E20F3"/>
    <w:rsid w:val="002E2323"/>
    <w:rsid w:val="002E33B1"/>
    <w:rsid w:val="002E3BA1"/>
    <w:rsid w:val="002E475C"/>
    <w:rsid w:val="002E497D"/>
    <w:rsid w:val="002E4F1D"/>
    <w:rsid w:val="002E50B6"/>
    <w:rsid w:val="002E51AB"/>
    <w:rsid w:val="002E6F33"/>
    <w:rsid w:val="002E70F2"/>
    <w:rsid w:val="002E74AD"/>
    <w:rsid w:val="002E7632"/>
    <w:rsid w:val="002E783B"/>
    <w:rsid w:val="002F0637"/>
    <w:rsid w:val="002F0FE0"/>
    <w:rsid w:val="002F1DAE"/>
    <w:rsid w:val="002F231F"/>
    <w:rsid w:val="002F2450"/>
    <w:rsid w:val="002F27E4"/>
    <w:rsid w:val="002F3132"/>
    <w:rsid w:val="002F3786"/>
    <w:rsid w:val="002F3A8C"/>
    <w:rsid w:val="002F46DC"/>
    <w:rsid w:val="002F55C6"/>
    <w:rsid w:val="002F63A6"/>
    <w:rsid w:val="002F68E7"/>
    <w:rsid w:val="002F6FB0"/>
    <w:rsid w:val="0030007B"/>
    <w:rsid w:val="0030040D"/>
    <w:rsid w:val="00300F33"/>
    <w:rsid w:val="003010B8"/>
    <w:rsid w:val="00301E34"/>
    <w:rsid w:val="00301F3C"/>
    <w:rsid w:val="0030274B"/>
    <w:rsid w:val="00302999"/>
    <w:rsid w:val="00302D98"/>
    <w:rsid w:val="0030322B"/>
    <w:rsid w:val="0030355C"/>
    <w:rsid w:val="0030360A"/>
    <w:rsid w:val="00303DFD"/>
    <w:rsid w:val="003042F4"/>
    <w:rsid w:val="00304304"/>
    <w:rsid w:val="003047D7"/>
    <w:rsid w:val="003048E1"/>
    <w:rsid w:val="00304BA4"/>
    <w:rsid w:val="00306A8A"/>
    <w:rsid w:val="003072DB"/>
    <w:rsid w:val="003076F4"/>
    <w:rsid w:val="00307A0A"/>
    <w:rsid w:val="003107AF"/>
    <w:rsid w:val="00313245"/>
    <w:rsid w:val="003133C5"/>
    <w:rsid w:val="00313CFE"/>
    <w:rsid w:val="003143F4"/>
    <w:rsid w:val="00314686"/>
    <w:rsid w:val="003156C9"/>
    <w:rsid w:val="003162BE"/>
    <w:rsid w:val="0031704E"/>
    <w:rsid w:val="00317084"/>
    <w:rsid w:val="00317586"/>
    <w:rsid w:val="00320512"/>
    <w:rsid w:val="00320AF4"/>
    <w:rsid w:val="0032131C"/>
    <w:rsid w:val="00321680"/>
    <w:rsid w:val="003218F2"/>
    <w:rsid w:val="00321B0C"/>
    <w:rsid w:val="003226BC"/>
    <w:rsid w:val="003227F0"/>
    <w:rsid w:val="00322C8B"/>
    <w:rsid w:val="00323422"/>
    <w:rsid w:val="00323E72"/>
    <w:rsid w:val="00324461"/>
    <w:rsid w:val="00324E11"/>
    <w:rsid w:val="00325AD5"/>
    <w:rsid w:val="00325C1C"/>
    <w:rsid w:val="00325FB3"/>
    <w:rsid w:val="0032726B"/>
    <w:rsid w:val="00330108"/>
    <w:rsid w:val="003304D4"/>
    <w:rsid w:val="00330713"/>
    <w:rsid w:val="0033076C"/>
    <w:rsid w:val="00330901"/>
    <w:rsid w:val="003313CC"/>
    <w:rsid w:val="00331A26"/>
    <w:rsid w:val="00331D41"/>
    <w:rsid w:val="00331DA8"/>
    <w:rsid w:val="00331F19"/>
    <w:rsid w:val="00332BDC"/>
    <w:rsid w:val="00333081"/>
    <w:rsid w:val="003336EB"/>
    <w:rsid w:val="0033395B"/>
    <w:rsid w:val="003343E2"/>
    <w:rsid w:val="00334914"/>
    <w:rsid w:val="0033561D"/>
    <w:rsid w:val="00335648"/>
    <w:rsid w:val="00335A38"/>
    <w:rsid w:val="00335E49"/>
    <w:rsid w:val="00335F9F"/>
    <w:rsid w:val="003367F2"/>
    <w:rsid w:val="00336814"/>
    <w:rsid w:val="00336883"/>
    <w:rsid w:val="00336980"/>
    <w:rsid w:val="003375B5"/>
    <w:rsid w:val="0033767F"/>
    <w:rsid w:val="00337DFB"/>
    <w:rsid w:val="00340220"/>
    <w:rsid w:val="00341269"/>
    <w:rsid w:val="00341671"/>
    <w:rsid w:val="00342B71"/>
    <w:rsid w:val="00344415"/>
    <w:rsid w:val="00344C79"/>
    <w:rsid w:val="003461E7"/>
    <w:rsid w:val="003469AB"/>
    <w:rsid w:val="00346C6E"/>
    <w:rsid w:val="00347C3C"/>
    <w:rsid w:val="00347DB4"/>
    <w:rsid w:val="00347E55"/>
    <w:rsid w:val="003501D2"/>
    <w:rsid w:val="00350337"/>
    <w:rsid w:val="003503C6"/>
    <w:rsid w:val="003508D6"/>
    <w:rsid w:val="00350DAC"/>
    <w:rsid w:val="00351021"/>
    <w:rsid w:val="0035334A"/>
    <w:rsid w:val="00353420"/>
    <w:rsid w:val="0035405F"/>
    <w:rsid w:val="00354205"/>
    <w:rsid w:val="003548B3"/>
    <w:rsid w:val="00354916"/>
    <w:rsid w:val="00354D4E"/>
    <w:rsid w:val="00354F6E"/>
    <w:rsid w:val="00354FDF"/>
    <w:rsid w:val="003559C9"/>
    <w:rsid w:val="00355E59"/>
    <w:rsid w:val="003563FF"/>
    <w:rsid w:val="00356A7A"/>
    <w:rsid w:val="003571B7"/>
    <w:rsid w:val="00361F39"/>
    <w:rsid w:val="00362C3D"/>
    <w:rsid w:val="00362CAC"/>
    <w:rsid w:val="00362E66"/>
    <w:rsid w:val="003630F2"/>
    <w:rsid w:val="00363A72"/>
    <w:rsid w:val="0036432F"/>
    <w:rsid w:val="00364339"/>
    <w:rsid w:val="003651B0"/>
    <w:rsid w:val="00365BC9"/>
    <w:rsid w:val="00367EC6"/>
    <w:rsid w:val="003703BD"/>
    <w:rsid w:val="00370C49"/>
    <w:rsid w:val="00370EC7"/>
    <w:rsid w:val="003721CA"/>
    <w:rsid w:val="00372EDA"/>
    <w:rsid w:val="003736C1"/>
    <w:rsid w:val="00373AE3"/>
    <w:rsid w:val="00374889"/>
    <w:rsid w:val="00374FF9"/>
    <w:rsid w:val="00376A79"/>
    <w:rsid w:val="003773B2"/>
    <w:rsid w:val="00377942"/>
    <w:rsid w:val="00377FF5"/>
    <w:rsid w:val="00380342"/>
    <w:rsid w:val="00380723"/>
    <w:rsid w:val="00380C91"/>
    <w:rsid w:val="00381C64"/>
    <w:rsid w:val="0038393C"/>
    <w:rsid w:val="00384464"/>
    <w:rsid w:val="00384750"/>
    <w:rsid w:val="003847A8"/>
    <w:rsid w:val="00384B9B"/>
    <w:rsid w:val="00384D57"/>
    <w:rsid w:val="003854FA"/>
    <w:rsid w:val="00385908"/>
    <w:rsid w:val="00385FBA"/>
    <w:rsid w:val="00386C07"/>
    <w:rsid w:val="00387741"/>
    <w:rsid w:val="003905C8"/>
    <w:rsid w:val="003908D6"/>
    <w:rsid w:val="00390C18"/>
    <w:rsid w:val="003929E1"/>
    <w:rsid w:val="003949A1"/>
    <w:rsid w:val="00394CC7"/>
    <w:rsid w:val="00395124"/>
    <w:rsid w:val="00395B0C"/>
    <w:rsid w:val="00395DF6"/>
    <w:rsid w:val="003962E4"/>
    <w:rsid w:val="003964A3"/>
    <w:rsid w:val="003A1BDB"/>
    <w:rsid w:val="003A2144"/>
    <w:rsid w:val="003A21FB"/>
    <w:rsid w:val="003A2330"/>
    <w:rsid w:val="003A2F1A"/>
    <w:rsid w:val="003A3A89"/>
    <w:rsid w:val="003A3F19"/>
    <w:rsid w:val="003A4656"/>
    <w:rsid w:val="003A56B8"/>
    <w:rsid w:val="003A58C0"/>
    <w:rsid w:val="003A59B5"/>
    <w:rsid w:val="003A69C1"/>
    <w:rsid w:val="003A6C2B"/>
    <w:rsid w:val="003B01C8"/>
    <w:rsid w:val="003B0C91"/>
    <w:rsid w:val="003B1269"/>
    <w:rsid w:val="003B18E5"/>
    <w:rsid w:val="003B1CE6"/>
    <w:rsid w:val="003B1E20"/>
    <w:rsid w:val="003B3347"/>
    <w:rsid w:val="003B334E"/>
    <w:rsid w:val="003B4983"/>
    <w:rsid w:val="003B4996"/>
    <w:rsid w:val="003B5898"/>
    <w:rsid w:val="003B5B79"/>
    <w:rsid w:val="003C027B"/>
    <w:rsid w:val="003C033B"/>
    <w:rsid w:val="003C13EE"/>
    <w:rsid w:val="003C14C3"/>
    <w:rsid w:val="003C182A"/>
    <w:rsid w:val="003C1E4B"/>
    <w:rsid w:val="003C2613"/>
    <w:rsid w:val="003C2A48"/>
    <w:rsid w:val="003C2A95"/>
    <w:rsid w:val="003C3011"/>
    <w:rsid w:val="003C3538"/>
    <w:rsid w:val="003C3D21"/>
    <w:rsid w:val="003C3D90"/>
    <w:rsid w:val="003C3E7A"/>
    <w:rsid w:val="003C463B"/>
    <w:rsid w:val="003C4D3A"/>
    <w:rsid w:val="003C52E4"/>
    <w:rsid w:val="003C585A"/>
    <w:rsid w:val="003C5A8F"/>
    <w:rsid w:val="003C61DB"/>
    <w:rsid w:val="003C641A"/>
    <w:rsid w:val="003C678F"/>
    <w:rsid w:val="003C6F82"/>
    <w:rsid w:val="003C7411"/>
    <w:rsid w:val="003C750E"/>
    <w:rsid w:val="003D0F51"/>
    <w:rsid w:val="003D252D"/>
    <w:rsid w:val="003D2922"/>
    <w:rsid w:val="003D294D"/>
    <w:rsid w:val="003D2C30"/>
    <w:rsid w:val="003D3102"/>
    <w:rsid w:val="003D473D"/>
    <w:rsid w:val="003D51FB"/>
    <w:rsid w:val="003D5685"/>
    <w:rsid w:val="003D64BE"/>
    <w:rsid w:val="003D6C86"/>
    <w:rsid w:val="003D6D3A"/>
    <w:rsid w:val="003D70DA"/>
    <w:rsid w:val="003D7D9C"/>
    <w:rsid w:val="003E066D"/>
    <w:rsid w:val="003E076D"/>
    <w:rsid w:val="003E0906"/>
    <w:rsid w:val="003E0DE8"/>
    <w:rsid w:val="003E0F26"/>
    <w:rsid w:val="003E1273"/>
    <w:rsid w:val="003E247E"/>
    <w:rsid w:val="003E2967"/>
    <w:rsid w:val="003E3043"/>
    <w:rsid w:val="003E3504"/>
    <w:rsid w:val="003E43ED"/>
    <w:rsid w:val="003E51DA"/>
    <w:rsid w:val="003E526D"/>
    <w:rsid w:val="003E596D"/>
    <w:rsid w:val="003E5D62"/>
    <w:rsid w:val="003E5E23"/>
    <w:rsid w:val="003E6FAE"/>
    <w:rsid w:val="003E7276"/>
    <w:rsid w:val="003E773A"/>
    <w:rsid w:val="003E795C"/>
    <w:rsid w:val="003F0E09"/>
    <w:rsid w:val="003F154B"/>
    <w:rsid w:val="003F185E"/>
    <w:rsid w:val="003F2218"/>
    <w:rsid w:val="003F26A7"/>
    <w:rsid w:val="003F385A"/>
    <w:rsid w:val="003F45CF"/>
    <w:rsid w:val="003F57D7"/>
    <w:rsid w:val="003F57DC"/>
    <w:rsid w:val="003F5D45"/>
    <w:rsid w:val="003F6475"/>
    <w:rsid w:val="003F7202"/>
    <w:rsid w:val="00400B8F"/>
    <w:rsid w:val="004011D2"/>
    <w:rsid w:val="00403A81"/>
    <w:rsid w:val="00403A98"/>
    <w:rsid w:val="00403BD3"/>
    <w:rsid w:val="00403C8D"/>
    <w:rsid w:val="00404DBC"/>
    <w:rsid w:val="00405F35"/>
    <w:rsid w:val="004062E2"/>
    <w:rsid w:val="00407195"/>
    <w:rsid w:val="00407474"/>
    <w:rsid w:val="00407F3E"/>
    <w:rsid w:val="00411A49"/>
    <w:rsid w:val="00411DB0"/>
    <w:rsid w:val="00413F65"/>
    <w:rsid w:val="0041519B"/>
    <w:rsid w:val="004162F3"/>
    <w:rsid w:val="004167DD"/>
    <w:rsid w:val="00416997"/>
    <w:rsid w:val="0042100B"/>
    <w:rsid w:val="00421A2E"/>
    <w:rsid w:val="00421EE3"/>
    <w:rsid w:val="00422B00"/>
    <w:rsid w:val="0042363D"/>
    <w:rsid w:val="0042386A"/>
    <w:rsid w:val="00423B50"/>
    <w:rsid w:val="0042582E"/>
    <w:rsid w:val="00425A02"/>
    <w:rsid w:val="00425C94"/>
    <w:rsid w:val="00426052"/>
    <w:rsid w:val="00426BBD"/>
    <w:rsid w:val="00431C73"/>
    <w:rsid w:val="00431D96"/>
    <w:rsid w:val="00431FD7"/>
    <w:rsid w:val="0043234D"/>
    <w:rsid w:val="0043267C"/>
    <w:rsid w:val="00432709"/>
    <w:rsid w:val="0043273C"/>
    <w:rsid w:val="00432C18"/>
    <w:rsid w:val="004332D2"/>
    <w:rsid w:val="00434F58"/>
    <w:rsid w:val="00435058"/>
    <w:rsid w:val="004355B8"/>
    <w:rsid w:val="004358EE"/>
    <w:rsid w:val="00435A88"/>
    <w:rsid w:val="00435E27"/>
    <w:rsid w:val="0043658D"/>
    <w:rsid w:val="0043793C"/>
    <w:rsid w:val="00440DC4"/>
    <w:rsid w:val="004413DE"/>
    <w:rsid w:val="00441F08"/>
    <w:rsid w:val="00442238"/>
    <w:rsid w:val="00442310"/>
    <w:rsid w:val="00442C62"/>
    <w:rsid w:val="00444199"/>
    <w:rsid w:val="004447D5"/>
    <w:rsid w:val="004447FB"/>
    <w:rsid w:val="004450B1"/>
    <w:rsid w:val="00445DEE"/>
    <w:rsid w:val="00446257"/>
    <w:rsid w:val="00446B9D"/>
    <w:rsid w:val="00446DC4"/>
    <w:rsid w:val="00447162"/>
    <w:rsid w:val="004477F8"/>
    <w:rsid w:val="00447B96"/>
    <w:rsid w:val="00450BC7"/>
    <w:rsid w:val="00451478"/>
    <w:rsid w:val="00452449"/>
    <w:rsid w:val="004529A2"/>
    <w:rsid w:val="0045402E"/>
    <w:rsid w:val="004543EF"/>
    <w:rsid w:val="00454795"/>
    <w:rsid w:val="0045480B"/>
    <w:rsid w:val="00454D58"/>
    <w:rsid w:val="00455009"/>
    <w:rsid w:val="00455159"/>
    <w:rsid w:val="00455360"/>
    <w:rsid w:val="0045589D"/>
    <w:rsid w:val="00456B49"/>
    <w:rsid w:val="00456B85"/>
    <w:rsid w:val="004575CA"/>
    <w:rsid w:val="0046055E"/>
    <w:rsid w:val="0046080B"/>
    <w:rsid w:val="00461395"/>
    <w:rsid w:val="00461939"/>
    <w:rsid w:val="00461C63"/>
    <w:rsid w:val="00462620"/>
    <w:rsid w:val="00462C82"/>
    <w:rsid w:val="0046323C"/>
    <w:rsid w:val="0046376F"/>
    <w:rsid w:val="00463799"/>
    <w:rsid w:val="0046383C"/>
    <w:rsid w:val="00464625"/>
    <w:rsid w:val="00464732"/>
    <w:rsid w:val="004655EA"/>
    <w:rsid w:val="00465C58"/>
    <w:rsid w:val="00467068"/>
    <w:rsid w:val="004675E0"/>
    <w:rsid w:val="0046797B"/>
    <w:rsid w:val="00467AC0"/>
    <w:rsid w:val="004706BD"/>
    <w:rsid w:val="00470DED"/>
    <w:rsid w:val="004717DA"/>
    <w:rsid w:val="004718D7"/>
    <w:rsid w:val="00472293"/>
    <w:rsid w:val="004728DD"/>
    <w:rsid w:val="00472904"/>
    <w:rsid w:val="00472CB9"/>
    <w:rsid w:val="00473CF5"/>
    <w:rsid w:val="004740C4"/>
    <w:rsid w:val="0047452D"/>
    <w:rsid w:val="004753CA"/>
    <w:rsid w:val="004758C3"/>
    <w:rsid w:val="0047632F"/>
    <w:rsid w:val="0047635B"/>
    <w:rsid w:val="004764DB"/>
    <w:rsid w:val="00476935"/>
    <w:rsid w:val="00477548"/>
    <w:rsid w:val="00477D55"/>
    <w:rsid w:val="004810B4"/>
    <w:rsid w:val="0048259E"/>
    <w:rsid w:val="00482CE6"/>
    <w:rsid w:val="00483153"/>
    <w:rsid w:val="00483928"/>
    <w:rsid w:val="0048394C"/>
    <w:rsid w:val="00483EB0"/>
    <w:rsid w:val="00484836"/>
    <w:rsid w:val="00484CBE"/>
    <w:rsid w:val="00486A7F"/>
    <w:rsid w:val="00487C0D"/>
    <w:rsid w:val="004900E7"/>
    <w:rsid w:val="0049026F"/>
    <w:rsid w:val="00490DED"/>
    <w:rsid w:val="00491064"/>
    <w:rsid w:val="00491610"/>
    <w:rsid w:val="00491A79"/>
    <w:rsid w:val="00491C6B"/>
    <w:rsid w:val="004928FC"/>
    <w:rsid w:val="00492A6C"/>
    <w:rsid w:val="00492C53"/>
    <w:rsid w:val="004934AB"/>
    <w:rsid w:val="0049470A"/>
    <w:rsid w:val="00495EDF"/>
    <w:rsid w:val="00496468"/>
    <w:rsid w:val="00497520"/>
    <w:rsid w:val="00497A54"/>
    <w:rsid w:val="00497D65"/>
    <w:rsid w:val="004A0B58"/>
    <w:rsid w:val="004A0C16"/>
    <w:rsid w:val="004A0FF6"/>
    <w:rsid w:val="004A1465"/>
    <w:rsid w:val="004A146E"/>
    <w:rsid w:val="004A14BE"/>
    <w:rsid w:val="004A1608"/>
    <w:rsid w:val="004A16B5"/>
    <w:rsid w:val="004A1B27"/>
    <w:rsid w:val="004A3AD7"/>
    <w:rsid w:val="004A3F63"/>
    <w:rsid w:val="004A40F6"/>
    <w:rsid w:val="004A6A81"/>
    <w:rsid w:val="004A6FB0"/>
    <w:rsid w:val="004A71AE"/>
    <w:rsid w:val="004B034A"/>
    <w:rsid w:val="004B0621"/>
    <w:rsid w:val="004B1A2E"/>
    <w:rsid w:val="004B1F7E"/>
    <w:rsid w:val="004B215F"/>
    <w:rsid w:val="004B3BEE"/>
    <w:rsid w:val="004B3D1E"/>
    <w:rsid w:val="004B3F55"/>
    <w:rsid w:val="004B52D6"/>
    <w:rsid w:val="004B5718"/>
    <w:rsid w:val="004B6929"/>
    <w:rsid w:val="004B6F54"/>
    <w:rsid w:val="004B74C5"/>
    <w:rsid w:val="004C1C49"/>
    <w:rsid w:val="004C1F9A"/>
    <w:rsid w:val="004C2C7A"/>
    <w:rsid w:val="004C34EF"/>
    <w:rsid w:val="004C411E"/>
    <w:rsid w:val="004C72D7"/>
    <w:rsid w:val="004C7C8D"/>
    <w:rsid w:val="004C7E05"/>
    <w:rsid w:val="004C7E7F"/>
    <w:rsid w:val="004D0529"/>
    <w:rsid w:val="004D0623"/>
    <w:rsid w:val="004D0BA6"/>
    <w:rsid w:val="004D1002"/>
    <w:rsid w:val="004D25F0"/>
    <w:rsid w:val="004D264A"/>
    <w:rsid w:val="004D450D"/>
    <w:rsid w:val="004D486F"/>
    <w:rsid w:val="004D6AF3"/>
    <w:rsid w:val="004D72DB"/>
    <w:rsid w:val="004D76B0"/>
    <w:rsid w:val="004D77CC"/>
    <w:rsid w:val="004E0025"/>
    <w:rsid w:val="004E05DA"/>
    <w:rsid w:val="004E0634"/>
    <w:rsid w:val="004E0CAE"/>
    <w:rsid w:val="004E129C"/>
    <w:rsid w:val="004E1420"/>
    <w:rsid w:val="004E2D84"/>
    <w:rsid w:val="004E2EA0"/>
    <w:rsid w:val="004E32EA"/>
    <w:rsid w:val="004E3B6D"/>
    <w:rsid w:val="004E3EB2"/>
    <w:rsid w:val="004E4BCF"/>
    <w:rsid w:val="004E5186"/>
    <w:rsid w:val="004E5240"/>
    <w:rsid w:val="004E556A"/>
    <w:rsid w:val="004E56BE"/>
    <w:rsid w:val="004E5D0F"/>
    <w:rsid w:val="004E7947"/>
    <w:rsid w:val="004E7A22"/>
    <w:rsid w:val="004E7B50"/>
    <w:rsid w:val="004E7E4C"/>
    <w:rsid w:val="004F0975"/>
    <w:rsid w:val="004F0DAE"/>
    <w:rsid w:val="004F1320"/>
    <w:rsid w:val="004F1E96"/>
    <w:rsid w:val="004F33DD"/>
    <w:rsid w:val="004F39B3"/>
    <w:rsid w:val="004F4204"/>
    <w:rsid w:val="004F48AB"/>
    <w:rsid w:val="004F52A0"/>
    <w:rsid w:val="004F574E"/>
    <w:rsid w:val="004F5AC0"/>
    <w:rsid w:val="004F5E39"/>
    <w:rsid w:val="004F66A5"/>
    <w:rsid w:val="004F6F00"/>
    <w:rsid w:val="004F7B95"/>
    <w:rsid w:val="00500772"/>
    <w:rsid w:val="0050087C"/>
    <w:rsid w:val="00500B0A"/>
    <w:rsid w:val="00500C9F"/>
    <w:rsid w:val="00500E8A"/>
    <w:rsid w:val="0050112B"/>
    <w:rsid w:val="005019B6"/>
    <w:rsid w:val="00501BDE"/>
    <w:rsid w:val="00501BF1"/>
    <w:rsid w:val="0050219F"/>
    <w:rsid w:val="00502A41"/>
    <w:rsid w:val="00502ECE"/>
    <w:rsid w:val="00503FAD"/>
    <w:rsid w:val="00504069"/>
    <w:rsid w:val="00506D2C"/>
    <w:rsid w:val="00506EB3"/>
    <w:rsid w:val="005071CB"/>
    <w:rsid w:val="0050739F"/>
    <w:rsid w:val="005102B7"/>
    <w:rsid w:val="00511450"/>
    <w:rsid w:val="0051321D"/>
    <w:rsid w:val="005135A0"/>
    <w:rsid w:val="00513728"/>
    <w:rsid w:val="00513B11"/>
    <w:rsid w:val="005146A2"/>
    <w:rsid w:val="005148AD"/>
    <w:rsid w:val="00515CC9"/>
    <w:rsid w:val="00516429"/>
    <w:rsid w:val="00516627"/>
    <w:rsid w:val="00517720"/>
    <w:rsid w:val="0051781A"/>
    <w:rsid w:val="00517CE0"/>
    <w:rsid w:val="00520409"/>
    <w:rsid w:val="00521D02"/>
    <w:rsid w:val="00522085"/>
    <w:rsid w:val="00522182"/>
    <w:rsid w:val="005225C5"/>
    <w:rsid w:val="00522810"/>
    <w:rsid w:val="00522C5C"/>
    <w:rsid w:val="0052358D"/>
    <w:rsid w:val="0052372F"/>
    <w:rsid w:val="00523D0C"/>
    <w:rsid w:val="005243CE"/>
    <w:rsid w:val="005249EB"/>
    <w:rsid w:val="005253B8"/>
    <w:rsid w:val="005256EB"/>
    <w:rsid w:val="00526CB0"/>
    <w:rsid w:val="0052708D"/>
    <w:rsid w:val="005273E8"/>
    <w:rsid w:val="00527891"/>
    <w:rsid w:val="00530024"/>
    <w:rsid w:val="0053049E"/>
    <w:rsid w:val="00530D30"/>
    <w:rsid w:val="00530FBC"/>
    <w:rsid w:val="00531E5C"/>
    <w:rsid w:val="0053277E"/>
    <w:rsid w:val="0053279B"/>
    <w:rsid w:val="0053357C"/>
    <w:rsid w:val="00533A90"/>
    <w:rsid w:val="00533C3F"/>
    <w:rsid w:val="00534332"/>
    <w:rsid w:val="005343E7"/>
    <w:rsid w:val="0053494E"/>
    <w:rsid w:val="00534989"/>
    <w:rsid w:val="00535AB5"/>
    <w:rsid w:val="005361B8"/>
    <w:rsid w:val="00536294"/>
    <w:rsid w:val="00536E08"/>
    <w:rsid w:val="0053781E"/>
    <w:rsid w:val="00537B9C"/>
    <w:rsid w:val="00537E1E"/>
    <w:rsid w:val="0054049D"/>
    <w:rsid w:val="00540556"/>
    <w:rsid w:val="0054069F"/>
    <w:rsid w:val="00541D65"/>
    <w:rsid w:val="005435DF"/>
    <w:rsid w:val="005436FB"/>
    <w:rsid w:val="00543F18"/>
    <w:rsid w:val="005459CD"/>
    <w:rsid w:val="00546034"/>
    <w:rsid w:val="005474FF"/>
    <w:rsid w:val="00547E0E"/>
    <w:rsid w:val="00547F6D"/>
    <w:rsid w:val="0055134C"/>
    <w:rsid w:val="005513B5"/>
    <w:rsid w:val="005514B2"/>
    <w:rsid w:val="00551FC2"/>
    <w:rsid w:val="00551FE9"/>
    <w:rsid w:val="005529CF"/>
    <w:rsid w:val="005529FF"/>
    <w:rsid w:val="00553295"/>
    <w:rsid w:val="00553B45"/>
    <w:rsid w:val="00553CD9"/>
    <w:rsid w:val="00554532"/>
    <w:rsid w:val="00554598"/>
    <w:rsid w:val="005551A6"/>
    <w:rsid w:val="00555261"/>
    <w:rsid w:val="00555752"/>
    <w:rsid w:val="00555D23"/>
    <w:rsid w:val="00556E76"/>
    <w:rsid w:val="0055770F"/>
    <w:rsid w:val="00557E8E"/>
    <w:rsid w:val="00560418"/>
    <w:rsid w:val="005616D0"/>
    <w:rsid w:val="00561E4B"/>
    <w:rsid w:val="00563240"/>
    <w:rsid w:val="0056447F"/>
    <w:rsid w:val="00565104"/>
    <w:rsid w:val="005652F3"/>
    <w:rsid w:val="0056552F"/>
    <w:rsid w:val="0056611E"/>
    <w:rsid w:val="00566560"/>
    <w:rsid w:val="00566ED4"/>
    <w:rsid w:val="005674D6"/>
    <w:rsid w:val="005679F7"/>
    <w:rsid w:val="0057070B"/>
    <w:rsid w:val="005707F3"/>
    <w:rsid w:val="005708E6"/>
    <w:rsid w:val="0057099C"/>
    <w:rsid w:val="00570F4D"/>
    <w:rsid w:val="00571431"/>
    <w:rsid w:val="00571BEC"/>
    <w:rsid w:val="00571D0D"/>
    <w:rsid w:val="005733D1"/>
    <w:rsid w:val="0057378C"/>
    <w:rsid w:val="00573B88"/>
    <w:rsid w:val="00575381"/>
    <w:rsid w:val="00576186"/>
    <w:rsid w:val="0057630A"/>
    <w:rsid w:val="005765B5"/>
    <w:rsid w:val="00576E5E"/>
    <w:rsid w:val="00576F15"/>
    <w:rsid w:val="005774C9"/>
    <w:rsid w:val="00580064"/>
    <w:rsid w:val="00580321"/>
    <w:rsid w:val="00580BF7"/>
    <w:rsid w:val="00581079"/>
    <w:rsid w:val="0058115F"/>
    <w:rsid w:val="0058123C"/>
    <w:rsid w:val="005826B7"/>
    <w:rsid w:val="0058300C"/>
    <w:rsid w:val="005846FB"/>
    <w:rsid w:val="00584E88"/>
    <w:rsid w:val="00584E9B"/>
    <w:rsid w:val="0058503B"/>
    <w:rsid w:val="005851A4"/>
    <w:rsid w:val="00585A78"/>
    <w:rsid w:val="00585DA6"/>
    <w:rsid w:val="00586AD3"/>
    <w:rsid w:val="00586EEB"/>
    <w:rsid w:val="00586F37"/>
    <w:rsid w:val="00587150"/>
    <w:rsid w:val="00587AB3"/>
    <w:rsid w:val="00590820"/>
    <w:rsid w:val="00593412"/>
    <w:rsid w:val="0059377A"/>
    <w:rsid w:val="005939CE"/>
    <w:rsid w:val="00593CE0"/>
    <w:rsid w:val="00594192"/>
    <w:rsid w:val="00595925"/>
    <w:rsid w:val="00596390"/>
    <w:rsid w:val="00596516"/>
    <w:rsid w:val="005A07C2"/>
    <w:rsid w:val="005A1128"/>
    <w:rsid w:val="005A2089"/>
    <w:rsid w:val="005A2C8F"/>
    <w:rsid w:val="005A3241"/>
    <w:rsid w:val="005A3D1C"/>
    <w:rsid w:val="005A4BBE"/>
    <w:rsid w:val="005A5A5A"/>
    <w:rsid w:val="005A5FE7"/>
    <w:rsid w:val="005A6E9D"/>
    <w:rsid w:val="005A71A1"/>
    <w:rsid w:val="005A789D"/>
    <w:rsid w:val="005B04B0"/>
    <w:rsid w:val="005B0759"/>
    <w:rsid w:val="005B1216"/>
    <w:rsid w:val="005B14AF"/>
    <w:rsid w:val="005B15AA"/>
    <w:rsid w:val="005B1C2E"/>
    <w:rsid w:val="005B1DCB"/>
    <w:rsid w:val="005B2357"/>
    <w:rsid w:val="005B25AD"/>
    <w:rsid w:val="005B431A"/>
    <w:rsid w:val="005B4B66"/>
    <w:rsid w:val="005B55EC"/>
    <w:rsid w:val="005B5ADC"/>
    <w:rsid w:val="005B5BF9"/>
    <w:rsid w:val="005B5DE4"/>
    <w:rsid w:val="005B669E"/>
    <w:rsid w:val="005B6C66"/>
    <w:rsid w:val="005B770D"/>
    <w:rsid w:val="005C01BF"/>
    <w:rsid w:val="005C02AA"/>
    <w:rsid w:val="005C0828"/>
    <w:rsid w:val="005C0BED"/>
    <w:rsid w:val="005C0FB4"/>
    <w:rsid w:val="005C104B"/>
    <w:rsid w:val="005C10D5"/>
    <w:rsid w:val="005C1EBD"/>
    <w:rsid w:val="005C1FDC"/>
    <w:rsid w:val="005C20AB"/>
    <w:rsid w:val="005C2778"/>
    <w:rsid w:val="005C3501"/>
    <w:rsid w:val="005C37E6"/>
    <w:rsid w:val="005C39C0"/>
    <w:rsid w:val="005C3D50"/>
    <w:rsid w:val="005C4583"/>
    <w:rsid w:val="005C4AB5"/>
    <w:rsid w:val="005C562C"/>
    <w:rsid w:val="005C5EF1"/>
    <w:rsid w:val="005C6654"/>
    <w:rsid w:val="005C672B"/>
    <w:rsid w:val="005C75BC"/>
    <w:rsid w:val="005C7C1C"/>
    <w:rsid w:val="005C7F27"/>
    <w:rsid w:val="005D07C7"/>
    <w:rsid w:val="005D0A0C"/>
    <w:rsid w:val="005D11D0"/>
    <w:rsid w:val="005D1BBA"/>
    <w:rsid w:val="005D2991"/>
    <w:rsid w:val="005D2BF7"/>
    <w:rsid w:val="005D3CFD"/>
    <w:rsid w:val="005D42E7"/>
    <w:rsid w:val="005D451D"/>
    <w:rsid w:val="005D53A7"/>
    <w:rsid w:val="005D560D"/>
    <w:rsid w:val="005D65AC"/>
    <w:rsid w:val="005D79E5"/>
    <w:rsid w:val="005D7E65"/>
    <w:rsid w:val="005E0541"/>
    <w:rsid w:val="005E0679"/>
    <w:rsid w:val="005E0B8C"/>
    <w:rsid w:val="005E0C51"/>
    <w:rsid w:val="005E0CD9"/>
    <w:rsid w:val="005E16D1"/>
    <w:rsid w:val="005E16F0"/>
    <w:rsid w:val="005E2585"/>
    <w:rsid w:val="005E26A3"/>
    <w:rsid w:val="005E26AA"/>
    <w:rsid w:val="005E2881"/>
    <w:rsid w:val="005E2D13"/>
    <w:rsid w:val="005E3510"/>
    <w:rsid w:val="005E3A11"/>
    <w:rsid w:val="005E3E1B"/>
    <w:rsid w:val="005E3F17"/>
    <w:rsid w:val="005E4035"/>
    <w:rsid w:val="005E4687"/>
    <w:rsid w:val="005E4B28"/>
    <w:rsid w:val="005E4DC7"/>
    <w:rsid w:val="005E6146"/>
    <w:rsid w:val="005E62A1"/>
    <w:rsid w:val="005E660C"/>
    <w:rsid w:val="005E6F98"/>
    <w:rsid w:val="005E761E"/>
    <w:rsid w:val="005E76CF"/>
    <w:rsid w:val="005E7B24"/>
    <w:rsid w:val="005E7B51"/>
    <w:rsid w:val="005E7EC0"/>
    <w:rsid w:val="005F160B"/>
    <w:rsid w:val="005F188C"/>
    <w:rsid w:val="005F1EA8"/>
    <w:rsid w:val="005F2A02"/>
    <w:rsid w:val="005F3073"/>
    <w:rsid w:val="005F317F"/>
    <w:rsid w:val="005F31BD"/>
    <w:rsid w:val="005F37C2"/>
    <w:rsid w:val="005F3CD4"/>
    <w:rsid w:val="005F3D69"/>
    <w:rsid w:val="005F5306"/>
    <w:rsid w:val="005F796D"/>
    <w:rsid w:val="0060008A"/>
    <w:rsid w:val="006000A1"/>
    <w:rsid w:val="006006DC"/>
    <w:rsid w:val="0060162A"/>
    <w:rsid w:val="00602370"/>
    <w:rsid w:val="00602877"/>
    <w:rsid w:val="006028AD"/>
    <w:rsid w:val="00602BA0"/>
    <w:rsid w:val="00603B68"/>
    <w:rsid w:val="006051CE"/>
    <w:rsid w:val="0060695C"/>
    <w:rsid w:val="00606C04"/>
    <w:rsid w:val="00607712"/>
    <w:rsid w:val="0061123E"/>
    <w:rsid w:val="006117B4"/>
    <w:rsid w:val="00611991"/>
    <w:rsid w:val="00611DCC"/>
    <w:rsid w:val="0061545A"/>
    <w:rsid w:val="0061572C"/>
    <w:rsid w:val="00615FF3"/>
    <w:rsid w:val="0061625C"/>
    <w:rsid w:val="00616284"/>
    <w:rsid w:val="00616870"/>
    <w:rsid w:val="006169A1"/>
    <w:rsid w:val="00616D61"/>
    <w:rsid w:val="00617280"/>
    <w:rsid w:val="00620186"/>
    <w:rsid w:val="006204D1"/>
    <w:rsid w:val="0062082D"/>
    <w:rsid w:val="006208C7"/>
    <w:rsid w:val="00620AC6"/>
    <w:rsid w:val="00620CE5"/>
    <w:rsid w:val="00621CA5"/>
    <w:rsid w:val="00623906"/>
    <w:rsid w:val="006240EB"/>
    <w:rsid w:val="00624A00"/>
    <w:rsid w:val="00625E16"/>
    <w:rsid w:val="00626475"/>
    <w:rsid w:val="0062671A"/>
    <w:rsid w:val="006268D9"/>
    <w:rsid w:val="00626C6F"/>
    <w:rsid w:val="00627012"/>
    <w:rsid w:val="00630EB8"/>
    <w:rsid w:val="006311AB"/>
    <w:rsid w:val="00631A9D"/>
    <w:rsid w:val="00631B45"/>
    <w:rsid w:val="006320C7"/>
    <w:rsid w:val="00632399"/>
    <w:rsid w:val="00632C14"/>
    <w:rsid w:val="00633F3C"/>
    <w:rsid w:val="006341B4"/>
    <w:rsid w:val="00635B21"/>
    <w:rsid w:val="0063664D"/>
    <w:rsid w:val="0063710D"/>
    <w:rsid w:val="006400A2"/>
    <w:rsid w:val="006408E1"/>
    <w:rsid w:val="0064138F"/>
    <w:rsid w:val="006416E6"/>
    <w:rsid w:val="006432B9"/>
    <w:rsid w:val="00643E14"/>
    <w:rsid w:val="006449C2"/>
    <w:rsid w:val="00645174"/>
    <w:rsid w:val="006457CC"/>
    <w:rsid w:val="006463F9"/>
    <w:rsid w:val="00647B77"/>
    <w:rsid w:val="00647F66"/>
    <w:rsid w:val="00650445"/>
    <w:rsid w:val="00650E18"/>
    <w:rsid w:val="006511FF"/>
    <w:rsid w:val="0065158F"/>
    <w:rsid w:val="00651704"/>
    <w:rsid w:val="0065222C"/>
    <w:rsid w:val="00652544"/>
    <w:rsid w:val="0065329E"/>
    <w:rsid w:val="00653D76"/>
    <w:rsid w:val="00653EC2"/>
    <w:rsid w:val="00654AC0"/>
    <w:rsid w:val="00654C09"/>
    <w:rsid w:val="00654E31"/>
    <w:rsid w:val="0065668E"/>
    <w:rsid w:val="00656A7B"/>
    <w:rsid w:val="00656F4A"/>
    <w:rsid w:val="006575E7"/>
    <w:rsid w:val="00657FCF"/>
    <w:rsid w:val="006613AF"/>
    <w:rsid w:val="00662091"/>
    <w:rsid w:val="006622C7"/>
    <w:rsid w:val="00662EC6"/>
    <w:rsid w:val="00662F5B"/>
    <w:rsid w:val="00663996"/>
    <w:rsid w:val="00663F4F"/>
    <w:rsid w:val="006646F2"/>
    <w:rsid w:val="00665DD3"/>
    <w:rsid w:val="00666D46"/>
    <w:rsid w:val="00666E58"/>
    <w:rsid w:val="00667B79"/>
    <w:rsid w:val="00667D01"/>
    <w:rsid w:val="00670575"/>
    <w:rsid w:val="00670681"/>
    <w:rsid w:val="006708A5"/>
    <w:rsid w:val="0067178B"/>
    <w:rsid w:val="00671D1A"/>
    <w:rsid w:val="00671F25"/>
    <w:rsid w:val="00671FD9"/>
    <w:rsid w:val="006722DD"/>
    <w:rsid w:val="006734A5"/>
    <w:rsid w:val="006734C0"/>
    <w:rsid w:val="00673518"/>
    <w:rsid w:val="00673B04"/>
    <w:rsid w:val="00674131"/>
    <w:rsid w:val="00674766"/>
    <w:rsid w:val="00674955"/>
    <w:rsid w:val="00674F68"/>
    <w:rsid w:val="00675943"/>
    <w:rsid w:val="00676652"/>
    <w:rsid w:val="00676DFD"/>
    <w:rsid w:val="00676F3C"/>
    <w:rsid w:val="00677B65"/>
    <w:rsid w:val="00680529"/>
    <w:rsid w:val="0068055E"/>
    <w:rsid w:val="00680D3A"/>
    <w:rsid w:val="006812A7"/>
    <w:rsid w:val="00681336"/>
    <w:rsid w:val="0068145C"/>
    <w:rsid w:val="00682B59"/>
    <w:rsid w:val="00683098"/>
    <w:rsid w:val="006831C4"/>
    <w:rsid w:val="00683282"/>
    <w:rsid w:val="00684AFB"/>
    <w:rsid w:val="00684F9E"/>
    <w:rsid w:val="00685D03"/>
    <w:rsid w:val="00685E81"/>
    <w:rsid w:val="00686905"/>
    <w:rsid w:val="00686BED"/>
    <w:rsid w:val="006879A2"/>
    <w:rsid w:val="00687B85"/>
    <w:rsid w:val="006904DA"/>
    <w:rsid w:val="00690670"/>
    <w:rsid w:val="006906AB"/>
    <w:rsid w:val="006917B7"/>
    <w:rsid w:val="00691C52"/>
    <w:rsid w:val="0069222D"/>
    <w:rsid w:val="006928A5"/>
    <w:rsid w:val="006930A3"/>
    <w:rsid w:val="0069328D"/>
    <w:rsid w:val="006944C6"/>
    <w:rsid w:val="00694B7B"/>
    <w:rsid w:val="00696354"/>
    <w:rsid w:val="006967D6"/>
    <w:rsid w:val="006971FB"/>
    <w:rsid w:val="00697698"/>
    <w:rsid w:val="006A0751"/>
    <w:rsid w:val="006A1CF8"/>
    <w:rsid w:val="006A1DAF"/>
    <w:rsid w:val="006A31AD"/>
    <w:rsid w:val="006A398A"/>
    <w:rsid w:val="006A4460"/>
    <w:rsid w:val="006A456C"/>
    <w:rsid w:val="006A5319"/>
    <w:rsid w:val="006A5470"/>
    <w:rsid w:val="006A5687"/>
    <w:rsid w:val="006A5AC3"/>
    <w:rsid w:val="006A6211"/>
    <w:rsid w:val="006A646B"/>
    <w:rsid w:val="006A6853"/>
    <w:rsid w:val="006A6E2A"/>
    <w:rsid w:val="006B0094"/>
    <w:rsid w:val="006B021D"/>
    <w:rsid w:val="006B077A"/>
    <w:rsid w:val="006B0C23"/>
    <w:rsid w:val="006B0EF3"/>
    <w:rsid w:val="006B1841"/>
    <w:rsid w:val="006B188F"/>
    <w:rsid w:val="006B1D68"/>
    <w:rsid w:val="006B24B9"/>
    <w:rsid w:val="006B26A0"/>
    <w:rsid w:val="006B3F1B"/>
    <w:rsid w:val="006B4DA3"/>
    <w:rsid w:val="006B50D9"/>
    <w:rsid w:val="006B5E98"/>
    <w:rsid w:val="006B660C"/>
    <w:rsid w:val="006B66A5"/>
    <w:rsid w:val="006B68F2"/>
    <w:rsid w:val="006B6D8D"/>
    <w:rsid w:val="006B714C"/>
    <w:rsid w:val="006C14B5"/>
    <w:rsid w:val="006C202E"/>
    <w:rsid w:val="006C20F6"/>
    <w:rsid w:val="006C2DC2"/>
    <w:rsid w:val="006C30D3"/>
    <w:rsid w:val="006C3654"/>
    <w:rsid w:val="006C3B71"/>
    <w:rsid w:val="006C3C64"/>
    <w:rsid w:val="006C4AF1"/>
    <w:rsid w:val="006C5DE7"/>
    <w:rsid w:val="006C646F"/>
    <w:rsid w:val="006C649C"/>
    <w:rsid w:val="006C6628"/>
    <w:rsid w:val="006C6DE4"/>
    <w:rsid w:val="006C709E"/>
    <w:rsid w:val="006C7CC5"/>
    <w:rsid w:val="006C7FB4"/>
    <w:rsid w:val="006D1542"/>
    <w:rsid w:val="006D1804"/>
    <w:rsid w:val="006D22BA"/>
    <w:rsid w:val="006D3203"/>
    <w:rsid w:val="006D37BB"/>
    <w:rsid w:val="006D3E8B"/>
    <w:rsid w:val="006D485A"/>
    <w:rsid w:val="006D495E"/>
    <w:rsid w:val="006D5427"/>
    <w:rsid w:val="006D72E4"/>
    <w:rsid w:val="006D75CF"/>
    <w:rsid w:val="006D7809"/>
    <w:rsid w:val="006E0624"/>
    <w:rsid w:val="006E06A9"/>
    <w:rsid w:val="006E089C"/>
    <w:rsid w:val="006E15E7"/>
    <w:rsid w:val="006E1D22"/>
    <w:rsid w:val="006E247A"/>
    <w:rsid w:val="006E311F"/>
    <w:rsid w:val="006E32E0"/>
    <w:rsid w:val="006E3B6B"/>
    <w:rsid w:val="006E3D98"/>
    <w:rsid w:val="006E401C"/>
    <w:rsid w:val="006E407C"/>
    <w:rsid w:val="006E44FC"/>
    <w:rsid w:val="006E4E0D"/>
    <w:rsid w:val="006E4ECC"/>
    <w:rsid w:val="006E5615"/>
    <w:rsid w:val="006E5C7E"/>
    <w:rsid w:val="006E6F9A"/>
    <w:rsid w:val="006E7B1A"/>
    <w:rsid w:val="006E7CE5"/>
    <w:rsid w:val="006F1007"/>
    <w:rsid w:val="006F15F1"/>
    <w:rsid w:val="006F2F2D"/>
    <w:rsid w:val="006F31B1"/>
    <w:rsid w:val="006F332E"/>
    <w:rsid w:val="006F3819"/>
    <w:rsid w:val="006F49B0"/>
    <w:rsid w:val="006F49BC"/>
    <w:rsid w:val="006F4CDB"/>
    <w:rsid w:val="006F5330"/>
    <w:rsid w:val="006F5C79"/>
    <w:rsid w:val="006F635B"/>
    <w:rsid w:val="007001B9"/>
    <w:rsid w:val="0070043A"/>
    <w:rsid w:val="007008AA"/>
    <w:rsid w:val="007008D7"/>
    <w:rsid w:val="00700BF6"/>
    <w:rsid w:val="00701ECB"/>
    <w:rsid w:val="0070214C"/>
    <w:rsid w:val="007027A5"/>
    <w:rsid w:val="00702AAB"/>
    <w:rsid w:val="00702F39"/>
    <w:rsid w:val="00703A2A"/>
    <w:rsid w:val="00703ADD"/>
    <w:rsid w:val="00704C43"/>
    <w:rsid w:val="00704F10"/>
    <w:rsid w:val="00705306"/>
    <w:rsid w:val="007054EA"/>
    <w:rsid w:val="0070553C"/>
    <w:rsid w:val="0070559B"/>
    <w:rsid w:val="007062DC"/>
    <w:rsid w:val="007071F3"/>
    <w:rsid w:val="00707398"/>
    <w:rsid w:val="007076D4"/>
    <w:rsid w:val="0071080B"/>
    <w:rsid w:val="0071093D"/>
    <w:rsid w:val="0071230F"/>
    <w:rsid w:val="00712435"/>
    <w:rsid w:val="00712D7F"/>
    <w:rsid w:val="00712E6A"/>
    <w:rsid w:val="00712E71"/>
    <w:rsid w:val="007133C7"/>
    <w:rsid w:val="00713542"/>
    <w:rsid w:val="007143C7"/>
    <w:rsid w:val="007145DA"/>
    <w:rsid w:val="0071598B"/>
    <w:rsid w:val="00716327"/>
    <w:rsid w:val="0071694A"/>
    <w:rsid w:val="00717EB5"/>
    <w:rsid w:val="00720A41"/>
    <w:rsid w:val="00721079"/>
    <w:rsid w:val="007227CC"/>
    <w:rsid w:val="00722913"/>
    <w:rsid w:val="00723AB2"/>
    <w:rsid w:val="00724079"/>
    <w:rsid w:val="00724F83"/>
    <w:rsid w:val="007250AB"/>
    <w:rsid w:val="007256BB"/>
    <w:rsid w:val="00726220"/>
    <w:rsid w:val="00727478"/>
    <w:rsid w:val="007311D1"/>
    <w:rsid w:val="00732A01"/>
    <w:rsid w:val="00732AF2"/>
    <w:rsid w:val="00732AF8"/>
    <w:rsid w:val="00733264"/>
    <w:rsid w:val="007332C6"/>
    <w:rsid w:val="00733F9E"/>
    <w:rsid w:val="00734C47"/>
    <w:rsid w:val="00734FB6"/>
    <w:rsid w:val="00735187"/>
    <w:rsid w:val="00735FAE"/>
    <w:rsid w:val="00736472"/>
    <w:rsid w:val="007364D2"/>
    <w:rsid w:val="00736EA6"/>
    <w:rsid w:val="00737D1C"/>
    <w:rsid w:val="007405DB"/>
    <w:rsid w:val="00740CDD"/>
    <w:rsid w:val="00741383"/>
    <w:rsid w:val="00741AC3"/>
    <w:rsid w:val="00743754"/>
    <w:rsid w:val="007437AD"/>
    <w:rsid w:val="00744525"/>
    <w:rsid w:val="00745049"/>
    <w:rsid w:val="00745967"/>
    <w:rsid w:val="00746A7F"/>
    <w:rsid w:val="0074724E"/>
    <w:rsid w:val="0075118C"/>
    <w:rsid w:val="007513F3"/>
    <w:rsid w:val="00751D2C"/>
    <w:rsid w:val="00752271"/>
    <w:rsid w:val="00752AD3"/>
    <w:rsid w:val="007532A9"/>
    <w:rsid w:val="00753820"/>
    <w:rsid w:val="00753986"/>
    <w:rsid w:val="00753A3F"/>
    <w:rsid w:val="00753E6C"/>
    <w:rsid w:val="007540CB"/>
    <w:rsid w:val="00754394"/>
    <w:rsid w:val="007546D6"/>
    <w:rsid w:val="007548F3"/>
    <w:rsid w:val="007553D4"/>
    <w:rsid w:val="00755C46"/>
    <w:rsid w:val="00756455"/>
    <w:rsid w:val="00756BE8"/>
    <w:rsid w:val="00756CB3"/>
    <w:rsid w:val="00756D6B"/>
    <w:rsid w:val="007572B1"/>
    <w:rsid w:val="00760407"/>
    <w:rsid w:val="0076066D"/>
    <w:rsid w:val="00760E25"/>
    <w:rsid w:val="0076146F"/>
    <w:rsid w:val="0076298D"/>
    <w:rsid w:val="007630D2"/>
    <w:rsid w:val="007632AD"/>
    <w:rsid w:val="00763435"/>
    <w:rsid w:val="00764275"/>
    <w:rsid w:val="0076602A"/>
    <w:rsid w:val="00767A8D"/>
    <w:rsid w:val="00767E63"/>
    <w:rsid w:val="00767F8D"/>
    <w:rsid w:val="007702B9"/>
    <w:rsid w:val="00770427"/>
    <w:rsid w:val="007708C3"/>
    <w:rsid w:val="007723A5"/>
    <w:rsid w:val="0077281D"/>
    <w:rsid w:val="00772997"/>
    <w:rsid w:val="00772A41"/>
    <w:rsid w:val="00772BF0"/>
    <w:rsid w:val="007743A0"/>
    <w:rsid w:val="007743F9"/>
    <w:rsid w:val="007752D3"/>
    <w:rsid w:val="00776BD6"/>
    <w:rsid w:val="007773A8"/>
    <w:rsid w:val="00777CF7"/>
    <w:rsid w:val="0078066B"/>
    <w:rsid w:val="00781B4B"/>
    <w:rsid w:val="007822FC"/>
    <w:rsid w:val="00782A03"/>
    <w:rsid w:val="007841C3"/>
    <w:rsid w:val="0078454B"/>
    <w:rsid w:val="007845BA"/>
    <w:rsid w:val="007846DF"/>
    <w:rsid w:val="00785181"/>
    <w:rsid w:val="00785A1B"/>
    <w:rsid w:val="00785EA7"/>
    <w:rsid w:val="00787C74"/>
    <w:rsid w:val="00787D0C"/>
    <w:rsid w:val="00790511"/>
    <w:rsid w:val="00791A0E"/>
    <w:rsid w:val="00791B2A"/>
    <w:rsid w:val="00792057"/>
    <w:rsid w:val="007929F0"/>
    <w:rsid w:val="00792B32"/>
    <w:rsid w:val="00793113"/>
    <w:rsid w:val="007936AD"/>
    <w:rsid w:val="00793A1F"/>
    <w:rsid w:val="00793B4A"/>
    <w:rsid w:val="00793BC2"/>
    <w:rsid w:val="00793C70"/>
    <w:rsid w:val="00793DF4"/>
    <w:rsid w:val="00794041"/>
    <w:rsid w:val="0079411A"/>
    <w:rsid w:val="0079437B"/>
    <w:rsid w:val="00794D00"/>
    <w:rsid w:val="0079557C"/>
    <w:rsid w:val="00796EB1"/>
    <w:rsid w:val="00797CE6"/>
    <w:rsid w:val="00797F9B"/>
    <w:rsid w:val="007A0B40"/>
    <w:rsid w:val="007A124F"/>
    <w:rsid w:val="007A1F09"/>
    <w:rsid w:val="007A3F7F"/>
    <w:rsid w:val="007A4613"/>
    <w:rsid w:val="007A4B1C"/>
    <w:rsid w:val="007A5533"/>
    <w:rsid w:val="007A55EC"/>
    <w:rsid w:val="007A5606"/>
    <w:rsid w:val="007A5A7E"/>
    <w:rsid w:val="007A5C60"/>
    <w:rsid w:val="007A5CEB"/>
    <w:rsid w:val="007A698F"/>
    <w:rsid w:val="007A7036"/>
    <w:rsid w:val="007A7E48"/>
    <w:rsid w:val="007A7EBF"/>
    <w:rsid w:val="007B1660"/>
    <w:rsid w:val="007B1FE9"/>
    <w:rsid w:val="007B29A8"/>
    <w:rsid w:val="007B385C"/>
    <w:rsid w:val="007B45AA"/>
    <w:rsid w:val="007B4D28"/>
    <w:rsid w:val="007B4FDE"/>
    <w:rsid w:val="007B5B0D"/>
    <w:rsid w:val="007B6C93"/>
    <w:rsid w:val="007B7A8C"/>
    <w:rsid w:val="007C0C6D"/>
    <w:rsid w:val="007C0DD9"/>
    <w:rsid w:val="007C0DDB"/>
    <w:rsid w:val="007C11DB"/>
    <w:rsid w:val="007C12D3"/>
    <w:rsid w:val="007C28BD"/>
    <w:rsid w:val="007C2928"/>
    <w:rsid w:val="007C40CF"/>
    <w:rsid w:val="007C4886"/>
    <w:rsid w:val="007C5342"/>
    <w:rsid w:val="007C5562"/>
    <w:rsid w:val="007C60FB"/>
    <w:rsid w:val="007C63B6"/>
    <w:rsid w:val="007C6BDF"/>
    <w:rsid w:val="007C6DA9"/>
    <w:rsid w:val="007C758A"/>
    <w:rsid w:val="007C7C3A"/>
    <w:rsid w:val="007D0BE8"/>
    <w:rsid w:val="007D3362"/>
    <w:rsid w:val="007D34D3"/>
    <w:rsid w:val="007D368B"/>
    <w:rsid w:val="007D3C27"/>
    <w:rsid w:val="007D44E8"/>
    <w:rsid w:val="007D4681"/>
    <w:rsid w:val="007D57EF"/>
    <w:rsid w:val="007D5D62"/>
    <w:rsid w:val="007D6E49"/>
    <w:rsid w:val="007D7276"/>
    <w:rsid w:val="007D7D9B"/>
    <w:rsid w:val="007E080F"/>
    <w:rsid w:val="007E1448"/>
    <w:rsid w:val="007E1A86"/>
    <w:rsid w:val="007E1C66"/>
    <w:rsid w:val="007E31BF"/>
    <w:rsid w:val="007E423C"/>
    <w:rsid w:val="007E43F4"/>
    <w:rsid w:val="007E5131"/>
    <w:rsid w:val="007E62FB"/>
    <w:rsid w:val="007E6449"/>
    <w:rsid w:val="007E6DD5"/>
    <w:rsid w:val="007E7B24"/>
    <w:rsid w:val="007E7FA1"/>
    <w:rsid w:val="007F0D53"/>
    <w:rsid w:val="007F134B"/>
    <w:rsid w:val="007F1518"/>
    <w:rsid w:val="007F1DA5"/>
    <w:rsid w:val="007F1F07"/>
    <w:rsid w:val="007F2325"/>
    <w:rsid w:val="007F2524"/>
    <w:rsid w:val="007F39C4"/>
    <w:rsid w:val="007F42E9"/>
    <w:rsid w:val="007F439A"/>
    <w:rsid w:val="007F44C6"/>
    <w:rsid w:val="007F4E88"/>
    <w:rsid w:val="007F6491"/>
    <w:rsid w:val="007F70D0"/>
    <w:rsid w:val="007F7BD2"/>
    <w:rsid w:val="00800A70"/>
    <w:rsid w:val="008013CC"/>
    <w:rsid w:val="00801D78"/>
    <w:rsid w:val="008024A9"/>
    <w:rsid w:val="008029E3"/>
    <w:rsid w:val="00802DCD"/>
    <w:rsid w:val="00803570"/>
    <w:rsid w:val="00804C80"/>
    <w:rsid w:val="0080538D"/>
    <w:rsid w:val="00805CDB"/>
    <w:rsid w:val="00806A33"/>
    <w:rsid w:val="00806B03"/>
    <w:rsid w:val="00806CA3"/>
    <w:rsid w:val="00807241"/>
    <w:rsid w:val="00807370"/>
    <w:rsid w:val="00807671"/>
    <w:rsid w:val="008077C2"/>
    <w:rsid w:val="008078A3"/>
    <w:rsid w:val="00807909"/>
    <w:rsid w:val="00810446"/>
    <w:rsid w:val="00810CAC"/>
    <w:rsid w:val="008110A4"/>
    <w:rsid w:val="0081142B"/>
    <w:rsid w:val="00812597"/>
    <w:rsid w:val="008136B3"/>
    <w:rsid w:val="00814B7F"/>
    <w:rsid w:val="00814C9D"/>
    <w:rsid w:val="00814E97"/>
    <w:rsid w:val="0081547B"/>
    <w:rsid w:val="00815686"/>
    <w:rsid w:val="00816876"/>
    <w:rsid w:val="00816D98"/>
    <w:rsid w:val="0081774D"/>
    <w:rsid w:val="00820351"/>
    <w:rsid w:val="0082066D"/>
    <w:rsid w:val="0082123D"/>
    <w:rsid w:val="00821AB4"/>
    <w:rsid w:val="008229AE"/>
    <w:rsid w:val="008235E2"/>
    <w:rsid w:val="008238E4"/>
    <w:rsid w:val="008250B5"/>
    <w:rsid w:val="008250CD"/>
    <w:rsid w:val="00826947"/>
    <w:rsid w:val="00826D89"/>
    <w:rsid w:val="00826E68"/>
    <w:rsid w:val="00827115"/>
    <w:rsid w:val="008275EE"/>
    <w:rsid w:val="008311E5"/>
    <w:rsid w:val="008317AA"/>
    <w:rsid w:val="008318DA"/>
    <w:rsid w:val="00832554"/>
    <w:rsid w:val="0083319A"/>
    <w:rsid w:val="008336CD"/>
    <w:rsid w:val="00835FE6"/>
    <w:rsid w:val="00837618"/>
    <w:rsid w:val="00840B51"/>
    <w:rsid w:val="00840E0E"/>
    <w:rsid w:val="00840FC4"/>
    <w:rsid w:val="00841052"/>
    <w:rsid w:val="00841260"/>
    <w:rsid w:val="0084179B"/>
    <w:rsid w:val="00841A1C"/>
    <w:rsid w:val="00841C55"/>
    <w:rsid w:val="0084322B"/>
    <w:rsid w:val="00843666"/>
    <w:rsid w:val="008443A0"/>
    <w:rsid w:val="008445B3"/>
    <w:rsid w:val="008465EF"/>
    <w:rsid w:val="0084673C"/>
    <w:rsid w:val="0085072B"/>
    <w:rsid w:val="00850D3D"/>
    <w:rsid w:val="00851CC4"/>
    <w:rsid w:val="00852690"/>
    <w:rsid w:val="00852768"/>
    <w:rsid w:val="008535AB"/>
    <w:rsid w:val="00854383"/>
    <w:rsid w:val="0085480A"/>
    <w:rsid w:val="00854915"/>
    <w:rsid w:val="00855FAC"/>
    <w:rsid w:val="00856221"/>
    <w:rsid w:val="00856278"/>
    <w:rsid w:val="0085648E"/>
    <w:rsid w:val="00856B13"/>
    <w:rsid w:val="00856F8F"/>
    <w:rsid w:val="00857621"/>
    <w:rsid w:val="008577B4"/>
    <w:rsid w:val="008606D5"/>
    <w:rsid w:val="00860E76"/>
    <w:rsid w:val="008615FC"/>
    <w:rsid w:val="00861E81"/>
    <w:rsid w:val="00862805"/>
    <w:rsid w:val="00862F0E"/>
    <w:rsid w:val="00863BBE"/>
    <w:rsid w:val="0086408F"/>
    <w:rsid w:val="00865577"/>
    <w:rsid w:val="00865B24"/>
    <w:rsid w:val="00865E46"/>
    <w:rsid w:val="0086601B"/>
    <w:rsid w:val="00866342"/>
    <w:rsid w:val="00866344"/>
    <w:rsid w:val="008673F2"/>
    <w:rsid w:val="00867478"/>
    <w:rsid w:val="00867682"/>
    <w:rsid w:val="00867B74"/>
    <w:rsid w:val="008701BC"/>
    <w:rsid w:val="00870427"/>
    <w:rsid w:val="00870570"/>
    <w:rsid w:val="00870E39"/>
    <w:rsid w:val="008715D2"/>
    <w:rsid w:val="008715FF"/>
    <w:rsid w:val="0087175C"/>
    <w:rsid w:val="00871954"/>
    <w:rsid w:val="00871965"/>
    <w:rsid w:val="00872707"/>
    <w:rsid w:val="00872A15"/>
    <w:rsid w:val="00873565"/>
    <w:rsid w:val="00873B3B"/>
    <w:rsid w:val="0087415D"/>
    <w:rsid w:val="00874765"/>
    <w:rsid w:val="0087478B"/>
    <w:rsid w:val="00874EB5"/>
    <w:rsid w:val="00875330"/>
    <w:rsid w:val="00876271"/>
    <w:rsid w:val="008764ED"/>
    <w:rsid w:val="00876624"/>
    <w:rsid w:val="0087664F"/>
    <w:rsid w:val="008777C0"/>
    <w:rsid w:val="00880416"/>
    <w:rsid w:val="00880B22"/>
    <w:rsid w:val="00880CA2"/>
    <w:rsid w:val="00880D7C"/>
    <w:rsid w:val="00881286"/>
    <w:rsid w:val="00881848"/>
    <w:rsid w:val="00882544"/>
    <w:rsid w:val="00882CFC"/>
    <w:rsid w:val="00882DAB"/>
    <w:rsid w:val="00883DF9"/>
    <w:rsid w:val="00884068"/>
    <w:rsid w:val="00884A06"/>
    <w:rsid w:val="00884A5C"/>
    <w:rsid w:val="008853FB"/>
    <w:rsid w:val="0088557B"/>
    <w:rsid w:val="00886A74"/>
    <w:rsid w:val="00886C8C"/>
    <w:rsid w:val="00887088"/>
    <w:rsid w:val="008873E3"/>
    <w:rsid w:val="0088759E"/>
    <w:rsid w:val="00887698"/>
    <w:rsid w:val="008876C0"/>
    <w:rsid w:val="00887A84"/>
    <w:rsid w:val="0089096C"/>
    <w:rsid w:val="00891A9C"/>
    <w:rsid w:val="00891BD0"/>
    <w:rsid w:val="0089265E"/>
    <w:rsid w:val="008926C9"/>
    <w:rsid w:val="00892E6F"/>
    <w:rsid w:val="00893369"/>
    <w:rsid w:val="00893B33"/>
    <w:rsid w:val="00893E98"/>
    <w:rsid w:val="008940F4"/>
    <w:rsid w:val="008942BC"/>
    <w:rsid w:val="008945A6"/>
    <w:rsid w:val="008946E8"/>
    <w:rsid w:val="00894BD7"/>
    <w:rsid w:val="00894D23"/>
    <w:rsid w:val="00895512"/>
    <w:rsid w:val="008969B3"/>
    <w:rsid w:val="00896A45"/>
    <w:rsid w:val="008A060C"/>
    <w:rsid w:val="008A07FC"/>
    <w:rsid w:val="008A0C36"/>
    <w:rsid w:val="008A1400"/>
    <w:rsid w:val="008A153F"/>
    <w:rsid w:val="008A17DC"/>
    <w:rsid w:val="008A1FE0"/>
    <w:rsid w:val="008A237E"/>
    <w:rsid w:val="008A25E6"/>
    <w:rsid w:val="008A30FF"/>
    <w:rsid w:val="008A4313"/>
    <w:rsid w:val="008A462C"/>
    <w:rsid w:val="008A4A5A"/>
    <w:rsid w:val="008A4A7A"/>
    <w:rsid w:val="008A4AC6"/>
    <w:rsid w:val="008A5B62"/>
    <w:rsid w:val="008A5BEA"/>
    <w:rsid w:val="008A5C79"/>
    <w:rsid w:val="008A6957"/>
    <w:rsid w:val="008A6CBB"/>
    <w:rsid w:val="008A7F39"/>
    <w:rsid w:val="008B0A99"/>
    <w:rsid w:val="008B0AC8"/>
    <w:rsid w:val="008B139B"/>
    <w:rsid w:val="008B15EA"/>
    <w:rsid w:val="008B3570"/>
    <w:rsid w:val="008B44BF"/>
    <w:rsid w:val="008B4584"/>
    <w:rsid w:val="008B5815"/>
    <w:rsid w:val="008B593E"/>
    <w:rsid w:val="008B60DE"/>
    <w:rsid w:val="008B626B"/>
    <w:rsid w:val="008B671C"/>
    <w:rsid w:val="008B6E4A"/>
    <w:rsid w:val="008B6F0D"/>
    <w:rsid w:val="008B72D1"/>
    <w:rsid w:val="008B740C"/>
    <w:rsid w:val="008B76FD"/>
    <w:rsid w:val="008B7777"/>
    <w:rsid w:val="008C036F"/>
    <w:rsid w:val="008C2208"/>
    <w:rsid w:val="008C3162"/>
    <w:rsid w:val="008C3778"/>
    <w:rsid w:val="008C3DC4"/>
    <w:rsid w:val="008C3EC5"/>
    <w:rsid w:val="008C4860"/>
    <w:rsid w:val="008C4B61"/>
    <w:rsid w:val="008C508A"/>
    <w:rsid w:val="008C59C4"/>
    <w:rsid w:val="008C6269"/>
    <w:rsid w:val="008C6FA1"/>
    <w:rsid w:val="008C7506"/>
    <w:rsid w:val="008C78E2"/>
    <w:rsid w:val="008C7CDC"/>
    <w:rsid w:val="008C7D13"/>
    <w:rsid w:val="008D0225"/>
    <w:rsid w:val="008D03D0"/>
    <w:rsid w:val="008D084B"/>
    <w:rsid w:val="008D1462"/>
    <w:rsid w:val="008D29BE"/>
    <w:rsid w:val="008D2F8E"/>
    <w:rsid w:val="008D333A"/>
    <w:rsid w:val="008D3E9D"/>
    <w:rsid w:val="008D4111"/>
    <w:rsid w:val="008D41AA"/>
    <w:rsid w:val="008D44DB"/>
    <w:rsid w:val="008D5CEC"/>
    <w:rsid w:val="008D5DF6"/>
    <w:rsid w:val="008D6BA3"/>
    <w:rsid w:val="008D6E6A"/>
    <w:rsid w:val="008D6F00"/>
    <w:rsid w:val="008D74A9"/>
    <w:rsid w:val="008D7DF9"/>
    <w:rsid w:val="008E0F53"/>
    <w:rsid w:val="008E13CC"/>
    <w:rsid w:val="008E2353"/>
    <w:rsid w:val="008E2514"/>
    <w:rsid w:val="008E256B"/>
    <w:rsid w:val="008E328A"/>
    <w:rsid w:val="008E36B7"/>
    <w:rsid w:val="008E40D3"/>
    <w:rsid w:val="008E4834"/>
    <w:rsid w:val="008E505D"/>
    <w:rsid w:val="008E6090"/>
    <w:rsid w:val="008E6232"/>
    <w:rsid w:val="008E6770"/>
    <w:rsid w:val="008E7152"/>
    <w:rsid w:val="008F0081"/>
    <w:rsid w:val="008F06BD"/>
    <w:rsid w:val="008F0C90"/>
    <w:rsid w:val="008F16C6"/>
    <w:rsid w:val="008F1EA1"/>
    <w:rsid w:val="008F22AA"/>
    <w:rsid w:val="008F3378"/>
    <w:rsid w:val="008F3397"/>
    <w:rsid w:val="008F39F5"/>
    <w:rsid w:val="008F3BF5"/>
    <w:rsid w:val="008F4798"/>
    <w:rsid w:val="008F52A1"/>
    <w:rsid w:val="008F6056"/>
    <w:rsid w:val="008F743E"/>
    <w:rsid w:val="008F7C08"/>
    <w:rsid w:val="0090015A"/>
    <w:rsid w:val="00900E83"/>
    <w:rsid w:val="00901039"/>
    <w:rsid w:val="00901583"/>
    <w:rsid w:val="009019FC"/>
    <w:rsid w:val="00902229"/>
    <w:rsid w:val="00902381"/>
    <w:rsid w:val="009023D9"/>
    <w:rsid w:val="00905823"/>
    <w:rsid w:val="009069E6"/>
    <w:rsid w:val="009070C4"/>
    <w:rsid w:val="0091106D"/>
    <w:rsid w:val="00911492"/>
    <w:rsid w:val="009139FF"/>
    <w:rsid w:val="0091417A"/>
    <w:rsid w:val="009145A3"/>
    <w:rsid w:val="00914E03"/>
    <w:rsid w:val="009150E7"/>
    <w:rsid w:val="0091514D"/>
    <w:rsid w:val="00915248"/>
    <w:rsid w:val="009157D2"/>
    <w:rsid w:val="0091691D"/>
    <w:rsid w:val="009170FF"/>
    <w:rsid w:val="009173BF"/>
    <w:rsid w:val="0092003D"/>
    <w:rsid w:val="009203BD"/>
    <w:rsid w:val="00921ACE"/>
    <w:rsid w:val="00921D17"/>
    <w:rsid w:val="0092205F"/>
    <w:rsid w:val="009228C9"/>
    <w:rsid w:val="00923048"/>
    <w:rsid w:val="009237DC"/>
    <w:rsid w:val="00924826"/>
    <w:rsid w:val="009258C7"/>
    <w:rsid w:val="00925AEA"/>
    <w:rsid w:val="00925BD5"/>
    <w:rsid w:val="00925BF6"/>
    <w:rsid w:val="00925C5C"/>
    <w:rsid w:val="0092606C"/>
    <w:rsid w:val="0092635B"/>
    <w:rsid w:val="009264F0"/>
    <w:rsid w:val="0092772C"/>
    <w:rsid w:val="00930221"/>
    <w:rsid w:val="0093037D"/>
    <w:rsid w:val="00930661"/>
    <w:rsid w:val="00930E3B"/>
    <w:rsid w:val="00931C5F"/>
    <w:rsid w:val="009323C1"/>
    <w:rsid w:val="009333B9"/>
    <w:rsid w:val="0093387F"/>
    <w:rsid w:val="00933F6C"/>
    <w:rsid w:val="00933F71"/>
    <w:rsid w:val="00934DE4"/>
    <w:rsid w:val="00936B3F"/>
    <w:rsid w:val="009372C3"/>
    <w:rsid w:val="00937699"/>
    <w:rsid w:val="00937AD4"/>
    <w:rsid w:val="00937AFF"/>
    <w:rsid w:val="0094052A"/>
    <w:rsid w:val="0094192B"/>
    <w:rsid w:val="00942408"/>
    <w:rsid w:val="00943421"/>
    <w:rsid w:val="00943915"/>
    <w:rsid w:val="00943A83"/>
    <w:rsid w:val="009441B4"/>
    <w:rsid w:val="0094436A"/>
    <w:rsid w:val="009445CE"/>
    <w:rsid w:val="009449AF"/>
    <w:rsid w:val="00945B64"/>
    <w:rsid w:val="00945DE7"/>
    <w:rsid w:val="00945E50"/>
    <w:rsid w:val="00946498"/>
    <w:rsid w:val="00946717"/>
    <w:rsid w:val="00946F4C"/>
    <w:rsid w:val="00947569"/>
    <w:rsid w:val="0095012C"/>
    <w:rsid w:val="00950ABB"/>
    <w:rsid w:val="0095175B"/>
    <w:rsid w:val="00951AAB"/>
    <w:rsid w:val="00951F18"/>
    <w:rsid w:val="0095254D"/>
    <w:rsid w:val="009526F1"/>
    <w:rsid w:val="009527D8"/>
    <w:rsid w:val="0095315D"/>
    <w:rsid w:val="00953667"/>
    <w:rsid w:val="00954502"/>
    <w:rsid w:val="009551C4"/>
    <w:rsid w:val="0095588F"/>
    <w:rsid w:val="00955995"/>
    <w:rsid w:val="00955B1E"/>
    <w:rsid w:val="00956B73"/>
    <w:rsid w:val="00957E30"/>
    <w:rsid w:val="00957F43"/>
    <w:rsid w:val="00960014"/>
    <w:rsid w:val="00960092"/>
    <w:rsid w:val="009604F4"/>
    <w:rsid w:val="009608B1"/>
    <w:rsid w:val="009616B9"/>
    <w:rsid w:val="00962B24"/>
    <w:rsid w:val="00962BA1"/>
    <w:rsid w:val="00962E8A"/>
    <w:rsid w:val="009631B5"/>
    <w:rsid w:val="009635A1"/>
    <w:rsid w:val="009646B0"/>
    <w:rsid w:val="009646D2"/>
    <w:rsid w:val="00964A43"/>
    <w:rsid w:val="00964A72"/>
    <w:rsid w:val="00964D36"/>
    <w:rsid w:val="00964DB6"/>
    <w:rsid w:val="009652CF"/>
    <w:rsid w:val="00966A11"/>
    <w:rsid w:val="00966B41"/>
    <w:rsid w:val="00967463"/>
    <w:rsid w:val="0096782A"/>
    <w:rsid w:val="009702AC"/>
    <w:rsid w:val="009708AA"/>
    <w:rsid w:val="00970CCB"/>
    <w:rsid w:val="00971915"/>
    <w:rsid w:val="00973B00"/>
    <w:rsid w:val="00974CCD"/>
    <w:rsid w:val="00975169"/>
    <w:rsid w:val="0097567A"/>
    <w:rsid w:val="009757B3"/>
    <w:rsid w:val="00976C97"/>
    <w:rsid w:val="00977BAB"/>
    <w:rsid w:val="00977E70"/>
    <w:rsid w:val="009808D2"/>
    <w:rsid w:val="00980B38"/>
    <w:rsid w:val="00982FAA"/>
    <w:rsid w:val="00983130"/>
    <w:rsid w:val="00983304"/>
    <w:rsid w:val="00983B10"/>
    <w:rsid w:val="0098573D"/>
    <w:rsid w:val="00985D54"/>
    <w:rsid w:val="00986280"/>
    <w:rsid w:val="00986465"/>
    <w:rsid w:val="00986903"/>
    <w:rsid w:val="0098752A"/>
    <w:rsid w:val="0099018B"/>
    <w:rsid w:val="00990936"/>
    <w:rsid w:val="0099144E"/>
    <w:rsid w:val="00991464"/>
    <w:rsid w:val="00991D5D"/>
    <w:rsid w:val="00991D6E"/>
    <w:rsid w:val="00991FE9"/>
    <w:rsid w:val="0099203E"/>
    <w:rsid w:val="00992190"/>
    <w:rsid w:val="0099266F"/>
    <w:rsid w:val="009928B4"/>
    <w:rsid w:val="00992AB8"/>
    <w:rsid w:val="00992BF6"/>
    <w:rsid w:val="00994AA7"/>
    <w:rsid w:val="009962BC"/>
    <w:rsid w:val="00996BEE"/>
    <w:rsid w:val="0099744D"/>
    <w:rsid w:val="009A0603"/>
    <w:rsid w:val="009A22A1"/>
    <w:rsid w:val="009A298E"/>
    <w:rsid w:val="009A2C85"/>
    <w:rsid w:val="009A376D"/>
    <w:rsid w:val="009A3A21"/>
    <w:rsid w:val="009A5289"/>
    <w:rsid w:val="009A5512"/>
    <w:rsid w:val="009A5C76"/>
    <w:rsid w:val="009A5EC5"/>
    <w:rsid w:val="009A6082"/>
    <w:rsid w:val="009A6740"/>
    <w:rsid w:val="009A677E"/>
    <w:rsid w:val="009A69C8"/>
    <w:rsid w:val="009A6B3E"/>
    <w:rsid w:val="009A6D19"/>
    <w:rsid w:val="009A75C5"/>
    <w:rsid w:val="009A77F3"/>
    <w:rsid w:val="009A7A69"/>
    <w:rsid w:val="009B20CB"/>
    <w:rsid w:val="009B31D0"/>
    <w:rsid w:val="009B37A1"/>
    <w:rsid w:val="009B3A3C"/>
    <w:rsid w:val="009B3CB4"/>
    <w:rsid w:val="009B4625"/>
    <w:rsid w:val="009B5284"/>
    <w:rsid w:val="009B558C"/>
    <w:rsid w:val="009B5AA8"/>
    <w:rsid w:val="009B5B59"/>
    <w:rsid w:val="009B5C1C"/>
    <w:rsid w:val="009B5CF0"/>
    <w:rsid w:val="009B5EB4"/>
    <w:rsid w:val="009B5F44"/>
    <w:rsid w:val="009B6406"/>
    <w:rsid w:val="009B640E"/>
    <w:rsid w:val="009B6891"/>
    <w:rsid w:val="009B7BC0"/>
    <w:rsid w:val="009B7CD5"/>
    <w:rsid w:val="009B7CDA"/>
    <w:rsid w:val="009B7D85"/>
    <w:rsid w:val="009B7FA1"/>
    <w:rsid w:val="009C0577"/>
    <w:rsid w:val="009C09CB"/>
    <w:rsid w:val="009C0B55"/>
    <w:rsid w:val="009C10CD"/>
    <w:rsid w:val="009C1145"/>
    <w:rsid w:val="009C219C"/>
    <w:rsid w:val="009C2DAF"/>
    <w:rsid w:val="009C3161"/>
    <w:rsid w:val="009C3CCD"/>
    <w:rsid w:val="009C3DD4"/>
    <w:rsid w:val="009C441E"/>
    <w:rsid w:val="009C46B5"/>
    <w:rsid w:val="009C4FE4"/>
    <w:rsid w:val="009C51E2"/>
    <w:rsid w:val="009C5E31"/>
    <w:rsid w:val="009C6668"/>
    <w:rsid w:val="009C7042"/>
    <w:rsid w:val="009C7265"/>
    <w:rsid w:val="009C7AAE"/>
    <w:rsid w:val="009C7AB0"/>
    <w:rsid w:val="009D008A"/>
    <w:rsid w:val="009D033A"/>
    <w:rsid w:val="009D0716"/>
    <w:rsid w:val="009D077B"/>
    <w:rsid w:val="009D15F8"/>
    <w:rsid w:val="009D205C"/>
    <w:rsid w:val="009D2337"/>
    <w:rsid w:val="009D26E4"/>
    <w:rsid w:val="009D26ED"/>
    <w:rsid w:val="009D2AD4"/>
    <w:rsid w:val="009D31D5"/>
    <w:rsid w:val="009D3311"/>
    <w:rsid w:val="009D3BCC"/>
    <w:rsid w:val="009D496A"/>
    <w:rsid w:val="009D4BF7"/>
    <w:rsid w:val="009D53A4"/>
    <w:rsid w:val="009D5586"/>
    <w:rsid w:val="009D5B18"/>
    <w:rsid w:val="009D5DB2"/>
    <w:rsid w:val="009D689E"/>
    <w:rsid w:val="009D7A61"/>
    <w:rsid w:val="009E14A8"/>
    <w:rsid w:val="009E1EC8"/>
    <w:rsid w:val="009E22F8"/>
    <w:rsid w:val="009E2CC7"/>
    <w:rsid w:val="009E2F1B"/>
    <w:rsid w:val="009E324B"/>
    <w:rsid w:val="009E3E36"/>
    <w:rsid w:val="009E40EC"/>
    <w:rsid w:val="009E4F5F"/>
    <w:rsid w:val="009E51B8"/>
    <w:rsid w:val="009E53D2"/>
    <w:rsid w:val="009E60A8"/>
    <w:rsid w:val="009E645D"/>
    <w:rsid w:val="009E7AD4"/>
    <w:rsid w:val="009F00E1"/>
    <w:rsid w:val="009F0BC0"/>
    <w:rsid w:val="009F1103"/>
    <w:rsid w:val="009F123C"/>
    <w:rsid w:val="009F182D"/>
    <w:rsid w:val="009F3390"/>
    <w:rsid w:val="009F343E"/>
    <w:rsid w:val="009F379C"/>
    <w:rsid w:val="009F3B77"/>
    <w:rsid w:val="009F3E31"/>
    <w:rsid w:val="009F458A"/>
    <w:rsid w:val="009F45A6"/>
    <w:rsid w:val="009F4728"/>
    <w:rsid w:val="009F48C9"/>
    <w:rsid w:val="009F4B1C"/>
    <w:rsid w:val="009F585B"/>
    <w:rsid w:val="009F64D9"/>
    <w:rsid w:val="009F6887"/>
    <w:rsid w:val="009F7E49"/>
    <w:rsid w:val="00A00CD6"/>
    <w:rsid w:val="00A00EE1"/>
    <w:rsid w:val="00A010FC"/>
    <w:rsid w:val="00A029C3"/>
    <w:rsid w:val="00A0307A"/>
    <w:rsid w:val="00A033CA"/>
    <w:rsid w:val="00A036EC"/>
    <w:rsid w:val="00A03747"/>
    <w:rsid w:val="00A039F1"/>
    <w:rsid w:val="00A04374"/>
    <w:rsid w:val="00A0583D"/>
    <w:rsid w:val="00A0670B"/>
    <w:rsid w:val="00A0769D"/>
    <w:rsid w:val="00A1098A"/>
    <w:rsid w:val="00A10A12"/>
    <w:rsid w:val="00A10DF5"/>
    <w:rsid w:val="00A10EAE"/>
    <w:rsid w:val="00A11AE2"/>
    <w:rsid w:val="00A120B5"/>
    <w:rsid w:val="00A120C1"/>
    <w:rsid w:val="00A12BED"/>
    <w:rsid w:val="00A12D06"/>
    <w:rsid w:val="00A1307E"/>
    <w:rsid w:val="00A13C7E"/>
    <w:rsid w:val="00A143DA"/>
    <w:rsid w:val="00A148B2"/>
    <w:rsid w:val="00A148F5"/>
    <w:rsid w:val="00A15D31"/>
    <w:rsid w:val="00A16624"/>
    <w:rsid w:val="00A16ABB"/>
    <w:rsid w:val="00A174EE"/>
    <w:rsid w:val="00A17924"/>
    <w:rsid w:val="00A21E3C"/>
    <w:rsid w:val="00A22235"/>
    <w:rsid w:val="00A22879"/>
    <w:rsid w:val="00A232BB"/>
    <w:rsid w:val="00A23461"/>
    <w:rsid w:val="00A234E8"/>
    <w:rsid w:val="00A23A28"/>
    <w:rsid w:val="00A24C38"/>
    <w:rsid w:val="00A2501C"/>
    <w:rsid w:val="00A25A6F"/>
    <w:rsid w:val="00A25F07"/>
    <w:rsid w:val="00A26292"/>
    <w:rsid w:val="00A26401"/>
    <w:rsid w:val="00A2640B"/>
    <w:rsid w:val="00A266C9"/>
    <w:rsid w:val="00A26AAA"/>
    <w:rsid w:val="00A31551"/>
    <w:rsid w:val="00A31634"/>
    <w:rsid w:val="00A31779"/>
    <w:rsid w:val="00A31FF5"/>
    <w:rsid w:val="00A32DAC"/>
    <w:rsid w:val="00A33166"/>
    <w:rsid w:val="00A33269"/>
    <w:rsid w:val="00A3367B"/>
    <w:rsid w:val="00A338D1"/>
    <w:rsid w:val="00A3407A"/>
    <w:rsid w:val="00A350E7"/>
    <w:rsid w:val="00A357F1"/>
    <w:rsid w:val="00A36C92"/>
    <w:rsid w:val="00A36CE4"/>
    <w:rsid w:val="00A375BE"/>
    <w:rsid w:val="00A376AF"/>
    <w:rsid w:val="00A40142"/>
    <w:rsid w:val="00A40DFE"/>
    <w:rsid w:val="00A41205"/>
    <w:rsid w:val="00A41276"/>
    <w:rsid w:val="00A413A5"/>
    <w:rsid w:val="00A4181B"/>
    <w:rsid w:val="00A4193D"/>
    <w:rsid w:val="00A41BB7"/>
    <w:rsid w:val="00A41CB2"/>
    <w:rsid w:val="00A41D7E"/>
    <w:rsid w:val="00A422F9"/>
    <w:rsid w:val="00A4328F"/>
    <w:rsid w:val="00A43568"/>
    <w:rsid w:val="00A43BD7"/>
    <w:rsid w:val="00A43C31"/>
    <w:rsid w:val="00A44213"/>
    <w:rsid w:val="00A4492F"/>
    <w:rsid w:val="00A44BF9"/>
    <w:rsid w:val="00A4519B"/>
    <w:rsid w:val="00A4554A"/>
    <w:rsid w:val="00A45828"/>
    <w:rsid w:val="00A460F5"/>
    <w:rsid w:val="00A46B44"/>
    <w:rsid w:val="00A46D1F"/>
    <w:rsid w:val="00A472AF"/>
    <w:rsid w:val="00A5125C"/>
    <w:rsid w:val="00A51341"/>
    <w:rsid w:val="00A515CE"/>
    <w:rsid w:val="00A51A11"/>
    <w:rsid w:val="00A51A36"/>
    <w:rsid w:val="00A5211F"/>
    <w:rsid w:val="00A52EC0"/>
    <w:rsid w:val="00A539C2"/>
    <w:rsid w:val="00A53A9B"/>
    <w:rsid w:val="00A53B79"/>
    <w:rsid w:val="00A53ECA"/>
    <w:rsid w:val="00A53F3B"/>
    <w:rsid w:val="00A54A7C"/>
    <w:rsid w:val="00A55727"/>
    <w:rsid w:val="00A55BA1"/>
    <w:rsid w:val="00A55EE2"/>
    <w:rsid w:val="00A56524"/>
    <w:rsid w:val="00A56F27"/>
    <w:rsid w:val="00A56F6A"/>
    <w:rsid w:val="00A57401"/>
    <w:rsid w:val="00A578D8"/>
    <w:rsid w:val="00A57A02"/>
    <w:rsid w:val="00A57A94"/>
    <w:rsid w:val="00A603D3"/>
    <w:rsid w:val="00A61B80"/>
    <w:rsid w:val="00A6200A"/>
    <w:rsid w:val="00A6221F"/>
    <w:rsid w:val="00A654F8"/>
    <w:rsid w:val="00A657CC"/>
    <w:rsid w:val="00A66285"/>
    <w:rsid w:val="00A664DE"/>
    <w:rsid w:val="00A6770E"/>
    <w:rsid w:val="00A70282"/>
    <w:rsid w:val="00A70CAE"/>
    <w:rsid w:val="00A7150E"/>
    <w:rsid w:val="00A7173A"/>
    <w:rsid w:val="00A71899"/>
    <w:rsid w:val="00A729E2"/>
    <w:rsid w:val="00A73D70"/>
    <w:rsid w:val="00A74367"/>
    <w:rsid w:val="00A74660"/>
    <w:rsid w:val="00A748ED"/>
    <w:rsid w:val="00A74FEB"/>
    <w:rsid w:val="00A7559A"/>
    <w:rsid w:val="00A755A0"/>
    <w:rsid w:val="00A755B5"/>
    <w:rsid w:val="00A7591A"/>
    <w:rsid w:val="00A75E3E"/>
    <w:rsid w:val="00A75FF9"/>
    <w:rsid w:val="00A76A3B"/>
    <w:rsid w:val="00A76D2E"/>
    <w:rsid w:val="00A7797A"/>
    <w:rsid w:val="00A8028C"/>
    <w:rsid w:val="00A83023"/>
    <w:rsid w:val="00A83233"/>
    <w:rsid w:val="00A834A0"/>
    <w:rsid w:val="00A84761"/>
    <w:rsid w:val="00A84949"/>
    <w:rsid w:val="00A85619"/>
    <w:rsid w:val="00A85831"/>
    <w:rsid w:val="00A85E3B"/>
    <w:rsid w:val="00A86047"/>
    <w:rsid w:val="00A86279"/>
    <w:rsid w:val="00A86789"/>
    <w:rsid w:val="00A874B1"/>
    <w:rsid w:val="00A87524"/>
    <w:rsid w:val="00A87F8F"/>
    <w:rsid w:val="00A907EB"/>
    <w:rsid w:val="00A90A26"/>
    <w:rsid w:val="00A910AF"/>
    <w:rsid w:val="00A91737"/>
    <w:rsid w:val="00A91CDC"/>
    <w:rsid w:val="00A9201B"/>
    <w:rsid w:val="00A92214"/>
    <w:rsid w:val="00A923DF"/>
    <w:rsid w:val="00A93AC7"/>
    <w:rsid w:val="00A93E4E"/>
    <w:rsid w:val="00A93EFE"/>
    <w:rsid w:val="00A945E7"/>
    <w:rsid w:val="00A94A76"/>
    <w:rsid w:val="00A94CB1"/>
    <w:rsid w:val="00A9540B"/>
    <w:rsid w:val="00A956DA"/>
    <w:rsid w:val="00A96DE3"/>
    <w:rsid w:val="00A96E4E"/>
    <w:rsid w:val="00A97025"/>
    <w:rsid w:val="00A97569"/>
    <w:rsid w:val="00A97600"/>
    <w:rsid w:val="00A9760C"/>
    <w:rsid w:val="00A97971"/>
    <w:rsid w:val="00AA00F6"/>
    <w:rsid w:val="00AA0E3E"/>
    <w:rsid w:val="00AA0F1F"/>
    <w:rsid w:val="00AA30BA"/>
    <w:rsid w:val="00AA3F1A"/>
    <w:rsid w:val="00AA4611"/>
    <w:rsid w:val="00AA4990"/>
    <w:rsid w:val="00AA4BC2"/>
    <w:rsid w:val="00AA51EE"/>
    <w:rsid w:val="00AA5800"/>
    <w:rsid w:val="00AA5D55"/>
    <w:rsid w:val="00AA5DC3"/>
    <w:rsid w:val="00AA6492"/>
    <w:rsid w:val="00AA682E"/>
    <w:rsid w:val="00AA6912"/>
    <w:rsid w:val="00AA6AAB"/>
    <w:rsid w:val="00AB1FB0"/>
    <w:rsid w:val="00AB227D"/>
    <w:rsid w:val="00AB4F0E"/>
    <w:rsid w:val="00AB5EF3"/>
    <w:rsid w:val="00AB6BDC"/>
    <w:rsid w:val="00AB6BE6"/>
    <w:rsid w:val="00AC0829"/>
    <w:rsid w:val="00AC0E77"/>
    <w:rsid w:val="00AC13A9"/>
    <w:rsid w:val="00AC1FAC"/>
    <w:rsid w:val="00AC24A3"/>
    <w:rsid w:val="00AC27F3"/>
    <w:rsid w:val="00AC3BD4"/>
    <w:rsid w:val="00AC3F1C"/>
    <w:rsid w:val="00AC5B6C"/>
    <w:rsid w:val="00AC5E4A"/>
    <w:rsid w:val="00AC62EA"/>
    <w:rsid w:val="00AC6947"/>
    <w:rsid w:val="00AC714F"/>
    <w:rsid w:val="00AC7D81"/>
    <w:rsid w:val="00AD1010"/>
    <w:rsid w:val="00AD158F"/>
    <w:rsid w:val="00AD16B4"/>
    <w:rsid w:val="00AD16FB"/>
    <w:rsid w:val="00AD22BB"/>
    <w:rsid w:val="00AD2816"/>
    <w:rsid w:val="00AD37F6"/>
    <w:rsid w:val="00AD3F9A"/>
    <w:rsid w:val="00AD427A"/>
    <w:rsid w:val="00AD492F"/>
    <w:rsid w:val="00AD4AA5"/>
    <w:rsid w:val="00AD4EC3"/>
    <w:rsid w:val="00AD51DC"/>
    <w:rsid w:val="00AD574B"/>
    <w:rsid w:val="00AD5D6E"/>
    <w:rsid w:val="00AE09A9"/>
    <w:rsid w:val="00AE11F1"/>
    <w:rsid w:val="00AE187E"/>
    <w:rsid w:val="00AE1E32"/>
    <w:rsid w:val="00AE1FFE"/>
    <w:rsid w:val="00AE2117"/>
    <w:rsid w:val="00AE2604"/>
    <w:rsid w:val="00AE30E3"/>
    <w:rsid w:val="00AE3909"/>
    <w:rsid w:val="00AE3DE2"/>
    <w:rsid w:val="00AE3F05"/>
    <w:rsid w:val="00AE4518"/>
    <w:rsid w:val="00AE4579"/>
    <w:rsid w:val="00AE457B"/>
    <w:rsid w:val="00AE46D1"/>
    <w:rsid w:val="00AE4A51"/>
    <w:rsid w:val="00AE4BE8"/>
    <w:rsid w:val="00AE5627"/>
    <w:rsid w:val="00AE56A6"/>
    <w:rsid w:val="00AE5DAB"/>
    <w:rsid w:val="00AE5E9C"/>
    <w:rsid w:val="00AE628D"/>
    <w:rsid w:val="00AE6FF0"/>
    <w:rsid w:val="00AE6FF3"/>
    <w:rsid w:val="00AE7B8A"/>
    <w:rsid w:val="00AF003A"/>
    <w:rsid w:val="00AF0363"/>
    <w:rsid w:val="00AF0401"/>
    <w:rsid w:val="00AF08A7"/>
    <w:rsid w:val="00AF2131"/>
    <w:rsid w:val="00AF252A"/>
    <w:rsid w:val="00AF28FB"/>
    <w:rsid w:val="00AF2D7B"/>
    <w:rsid w:val="00AF4654"/>
    <w:rsid w:val="00AF56DD"/>
    <w:rsid w:val="00AF591C"/>
    <w:rsid w:val="00AF704C"/>
    <w:rsid w:val="00AF7607"/>
    <w:rsid w:val="00AF79D3"/>
    <w:rsid w:val="00B005CA"/>
    <w:rsid w:val="00B00A9F"/>
    <w:rsid w:val="00B00AFB"/>
    <w:rsid w:val="00B00C61"/>
    <w:rsid w:val="00B017F2"/>
    <w:rsid w:val="00B01D7B"/>
    <w:rsid w:val="00B021AD"/>
    <w:rsid w:val="00B02714"/>
    <w:rsid w:val="00B027F1"/>
    <w:rsid w:val="00B02F7D"/>
    <w:rsid w:val="00B03797"/>
    <w:rsid w:val="00B037D9"/>
    <w:rsid w:val="00B038AA"/>
    <w:rsid w:val="00B03D20"/>
    <w:rsid w:val="00B04DC4"/>
    <w:rsid w:val="00B05C23"/>
    <w:rsid w:val="00B05E7A"/>
    <w:rsid w:val="00B061F8"/>
    <w:rsid w:val="00B065C3"/>
    <w:rsid w:val="00B0678B"/>
    <w:rsid w:val="00B06F6F"/>
    <w:rsid w:val="00B07AC2"/>
    <w:rsid w:val="00B10980"/>
    <w:rsid w:val="00B11257"/>
    <w:rsid w:val="00B1186B"/>
    <w:rsid w:val="00B12379"/>
    <w:rsid w:val="00B1249B"/>
    <w:rsid w:val="00B126C7"/>
    <w:rsid w:val="00B12825"/>
    <w:rsid w:val="00B129D5"/>
    <w:rsid w:val="00B12E01"/>
    <w:rsid w:val="00B13200"/>
    <w:rsid w:val="00B13BED"/>
    <w:rsid w:val="00B14238"/>
    <w:rsid w:val="00B1425E"/>
    <w:rsid w:val="00B14299"/>
    <w:rsid w:val="00B1488F"/>
    <w:rsid w:val="00B15988"/>
    <w:rsid w:val="00B15E55"/>
    <w:rsid w:val="00B165C9"/>
    <w:rsid w:val="00B205FB"/>
    <w:rsid w:val="00B22127"/>
    <w:rsid w:val="00B229CF"/>
    <w:rsid w:val="00B22A69"/>
    <w:rsid w:val="00B23483"/>
    <w:rsid w:val="00B23910"/>
    <w:rsid w:val="00B24032"/>
    <w:rsid w:val="00B24472"/>
    <w:rsid w:val="00B24546"/>
    <w:rsid w:val="00B24588"/>
    <w:rsid w:val="00B25193"/>
    <w:rsid w:val="00B2540D"/>
    <w:rsid w:val="00B25843"/>
    <w:rsid w:val="00B25B6B"/>
    <w:rsid w:val="00B25C1F"/>
    <w:rsid w:val="00B26322"/>
    <w:rsid w:val="00B270F2"/>
    <w:rsid w:val="00B315DB"/>
    <w:rsid w:val="00B31989"/>
    <w:rsid w:val="00B31C26"/>
    <w:rsid w:val="00B32216"/>
    <w:rsid w:val="00B32C70"/>
    <w:rsid w:val="00B33429"/>
    <w:rsid w:val="00B33882"/>
    <w:rsid w:val="00B3448C"/>
    <w:rsid w:val="00B34D14"/>
    <w:rsid w:val="00B34EF5"/>
    <w:rsid w:val="00B35B0D"/>
    <w:rsid w:val="00B409FA"/>
    <w:rsid w:val="00B40B67"/>
    <w:rsid w:val="00B40D66"/>
    <w:rsid w:val="00B41D4B"/>
    <w:rsid w:val="00B423D3"/>
    <w:rsid w:val="00B4318A"/>
    <w:rsid w:val="00B4322A"/>
    <w:rsid w:val="00B43427"/>
    <w:rsid w:val="00B437F1"/>
    <w:rsid w:val="00B4380A"/>
    <w:rsid w:val="00B43AF9"/>
    <w:rsid w:val="00B43B31"/>
    <w:rsid w:val="00B44964"/>
    <w:rsid w:val="00B453E4"/>
    <w:rsid w:val="00B455EF"/>
    <w:rsid w:val="00B4632F"/>
    <w:rsid w:val="00B46809"/>
    <w:rsid w:val="00B46A1C"/>
    <w:rsid w:val="00B46A72"/>
    <w:rsid w:val="00B46BFB"/>
    <w:rsid w:val="00B46F00"/>
    <w:rsid w:val="00B50566"/>
    <w:rsid w:val="00B52449"/>
    <w:rsid w:val="00B5292C"/>
    <w:rsid w:val="00B5323E"/>
    <w:rsid w:val="00B538F2"/>
    <w:rsid w:val="00B53BEB"/>
    <w:rsid w:val="00B53D00"/>
    <w:rsid w:val="00B54405"/>
    <w:rsid w:val="00B5445D"/>
    <w:rsid w:val="00B54959"/>
    <w:rsid w:val="00B55404"/>
    <w:rsid w:val="00B557FF"/>
    <w:rsid w:val="00B55912"/>
    <w:rsid w:val="00B55F8D"/>
    <w:rsid w:val="00B561B1"/>
    <w:rsid w:val="00B5780A"/>
    <w:rsid w:val="00B57961"/>
    <w:rsid w:val="00B57BDD"/>
    <w:rsid w:val="00B60E4B"/>
    <w:rsid w:val="00B61E04"/>
    <w:rsid w:val="00B6218F"/>
    <w:rsid w:val="00B62A58"/>
    <w:rsid w:val="00B6467B"/>
    <w:rsid w:val="00B646D8"/>
    <w:rsid w:val="00B6471E"/>
    <w:rsid w:val="00B65000"/>
    <w:rsid w:val="00B65C31"/>
    <w:rsid w:val="00B65C9F"/>
    <w:rsid w:val="00B66614"/>
    <w:rsid w:val="00B66803"/>
    <w:rsid w:val="00B66EBF"/>
    <w:rsid w:val="00B67415"/>
    <w:rsid w:val="00B6769C"/>
    <w:rsid w:val="00B70B65"/>
    <w:rsid w:val="00B7154B"/>
    <w:rsid w:val="00B72BC9"/>
    <w:rsid w:val="00B743C1"/>
    <w:rsid w:val="00B74C45"/>
    <w:rsid w:val="00B74E4D"/>
    <w:rsid w:val="00B75224"/>
    <w:rsid w:val="00B757F1"/>
    <w:rsid w:val="00B75A72"/>
    <w:rsid w:val="00B75CAE"/>
    <w:rsid w:val="00B7638E"/>
    <w:rsid w:val="00B763A6"/>
    <w:rsid w:val="00B765F4"/>
    <w:rsid w:val="00B76734"/>
    <w:rsid w:val="00B76FF4"/>
    <w:rsid w:val="00B776CF"/>
    <w:rsid w:val="00B80660"/>
    <w:rsid w:val="00B807B0"/>
    <w:rsid w:val="00B80AD6"/>
    <w:rsid w:val="00B82644"/>
    <w:rsid w:val="00B83C23"/>
    <w:rsid w:val="00B83D99"/>
    <w:rsid w:val="00B8475B"/>
    <w:rsid w:val="00B8481D"/>
    <w:rsid w:val="00B8552A"/>
    <w:rsid w:val="00B855F2"/>
    <w:rsid w:val="00B857FD"/>
    <w:rsid w:val="00B85A4E"/>
    <w:rsid w:val="00B85B4A"/>
    <w:rsid w:val="00B85B7E"/>
    <w:rsid w:val="00B85BAC"/>
    <w:rsid w:val="00B85E3A"/>
    <w:rsid w:val="00B86189"/>
    <w:rsid w:val="00B87A68"/>
    <w:rsid w:val="00B87B90"/>
    <w:rsid w:val="00B9039C"/>
    <w:rsid w:val="00B90CC5"/>
    <w:rsid w:val="00B91ABC"/>
    <w:rsid w:val="00B925A1"/>
    <w:rsid w:val="00B92982"/>
    <w:rsid w:val="00B93D41"/>
    <w:rsid w:val="00B94857"/>
    <w:rsid w:val="00B956B3"/>
    <w:rsid w:val="00B956CE"/>
    <w:rsid w:val="00B95749"/>
    <w:rsid w:val="00B96168"/>
    <w:rsid w:val="00B96493"/>
    <w:rsid w:val="00B96BB2"/>
    <w:rsid w:val="00BA0131"/>
    <w:rsid w:val="00BA0449"/>
    <w:rsid w:val="00BA0733"/>
    <w:rsid w:val="00BA18D2"/>
    <w:rsid w:val="00BA1D15"/>
    <w:rsid w:val="00BA2477"/>
    <w:rsid w:val="00BA26A0"/>
    <w:rsid w:val="00BA29FE"/>
    <w:rsid w:val="00BA342D"/>
    <w:rsid w:val="00BA3580"/>
    <w:rsid w:val="00BA35ED"/>
    <w:rsid w:val="00BA3A5D"/>
    <w:rsid w:val="00BA4044"/>
    <w:rsid w:val="00BA4C13"/>
    <w:rsid w:val="00BA4D34"/>
    <w:rsid w:val="00BA4F13"/>
    <w:rsid w:val="00BA596A"/>
    <w:rsid w:val="00BA5C81"/>
    <w:rsid w:val="00BA5F70"/>
    <w:rsid w:val="00BA6A89"/>
    <w:rsid w:val="00BA74F9"/>
    <w:rsid w:val="00BA7897"/>
    <w:rsid w:val="00BB0BEE"/>
    <w:rsid w:val="00BB0BFC"/>
    <w:rsid w:val="00BB14D0"/>
    <w:rsid w:val="00BB15DF"/>
    <w:rsid w:val="00BB1A92"/>
    <w:rsid w:val="00BB1F76"/>
    <w:rsid w:val="00BB2FB3"/>
    <w:rsid w:val="00BB36BF"/>
    <w:rsid w:val="00BB3887"/>
    <w:rsid w:val="00BB49F0"/>
    <w:rsid w:val="00BB5912"/>
    <w:rsid w:val="00BB5B1E"/>
    <w:rsid w:val="00BB6BE6"/>
    <w:rsid w:val="00BB6D0F"/>
    <w:rsid w:val="00BB7078"/>
    <w:rsid w:val="00BB714B"/>
    <w:rsid w:val="00BB75D0"/>
    <w:rsid w:val="00BC0703"/>
    <w:rsid w:val="00BC0863"/>
    <w:rsid w:val="00BC1A53"/>
    <w:rsid w:val="00BC3432"/>
    <w:rsid w:val="00BC3615"/>
    <w:rsid w:val="00BC4DAE"/>
    <w:rsid w:val="00BC5081"/>
    <w:rsid w:val="00BC5317"/>
    <w:rsid w:val="00BC5AD2"/>
    <w:rsid w:val="00BC664E"/>
    <w:rsid w:val="00BC6934"/>
    <w:rsid w:val="00BC702D"/>
    <w:rsid w:val="00BC7EE9"/>
    <w:rsid w:val="00BD035A"/>
    <w:rsid w:val="00BD04F5"/>
    <w:rsid w:val="00BD0951"/>
    <w:rsid w:val="00BD119E"/>
    <w:rsid w:val="00BD1538"/>
    <w:rsid w:val="00BD1BDD"/>
    <w:rsid w:val="00BD1EB5"/>
    <w:rsid w:val="00BD257C"/>
    <w:rsid w:val="00BD2611"/>
    <w:rsid w:val="00BD2B71"/>
    <w:rsid w:val="00BD3698"/>
    <w:rsid w:val="00BD3E4C"/>
    <w:rsid w:val="00BD427C"/>
    <w:rsid w:val="00BD44AA"/>
    <w:rsid w:val="00BD44E4"/>
    <w:rsid w:val="00BD5074"/>
    <w:rsid w:val="00BD6110"/>
    <w:rsid w:val="00BD7FA7"/>
    <w:rsid w:val="00BE0219"/>
    <w:rsid w:val="00BE0CE0"/>
    <w:rsid w:val="00BE0FFC"/>
    <w:rsid w:val="00BE1BED"/>
    <w:rsid w:val="00BE1D1D"/>
    <w:rsid w:val="00BE3264"/>
    <w:rsid w:val="00BE568C"/>
    <w:rsid w:val="00BE582C"/>
    <w:rsid w:val="00BE5889"/>
    <w:rsid w:val="00BE6552"/>
    <w:rsid w:val="00BE6B00"/>
    <w:rsid w:val="00BE719C"/>
    <w:rsid w:val="00BE7960"/>
    <w:rsid w:val="00BE7D89"/>
    <w:rsid w:val="00BF16C2"/>
    <w:rsid w:val="00BF253D"/>
    <w:rsid w:val="00BF2851"/>
    <w:rsid w:val="00BF30F2"/>
    <w:rsid w:val="00BF3734"/>
    <w:rsid w:val="00BF3DF6"/>
    <w:rsid w:val="00BF5201"/>
    <w:rsid w:val="00BF5C2A"/>
    <w:rsid w:val="00BF5EE2"/>
    <w:rsid w:val="00BF74CC"/>
    <w:rsid w:val="00BF79EA"/>
    <w:rsid w:val="00BF7E39"/>
    <w:rsid w:val="00C002F3"/>
    <w:rsid w:val="00C0030E"/>
    <w:rsid w:val="00C009F3"/>
    <w:rsid w:val="00C00F89"/>
    <w:rsid w:val="00C014D0"/>
    <w:rsid w:val="00C0172E"/>
    <w:rsid w:val="00C01B3A"/>
    <w:rsid w:val="00C0371B"/>
    <w:rsid w:val="00C04CE8"/>
    <w:rsid w:val="00C04F74"/>
    <w:rsid w:val="00C056DD"/>
    <w:rsid w:val="00C05894"/>
    <w:rsid w:val="00C05AAD"/>
    <w:rsid w:val="00C0611E"/>
    <w:rsid w:val="00C0678A"/>
    <w:rsid w:val="00C06F6A"/>
    <w:rsid w:val="00C07524"/>
    <w:rsid w:val="00C07A53"/>
    <w:rsid w:val="00C10037"/>
    <w:rsid w:val="00C112B8"/>
    <w:rsid w:val="00C114D4"/>
    <w:rsid w:val="00C11999"/>
    <w:rsid w:val="00C11A98"/>
    <w:rsid w:val="00C11D1C"/>
    <w:rsid w:val="00C12B81"/>
    <w:rsid w:val="00C1300B"/>
    <w:rsid w:val="00C1332B"/>
    <w:rsid w:val="00C133F5"/>
    <w:rsid w:val="00C13A2D"/>
    <w:rsid w:val="00C13ACF"/>
    <w:rsid w:val="00C13AF8"/>
    <w:rsid w:val="00C13DCF"/>
    <w:rsid w:val="00C14427"/>
    <w:rsid w:val="00C14A72"/>
    <w:rsid w:val="00C14B48"/>
    <w:rsid w:val="00C15A1E"/>
    <w:rsid w:val="00C1631A"/>
    <w:rsid w:val="00C1636C"/>
    <w:rsid w:val="00C16A89"/>
    <w:rsid w:val="00C1748C"/>
    <w:rsid w:val="00C204DD"/>
    <w:rsid w:val="00C2075C"/>
    <w:rsid w:val="00C209FF"/>
    <w:rsid w:val="00C21265"/>
    <w:rsid w:val="00C22126"/>
    <w:rsid w:val="00C226EC"/>
    <w:rsid w:val="00C22D34"/>
    <w:rsid w:val="00C22FB7"/>
    <w:rsid w:val="00C2309A"/>
    <w:rsid w:val="00C242F5"/>
    <w:rsid w:val="00C24518"/>
    <w:rsid w:val="00C2571B"/>
    <w:rsid w:val="00C25C8F"/>
    <w:rsid w:val="00C2632F"/>
    <w:rsid w:val="00C26740"/>
    <w:rsid w:val="00C27876"/>
    <w:rsid w:val="00C3093A"/>
    <w:rsid w:val="00C32137"/>
    <w:rsid w:val="00C33883"/>
    <w:rsid w:val="00C33E68"/>
    <w:rsid w:val="00C33EA3"/>
    <w:rsid w:val="00C346E4"/>
    <w:rsid w:val="00C34F17"/>
    <w:rsid w:val="00C35C76"/>
    <w:rsid w:val="00C36BCC"/>
    <w:rsid w:val="00C41922"/>
    <w:rsid w:val="00C41AF9"/>
    <w:rsid w:val="00C41C00"/>
    <w:rsid w:val="00C41CD5"/>
    <w:rsid w:val="00C4232A"/>
    <w:rsid w:val="00C42BE1"/>
    <w:rsid w:val="00C44575"/>
    <w:rsid w:val="00C44608"/>
    <w:rsid w:val="00C454F8"/>
    <w:rsid w:val="00C464BE"/>
    <w:rsid w:val="00C46FA1"/>
    <w:rsid w:val="00C4759F"/>
    <w:rsid w:val="00C50090"/>
    <w:rsid w:val="00C5022D"/>
    <w:rsid w:val="00C51129"/>
    <w:rsid w:val="00C5187E"/>
    <w:rsid w:val="00C52845"/>
    <w:rsid w:val="00C52A31"/>
    <w:rsid w:val="00C52ADB"/>
    <w:rsid w:val="00C53406"/>
    <w:rsid w:val="00C54613"/>
    <w:rsid w:val="00C54A0C"/>
    <w:rsid w:val="00C54F54"/>
    <w:rsid w:val="00C56221"/>
    <w:rsid w:val="00C57DBD"/>
    <w:rsid w:val="00C615BD"/>
    <w:rsid w:val="00C620AF"/>
    <w:rsid w:val="00C62105"/>
    <w:rsid w:val="00C6249E"/>
    <w:rsid w:val="00C624EC"/>
    <w:rsid w:val="00C62923"/>
    <w:rsid w:val="00C6308C"/>
    <w:rsid w:val="00C64062"/>
    <w:rsid w:val="00C643B7"/>
    <w:rsid w:val="00C64F66"/>
    <w:rsid w:val="00C6522C"/>
    <w:rsid w:val="00C6527E"/>
    <w:rsid w:val="00C65DCC"/>
    <w:rsid w:val="00C66356"/>
    <w:rsid w:val="00C673BB"/>
    <w:rsid w:val="00C70BE2"/>
    <w:rsid w:val="00C711A7"/>
    <w:rsid w:val="00C72AF3"/>
    <w:rsid w:val="00C72F44"/>
    <w:rsid w:val="00C747A4"/>
    <w:rsid w:val="00C748E5"/>
    <w:rsid w:val="00C74B8F"/>
    <w:rsid w:val="00C74F8F"/>
    <w:rsid w:val="00C756E8"/>
    <w:rsid w:val="00C75E29"/>
    <w:rsid w:val="00C762F4"/>
    <w:rsid w:val="00C763E5"/>
    <w:rsid w:val="00C76728"/>
    <w:rsid w:val="00C768F3"/>
    <w:rsid w:val="00C76B25"/>
    <w:rsid w:val="00C7711B"/>
    <w:rsid w:val="00C8013A"/>
    <w:rsid w:val="00C808C9"/>
    <w:rsid w:val="00C8122C"/>
    <w:rsid w:val="00C816CD"/>
    <w:rsid w:val="00C81D86"/>
    <w:rsid w:val="00C84462"/>
    <w:rsid w:val="00C84AE1"/>
    <w:rsid w:val="00C84B14"/>
    <w:rsid w:val="00C85C28"/>
    <w:rsid w:val="00C86161"/>
    <w:rsid w:val="00C86265"/>
    <w:rsid w:val="00C86DF8"/>
    <w:rsid w:val="00C871E8"/>
    <w:rsid w:val="00C9276F"/>
    <w:rsid w:val="00C93A11"/>
    <w:rsid w:val="00C94CE5"/>
    <w:rsid w:val="00C9546C"/>
    <w:rsid w:val="00C95557"/>
    <w:rsid w:val="00C95793"/>
    <w:rsid w:val="00C962F7"/>
    <w:rsid w:val="00C96E35"/>
    <w:rsid w:val="00C97C9F"/>
    <w:rsid w:val="00CA029F"/>
    <w:rsid w:val="00CA0530"/>
    <w:rsid w:val="00CA060B"/>
    <w:rsid w:val="00CA0AA1"/>
    <w:rsid w:val="00CA1F11"/>
    <w:rsid w:val="00CA2775"/>
    <w:rsid w:val="00CA2933"/>
    <w:rsid w:val="00CA2AC4"/>
    <w:rsid w:val="00CA2E72"/>
    <w:rsid w:val="00CA37A1"/>
    <w:rsid w:val="00CA3BBA"/>
    <w:rsid w:val="00CA41B7"/>
    <w:rsid w:val="00CA53D9"/>
    <w:rsid w:val="00CA55AA"/>
    <w:rsid w:val="00CA6097"/>
    <w:rsid w:val="00CA611F"/>
    <w:rsid w:val="00CA61A7"/>
    <w:rsid w:val="00CA622A"/>
    <w:rsid w:val="00CA6E1B"/>
    <w:rsid w:val="00CA6F54"/>
    <w:rsid w:val="00CA700F"/>
    <w:rsid w:val="00CA7249"/>
    <w:rsid w:val="00CA7347"/>
    <w:rsid w:val="00CB0CB9"/>
    <w:rsid w:val="00CB19A5"/>
    <w:rsid w:val="00CB2895"/>
    <w:rsid w:val="00CB2A4F"/>
    <w:rsid w:val="00CB3FD5"/>
    <w:rsid w:val="00CB47B5"/>
    <w:rsid w:val="00CB641E"/>
    <w:rsid w:val="00CB64D1"/>
    <w:rsid w:val="00CB6640"/>
    <w:rsid w:val="00CB6D59"/>
    <w:rsid w:val="00CB74DA"/>
    <w:rsid w:val="00CC1228"/>
    <w:rsid w:val="00CC12C7"/>
    <w:rsid w:val="00CC19BD"/>
    <w:rsid w:val="00CC1F11"/>
    <w:rsid w:val="00CC2AAE"/>
    <w:rsid w:val="00CC4BC9"/>
    <w:rsid w:val="00CC5117"/>
    <w:rsid w:val="00CC567C"/>
    <w:rsid w:val="00CC5F7C"/>
    <w:rsid w:val="00CC66B7"/>
    <w:rsid w:val="00CC72FE"/>
    <w:rsid w:val="00CD0329"/>
    <w:rsid w:val="00CD0862"/>
    <w:rsid w:val="00CD0911"/>
    <w:rsid w:val="00CD0ABC"/>
    <w:rsid w:val="00CD1B77"/>
    <w:rsid w:val="00CD1E47"/>
    <w:rsid w:val="00CD2D93"/>
    <w:rsid w:val="00CD3237"/>
    <w:rsid w:val="00CD341F"/>
    <w:rsid w:val="00CD343C"/>
    <w:rsid w:val="00CD3866"/>
    <w:rsid w:val="00CD3A58"/>
    <w:rsid w:val="00CD43D7"/>
    <w:rsid w:val="00CD48C0"/>
    <w:rsid w:val="00CD48FF"/>
    <w:rsid w:val="00CD4AA5"/>
    <w:rsid w:val="00CD5396"/>
    <w:rsid w:val="00CD55C9"/>
    <w:rsid w:val="00CD69BB"/>
    <w:rsid w:val="00CD6EEF"/>
    <w:rsid w:val="00CD7227"/>
    <w:rsid w:val="00CD75A7"/>
    <w:rsid w:val="00CE0EF0"/>
    <w:rsid w:val="00CE16CE"/>
    <w:rsid w:val="00CE1D4C"/>
    <w:rsid w:val="00CE2D91"/>
    <w:rsid w:val="00CE3551"/>
    <w:rsid w:val="00CE3783"/>
    <w:rsid w:val="00CE3A96"/>
    <w:rsid w:val="00CE45A5"/>
    <w:rsid w:val="00CE4D03"/>
    <w:rsid w:val="00CE5B82"/>
    <w:rsid w:val="00CF1479"/>
    <w:rsid w:val="00CF23DF"/>
    <w:rsid w:val="00CF2733"/>
    <w:rsid w:val="00CF2874"/>
    <w:rsid w:val="00CF2A06"/>
    <w:rsid w:val="00CF400E"/>
    <w:rsid w:val="00CF494F"/>
    <w:rsid w:val="00CF55B5"/>
    <w:rsid w:val="00CF561C"/>
    <w:rsid w:val="00CF5A2A"/>
    <w:rsid w:val="00CF5FCD"/>
    <w:rsid w:val="00CF7095"/>
    <w:rsid w:val="00CF758F"/>
    <w:rsid w:val="00CF7A6A"/>
    <w:rsid w:val="00CF7E2F"/>
    <w:rsid w:val="00D008E8"/>
    <w:rsid w:val="00D02357"/>
    <w:rsid w:val="00D02825"/>
    <w:rsid w:val="00D02DD2"/>
    <w:rsid w:val="00D02F2E"/>
    <w:rsid w:val="00D03792"/>
    <w:rsid w:val="00D03E19"/>
    <w:rsid w:val="00D03F35"/>
    <w:rsid w:val="00D0475B"/>
    <w:rsid w:val="00D04ABF"/>
    <w:rsid w:val="00D04E1E"/>
    <w:rsid w:val="00D05B62"/>
    <w:rsid w:val="00D0669E"/>
    <w:rsid w:val="00D07077"/>
    <w:rsid w:val="00D07CDD"/>
    <w:rsid w:val="00D102BE"/>
    <w:rsid w:val="00D108DA"/>
    <w:rsid w:val="00D1185F"/>
    <w:rsid w:val="00D11AC1"/>
    <w:rsid w:val="00D11E72"/>
    <w:rsid w:val="00D12BA0"/>
    <w:rsid w:val="00D13A3E"/>
    <w:rsid w:val="00D13CF4"/>
    <w:rsid w:val="00D13EAC"/>
    <w:rsid w:val="00D1422E"/>
    <w:rsid w:val="00D142D4"/>
    <w:rsid w:val="00D15D10"/>
    <w:rsid w:val="00D165DB"/>
    <w:rsid w:val="00D165F6"/>
    <w:rsid w:val="00D17306"/>
    <w:rsid w:val="00D175D6"/>
    <w:rsid w:val="00D200A7"/>
    <w:rsid w:val="00D213C7"/>
    <w:rsid w:val="00D21724"/>
    <w:rsid w:val="00D217CB"/>
    <w:rsid w:val="00D21C2C"/>
    <w:rsid w:val="00D2382B"/>
    <w:rsid w:val="00D239D6"/>
    <w:rsid w:val="00D23A61"/>
    <w:rsid w:val="00D241DE"/>
    <w:rsid w:val="00D2464F"/>
    <w:rsid w:val="00D247FC"/>
    <w:rsid w:val="00D2650B"/>
    <w:rsid w:val="00D30EA4"/>
    <w:rsid w:val="00D3114A"/>
    <w:rsid w:val="00D311AC"/>
    <w:rsid w:val="00D31A37"/>
    <w:rsid w:val="00D3224D"/>
    <w:rsid w:val="00D336E2"/>
    <w:rsid w:val="00D33938"/>
    <w:rsid w:val="00D34870"/>
    <w:rsid w:val="00D348C0"/>
    <w:rsid w:val="00D349A1"/>
    <w:rsid w:val="00D34CF6"/>
    <w:rsid w:val="00D34FC4"/>
    <w:rsid w:val="00D35B85"/>
    <w:rsid w:val="00D36D05"/>
    <w:rsid w:val="00D3705E"/>
    <w:rsid w:val="00D404A6"/>
    <w:rsid w:val="00D40C46"/>
    <w:rsid w:val="00D4162C"/>
    <w:rsid w:val="00D417AB"/>
    <w:rsid w:val="00D41CB8"/>
    <w:rsid w:val="00D42937"/>
    <w:rsid w:val="00D42A00"/>
    <w:rsid w:val="00D42CB4"/>
    <w:rsid w:val="00D430E6"/>
    <w:rsid w:val="00D43853"/>
    <w:rsid w:val="00D44659"/>
    <w:rsid w:val="00D44D1F"/>
    <w:rsid w:val="00D45592"/>
    <w:rsid w:val="00D46535"/>
    <w:rsid w:val="00D46EE5"/>
    <w:rsid w:val="00D470F2"/>
    <w:rsid w:val="00D47886"/>
    <w:rsid w:val="00D47BE1"/>
    <w:rsid w:val="00D47EEF"/>
    <w:rsid w:val="00D47FC2"/>
    <w:rsid w:val="00D50E34"/>
    <w:rsid w:val="00D519A6"/>
    <w:rsid w:val="00D51EA3"/>
    <w:rsid w:val="00D53ADD"/>
    <w:rsid w:val="00D547C6"/>
    <w:rsid w:val="00D549B7"/>
    <w:rsid w:val="00D56F73"/>
    <w:rsid w:val="00D574CC"/>
    <w:rsid w:val="00D6044D"/>
    <w:rsid w:val="00D604A6"/>
    <w:rsid w:val="00D60B07"/>
    <w:rsid w:val="00D60F50"/>
    <w:rsid w:val="00D619FC"/>
    <w:rsid w:val="00D62129"/>
    <w:rsid w:val="00D628AA"/>
    <w:rsid w:val="00D6397D"/>
    <w:rsid w:val="00D650A2"/>
    <w:rsid w:val="00D668E3"/>
    <w:rsid w:val="00D66D14"/>
    <w:rsid w:val="00D67C2D"/>
    <w:rsid w:val="00D703D7"/>
    <w:rsid w:val="00D70593"/>
    <w:rsid w:val="00D70BBF"/>
    <w:rsid w:val="00D712AA"/>
    <w:rsid w:val="00D7167F"/>
    <w:rsid w:val="00D71F78"/>
    <w:rsid w:val="00D7230E"/>
    <w:rsid w:val="00D7242D"/>
    <w:rsid w:val="00D72601"/>
    <w:rsid w:val="00D728F2"/>
    <w:rsid w:val="00D72DD6"/>
    <w:rsid w:val="00D730C3"/>
    <w:rsid w:val="00D73EBC"/>
    <w:rsid w:val="00D740F2"/>
    <w:rsid w:val="00D7484C"/>
    <w:rsid w:val="00D75746"/>
    <w:rsid w:val="00D7577F"/>
    <w:rsid w:val="00D77A77"/>
    <w:rsid w:val="00D77C5E"/>
    <w:rsid w:val="00D77DB3"/>
    <w:rsid w:val="00D809D4"/>
    <w:rsid w:val="00D80B22"/>
    <w:rsid w:val="00D816EE"/>
    <w:rsid w:val="00D81F55"/>
    <w:rsid w:val="00D83508"/>
    <w:rsid w:val="00D84736"/>
    <w:rsid w:val="00D84864"/>
    <w:rsid w:val="00D84CD5"/>
    <w:rsid w:val="00D84EF1"/>
    <w:rsid w:val="00D850A5"/>
    <w:rsid w:val="00D85290"/>
    <w:rsid w:val="00D85A83"/>
    <w:rsid w:val="00D86036"/>
    <w:rsid w:val="00D86579"/>
    <w:rsid w:val="00D8714C"/>
    <w:rsid w:val="00D87B96"/>
    <w:rsid w:val="00D91206"/>
    <w:rsid w:val="00D91425"/>
    <w:rsid w:val="00D9229D"/>
    <w:rsid w:val="00D948BF"/>
    <w:rsid w:val="00D94946"/>
    <w:rsid w:val="00D949DC"/>
    <w:rsid w:val="00D9516F"/>
    <w:rsid w:val="00D95E60"/>
    <w:rsid w:val="00D966F6"/>
    <w:rsid w:val="00D97E99"/>
    <w:rsid w:val="00D97EA3"/>
    <w:rsid w:val="00DA0448"/>
    <w:rsid w:val="00DA2470"/>
    <w:rsid w:val="00DA27B0"/>
    <w:rsid w:val="00DA3684"/>
    <w:rsid w:val="00DA53F1"/>
    <w:rsid w:val="00DA5637"/>
    <w:rsid w:val="00DA5FBA"/>
    <w:rsid w:val="00DA64F5"/>
    <w:rsid w:val="00DA6873"/>
    <w:rsid w:val="00DA69AB"/>
    <w:rsid w:val="00DA6AB6"/>
    <w:rsid w:val="00DA6DCC"/>
    <w:rsid w:val="00DA70D9"/>
    <w:rsid w:val="00DA74E8"/>
    <w:rsid w:val="00DA75B4"/>
    <w:rsid w:val="00DA76C3"/>
    <w:rsid w:val="00DB0C42"/>
    <w:rsid w:val="00DB0FB0"/>
    <w:rsid w:val="00DB16CD"/>
    <w:rsid w:val="00DB1BFC"/>
    <w:rsid w:val="00DB24B6"/>
    <w:rsid w:val="00DB26E4"/>
    <w:rsid w:val="00DB3C5B"/>
    <w:rsid w:val="00DB46B5"/>
    <w:rsid w:val="00DB544D"/>
    <w:rsid w:val="00DB64D7"/>
    <w:rsid w:val="00DB6874"/>
    <w:rsid w:val="00DB6B1D"/>
    <w:rsid w:val="00DC0740"/>
    <w:rsid w:val="00DC085A"/>
    <w:rsid w:val="00DC18D3"/>
    <w:rsid w:val="00DC3366"/>
    <w:rsid w:val="00DC3397"/>
    <w:rsid w:val="00DC3B41"/>
    <w:rsid w:val="00DC3F0F"/>
    <w:rsid w:val="00DC43E5"/>
    <w:rsid w:val="00DC4FAE"/>
    <w:rsid w:val="00DC715A"/>
    <w:rsid w:val="00DC7B83"/>
    <w:rsid w:val="00DC7C16"/>
    <w:rsid w:val="00DD01CE"/>
    <w:rsid w:val="00DD07BE"/>
    <w:rsid w:val="00DD08A4"/>
    <w:rsid w:val="00DD0DFB"/>
    <w:rsid w:val="00DD1965"/>
    <w:rsid w:val="00DD315B"/>
    <w:rsid w:val="00DD373B"/>
    <w:rsid w:val="00DD4793"/>
    <w:rsid w:val="00DD614A"/>
    <w:rsid w:val="00DD6325"/>
    <w:rsid w:val="00DD675E"/>
    <w:rsid w:val="00DD7005"/>
    <w:rsid w:val="00DE113E"/>
    <w:rsid w:val="00DE1416"/>
    <w:rsid w:val="00DE1B29"/>
    <w:rsid w:val="00DE1BEB"/>
    <w:rsid w:val="00DE1DB7"/>
    <w:rsid w:val="00DE2968"/>
    <w:rsid w:val="00DE2F4D"/>
    <w:rsid w:val="00DE3735"/>
    <w:rsid w:val="00DE49BC"/>
    <w:rsid w:val="00DE4ACB"/>
    <w:rsid w:val="00DE4F38"/>
    <w:rsid w:val="00DE509B"/>
    <w:rsid w:val="00DE520F"/>
    <w:rsid w:val="00DE58B5"/>
    <w:rsid w:val="00DE67EC"/>
    <w:rsid w:val="00DE6BF3"/>
    <w:rsid w:val="00DE6CED"/>
    <w:rsid w:val="00DE717C"/>
    <w:rsid w:val="00DE727A"/>
    <w:rsid w:val="00DE7B32"/>
    <w:rsid w:val="00DE7D43"/>
    <w:rsid w:val="00DE7F5B"/>
    <w:rsid w:val="00DF0D82"/>
    <w:rsid w:val="00DF1C32"/>
    <w:rsid w:val="00DF20D7"/>
    <w:rsid w:val="00DF2CCA"/>
    <w:rsid w:val="00DF2DDF"/>
    <w:rsid w:val="00DF3DBC"/>
    <w:rsid w:val="00DF4F94"/>
    <w:rsid w:val="00DF5568"/>
    <w:rsid w:val="00DF57E6"/>
    <w:rsid w:val="00DF5AA9"/>
    <w:rsid w:val="00DF7E33"/>
    <w:rsid w:val="00E01915"/>
    <w:rsid w:val="00E0224A"/>
    <w:rsid w:val="00E02B05"/>
    <w:rsid w:val="00E030EB"/>
    <w:rsid w:val="00E03488"/>
    <w:rsid w:val="00E03A22"/>
    <w:rsid w:val="00E03F8E"/>
    <w:rsid w:val="00E0470A"/>
    <w:rsid w:val="00E05200"/>
    <w:rsid w:val="00E05751"/>
    <w:rsid w:val="00E0586D"/>
    <w:rsid w:val="00E05B5D"/>
    <w:rsid w:val="00E05CF3"/>
    <w:rsid w:val="00E05F27"/>
    <w:rsid w:val="00E07B84"/>
    <w:rsid w:val="00E103C6"/>
    <w:rsid w:val="00E10B44"/>
    <w:rsid w:val="00E11600"/>
    <w:rsid w:val="00E11D77"/>
    <w:rsid w:val="00E12DCB"/>
    <w:rsid w:val="00E1312B"/>
    <w:rsid w:val="00E14ECD"/>
    <w:rsid w:val="00E14F32"/>
    <w:rsid w:val="00E152D6"/>
    <w:rsid w:val="00E155AF"/>
    <w:rsid w:val="00E2006B"/>
    <w:rsid w:val="00E20C9E"/>
    <w:rsid w:val="00E215F9"/>
    <w:rsid w:val="00E21C4C"/>
    <w:rsid w:val="00E21CC2"/>
    <w:rsid w:val="00E22AEB"/>
    <w:rsid w:val="00E22D3A"/>
    <w:rsid w:val="00E23627"/>
    <w:rsid w:val="00E236F1"/>
    <w:rsid w:val="00E237ED"/>
    <w:rsid w:val="00E23841"/>
    <w:rsid w:val="00E248DE"/>
    <w:rsid w:val="00E24B2F"/>
    <w:rsid w:val="00E24ECC"/>
    <w:rsid w:val="00E24F4D"/>
    <w:rsid w:val="00E26935"/>
    <w:rsid w:val="00E26D76"/>
    <w:rsid w:val="00E2745A"/>
    <w:rsid w:val="00E27BA1"/>
    <w:rsid w:val="00E27C93"/>
    <w:rsid w:val="00E27E8C"/>
    <w:rsid w:val="00E3018E"/>
    <w:rsid w:val="00E31948"/>
    <w:rsid w:val="00E31C1E"/>
    <w:rsid w:val="00E32569"/>
    <w:rsid w:val="00E328CF"/>
    <w:rsid w:val="00E33136"/>
    <w:rsid w:val="00E333D1"/>
    <w:rsid w:val="00E34CA4"/>
    <w:rsid w:val="00E3518A"/>
    <w:rsid w:val="00E35D28"/>
    <w:rsid w:val="00E35F77"/>
    <w:rsid w:val="00E36487"/>
    <w:rsid w:val="00E37554"/>
    <w:rsid w:val="00E37DFC"/>
    <w:rsid w:val="00E37EDD"/>
    <w:rsid w:val="00E40A86"/>
    <w:rsid w:val="00E40F61"/>
    <w:rsid w:val="00E41C8D"/>
    <w:rsid w:val="00E41D94"/>
    <w:rsid w:val="00E41F4A"/>
    <w:rsid w:val="00E4276A"/>
    <w:rsid w:val="00E435D5"/>
    <w:rsid w:val="00E4386E"/>
    <w:rsid w:val="00E455D2"/>
    <w:rsid w:val="00E47A16"/>
    <w:rsid w:val="00E47B73"/>
    <w:rsid w:val="00E47E49"/>
    <w:rsid w:val="00E5073E"/>
    <w:rsid w:val="00E518A7"/>
    <w:rsid w:val="00E51A7A"/>
    <w:rsid w:val="00E51E9E"/>
    <w:rsid w:val="00E52EDC"/>
    <w:rsid w:val="00E53271"/>
    <w:rsid w:val="00E54188"/>
    <w:rsid w:val="00E54736"/>
    <w:rsid w:val="00E54774"/>
    <w:rsid w:val="00E54B1A"/>
    <w:rsid w:val="00E54CB7"/>
    <w:rsid w:val="00E54EAB"/>
    <w:rsid w:val="00E55088"/>
    <w:rsid w:val="00E55740"/>
    <w:rsid w:val="00E55EAD"/>
    <w:rsid w:val="00E5651C"/>
    <w:rsid w:val="00E574AA"/>
    <w:rsid w:val="00E57BBD"/>
    <w:rsid w:val="00E601EA"/>
    <w:rsid w:val="00E607D9"/>
    <w:rsid w:val="00E60B25"/>
    <w:rsid w:val="00E62967"/>
    <w:rsid w:val="00E62FC5"/>
    <w:rsid w:val="00E649D4"/>
    <w:rsid w:val="00E64D23"/>
    <w:rsid w:val="00E652C2"/>
    <w:rsid w:val="00E652CC"/>
    <w:rsid w:val="00E6536D"/>
    <w:rsid w:val="00E65598"/>
    <w:rsid w:val="00E65A0B"/>
    <w:rsid w:val="00E66283"/>
    <w:rsid w:val="00E665F7"/>
    <w:rsid w:val="00E6692C"/>
    <w:rsid w:val="00E66E60"/>
    <w:rsid w:val="00E6701A"/>
    <w:rsid w:val="00E6720D"/>
    <w:rsid w:val="00E67D29"/>
    <w:rsid w:val="00E70205"/>
    <w:rsid w:val="00E70704"/>
    <w:rsid w:val="00E70DCB"/>
    <w:rsid w:val="00E7112A"/>
    <w:rsid w:val="00E736E8"/>
    <w:rsid w:val="00E736F6"/>
    <w:rsid w:val="00E738E1"/>
    <w:rsid w:val="00E74996"/>
    <w:rsid w:val="00E74F39"/>
    <w:rsid w:val="00E74F53"/>
    <w:rsid w:val="00E7532E"/>
    <w:rsid w:val="00E75CB9"/>
    <w:rsid w:val="00E763D2"/>
    <w:rsid w:val="00E77E9E"/>
    <w:rsid w:val="00E80817"/>
    <w:rsid w:val="00E80931"/>
    <w:rsid w:val="00E80B7D"/>
    <w:rsid w:val="00E8284E"/>
    <w:rsid w:val="00E83D26"/>
    <w:rsid w:val="00E84B6C"/>
    <w:rsid w:val="00E84D84"/>
    <w:rsid w:val="00E85A91"/>
    <w:rsid w:val="00E86143"/>
    <w:rsid w:val="00E86F07"/>
    <w:rsid w:val="00E905D9"/>
    <w:rsid w:val="00E9080A"/>
    <w:rsid w:val="00E91222"/>
    <w:rsid w:val="00E91B0B"/>
    <w:rsid w:val="00E94775"/>
    <w:rsid w:val="00E94A1D"/>
    <w:rsid w:val="00E94D22"/>
    <w:rsid w:val="00E95FEC"/>
    <w:rsid w:val="00E96779"/>
    <w:rsid w:val="00E96A7F"/>
    <w:rsid w:val="00E96BA8"/>
    <w:rsid w:val="00E97900"/>
    <w:rsid w:val="00EA044A"/>
    <w:rsid w:val="00EA228B"/>
    <w:rsid w:val="00EA40BA"/>
    <w:rsid w:val="00EA5BBA"/>
    <w:rsid w:val="00EA5D89"/>
    <w:rsid w:val="00EA60F8"/>
    <w:rsid w:val="00EA6A84"/>
    <w:rsid w:val="00EA6E0A"/>
    <w:rsid w:val="00EA745F"/>
    <w:rsid w:val="00EA7768"/>
    <w:rsid w:val="00EA7E8C"/>
    <w:rsid w:val="00EA7FFA"/>
    <w:rsid w:val="00EB003D"/>
    <w:rsid w:val="00EB092B"/>
    <w:rsid w:val="00EB15D8"/>
    <w:rsid w:val="00EB21E9"/>
    <w:rsid w:val="00EB290F"/>
    <w:rsid w:val="00EB3691"/>
    <w:rsid w:val="00EB48BA"/>
    <w:rsid w:val="00EB5339"/>
    <w:rsid w:val="00EB6572"/>
    <w:rsid w:val="00EB6FBA"/>
    <w:rsid w:val="00EC013F"/>
    <w:rsid w:val="00EC0862"/>
    <w:rsid w:val="00EC0B5E"/>
    <w:rsid w:val="00EC0C8E"/>
    <w:rsid w:val="00EC11AD"/>
    <w:rsid w:val="00EC23BD"/>
    <w:rsid w:val="00EC2B48"/>
    <w:rsid w:val="00EC34C9"/>
    <w:rsid w:val="00EC355B"/>
    <w:rsid w:val="00EC3563"/>
    <w:rsid w:val="00EC38FB"/>
    <w:rsid w:val="00EC3E2E"/>
    <w:rsid w:val="00EC3E99"/>
    <w:rsid w:val="00EC43F7"/>
    <w:rsid w:val="00EC454A"/>
    <w:rsid w:val="00EC58BE"/>
    <w:rsid w:val="00EC674F"/>
    <w:rsid w:val="00EC6EE2"/>
    <w:rsid w:val="00EC7988"/>
    <w:rsid w:val="00ED0131"/>
    <w:rsid w:val="00ED0542"/>
    <w:rsid w:val="00ED0B32"/>
    <w:rsid w:val="00ED1781"/>
    <w:rsid w:val="00ED1B51"/>
    <w:rsid w:val="00ED1BF3"/>
    <w:rsid w:val="00ED24A8"/>
    <w:rsid w:val="00ED3338"/>
    <w:rsid w:val="00ED49E7"/>
    <w:rsid w:val="00ED4D44"/>
    <w:rsid w:val="00ED5380"/>
    <w:rsid w:val="00ED63FA"/>
    <w:rsid w:val="00ED714A"/>
    <w:rsid w:val="00ED718A"/>
    <w:rsid w:val="00ED7700"/>
    <w:rsid w:val="00EE01E9"/>
    <w:rsid w:val="00EE038F"/>
    <w:rsid w:val="00EE11F6"/>
    <w:rsid w:val="00EE1B93"/>
    <w:rsid w:val="00EE2ECB"/>
    <w:rsid w:val="00EE37D8"/>
    <w:rsid w:val="00EE3FC5"/>
    <w:rsid w:val="00EE45DC"/>
    <w:rsid w:val="00EE4D5C"/>
    <w:rsid w:val="00EE5697"/>
    <w:rsid w:val="00EE5BCB"/>
    <w:rsid w:val="00EE66BE"/>
    <w:rsid w:val="00EE684B"/>
    <w:rsid w:val="00EE6C6E"/>
    <w:rsid w:val="00EE7443"/>
    <w:rsid w:val="00EE757C"/>
    <w:rsid w:val="00EE7743"/>
    <w:rsid w:val="00EE7AB7"/>
    <w:rsid w:val="00EF00FD"/>
    <w:rsid w:val="00EF098D"/>
    <w:rsid w:val="00EF0B61"/>
    <w:rsid w:val="00EF1309"/>
    <w:rsid w:val="00EF1EA6"/>
    <w:rsid w:val="00EF1FEB"/>
    <w:rsid w:val="00EF2124"/>
    <w:rsid w:val="00EF22A7"/>
    <w:rsid w:val="00EF243D"/>
    <w:rsid w:val="00EF3573"/>
    <w:rsid w:val="00EF39A2"/>
    <w:rsid w:val="00EF54C0"/>
    <w:rsid w:val="00EF5BB7"/>
    <w:rsid w:val="00EF5DB2"/>
    <w:rsid w:val="00EF60DA"/>
    <w:rsid w:val="00EF61A9"/>
    <w:rsid w:val="00EF683D"/>
    <w:rsid w:val="00EF68BF"/>
    <w:rsid w:val="00EF709F"/>
    <w:rsid w:val="00EF7461"/>
    <w:rsid w:val="00F00C6C"/>
    <w:rsid w:val="00F01CBD"/>
    <w:rsid w:val="00F0211E"/>
    <w:rsid w:val="00F02209"/>
    <w:rsid w:val="00F02636"/>
    <w:rsid w:val="00F039FC"/>
    <w:rsid w:val="00F03AD4"/>
    <w:rsid w:val="00F044DC"/>
    <w:rsid w:val="00F04757"/>
    <w:rsid w:val="00F049D3"/>
    <w:rsid w:val="00F053D7"/>
    <w:rsid w:val="00F05A0B"/>
    <w:rsid w:val="00F060FF"/>
    <w:rsid w:val="00F06481"/>
    <w:rsid w:val="00F06DEC"/>
    <w:rsid w:val="00F06E3F"/>
    <w:rsid w:val="00F07327"/>
    <w:rsid w:val="00F105F7"/>
    <w:rsid w:val="00F109CD"/>
    <w:rsid w:val="00F1106A"/>
    <w:rsid w:val="00F11147"/>
    <w:rsid w:val="00F1145C"/>
    <w:rsid w:val="00F116B3"/>
    <w:rsid w:val="00F11BEE"/>
    <w:rsid w:val="00F122A5"/>
    <w:rsid w:val="00F1243E"/>
    <w:rsid w:val="00F14352"/>
    <w:rsid w:val="00F151C6"/>
    <w:rsid w:val="00F15806"/>
    <w:rsid w:val="00F15AFB"/>
    <w:rsid w:val="00F162F7"/>
    <w:rsid w:val="00F1708B"/>
    <w:rsid w:val="00F20F33"/>
    <w:rsid w:val="00F215E6"/>
    <w:rsid w:val="00F21721"/>
    <w:rsid w:val="00F24718"/>
    <w:rsid w:val="00F24D72"/>
    <w:rsid w:val="00F2508A"/>
    <w:rsid w:val="00F25C5F"/>
    <w:rsid w:val="00F25C99"/>
    <w:rsid w:val="00F26E5C"/>
    <w:rsid w:val="00F277CB"/>
    <w:rsid w:val="00F278D3"/>
    <w:rsid w:val="00F3000D"/>
    <w:rsid w:val="00F30484"/>
    <w:rsid w:val="00F306E5"/>
    <w:rsid w:val="00F306F2"/>
    <w:rsid w:val="00F3078C"/>
    <w:rsid w:val="00F30996"/>
    <w:rsid w:val="00F30F43"/>
    <w:rsid w:val="00F311EF"/>
    <w:rsid w:val="00F31630"/>
    <w:rsid w:val="00F3166A"/>
    <w:rsid w:val="00F31A6D"/>
    <w:rsid w:val="00F32224"/>
    <w:rsid w:val="00F325F8"/>
    <w:rsid w:val="00F32AD5"/>
    <w:rsid w:val="00F33649"/>
    <w:rsid w:val="00F34449"/>
    <w:rsid w:val="00F34F2C"/>
    <w:rsid w:val="00F35049"/>
    <w:rsid w:val="00F35691"/>
    <w:rsid w:val="00F35873"/>
    <w:rsid w:val="00F36A39"/>
    <w:rsid w:val="00F371CD"/>
    <w:rsid w:val="00F37AFE"/>
    <w:rsid w:val="00F41286"/>
    <w:rsid w:val="00F424E9"/>
    <w:rsid w:val="00F43378"/>
    <w:rsid w:val="00F4459E"/>
    <w:rsid w:val="00F44934"/>
    <w:rsid w:val="00F4593C"/>
    <w:rsid w:val="00F46195"/>
    <w:rsid w:val="00F465DE"/>
    <w:rsid w:val="00F46933"/>
    <w:rsid w:val="00F477C6"/>
    <w:rsid w:val="00F4798B"/>
    <w:rsid w:val="00F503BD"/>
    <w:rsid w:val="00F51ADA"/>
    <w:rsid w:val="00F51FAE"/>
    <w:rsid w:val="00F522A5"/>
    <w:rsid w:val="00F526EA"/>
    <w:rsid w:val="00F53199"/>
    <w:rsid w:val="00F53375"/>
    <w:rsid w:val="00F536A4"/>
    <w:rsid w:val="00F53CE8"/>
    <w:rsid w:val="00F53CEB"/>
    <w:rsid w:val="00F543BF"/>
    <w:rsid w:val="00F54761"/>
    <w:rsid w:val="00F54970"/>
    <w:rsid w:val="00F54D8B"/>
    <w:rsid w:val="00F5532F"/>
    <w:rsid w:val="00F55521"/>
    <w:rsid w:val="00F566D0"/>
    <w:rsid w:val="00F56BC4"/>
    <w:rsid w:val="00F56F7D"/>
    <w:rsid w:val="00F57D52"/>
    <w:rsid w:val="00F57E94"/>
    <w:rsid w:val="00F60088"/>
    <w:rsid w:val="00F6131E"/>
    <w:rsid w:val="00F615BF"/>
    <w:rsid w:val="00F626A8"/>
    <w:rsid w:val="00F63226"/>
    <w:rsid w:val="00F635D9"/>
    <w:rsid w:val="00F640FA"/>
    <w:rsid w:val="00F649EE"/>
    <w:rsid w:val="00F654A5"/>
    <w:rsid w:val="00F65B6C"/>
    <w:rsid w:val="00F65E87"/>
    <w:rsid w:val="00F66B53"/>
    <w:rsid w:val="00F66DBB"/>
    <w:rsid w:val="00F66E4A"/>
    <w:rsid w:val="00F70493"/>
    <w:rsid w:val="00F70A73"/>
    <w:rsid w:val="00F71316"/>
    <w:rsid w:val="00F7136F"/>
    <w:rsid w:val="00F719EC"/>
    <w:rsid w:val="00F72047"/>
    <w:rsid w:val="00F724F0"/>
    <w:rsid w:val="00F72F8E"/>
    <w:rsid w:val="00F7396B"/>
    <w:rsid w:val="00F7510E"/>
    <w:rsid w:val="00F754E6"/>
    <w:rsid w:val="00F75A54"/>
    <w:rsid w:val="00F76025"/>
    <w:rsid w:val="00F76431"/>
    <w:rsid w:val="00F76F94"/>
    <w:rsid w:val="00F77615"/>
    <w:rsid w:val="00F80168"/>
    <w:rsid w:val="00F80857"/>
    <w:rsid w:val="00F80910"/>
    <w:rsid w:val="00F80B09"/>
    <w:rsid w:val="00F81400"/>
    <w:rsid w:val="00F816B8"/>
    <w:rsid w:val="00F81734"/>
    <w:rsid w:val="00F82245"/>
    <w:rsid w:val="00F825A1"/>
    <w:rsid w:val="00F827F0"/>
    <w:rsid w:val="00F8314D"/>
    <w:rsid w:val="00F83623"/>
    <w:rsid w:val="00F84A7E"/>
    <w:rsid w:val="00F85F2F"/>
    <w:rsid w:val="00F8746F"/>
    <w:rsid w:val="00F87F4D"/>
    <w:rsid w:val="00F90213"/>
    <w:rsid w:val="00F9029C"/>
    <w:rsid w:val="00F90E92"/>
    <w:rsid w:val="00F91186"/>
    <w:rsid w:val="00F917A2"/>
    <w:rsid w:val="00F9281D"/>
    <w:rsid w:val="00F93D05"/>
    <w:rsid w:val="00F94572"/>
    <w:rsid w:val="00F95028"/>
    <w:rsid w:val="00F9535B"/>
    <w:rsid w:val="00F95BCA"/>
    <w:rsid w:val="00F95F98"/>
    <w:rsid w:val="00F961F0"/>
    <w:rsid w:val="00F96EC8"/>
    <w:rsid w:val="00F970FB"/>
    <w:rsid w:val="00F974A6"/>
    <w:rsid w:val="00FA15D6"/>
    <w:rsid w:val="00FA2609"/>
    <w:rsid w:val="00FA26C0"/>
    <w:rsid w:val="00FA2B9D"/>
    <w:rsid w:val="00FA3143"/>
    <w:rsid w:val="00FA4352"/>
    <w:rsid w:val="00FA4773"/>
    <w:rsid w:val="00FA494F"/>
    <w:rsid w:val="00FA49E9"/>
    <w:rsid w:val="00FA5709"/>
    <w:rsid w:val="00FA5D1F"/>
    <w:rsid w:val="00FA6132"/>
    <w:rsid w:val="00FA6A58"/>
    <w:rsid w:val="00FA72E9"/>
    <w:rsid w:val="00FA7790"/>
    <w:rsid w:val="00FA7A7F"/>
    <w:rsid w:val="00FB0406"/>
    <w:rsid w:val="00FB045B"/>
    <w:rsid w:val="00FB0BD7"/>
    <w:rsid w:val="00FB0F82"/>
    <w:rsid w:val="00FB19A7"/>
    <w:rsid w:val="00FB1C67"/>
    <w:rsid w:val="00FB1D05"/>
    <w:rsid w:val="00FB28A1"/>
    <w:rsid w:val="00FB2C33"/>
    <w:rsid w:val="00FB3129"/>
    <w:rsid w:val="00FB3456"/>
    <w:rsid w:val="00FB36C7"/>
    <w:rsid w:val="00FB43A3"/>
    <w:rsid w:val="00FB4D0C"/>
    <w:rsid w:val="00FB4D4A"/>
    <w:rsid w:val="00FB5611"/>
    <w:rsid w:val="00FB5AD4"/>
    <w:rsid w:val="00FB6198"/>
    <w:rsid w:val="00FC01A4"/>
    <w:rsid w:val="00FC16D1"/>
    <w:rsid w:val="00FC28EA"/>
    <w:rsid w:val="00FC2B89"/>
    <w:rsid w:val="00FC2DD6"/>
    <w:rsid w:val="00FC3303"/>
    <w:rsid w:val="00FC345E"/>
    <w:rsid w:val="00FC38EA"/>
    <w:rsid w:val="00FC3A07"/>
    <w:rsid w:val="00FC3B1E"/>
    <w:rsid w:val="00FC6088"/>
    <w:rsid w:val="00FC61A7"/>
    <w:rsid w:val="00FC7282"/>
    <w:rsid w:val="00FD0090"/>
    <w:rsid w:val="00FD1005"/>
    <w:rsid w:val="00FD1028"/>
    <w:rsid w:val="00FD10F8"/>
    <w:rsid w:val="00FD117A"/>
    <w:rsid w:val="00FD1253"/>
    <w:rsid w:val="00FD284F"/>
    <w:rsid w:val="00FD2912"/>
    <w:rsid w:val="00FD2D1C"/>
    <w:rsid w:val="00FD56A0"/>
    <w:rsid w:val="00FD5EAD"/>
    <w:rsid w:val="00FD65B5"/>
    <w:rsid w:val="00FD6851"/>
    <w:rsid w:val="00FD772E"/>
    <w:rsid w:val="00FD7F94"/>
    <w:rsid w:val="00FE0487"/>
    <w:rsid w:val="00FE0934"/>
    <w:rsid w:val="00FE0C1F"/>
    <w:rsid w:val="00FE0DF5"/>
    <w:rsid w:val="00FE108F"/>
    <w:rsid w:val="00FE2E77"/>
    <w:rsid w:val="00FE30A9"/>
    <w:rsid w:val="00FE327B"/>
    <w:rsid w:val="00FE3667"/>
    <w:rsid w:val="00FE40F9"/>
    <w:rsid w:val="00FE40FC"/>
    <w:rsid w:val="00FE47D4"/>
    <w:rsid w:val="00FE4E2A"/>
    <w:rsid w:val="00FE4F9E"/>
    <w:rsid w:val="00FE5AEE"/>
    <w:rsid w:val="00FE7FE6"/>
    <w:rsid w:val="00FF01A7"/>
    <w:rsid w:val="00FF03ED"/>
    <w:rsid w:val="00FF0627"/>
    <w:rsid w:val="00FF0BBC"/>
    <w:rsid w:val="00FF12BB"/>
    <w:rsid w:val="00FF1B7B"/>
    <w:rsid w:val="00FF2FFB"/>
    <w:rsid w:val="00FF3E03"/>
    <w:rsid w:val="00FF4805"/>
    <w:rsid w:val="00FF4C1D"/>
    <w:rsid w:val="00FF4E63"/>
    <w:rsid w:val="00FF5059"/>
    <w:rsid w:val="00FF5E81"/>
    <w:rsid w:val="00FF71B6"/>
    <w:rsid w:val="00FF71CB"/>
    <w:rsid w:val="00FF7783"/>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649CB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next w:val="Folgeabsatz"/>
    <w:qFormat/>
    <w:rsid w:val="00D02825"/>
    <w:pPr>
      <w:spacing w:after="0" w:line="360" w:lineRule="auto"/>
      <w:jc w:val="both"/>
    </w:pPr>
    <w:rPr>
      <w:rFonts w:ascii="Palatino Linotype" w:eastAsia="Times New Roman" w:hAnsi="Palatino Linotype" w:cs="Times New Roman"/>
      <w:szCs w:val="20"/>
      <w:lang w:val="en-GB" w:eastAsia="de-DE"/>
    </w:rPr>
  </w:style>
  <w:style w:type="paragraph" w:styleId="berschrift1">
    <w:name w:val="heading 1"/>
    <w:basedOn w:val="Standard"/>
    <w:next w:val="Standard"/>
    <w:link w:val="berschrift1Zchn"/>
    <w:uiPriority w:val="9"/>
    <w:qFormat/>
    <w:rsid w:val="0010017B"/>
    <w:pPr>
      <w:keepNext/>
      <w:keepLines/>
      <w:numPr>
        <w:numId w:val="1"/>
      </w:numPr>
      <w:spacing w:before="480"/>
      <w:outlineLvl w:val="0"/>
    </w:pPr>
    <w:rPr>
      <w:rFonts w:eastAsiaTheme="majorEastAsia" w:cstheme="majorBidi"/>
      <w:b/>
      <w:bCs/>
      <w:sz w:val="28"/>
      <w:szCs w:val="28"/>
    </w:rPr>
  </w:style>
  <w:style w:type="paragraph" w:styleId="berschrift2">
    <w:name w:val="heading 2"/>
    <w:basedOn w:val="Standard"/>
    <w:next w:val="Standard"/>
    <w:link w:val="berschrift2Zchn"/>
    <w:uiPriority w:val="9"/>
    <w:unhideWhenUsed/>
    <w:qFormat/>
    <w:rsid w:val="0010017B"/>
    <w:pPr>
      <w:keepNext/>
      <w:keepLines/>
      <w:numPr>
        <w:ilvl w:val="1"/>
        <w:numId w:val="1"/>
      </w:numPr>
      <w:spacing w:before="200"/>
      <w:outlineLvl w:val="1"/>
    </w:pPr>
    <w:rPr>
      <w:rFonts w:eastAsiaTheme="majorEastAsia" w:cstheme="majorBidi"/>
      <w:b/>
      <w:bCs/>
      <w:sz w:val="26"/>
      <w:szCs w:val="26"/>
    </w:rPr>
  </w:style>
  <w:style w:type="paragraph" w:styleId="berschrift3">
    <w:name w:val="heading 3"/>
    <w:basedOn w:val="Standard"/>
    <w:next w:val="Standard"/>
    <w:link w:val="berschrift3Zchn"/>
    <w:uiPriority w:val="9"/>
    <w:unhideWhenUsed/>
    <w:qFormat/>
    <w:rsid w:val="0010017B"/>
    <w:pPr>
      <w:keepNext/>
      <w:keepLines/>
      <w:numPr>
        <w:ilvl w:val="2"/>
        <w:numId w:val="1"/>
      </w:numPr>
      <w:spacing w:before="200"/>
      <w:outlineLvl w:val="2"/>
    </w:pPr>
    <w:rPr>
      <w:rFonts w:eastAsiaTheme="majorEastAsia" w:cstheme="majorBidi"/>
      <w:b/>
      <w:bCs/>
      <w:sz w:val="24"/>
    </w:rPr>
  </w:style>
  <w:style w:type="paragraph" w:styleId="berschrift4">
    <w:name w:val="heading 4"/>
    <w:basedOn w:val="Standard"/>
    <w:next w:val="Standard"/>
    <w:link w:val="berschrift4Zchn"/>
    <w:uiPriority w:val="9"/>
    <w:unhideWhenUsed/>
    <w:qFormat/>
    <w:rsid w:val="00E736F6"/>
    <w:pPr>
      <w:keepNext/>
      <w:keepLines/>
      <w:numPr>
        <w:ilvl w:val="3"/>
        <w:numId w:val="1"/>
      </w:numPr>
      <w:spacing w:before="200"/>
      <w:outlineLvl w:val="3"/>
    </w:pPr>
    <w:rPr>
      <w:rFonts w:ascii="Frutiger Next LT W1G" w:eastAsiaTheme="majorEastAsia" w:hAnsi="Frutiger Next LT W1G" w:cstheme="majorBidi"/>
      <w:b/>
      <w:bCs/>
      <w:i/>
      <w:iCs/>
    </w:rPr>
  </w:style>
  <w:style w:type="paragraph" w:styleId="berschrift5">
    <w:name w:val="heading 5"/>
    <w:basedOn w:val="Standard"/>
    <w:next w:val="Standard"/>
    <w:link w:val="berschrift5Zchn"/>
    <w:uiPriority w:val="9"/>
    <w:semiHidden/>
    <w:unhideWhenUsed/>
    <w:rsid w:val="00B72BC9"/>
    <w:pPr>
      <w:keepNext/>
      <w:keepLines/>
      <w:spacing w:before="200"/>
      <w:outlineLvl w:val="4"/>
    </w:pPr>
    <w:rPr>
      <w:rFonts w:ascii="Frutiger Next LT W1G" w:eastAsiaTheme="majorEastAsia" w:hAnsi="Frutiger Next LT W1G" w:cstheme="majorBidi"/>
      <w:color w:val="243F60" w:themeColor="accent1" w:themeShade="7F"/>
    </w:rPr>
  </w:style>
  <w:style w:type="paragraph" w:styleId="berschrift6">
    <w:name w:val="heading 6"/>
    <w:basedOn w:val="Standard"/>
    <w:next w:val="Standard"/>
    <w:link w:val="berschrift6Zchn"/>
    <w:uiPriority w:val="9"/>
    <w:semiHidden/>
    <w:unhideWhenUsed/>
    <w:qFormat/>
    <w:rsid w:val="000C205C"/>
    <w:pPr>
      <w:keepNext/>
      <w:keepLines/>
      <w:spacing w:before="40"/>
      <w:outlineLvl w:val="5"/>
    </w:pPr>
    <w:rPr>
      <w:rFonts w:asciiTheme="majorHAnsi" w:eastAsiaTheme="majorEastAsia" w:hAnsiTheme="majorHAnsi" w:cstheme="majorBidi"/>
      <w:color w:val="243F60" w:themeColor="accent1" w:themeShade="7F"/>
    </w:rPr>
  </w:style>
  <w:style w:type="paragraph" w:styleId="berschrift7">
    <w:name w:val="heading 7"/>
    <w:basedOn w:val="Standard"/>
    <w:next w:val="Standard"/>
    <w:link w:val="berschrift7Zchn"/>
    <w:uiPriority w:val="9"/>
    <w:semiHidden/>
    <w:unhideWhenUsed/>
    <w:qFormat/>
    <w:rsid w:val="000C205C"/>
    <w:pPr>
      <w:keepNext/>
      <w:keepLines/>
      <w:spacing w:before="40"/>
      <w:outlineLvl w:val="6"/>
    </w:pPr>
    <w:rPr>
      <w:rFonts w:asciiTheme="majorHAnsi" w:eastAsiaTheme="majorEastAsia" w:hAnsiTheme="majorHAnsi" w:cstheme="majorBidi"/>
      <w:i/>
      <w:iCs/>
      <w:color w:val="243F60" w:themeColor="accent1" w:themeShade="7F"/>
    </w:rPr>
  </w:style>
  <w:style w:type="paragraph" w:styleId="berschrift8">
    <w:name w:val="heading 8"/>
    <w:basedOn w:val="Standard"/>
    <w:next w:val="Standard"/>
    <w:link w:val="berschrift8Zchn"/>
    <w:uiPriority w:val="9"/>
    <w:semiHidden/>
    <w:unhideWhenUsed/>
    <w:qFormat/>
    <w:rsid w:val="000C205C"/>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0C205C"/>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AngabenzumLehrstuhl">
    <w:name w:val="Angaben zum Lehrstuhl"/>
    <w:basedOn w:val="Absatz-Standardschriftart"/>
    <w:rsid w:val="009F3E31"/>
    <w:rPr>
      <w:b/>
      <w:bCs/>
      <w:sz w:val="24"/>
    </w:rPr>
  </w:style>
  <w:style w:type="paragraph" w:customStyle="1" w:styleId="TitelseiteText">
    <w:name w:val="Titelseite Text"/>
    <w:basedOn w:val="Standard"/>
    <w:link w:val="TitelseiteTextChar"/>
    <w:qFormat/>
    <w:rsid w:val="00FF5E81"/>
    <w:pPr>
      <w:spacing w:line="240" w:lineRule="auto"/>
      <w:jc w:val="left"/>
    </w:pPr>
    <w:rPr>
      <w:rFonts w:ascii="Frutiger Next LT W1G" w:hAnsi="Frutiger Next LT W1G"/>
    </w:rPr>
  </w:style>
  <w:style w:type="character" w:customStyle="1" w:styleId="TitelseiteTextChar">
    <w:name w:val="Titelseite Text Char"/>
    <w:basedOn w:val="Absatz-Standardschriftart"/>
    <w:link w:val="TitelseiteText"/>
    <w:rsid w:val="00FF5E81"/>
    <w:rPr>
      <w:rFonts w:ascii="Frutiger Next LT W1G" w:eastAsia="Times New Roman" w:hAnsi="Frutiger Next LT W1G" w:cs="Times New Roman"/>
      <w:szCs w:val="20"/>
      <w:lang w:eastAsia="de-DE"/>
    </w:rPr>
  </w:style>
  <w:style w:type="paragraph" w:styleId="Titel">
    <w:name w:val="Title"/>
    <w:basedOn w:val="Standard"/>
    <w:next w:val="Standard"/>
    <w:link w:val="TitelZchn"/>
    <w:uiPriority w:val="10"/>
    <w:rsid w:val="00EE038F"/>
    <w:pPr>
      <w:spacing w:before="240" w:after="60"/>
      <w:jc w:val="center"/>
    </w:pPr>
    <w:rPr>
      <w:rFonts w:ascii="Frutiger Next LT W1G Medium" w:hAnsi="Frutiger Next LT W1G Medium"/>
      <w:bCs/>
      <w:kern w:val="28"/>
      <w:sz w:val="36"/>
      <w:szCs w:val="32"/>
    </w:rPr>
  </w:style>
  <w:style w:type="character" w:customStyle="1" w:styleId="TitelZchn">
    <w:name w:val="Titel Zchn"/>
    <w:basedOn w:val="Absatz-Standardschriftart"/>
    <w:link w:val="Titel"/>
    <w:uiPriority w:val="10"/>
    <w:rsid w:val="00EE038F"/>
    <w:rPr>
      <w:rFonts w:ascii="Frutiger Next LT W1G Medium" w:eastAsia="Times New Roman" w:hAnsi="Frutiger Next LT W1G Medium" w:cs="Times New Roman"/>
      <w:bCs/>
      <w:kern w:val="28"/>
      <w:sz w:val="36"/>
      <w:szCs w:val="32"/>
      <w:lang w:eastAsia="de-DE"/>
    </w:rPr>
  </w:style>
  <w:style w:type="paragraph" w:styleId="Sprechblasentext">
    <w:name w:val="Balloon Text"/>
    <w:basedOn w:val="Standard"/>
    <w:link w:val="SprechblasentextZchn"/>
    <w:uiPriority w:val="99"/>
    <w:semiHidden/>
    <w:unhideWhenUsed/>
    <w:rsid w:val="009F3E31"/>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9F3E31"/>
    <w:rPr>
      <w:rFonts w:ascii="Tahoma" w:eastAsia="Times New Roman" w:hAnsi="Tahoma" w:cs="Tahoma"/>
      <w:sz w:val="16"/>
      <w:szCs w:val="16"/>
      <w:lang w:eastAsia="de-DE"/>
    </w:rPr>
  </w:style>
  <w:style w:type="character" w:customStyle="1" w:styleId="berschrift1Zchn">
    <w:name w:val="Überschrift 1 Zchn"/>
    <w:basedOn w:val="Absatz-Standardschriftart"/>
    <w:link w:val="berschrift1"/>
    <w:uiPriority w:val="9"/>
    <w:rsid w:val="0010017B"/>
    <w:rPr>
      <w:rFonts w:ascii="Palatino Linotype" w:eastAsiaTheme="majorEastAsia" w:hAnsi="Palatino Linotype" w:cstheme="majorBidi"/>
      <w:b/>
      <w:bCs/>
      <w:sz w:val="28"/>
      <w:szCs w:val="28"/>
      <w:lang w:val="en-GB" w:eastAsia="de-DE"/>
    </w:rPr>
  </w:style>
  <w:style w:type="character" w:customStyle="1" w:styleId="berschrift2Zchn">
    <w:name w:val="Überschrift 2 Zchn"/>
    <w:basedOn w:val="Absatz-Standardschriftart"/>
    <w:link w:val="berschrift2"/>
    <w:uiPriority w:val="9"/>
    <w:rsid w:val="0010017B"/>
    <w:rPr>
      <w:rFonts w:ascii="Palatino Linotype" w:eastAsiaTheme="majorEastAsia" w:hAnsi="Palatino Linotype" w:cstheme="majorBidi"/>
      <w:b/>
      <w:bCs/>
      <w:sz w:val="26"/>
      <w:szCs w:val="26"/>
      <w:lang w:val="en-GB" w:eastAsia="de-DE"/>
    </w:rPr>
  </w:style>
  <w:style w:type="character" w:customStyle="1" w:styleId="berschrift3Zchn">
    <w:name w:val="Überschrift 3 Zchn"/>
    <w:basedOn w:val="Absatz-Standardschriftart"/>
    <w:link w:val="berschrift3"/>
    <w:uiPriority w:val="9"/>
    <w:rsid w:val="0010017B"/>
    <w:rPr>
      <w:rFonts w:ascii="Palatino Linotype" w:eastAsiaTheme="majorEastAsia" w:hAnsi="Palatino Linotype" w:cstheme="majorBidi"/>
      <w:b/>
      <w:bCs/>
      <w:sz w:val="24"/>
      <w:szCs w:val="20"/>
      <w:lang w:val="en-GB" w:eastAsia="de-DE"/>
    </w:rPr>
  </w:style>
  <w:style w:type="character" w:customStyle="1" w:styleId="berschrift4Zchn">
    <w:name w:val="Überschrift 4 Zchn"/>
    <w:basedOn w:val="Absatz-Standardschriftart"/>
    <w:link w:val="berschrift4"/>
    <w:uiPriority w:val="9"/>
    <w:rsid w:val="00E736F6"/>
    <w:rPr>
      <w:rFonts w:ascii="Frutiger Next LT W1G" w:eastAsiaTheme="majorEastAsia" w:hAnsi="Frutiger Next LT W1G" w:cstheme="majorBidi"/>
      <w:b/>
      <w:bCs/>
      <w:i/>
      <w:iCs/>
      <w:szCs w:val="20"/>
      <w:lang w:val="en-GB" w:eastAsia="de-DE"/>
    </w:rPr>
  </w:style>
  <w:style w:type="paragraph" w:styleId="Inhaltsverzeichnisberschrift">
    <w:name w:val="TOC Heading"/>
    <w:aliases w:val="Überschrift Verzeichnisse"/>
    <w:basedOn w:val="Standard"/>
    <w:next w:val="Standard"/>
    <w:uiPriority w:val="39"/>
    <w:unhideWhenUsed/>
    <w:qFormat/>
    <w:rsid w:val="00100839"/>
    <w:pPr>
      <w:spacing w:after="120" w:line="276" w:lineRule="auto"/>
      <w:ind w:left="431" w:hanging="431"/>
    </w:pPr>
    <w:rPr>
      <w:b/>
      <w:sz w:val="28"/>
      <w:lang w:eastAsia="en-US"/>
    </w:rPr>
  </w:style>
  <w:style w:type="paragraph" w:styleId="Verzeichnis1">
    <w:name w:val="toc 1"/>
    <w:basedOn w:val="Standard"/>
    <w:next w:val="Standard"/>
    <w:autoRedefine/>
    <w:uiPriority w:val="39"/>
    <w:unhideWhenUsed/>
    <w:qFormat/>
    <w:rsid w:val="00756D6B"/>
    <w:pPr>
      <w:tabs>
        <w:tab w:val="left" w:pos="880"/>
        <w:tab w:val="right" w:leader="dot" w:pos="7805"/>
      </w:tabs>
      <w:spacing w:before="240" w:after="120" w:line="240" w:lineRule="auto"/>
    </w:pPr>
    <w:rPr>
      <w:b/>
      <w:sz w:val="24"/>
    </w:rPr>
  </w:style>
  <w:style w:type="paragraph" w:styleId="Verzeichnis2">
    <w:name w:val="toc 2"/>
    <w:basedOn w:val="Standard"/>
    <w:next w:val="Standard"/>
    <w:autoRedefine/>
    <w:uiPriority w:val="39"/>
    <w:unhideWhenUsed/>
    <w:qFormat/>
    <w:rsid w:val="00245CB5"/>
    <w:pPr>
      <w:spacing w:after="100" w:line="240" w:lineRule="auto"/>
      <w:ind w:left="221"/>
    </w:pPr>
    <w:rPr>
      <w:sz w:val="24"/>
    </w:rPr>
  </w:style>
  <w:style w:type="paragraph" w:styleId="Verzeichnis3">
    <w:name w:val="toc 3"/>
    <w:basedOn w:val="Standard"/>
    <w:next w:val="Standard"/>
    <w:autoRedefine/>
    <w:uiPriority w:val="39"/>
    <w:unhideWhenUsed/>
    <w:qFormat/>
    <w:rsid w:val="00245CB5"/>
    <w:pPr>
      <w:spacing w:after="100" w:line="240" w:lineRule="auto"/>
      <w:ind w:left="442"/>
    </w:pPr>
  </w:style>
  <w:style w:type="character" w:styleId="Hyperlink">
    <w:name w:val="Hyperlink"/>
    <w:basedOn w:val="Absatz-Standardschriftart"/>
    <w:uiPriority w:val="99"/>
    <w:unhideWhenUsed/>
    <w:rsid w:val="009A6B3E"/>
    <w:rPr>
      <w:color w:val="0000FF" w:themeColor="hyperlink"/>
      <w:u w:val="single"/>
    </w:rPr>
  </w:style>
  <w:style w:type="paragraph" w:customStyle="1" w:styleId="berschrift21">
    <w:name w:val="Überschrift 21"/>
    <w:basedOn w:val="Standard"/>
    <w:rsid w:val="009A6B3E"/>
  </w:style>
  <w:style w:type="paragraph" w:customStyle="1" w:styleId="berschrift31">
    <w:name w:val="Überschrift 31"/>
    <w:basedOn w:val="Standard"/>
    <w:rsid w:val="009A6B3E"/>
  </w:style>
  <w:style w:type="paragraph" w:customStyle="1" w:styleId="berschrift41">
    <w:name w:val="Überschrift 41"/>
    <w:basedOn w:val="Standard"/>
    <w:rsid w:val="009A6B3E"/>
  </w:style>
  <w:style w:type="paragraph" w:customStyle="1" w:styleId="berschrift51">
    <w:name w:val="Überschrift 51"/>
    <w:basedOn w:val="Standard"/>
    <w:rsid w:val="009A6B3E"/>
    <w:pPr>
      <w:numPr>
        <w:ilvl w:val="4"/>
        <w:numId w:val="1"/>
      </w:numPr>
    </w:pPr>
  </w:style>
  <w:style w:type="paragraph" w:customStyle="1" w:styleId="berschrift61">
    <w:name w:val="Überschrift 61"/>
    <w:basedOn w:val="Standard"/>
    <w:rsid w:val="009A6B3E"/>
    <w:pPr>
      <w:numPr>
        <w:ilvl w:val="5"/>
        <w:numId w:val="1"/>
      </w:numPr>
    </w:pPr>
  </w:style>
  <w:style w:type="paragraph" w:customStyle="1" w:styleId="berschrift71">
    <w:name w:val="Überschrift 71"/>
    <w:basedOn w:val="Standard"/>
    <w:rsid w:val="009A6B3E"/>
    <w:pPr>
      <w:numPr>
        <w:ilvl w:val="6"/>
        <w:numId w:val="1"/>
      </w:numPr>
    </w:pPr>
  </w:style>
  <w:style w:type="paragraph" w:customStyle="1" w:styleId="berschrift81">
    <w:name w:val="Überschrift 81"/>
    <w:basedOn w:val="Standard"/>
    <w:rsid w:val="009A6B3E"/>
    <w:pPr>
      <w:numPr>
        <w:ilvl w:val="7"/>
        <w:numId w:val="1"/>
      </w:numPr>
    </w:pPr>
  </w:style>
  <w:style w:type="paragraph" w:customStyle="1" w:styleId="berschrift91">
    <w:name w:val="Überschrift 91"/>
    <w:basedOn w:val="Standard"/>
    <w:rsid w:val="009A6B3E"/>
    <w:pPr>
      <w:numPr>
        <w:ilvl w:val="8"/>
        <w:numId w:val="1"/>
      </w:numPr>
    </w:pPr>
  </w:style>
  <w:style w:type="paragraph" w:styleId="Beschriftung">
    <w:name w:val="caption"/>
    <w:basedOn w:val="Standard"/>
    <w:next w:val="Standard"/>
    <w:uiPriority w:val="35"/>
    <w:unhideWhenUsed/>
    <w:qFormat/>
    <w:rsid w:val="00C21265"/>
    <w:pPr>
      <w:spacing w:after="200" w:line="240" w:lineRule="auto"/>
      <w:jc w:val="center"/>
    </w:pPr>
    <w:rPr>
      <w:b/>
      <w:bCs/>
      <w:szCs w:val="18"/>
    </w:rPr>
  </w:style>
  <w:style w:type="paragraph" w:styleId="Kopfzeile">
    <w:name w:val="header"/>
    <w:basedOn w:val="Standard"/>
    <w:link w:val="KopfzeileZchn"/>
    <w:uiPriority w:val="99"/>
    <w:unhideWhenUsed/>
    <w:rsid w:val="00EC013F"/>
    <w:pPr>
      <w:tabs>
        <w:tab w:val="center" w:pos="4536"/>
        <w:tab w:val="right" w:pos="9072"/>
      </w:tabs>
      <w:spacing w:line="240" w:lineRule="auto"/>
    </w:pPr>
    <w:rPr>
      <w:rFonts w:ascii="Frutiger Next LT W1G" w:hAnsi="Frutiger Next LT W1G"/>
    </w:rPr>
  </w:style>
  <w:style w:type="character" w:customStyle="1" w:styleId="KopfzeileZchn">
    <w:name w:val="Kopfzeile Zchn"/>
    <w:basedOn w:val="Absatz-Standardschriftart"/>
    <w:link w:val="Kopfzeile"/>
    <w:uiPriority w:val="99"/>
    <w:rsid w:val="00EC013F"/>
    <w:rPr>
      <w:rFonts w:ascii="Frutiger Next LT W1G" w:eastAsia="Times New Roman" w:hAnsi="Frutiger Next LT W1G" w:cs="Times New Roman"/>
      <w:szCs w:val="20"/>
      <w:lang w:eastAsia="de-DE"/>
    </w:rPr>
  </w:style>
  <w:style w:type="paragraph" w:styleId="Fuzeile">
    <w:name w:val="footer"/>
    <w:basedOn w:val="Standard"/>
    <w:link w:val="FuzeileZchn"/>
    <w:uiPriority w:val="99"/>
    <w:unhideWhenUsed/>
    <w:rsid w:val="00793C7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793C70"/>
    <w:rPr>
      <w:rFonts w:ascii="Palatino Linotype" w:eastAsia="Times New Roman" w:hAnsi="Palatino Linotype" w:cs="Times New Roman"/>
      <w:szCs w:val="20"/>
      <w:lang w:eastAsia="de-DE"/>
    </w:rPr>
  </w:style>
  <w:style w:type="paragraph" w:styleId="Literaturverzeichnis">
    <w:name w:val="Bibliography"/>
    <w:basedOn w:val="Standard"/>
    <w:next w:val="Standard"/>
    <w:uiPriority w:val="37"/>
    <w:unhideWhenUsed/>
    <w:rsid w:val="00D47FC2"/>
  </w:style>
  <w:style w:type="paragraph" w:styleId="Abbildungsverzeichnis">
    <w:name w:val="table of figures"/>
    <w:basedOn w:val="Standard"/>
    <w:next w:val="Standard"/>
    <w:uiPriority w:val="99"/>
    <w:unhideWhenUsed/>
    <w:rsid w:val="00EE2ECB"/>
  </w:style>
  <w:style w:type="paragraph" w:styleId="Verzeichnis4">
    <w:name w:val="toc 4"/>
    <w:basedOn w:val="Standard"/>
    <w:next w:val="Standard"/>
    <w:autoRedefine/>
    <w:uiPriority w:val="39"/>
    <w:unhideWhenUsed/>
    <w:rsid w:val="00245CB5"/>
    <w:pPr>
      <w:spacing w:after="100" w:line="240" w:lineRule="auto"/>
      <w:ind w:left="658"/>
    </w:pPr>
    <w:rPr>
      <w:i/>
    </w:rPr>
  </w:style>
  <w:style w:type="character" w:styleId="Hervorhebung">
    <w:name w:val="Emphasis"/>
    <w:basedOn w:val="Absatz-Standardschriftart"/>
    <w:uiPriority w:val="20"/>
    <w:qFormat/>
    <w:rsid w:val="00070B8E"/>
    <w:rPr>
      <w:i/>
      <w:iCs/>
    </w:rPr>
  </w:style>
  <w:style w:type="paragraph" w:customStyle="1" w:styleId="LiteraturverzeichnisEintrge">
    <w:name w:val="Literaturverzeichnis Einträge"/>
    <w:basedOn w:val="Standard"/>
    <w:link w:val="LiteraturverzeichnisEintrgeZchn"/>
    <w:rsid w:val="009A0603"/>
    <w:pPr>
      <w:spacing w:line="240" w:lineRule="auto"/>
      <w:ind w:left="397" w:hanging="397"/>
      <w:jc w:val="left"/>
    </w:pPr>
    <w:rPr>
      <w:lang w:val="en-US"/>
    </w:rPr>
  </w:style>
  <w:style w:type="character" w:customStyle="1" w:styleId="LiteraturverzeichnisEintrgeZchn">
    <w:name w:val="Literaturverzeichnis Einträge Zchn"/>
    <w:basedOn w:val="Absatz-Standardschriftart"/>
    <w:link w:val="LiteraturverzeichnisEintrge"/>
    <w:rsid w:val="009A0603"/>
    <w:rPr>
      <w:rFonts w:ascii="Palatino Linotype" w:eastAsia="Times New Roman" w:hAnsi="Palatino Linotype" w:cs="Times New Roman"/>
      <w:szCs w:val="20"/>
      <w:lang w:val="en-US" w:eastAsia="de-DE"/>
    </w:rPr>
  </w:style>
  <w:style w:type="table" w:styleId="Tabellenraster">
    <w:name w:val="Table Grid"/>
    <w:basedOn w:val="NormaleTabelle"/>
    <w:uiPriority w:val="39"/>
    <w:rsid w:val="00EC01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bbildung">
    <w:name w:val="Abbildung"/>
    <w:basedOn w:val="Standard"/>
    <w:qFormat/>
    <w:rsid w:val="00595925"/>
    <w:pPr>
      <w:spacing w:before="240"/>
      <w:jc w:val="center"/>
    </w:pPr>
    <w:rPr>
      <w:noProof/>
    </w:rPr>
  </w:style>
  <w:style w:type="character" w:customStyle="1" w:styleId="berschrift5Zchn">
    <w:name w:val="Überschrift 5 Zchn"/>
    <w:basedOn w:val="Absatz-Standardschriftart"/>
    <w:link w:val="berschrift5"/>
    <w:uiPriority w:val="9"/>
    <w:semiHidden/>
    <w:rsid w:val="00B72BC9"/>
    <w:rPr>
      <w:rFonts w:ascii="Frutiger Next LT W1G" w:eastAsiaTheme="majorEastAsia" w:hAnsi="Frutiger Next LT W1G" w:cstheme="majorBidi"/>
      <w:color w:val="243F60" w:themeColor="accent1" w:themeShade="7F"/>
      <w:szCs w:val="20"/>
      <w:lang w:eastAsia="de-DE"/>
    </w:rPr>
  </w:style>
  <w:style w:type="paragraph" w:customStyle="1" w:styleId="Folgeabsatz">
    <w:name w:val="Folgeabsatz"/>
    <w:basedOn w:val="Standard"/>
    <w:link w:val="FolgeabsatzZchn"/>
    <w:qFormat/>
    <w:rsid w:val="00595925"/>
    <w:pPr>
      <w:ind w:firstLine="397"/>
    </w:pPr>
  </w:style>
  <w:style w:type="character" w:customStyle="1" w:styleId="FolgeabsatzZchn">
    <w:name w:val="Folgeabsatz Zchn"/>
    <w:basedOn w:val="Absatz-Standardschriftart"/>
    <w:link w:val="Folgeabsatz"/>
    <w:rsid w:val="00595925"/>
    <w:rPr>
      <w:rFonts w:ascii="Palatino Linotype" w:eastAsia="Times New Roman" w:hAnsi="Palatino Linotype" w:cs="Times New Roman"/>
      <w:szCs w:val="20"/>
      <w:lang w:eastAsia="de-DE"/>
    </w:rPr>
  </w:style>
  <w:style w:type="paragraph" w:styleId="Dokumentstruktur">
    <w:name w:val="Document Map"/>
    <w:basedOn w:val="Standard"/>
    <w:link w:val="DokumentstrukturZchn"/>
    <w:uiPriority w:val="99"/>
    <w:semiHidden/>
    <w:unhideWhenUsed/>
    <w:rsid w:val="00ED0B32"/>
    <w:pPr>
      <w:spacing w:line="240" w:lineRule="auto"/>
    </w:pPr>
    <w:rPr>
      <w:rFonts w:ascii="Tahoma" w:hAnsi="Tahoma" w:cs="Tahoma"/>
      <w:sz w:val="16"/>
      <w:szCs w:val="16"/>
    </w:rPr>
  </w:style>
  <w:style w:type="character" w:customStyle="1" w:styleId="DokumentstrukturZchn">
    <w:name w:val="Dokumentstruktur Zchn"/>
    <w:basedOn w:val="Absatz-Standardschriftart"/>
    <w:link w:val="Dokumentstruktur"/>
    <w:uiPriority w:val="99"/>
    <w:semiHidden/>
    <w:rsid w:val="00ED0B32"/>
    <w:rPr>
      <w:rFonts w:ascii="Tahoma" w:eastAsia="Times New Roman" w:hAnsi="Tahoma" w:cs="Tahoma"/>
      <w:sz w:val="16"/>
      <w:szCs w:val="16"/>
      <w:lang w:eastAsia="de-DE"/>
    </w:rPr>
  </w:style>
  <w:style w:type="paragraph" w:styleId="Listenabsatz">
    <w:name w:val="List Paragraph"/>
    <w:basedOn w:val="Standard"/>
    <w:link w:val="ListenabsatzZchn"/>
    <w:uiPriority w:val="34"/>
    <w:qFormat/>
    <w:rsid w:val="00ED0B32"/>
    <w:pPr>
      <w:ind w:left="720"/>
      <w:contextualSpacing/>
    </w:pPr>
  </w:style>
  <w:style w:type="character" w:styleId="Kommentarzeichen">
    <w:name w:val="annotation reference"/>
    <w:basedOn w:val="Absatz-Standardschriftart"/>
    <w:uiPriority w:val="99"/>
    <w:semiHidden/>
    <w:unhideWhenUsed/>
    <w:rsid w:val="005B669E"/>
    <w:rPr>
      <w:sz w:val="16"/>
      <w:szCs w:val="16"/>
    </w:rPr>
  </w:style>
  <w:style w:type="paragraph" w:styleId="Kommentartext">
    <w:name w:val="annotation text"/>
    <w:basedOn w:val="Standard"/>
    <w:link w:val="KommentartextZchn"/>
    <w:uiPriority w:val="99"/>
    <w:semiHidden/>
    <w:unhideWhenUsed/>
    <w:rsid w:val="005B669E"/>
    <w:pPr>
      <w:spacing w:line="240" w:lineRule="auto"/>
    </w:pPr>
    <w:rPr>
      <w:sz w:val="20"/>
    </w:rPr>
  </w:style>
  <w:style w:type="character" w:customStyle="1" w:styleId="KommentartextZchn">
    <w:name w:val="Kommentartext Zchn"/>
    <w:basedOn w:val="Absatz-Standardschriftart"/>
    <w:link w:val="Kommentartext"/>
    <w:uiPriority w:val="99"/>
    <w:semiHidden/>
    <w:rsid w:val="005B669E"/>
    <w:rPr>
      <w:rFonts w:ascii="Palatino Linotype" w:eastAsia="Times New Roman" w:hAnsi="Palatino Linotype" w:cs="Times New Roman"/>
      <w:sz w:val="20"/>
      <w:szCs w:val="20"/>
      <w:lang w:eastAsia="de-DE"/>
    </w:rPr>
  </w:style>
  <w:style w:type="paragraph" w:styleId="Kommentarthema">
    <w:name w:val="annotation subject"/>
    <w:basedOn w:val="Kommentartext"/>
    <w:next w:val="Kommentartext"/>
    <w:link w:val="KommentarthemaZchn"/>
    <w:uiPriority w:val="99"/>
    <w:semiHidden/>
    <w:unhideWhenUsed/>
    <w:rsid w:val="005B669E"/>
    <w:rPr>
      <w:b/>
      <w:bCs/>
    </w:rPr>
  </w:style>
  <w:style w:type="character" w:customStyle="1" w:styleId="KommentarthemaZchn">
    <w:name w:val="Kommentarthema Zchn"/>
    <w:basedOn w:val="KommentartextZchn"/>
    <w:link w:val="Kommentarthema"/>
    <w:uiPriority w:val="99"/>
    <w:semiHidden/>
    <w:rsid w:val="005B669E"/>
    <w:rPr>
      <w:rFonts w:ascii="Palatino Linotype" w:eastAsia="Times New Roman" w:hAnsi="Palatino Linotype" w:cs="Times New Roman"/>
      <w:b/>
      <w:bCs/>
      <w:sz w:val="20"/>
      <w:szCs w:val="20"/>
      <w:lang w:eastAsia="de-DE"/>
    </w:rPr>
  </w:style>
  <w:style w:type="paragraph" w:styleId="Index1">
    <w:name w:val="index 1"/>
    <w:basedOn w:val="Standard"/>
    <w:next w:val="Standard"/>
    <w:autoRedefine/>
    <w:uiPriority w:val="99"/>
    <w:semiHidden/>
    <w:unhideWhenUsed/>
    <w:rsid w:val="00B021AD"/>
    <w:pPr>
      <w:spacing w:line="240" w:lineRule="auto"/>
      <w:ind w:left="220" w:hanging="220"/>
    </w:pPr>
  </w:style>
  <w:style w:type="paragraph" w:customStyle="1" w:styleId="Zwischenberschriftnichtnummeriert">
    <w:name w:val="Zwischenüberschrift (nichtnummeriert)"/>
    <w:basedOn w:val="Standard"/>
    <w:link w:val="ZwischenberschriftnichtnummeriertZchn"/>
    <w:qFormat/>
    <w:rsid w:val="0010017B"/>
    <w:pPr>
      <w:spacing w:before="200"/>
    </w:pPr>
    <w:rPr>
      <w:b/>
      <w:sz w:val="24"/>
    </w:rPr>
  </w:style>
  <w:style w:type="paragraph" w:styleId="Funotentext">
    <w:name w:val="footnote text"/>
    <w:basedOn w:val="Standard"/>
    <w:link w:val="FunotentextZchn"/>
    <w:uiPriority w:val="99"/>
    <w:unhideWhenUsed/>
    <w:rsid w:val="004E5186"/>
    <w:pPr>
      <w:spacing w:line="240" w:lineRule="auto"/>
    </w:pPr>
    <w:rPr>
      <w:sz w:val="20"/>
    </w:rPr>
  </w:style>
  <w:style w:type="character" w:customStyle="1" w:styleId="ZwischenberschriftnichtnummeriertZchn">
    <w:name w:val="Zwischenüberschrift (nichtnummeriert) Zchn"/>
    <w:basedOn w:val="Absatz-Standardschriftart"/>
    <w:link w:val="Zwischenberschriftnichtnummeriert"/>
    <w:rsid w:val="0010017B"/>
    <w:rPr>
      <w:rFonts w:ascii="Palatino Linotype" w:eastAsia="Times New Roman" w:hAnsi="Palatino Linotype" w:cs="Times New Roman"/>
      <w:b/>
      <w:sz w:val="24"/>
      <w:szCs w:val="20"/>
      <w:lang w:eastAsia="de-DE"/>
    </w:rPr>
  </w:style>
  <w:style w:type="character" w:customStyle="1" w:styleId="FunotentextZchn">
    <w:name w:val="Fußnotentext Zchn"/>
    <w:basedOn w:val="Absatz-Standardschriftart"/>
    <w:link w:val="Funotentext"/>
    <w:uiPriority w:val="99"/>
    <w:rsid w:val="004E5186"/>
    <w:rPr>
      <w:rFonts w:ascii="Palatino Linotype" w:eastAsia="Times New Roman" w:hAnsi="Palatino Linotype" w:cs="Times New Roman"/>
      <w:sz w:val="20"/>
      <w:szCs w:val="20"/>
      <w:lang w:eastAsia="de-DE"/>
    </w:rPr>
  </w:style>
  <w:style w:type="character" w:styleId="Funotenzeichen">
    <w:name w:val="footnote reference"/>
    <w:basedOn w:val="Absatz-Standardschriftart"/>
    <w:uiPriority w:val="99"/>
    <w:unhideWhenUsed/>
    <w:rsid w:val="004E5186"/>
    <w:rPr>
      <w:vertAlign w:val="superscript"/>
    </w:rPr>
  </w:style>
  <w:style w:type="paragraph" w:styleId="Verzeichnis7">
    <w:name w:val="toc 7"/>
    <w:basedOn w:val="Standard"/>
    <w:next w:val="Standard"/>
    <w:autoRedefine/>
    <w:uiPriority w:val="39"/>
    <w:semiHidden/>
    <w:unhideWhenUsed/>
    <w:rsid w:val="00245CB5"/>
    <w:pPr>
      <w:spacing w:after="100"/>
      <w:ind w:left="1320"/>
    </w:pPr>
  </w:style>
  <w:style w:type="paragraph" w:customStyle="1" w:styleId="Text">
    <w:name w:val="Text"/>
    <w:basedOn w:val="Standard"/>
    <w:link w:val="TextZchn"/>
    <w:uiPriority w:val="99"/>
    <w:qFormat/>
    <w:rsid w:val="00A266C9"/>
    <w:pPr>
      <w:spacing w:after="200"/>
      <w:jc w:val="left"/>
    </w:pPr>
    <w:rPr>
      <w:rFonts w:ascii="Garamond" w:eastAsiaTheme="minorHAnsi" w:hAnsi="Garamond" w:cstheme="minorBidi"/>
      <w:sz w:val="24"/>
      <w:szCs w:val="22"/>
      <w:lang w:eastAsia="en-US"/>
    </w:rPr>
  </w:style>
  <w:style w:type="character" w:customStyle="1" w:styleId="TextZchn">
    <w:name w:val="Text Zchn"/>
    <w:basedOn w:val="Absatz-Standardschriftart"/>
    <w:link w:val="Text"/>
    <w:uiPriority w:val="99"/>
    <w:rsid w:val="00A266C9"/>
    <w:rPr>
      <w:rFonts w:ascii="Garamond" w:hAnsi="Garamond"/>
      <w:sz w:val="24"/>
    </w:rPr>
  </w:style>
  <w:style w:type="paragraph" w:customStyle="1" w:styleId="Blockzitat">
    <w:name w:val="Blockzitat"/>
    <w:basedOn w:val="Folgeabsatz"/>
    <w:link w:val="BlockzitatZchn"/>
    <w:qFormat/>
    <w:rsid w:val="000F415C"/>
    <w:pPr>
      <w:spacing w:before="120" w:after="120" w:line="240" w:lineRule="auto"/>
      <w:ind w:left="397" w:right="567" w:firstLine="0"/>
    </w:pPr>
    <w:rPr>
      <w:lang w:val="en-US"/>
    </w:rPr>
  </w:style>
  <w:style w:type="paragraph" w:customStyle="1" w:styleId="QuelleimLiteraturverzeichnis">
    <w:name w:val="Quelle im Literaturverzeichnis"/>
    <w:basedOn w:val="LiteraturverzeichnisEintrge"/>
    <w:link w:val="QuelleimLiteraturverzeichnisZchn"/>
    <w:qFormat/>
    <w:rsid w:val="00100839"/>
    <w:pPr>
      <w:spacing w:after="120"/>
    </w:pPr>
    <w:rPr>
      <w:lang w:val="de-DE"/>
    </w:rPr>
  </w:style>
  <w:style w:type="character" w:customStyle="1" w:styleId="BlockzitatZchn">
    <w:name w:val="Blockzitat Zchn"/>
    <w:basedOn w:val="FolgeabsatzZchn"/>
    <w:link w:val="Blockzitat"/>
    <w:rsid w:val="000F415C"/>
    <w:rPr>
      <w:rFonts w:ascii="Palatino Linotype" w:eastAsia="Times New Roman" w:hAnsi="Palatino Linotype" w:cs="Times New Roman"/>
      <w:szCs w:val="20"/>
      <w:lang w:val="en-US" w:eastAsia="de-DE"/>
    </w:rPr>
  </w:style>
  <w:style w:type="character" w:customStyle="1" w:styleId="QuelleimLiteraturverzeichnisZchn">
    <w:name w:val="Quelle im Literaturverzeichnis Zchn"/>
    <w:basedOn w:val="LiteraturverzeichnisEintrgeZchn"/>
    <w:link w:val="QuelleimLiteraturverzeichnis"/>
    <w:rsid w:val="00100839"/>
    <w:rPr>
      <w:rFonts w:ascii="Palatino Linotype" w:eastAsia="Times New Roman" w:hAnsi="Palatino Linotype" w:cs="Times New Roman"/>
      <w:szCs w:val="20"/>
      <w:lang w:val="en-US" w:eastAsia="de-DE"/>
    </w:rPr>
  </w:style>
  <w:style w:type="paragraph" w:customStyle="1" w:styleId="Code">
    <w:name w:val="Code"/>
    <w:basedOn w:val="Standard"/>
    <w:qFormat/>
    <w:rsid w:val="00F635D9"/>
    <w:pPr>
      <w:keepLines/>
      <w:ind w:left="389"/>
      <w:jc w:val="left"/>
    </w:pPr>
    <w:rPr>
      <w:rFonts w:ascii="Courier New" w:hAnsi="Courier New"/>
    </w:rPr>
  </w:style>
  <w:style w:type="character" w:styleId="Platzhaltertext">
    <w:name w:val="Placeholder Text"/>
    <w:basedOn w:val="Absatz-Standardschriftart"/>
    <w:uiPriority w:val="99"/>
    <w:semiHidden/>
    <w:rsid w:val="000C205C"/>
    <w:rPr>
      <w:color w:val="808080"/>
    </w:rPr>
  </w:style>
  <w:style w:type="paragraph" w:customStyle="1" w:styleId="CitaviBibliographyEntry">
    <w:name w:val="Citavi Bibliography Entry"/>
    <w:basedOn w:val="Standard"/>
    <w:link w:val="CitaviBibliographyEntryZchn"/>
    <w:uiPriority w:val="99"/>
    <w:rsid w:val="000C205C"/>
    <w:pPr>
      <w:tabs>
        <w:tab w:val="left" w:pos="720"/>
      </w:tabs>
      <w:ind w:left="720" w:hanging="720"/>
      <w:jc w:val="left"/>
    </w:pPr>
  </w:style>
  <w:style w:type="character" w:customStyle="1" w:styleId="ListenabsatzZchn">
    <w:name w:val="Listenabsatz Zchn"/>
    <w:basedOn w:val="Absatz-Standardschriftart"/>
    <w:link w:val="Listenabsatz"/>
    <w:uiPriority w:val="34"/>
    <w:rsid w:val="000C205C"/>
    <w:rPr>
      <w:rFonts w:ascii="Palatino Linotype" w:eastAsia="Times New Roman" w:hAnsi="Palatino Linotype" w:cs="Times New Roman"/>
      <w:szCs w:val="20"/>
      <w:lang w:val="en-GB" w:eastAsia="de-DE"/>
    </w:rPr>
  </w:style>
  <w:style w:type="character" w:customStyle="1" w:styleId="CitaviBibliographyEntryZchn">
    <w:name w:val="Citavi Bibliography Entry Zchn"/>
    <w:basedOn w:val="ListenabsatzZchn"/>
    <w:link w:val="CitaviBibliographyEntry"/>
    <w:uiPriority w:val="99"/>
    <w:rsid w:val="000C205C"/>
    <w:rPr>
      <w:rFonts w:ascii="Palatino Linotype" w:eastAsia="Times New Roman" w:hAnsi="Palatino Linotype" w:cs="Times New Roman"/>
      <w:szCs w:val="20"/>
      <w:lang w:val="en-GB" w:eastAsia="de-DE"/>
    </w:rPr>
  </w:style>
  <w:style w:type="paragraph" w:customStyle="1" w:styleId="CitaviBibliographyHeading">
    <w:name w:val="Citavi Bibliography Heading"/>
    <w:basedOn w:val="berschrift1"/>
    <w:link w:val="CitaviBibliographyHeadingZchn"/>
    <w:uiPriority w:val="99"/>
    <w:rsid w:val="000C205C"/>
    <w:pPr>
      <w:jc w:val="left"/>
    </w:pPr>
  </w:style>
  <w:style w:type="character" w:customStyle="1" w:styleId="CitaviBibliographyHeadingZchn">
    <w:name w:val="Citavi Bibliography Heading Zchn"/>
    <w:basedOn w:val="ListenabsatzZchn"/>
    <w:link w:val="CitaviBibliographyHeading"/>
    <w:uiPriority w:val="99"/>
    <w:rsid w:val="000C205C"/>
    <w:rPr>
      <w:rFonts w:ascii="Palatino Linotype" w:eastAsiaTheme="majorEastAsia" w:hAnsi="Palatino Linotype" w:cstheme="majorBidi"/>
      <w:b/>
      <w:bCs/>
      <w:sz w:val="28"/>
      <w:szCs w:val="28"/>
      <w:lang w:val="en-GB" w:eastAsia="de-DE"/>
    </w:rPr>
  </w:style>
  <w:style w:type="paragraph" w:customStyle="1" w:styleId="CitaviChapterBibliographyHeading">
    <w:name w:val="Citavi Chapter Bibliography Heading"/>
    <w:basedOn w:val="berschrift2"/>
    <w:link w:val="CitaviChapterBibliographyHeadingZchn"/>
    <w:uiPriority w:val="99"/>
    <w:rsid w:val="000C205C"/>
    <w:pPr>
      <w:jc w:val="left"/>
    </w:pPr>
  </w:style>
  <w:style w:type="character" w:customStyle="1" w:styleId="CitaviChapterBibliographyHeadingZchn">
    <w:name w:val="Citavi Chapter Bibliography Heading Zchn"/>
    <w:basedOn w:val="ListenabsatzZchn"/>
    <w:link w:val="CitaviChapterBibliographyHeading"/>
    <w:uiPriority w:val="99"/>
    <w:rsid w:val="000C205C"/>
    <w:rPr>
      <w:rFonts w:ascii="Palatino Linotype" w:eastAsiaTheme="majorEastAsia" w:hAnsi="Palatino Linotype" w:cstheme="majorBidi"/>
      <w:b/>
      <w:bCs/>
      <w:sz w:val="26"/>
      <w:szCs w:val="26"/>
      <w:lang w:val="en-GB" w:eastAsia="de-DE"/>
    </w:rPr>
  </w:style>
  <w:style w:type="paragraph" w:customStyle="1" w:styleId="CitaviBibliographySubheading1">
    <w:name w:val="Citavi Bibliography Subheading 1"/>
    <w:basedOn w:val="berschrift2"/>
    <w:link w:val="CitaviBibliographySubheading1Zchn"/>
    <w:uiPriority w:val="99"/>
    <w:rsid w:val="000C205C"/>
    <w:pPr>
      <w:numPr>
        <w:ilvl w:val="0"/>
        <w:numId w:val="0"/>
      </w:numPr>
      <w:ind w:left="720" w:hanging="360"/>
      <w:jc w:val="left"/>
      <w:outlineLvl w:val="9"/>
    </w:pPr>
  </w:style>
  <w:style w:type="character" w:customStyle="1" w:styleId="CitaviBibliographySubheading1Zchn">
    <w:name w:val="Citavi Bibliography Subheading 1 Zchn"/>
    <w:basedOn w:val="ListenabsatzZchn"/>
    <w:link w:val="CitaviBibliographySubheading1"/>
    <w:uiPriority w:val="99"/>
    <w:rsid w:val="000C205C"/>
    <w:rPr>
      <w:rFonts w:ascii="Palatino Linotype" w:eastAsiaTheme="majorEastAsia" w:hAnsi="Palatino Linotype" w:cstheme="majorBidi"/>
      <w:b/>
      <w:bCs/>
      <w:sz w:val="26"/>
      <w:szCs w:val="26"/>
      <w:lang w:val="en-GB" w:eastAsia="de-DE"/>
    </w:rPr>
  </w:style>
  <w:style w:type="paragraph" w:customStyle="1" w:styleId="CitaviBibliographySubheading2">
    <w:name w:val="Citavi Bibliography Subheading 2"/>
    <w:basedOn w:val="berschrift3"/>
    <w:link w:val="CitaviBibliographySubheading2Zchn"/>
    <w:uiPriority w:val="99"/>
    <w:rsid w:val="000C205C"/>
    <w:pPr>
      <w:numPr>
        <w:ilvl w:val="0"/>
        <w:numId w:val="0"/>
      </w:numPr>
      <w:ind w:left="720" w:hanging="360"/>
      <w:jc w:val="left"/>
      <w:outlineLvl w:val="9"/>
    </w:pPr>
  </w:style>
  <w:style w:type="character" w:customStyle="1" w:styleId="CitaviBibliographySubheading2Zchn">
    <w:name w:val="Citavi Bibliography Subheading 2 Zchn"/>
    <w:basedOn w:val="ListenabsatzZchn"/>
    <w:link w:val="CitaviBibliographySubheading2"/>
    <w:uiPriority w:val="99"/>
    <w:rsid w:val="000C205C"/>
    <w:rPr>
      <w:rFonts w:ascii="Palatino Linotype" w:eastAsiaTheme="majorEastAsia" w:hAnsi="Palatino Linotype" w:cstheme="majorBidi"/>
      <w:b/>
      <w:bCs/>
      <w:sz w:val="24"/>
      <w:szCs w:val="20"/>
      <w:lang w:val="en-GB" w:eastAsia="de-DE"/>
    </w:rPr>
  </w:style>
  <w:style w:type="paragraph" w:customStyle="1" w:styleId="CitaviBibliographySubheading3">
    <w:name w:val="Citavi Bibliography Subheading 3"/>
    <w:basedOn w:val="berschrift4"/>
    <w:link w:val="CitaviBibliographySubheading3Zchn"/>
    <w:uiPriority w:val="99"/>
    <w:rsid w:val="000C205C"/>
    <w:pPr>
      <w:numPr>
        <w:ilvl w:val="0"/>
        <w:numId w:val="0"/>
      </w:numPr>
      <w:ind w:left="720" w:hanging="360"/>
      <w:jc w:val="left"/>
      <w:outlineLvl w:val="9"/>
    </w:pPr>
  </w:style>
  <w:style w:type="character" w:customStyle="1" w:styleId="CitaviBibliographySubheading3Zchn">
    <w:name w:val="Citavi Bibliography Subheading 3 Zchn"/>
    <w:basedOn w:val="ListenabsatzZchn"/>
    <w:link w:val="CitaviBibliographySubheading3"/>
    <w:uiPriority w:val="99"/>
    <w:rsid w:val="000C205C"/>
    <w:rPr>
      <w:rFonts w:ascii="Frutiger Next LT W1G" w:eastAsiaTheme="majorEastAsia" w:hAnsi="Frutiger Next LT W1G" w:cstheme="majorBidi"/>
      <w:b/>
      <w:bCs/>
      <w:i/>
      <w:iCs/>
      <w:szCs w:val="20"/>
      <w:lang w:val="en-GB" w:eastAsia="de-DE"/>
    </w:rPr>
  </w:style>
  <w:style w:type="paragraph" w:customStyle="1" w:styleId="CitaviBibliographySubheading4">
    <w:name w:val="Citavi Bibliography Subheading 4"/>
    <w:basedOn w:val="berschrift5"/>
    <w:link w:val="CitaviBibliographySubheading4Zchn"/>
    <w:uiPriority w:val="99"/>
    <w:rsid w:val="000C205C"/>
    <w:pPr>
      <w:ind w:left="720" w:hanging="360"/>
      <w:jc w:val="left"/>
      <w:outlineLvl w:val="9"/>
    </w:pPr>
  </w:style>
  <w:style w:type="character" w:customStyle="1" w:styleId="CitaviBibliographySubheading4Zchn">
    <w:name w:val="Citavi Bibliography Subheading 4 Zchn"/>
    <w:basedOn w:val="ListenabsatzZchn"/>
    <w:link w:val="CitaviBibliographySubheading4"/>
    <w:uiPriority w:val="99"/>
    <w:rsid w:val="000C205C"/>
    <w:rPr>
      <w:rFonts w:ascii="Frutiger Next LT W1G" w:eastAsiaTheme="majorEastAsia" w:hAnsi="Frutiger Next LT W1G" w:cstheme="majorBidi"/>
      <w:color w:val="243F60" w:themeColor="accent1" w:themeShade="7F"/>
      <w:szCs w:val="20"/>
      <w:lang w:val="en-GB" w:eastAsia="de-DE"/>
    </w:rPr>
  </w:style>
  <w:style w:type="paragraph" w:customStyle="1" w:styleId="CitaviBibliographySubheading5">
    <w:name w:val="Citavi Bibliography Subheading 5"/>
    <w:basedOn w:val="berschrift6"/>
    <w:link w:val="CitaviBibliographySubheading5Zchn"/>
    <w:uiPriority w:val="99"/>
    <w:rsid w:val="000C205C"/>
    <w:pPr>
      <w:ind w:left="720" w:hanging="360"/>
      <w:outlineLvl w:val="9"/>
    </w:pPr>
  </w:style>
  <w:style w:type="character" w:customStyle="1" w:styleId="CitaviBibliographySubheading5Zchn">
    <w:name w:val="Citavi Bibliography Subheading 5 Zchn"/>
    <w:basedOn w:val="ListenabsatzZchn"/>
    <w:link w:val="CitaviBibliographySubheading5"/>
    <w:uiPriority w:val="99"/>
    <w:rsid w:val="000C205C"/>
    <w:rPr>
      <w:rFonts w:asciiTheme="majorHAnsi" w:eastAsiaTheme="majorEastAsia" w:hAnsiTheme="majorHAnsi" w:cstheme="majorBidi"/>
      <w:color w:val="243F60" w:themeColor="accent1" w:themeShade="7F"/>
      <w:szCs w:val="20"/>
      <w:lang w:val="en-GB" w:eastAsia="de-DE"/>
    </w:rPr>
  </w:style>
  <w:style w:type="character" w:customStyle="1" w:styleId="berschrift6Zchn">
    <w:name w:val="Überschrift 6 Zchn"/>
    <w:basedOn w:val="Absatz-Standardschriftart"/>
    <w:link w:val="berschrift6"/>
    <w:uiPriority w:val="9"/>
    <w:semiHidden/>
    <w:rsid w:val="000C205C"/>
    <w:rPr>
      <w:rFonts w:asciiTheme="majorHAnsi" w:eastAsiaTheme="majorEastAsia" w:hAnsiTheme="majorHAnsi" w:cstheme="majorBidi"/>
      <w:color w:val="243F60" w:themeColor="accent1" w:themeShade="7F"/>
      <w:szCs w:val="20"/>
      <w:lang w:val="en-GB" w:eastAsia="de-DE"/>
    </w:rPr>
  </w:style>
  <w:style w:type="paragraph" w:customStyle="1" w:styleId="CitaviBibliographySubheading6">
    <w:name w:val="Citavi Bibliography Subheading 6"/>
    <w:basedOn w:val="berschrift7"/>
    <w:link w:val="CitaviBibliographySubheading6Zchn"/>
    <w:uiPriority w:val="99"/>
    <w:rsid w:val="000C205C"/>
    <w:pPr>
      <w:ind w:left="720" w:hanging="360"/>
      <w:outlineLvl w:val="9"/>
    </w:pPr>
  </w:style>
  <w:style w:type="character" w:customStyle="1" w:styleId="CitaviBibliographySubheading6Zchn">
    <w:name w:val="Citavi Bibliography Subheading 6 Zchn"/>
    <w:basedOn w:val="ListenabsatzZchn"/>
    <w:link w:val="CitaviBibliographySubheading6"/>
    <w:uiPriority w:val="99"/>
    <w:rsid w:val="000C205C"/>
    <w:rPr>
      <w:rFonts w:asciiTheme="majorHAnsi" w:eastAsiaTheme="majorEastAsia" w:hAnsiTheme="majorHAnsi" w:cstheme="majorBidi"/>
      <w:i/>
      <w:iCs/>
      <w:color w:val="243F60" w:themeColor="accent1" w:themeShade="7F"/>
      <w:szCs w:val="20"/>
      <w:lang w:val="en-GB" w:eastAsia="de-DE"/>
    </w:rPr>
  </w:style>
  <w:style w:type="character" w:customStyle="1" w:styleId="berschrift7Zchn">
    <w:name w:val="Überschrift 7 Zchn"/>
    <w:basedOn w:val="Absatz-Standardschriftart"/>
    <w:link w:val="berschrift7"/>
    <w:uiPriority w:val="9"/>
    <w:semiHidden/>
    <w:rsid w:val="000C205C"/>
    <w:rPr>
      <w:rFonts w:asciiTheme="majorHAnsi" w:eastAsiaTheme="majorEastAsia" w:hAnsiTheme="majorHAnsi" w:cstheme="majorBidi"/>
      <w:i/>
      <w:iCs/>
      <w:color w:val="243F60" w:themeColor="accent1" w:themeShade="7F"/>
      <w:szCs w:val="20"/>
      <w:lang w:val="en-GB" w:eastAsia="de-DE"/>
    </w:rPr>
  </w:style>
  <w:style w:type="paragraph" w:customStyle="1" w:styleId="CitaviBibliographySubheading7">
    <w:name w:val="Citavi Bibliography Subheading 7"/>
    <w:basedOn w:val="berschrift8"/>
    <w:link w:val="CitaviBibliographySubheading7Zchn"/>
    <w:uiPriority w:val="99"/>
    <w:rsid w:val="000C205C"/>
    <w:pPr>
      <w:ind w:left="720" w:hanging="360"/>
      <w:outlineLvl w:val="9"/>
    </w:pPr>
  </w:style>
  <w:style w:type="character" w:customStyle="1" w:styleId="CitaviBibliographySubheading7Zchn">
    <w:name w:val="Citavi Bibliography Subheading 7 Zchn"/>
    <w:basedOn w:val="ListenabsatzZchn"/>
    <w:link w:val="CitaviBibliographySubheading7"/>
    <w:uiPriority w:val="99"/>
    <w:rsid w:val="000C205C"/>
    <w:rPr>
      <w:rFonts w:asciiTheme="majorHAnsi" w:eastAsiaTheme="majorEastAsia" w:hAnsiTheme="majorHAnsi" w:cstheme="majorBidi"/>
      <w:color w:val="272727" w:themeColor="text1" w:themeTint="D8"/>
      <w:sz w:val="21"/>
      <w:szCs w:val="21"/>
      <w:lang w:val="en-GB" w:eastAsia="de-DE"/>
    </w:rPr>
  </w:style>
  <w:style w:type="character" w:customStyle="1" w:styleId="berschrift8Zchn">
    <w:name w:val="Überschrift 8 Zchn"/>
    <w:basedOn w:val="Absatz-Standardschriftart"/>
    <w:link w:val="berschrift8"/>
    <w:uiPriority w:val="9"/>
    <w:semiHidden/>
    <w:rsid w:val="000C205C"/>
    <w:rPr>
      <w:rFonts w:asciiTheme="majorHAnsi" w:eastAsiaTheme="majorEastAsia" w:hAnsiTheme="majorHAnsi" w:cstheme="majorBidi"/>
      <w:color w:val="272727" w:themeColor="text1" w:themeTint="D8"/>
      <w:sz w:val="21"/>
      <w:szCs w:val="21"/>
      <w:lang w:val="en-GB" w:eastAsia="de-DE"/>
    </w:rPr>
  </w:style>
  <w:style w:type="paragraph" w:customStyle="1" w:styleId="CitaviBibliographySubheading8">
    <w:name w:val="Citavi Bibliography Subheading 8"/>
    <w:basedOn w:val="berschrift9"/>
    <w:link w:val="CitaviBibliographySubheading8Zchn"/>
    <w:uiPriority w:val="99"/>
    <w:rsid w:val="000C205C"/>
    <w:pPr>
      <w:numPr>
        <w:numId w:val="16"/>
      </w:numPr>
      <w:outlineLvl w:val="9"/>
    </w:pPr>
  </w:style>
  <w:style w:type="character" w:customStyle="1" w:styleId="CitaviBibliographySubheading8Zchn">
    <w:name w:val="Citavi Bibliography Subheading 8 Zchn"/>
    <w:basedOn w:val="ListenabsatzZchn"/>
    <w:link w:val="CitaviBibliographySubheading8"/>
    <w:uiPriority w:val="99"/>
    <w:rsid w:val="000C205C"/>
    <w:rPr>
      <w:rFonts w:asciiTheme="majorHAnsi" w:eastAsiaTheme="majorEastAsia" w:hAnsiTheme="majorHAnsi" w:cstheme="majorBidi"/>
      <w:i/>
      <w:iCs/>
      <w:color w:val="272727" w:themeColor="text1" w:themeTint="D8"/>
      <w:sz w:val="21"/>
      <w:szCs w:val="21"/>
      <w:lang w:val="en-GB" w:eastAsia="de-DE"/>
    </w:rPr>
  </w:style>
  <w:style w:type="character" w:customStyle="1" w:styleId="berschrift9Zchn">
    <w:name w:val="Überschrift 9 Zchn"/>
    <w:basedOn w:val="Absatz-Standardschriftart"/>
    <w:link w:val="berschrift9"/>
    <w:uiPriority w:val="9"/>
    <w:semiHidden/>
    <w:rsid w:val="000C205C"/>
    <w:rPr>
      <w:rFonts w:asciiTheme="majorHAnsi" w:eastAsiaTheme="majorEastAsia" w:hAnsiTheme="majorHAnsi" w:cstheme="majorBidi"/>
      <w:i/>
      <w:iCs/>
      <w:color w:val="272727" w:themeColor="text1" w:themeTint="D8"/>
      <w:sz w:val="21"/>
      <w:szCs w:val="21"/>
      <w:lang w:val="en-GB" w:eastAsia="de-DE"/>
    </w:rPr>
  </w:style>
  <w:style w:type="character" w:styleId="Buchtitel">
    <w:name w:val="Book Title"/>
    <w:basedOn w:val="Absatz-Standardschriftart"/>
    <w:uiPriority w:val="33"/>
    <w:rsid w:val="004162F3"/>
    <w:rPr>
      <w:b/>
      <w:bCs/>
      <w:i/>
      <w:iCs/>
      <w:spacing w:val="5"/>
    </w:rPr>
  </w:style>
  <w:style w:type="character" w:styleId="IntensiverVerweis">
    <w:name w:val="Intense Reference"/>
    <w:basedOn w:val="Absatz-Standardschriftart"/>
    <w:uiPriority w:val="32"/>
    <w:rsid w:val="004162F3"/>
    <w:rPr>
      <w:b/>
      <w:bCs/>
      <w:smallCaps/>
      <w:color w:val="4F81BD" w:themeColor="accent1"/>
      <w:spacing w:val="5"/>
    </w:rPr>
  </w:style>
  <w:style w:type="character" w:styleId="SchwacherVerweis">
    <w:name w:val="Subtle Reference"/>
    <w:basedOn w:val="Absatz-Standardschriftart"/>
    <w:uiPriority w:val="31"/>
    <w:rsid w:val="004162F3"/>
    <w:rPr>
      <w:smallCaps/>
      <w:color w:val="5A5A5A" w:themeColor="text1" w:themeTint="A5"/>
    </w:rPr>
  </w:style>
  <w:style w:type="character" w:styleId="IntensiveHervorhebung">
    <w:name w:val="Intense Emphasis"/>
    <w:basedOn w:val="Absatz-Standardschriftart"/>
    <w:uiPriority w:val="21"/>
    <w:rsid w:val="004162F3"/>
    <w:rPr>
      <w:i/>
      <w:iCs/>
      <w:color w:val="4F81BD" w:themeColor="accent1"/>
    </w:rPr>
  </w:style>
  <w:style w:type="character" w:styleId="SchwacheHervorhebung">
    <w:name w:val="Subtle Emphasis"/>
    <w:basedOn w:val="Absatz-Standardschriftart"/>
    <w:uiPriority w:val="19"/>
    <w:rsid w:val="004162F3"/>
    <w:rPr>
      <w:i/>
      <w:iCs/>
      <w:color w:val="404040" w:themeColor="text1" w:themeTint="BF"/>
    </w:rPr>
  </w:style>
  <w:style w:type="paragraph" w:styleId="IntensivesZitat">
    <w:name w:val="Intense Quote"/>
    <w:basedOn w:val="Standard"/>
    <w:next w:val="Standard"/>
    <w:link w:val="IntensivesZitatZchn"/>
    <w:uiPriority w:val="30"/>
    <w:rsid w:val="004162F3"/>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4162F3"/>
    <w:rPr>
      <w:rFonts w:ascii="Palatino Linotype" w:eastAsia="Times New Roman" w:hAnsi="Palatino Linotype" w:cs="Times New Roman"/>
      <w:i/>
      <w:iCs/>
      <w:color w:val="4F81BD" w:themeColor="accent1"/>
      <w:szCs w:val="20"/>
      <w:lang w:val="en-GB" w:eastAsia="de-DE"/>
    </w:rPr>
  </w:style>
  <w:style w:type="paragraph" w:styleId="Zitat">
    <w:name w:val="Quote"/>
    <w:basedOn w:val="Standard"/>
    <w:next w:val="Standard"/>
    <w:link w:val="ZitatZchn"/>
    <w:uiPriority w:val="29"/>
    <w:rsid w:val="004162F3"/>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4162F3"/>
    <w:rPr>
      <w:rFonts w:ascii="Palatino Linotype" w:eastAsia="Times New Roman" w:hAnsi="Palatino Linotype" w:cs="Times New Roman"/>
      <w:i/>
      <w:iCs/>
      <w:color w:val="404040" w:themeColor="text1" w:themeTint="BF"/>
      <w:szCs w:val="20"/>
      <w:lang w:val="en-GB" w:eastAsia="de-DE"/>
    </w:rPr>
  </w:style>
  <w:style w:type="table" w:styleId="MittlereListe1-Akzent1">
    <w:name w:val="Medium List 1 Accent 1"/>
    <w:basedOn w:val="NormaleTabelle"/>
    <w:uiPriority w:val="65"/>
    <w:semiHidden/>
    <w:unhideWhenUsed/>
    <w:rsid w:val="004162F3"/>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semiHidden/>
    <w:unhideWhenUsed/>
    <w:rsid w:val="004162F3"/>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4162F3"/>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4162F3"/>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semiHidden/>
    <w:unhideWhenUsed/>
    <w:rsid w:val="004162F3"/>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4162F3"/>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4162F3"/>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4162F3"/>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4162F3"/>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4162F3"/>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4162F3"/>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4162F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4162F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4162F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4162F3"/>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4162F3"/>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4162F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4162F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4162F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4162F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rsid w:val="004162F3"/>
    <w:pPr>
      <w:spacing w:after="0" w:line="240" w:lineRule="auto"/>
      <w:jc w:val="both"/>
    </w:pPr>
    <w:rPr>
      <w:rFonts w:ascii="Palatino Linotype" w:eastAsia="Times New Roman" w:hAnsi="Palatino Linotype" w:cs="Times New Roman"/>
      <w:szCs w:val="20"/>
      <w:lang w:val="en-GB" w:eastAsia="de-DE"/>
    </w:rPr>
  </w:style>
  <w:style w:type="character" w:styleId="HTMLVariable">
    <w:name w:val="HTML Variable"/>
    <w:basedOn w:val="Absatz-Standardschriftart"/>
    <w:uiPriority w:val="99"/>
    <w:semiHidden/>
    <w:unhideWhenUsed/>
    <w:rsid w:val="004162F3"/>
    <w:rPr>
      <w:i/>
      <w:iCs/>
    </w:rPr>
  </w:style>
  <w:style w:type="character" w:styleId="HTMLSchreibmaschine">
    <w:name w:val="HTML Typewriter"/>
    <w:basedOn w:val="Absatz-Standardschriftart"/>
    <w:uiPriority w:val="99"/>
    <w:semiHidden/>
    <w:unhideWhenUsed/>
    <w:rsid w:val="004162F3"/>
    <w:rPr>
      <w:rFonts w:ascii="Consolas" w:hAnsi="Consolas"/>
      <w:sz w:val="20"/>
      <w:szCs w:val="20"/>
    </w:rPr>
  </w:style>
  <w:style w:type="character" w:styleId="HTMLBeispiel">
    <w:name w:val="HTML Sample"/>
    <w:basedOn w:val="Absatz-Standardschriftart"/>
    <w:uiPriority w:val="99"/>
    <w:semiHidden/>
    <w:unhideWhenUsed/>
    <w:rsid w:val="004162F3"/>
    <w:rPr>
      <w:rFonts w:ascii="Consolas" w:hAnsi="Consolas"/>
      <w:sz w:val="24"/>
      <w:szCs w:val="24"/>
    </w:rPr>
  </w:style>
  <w:style w:type="paragraph" w:styleId="HTMLVorformatiert">
    <w:name w:val="HTML Preformatted"/>
    <w:basedOn w:val="Standard"/>
    <w:link w:val="HTMLVorformatiertZchn"/>
    <w:uiPriority w:val="99"/>
    <w:semiHidden/>
    <w:unhideWhenUsed/>
    <w:rsid w:val="004162F3"/>
    <w:pPr>
      <w:spacing w:line="240" w:lineRule="auto"/>
    </w:pPr>
    <w:rPr>
      <w:rFonts w:ascii="Consolas" w:hAnsi="Consolas"/>
      <w:sz w:val="20"/>
    </w:rPr>
  </w:style>
  <w:style w:type="character" w:customStyle="1" w:styleId="HTMLVorformatiertZchn">
    <w:name w:val="HTML Vorformatiert Zchn"/>
    <w:basedOn w:val="Absatz-Standardschriftart"/>
    <w:link w:val="HTMLVorformatiert"/>
    <w:uiPriority w:val="99"/>
    <w:semiHidden/>
    <w:rsid w:val="004162F3"/>
    <w:rPr>
      <w:rFonts w:ascii="Consolas" w:eastAsia="Times New Roman" w:hAnsi="Consolas" w:cs="Times New Roman"/>
      <w:sz w:val="20"/>
      <w:szCs w:val="20"/>
      <w:lang w:val="en-GB" w:eastAsia="de-DE"/>
    </w:rPr>
  </w:style>
  <w:style w:type="character" w:styleId="HTMLTastatur">
    <w:name w:val="HTML Keyboard"/>
    <w:basedOn w:val="Absatz-Standardschriftart"/>
    <w:uiPriority w:val="99"/>
    <w:semiHidden/>
    <w:unhideWhenUsed/>
    <w:rsid w:val="004162F3"/>
    <w:rPr>
      <w:rFonts w:ascii="Consolas" w:hAnsi="Consolas"/>
      <w:sz w:val="20"/>
      <w:szCs w:val="20"/>
    </w:rPr>
  </w:style>
  <w:style w:type="character" w:styleId="HTMLDefinition">
    <w:name w:val="HTML Definition"/>
    <w:basedOn w:val="Absatz-Standardschriftart"/>
    <w:uiPriority w:val="99"/>
    <w:semiHidden/>
    <w:unhideWhenUsed/>
    <w:rsid w:val="004162F3"/>
    <w:rPr>
      <w:i/>
      <w:iCs/>
    </w:rPr>
  </w:style>
  <w:style w:type="character" w:styleId="HTMLCode">
    <w:name w:val="HTML Code"/>
    <w:basedOn w:val="Absatz-Standardschriftart"/>
    <w:uiPriority w:val="99"/>
    <w:semiHidden/>
    <w:unhideWhenUsed/>
    <w:rsid w:val="004162F3"/>
    <w:rPr>
      <w:rFonts w:ascii="Consolas" w:hAnsi="Consolas"/>
      <w:sz w:val="20"/>
      <w:szCs w:val="20"/>
    </w:rPr>
  </w:style>
  <w:style w:type="character" w:styleId="HTMLZitat">
    <w:name w:val="HTML Cite"/>
    <w:basedOn w:val="Absatz-Standardschriftart"/>
    <w:uiPriority w:val="99"/>
    <w:semiHidden/>
    <w:unhideWhenUsed/>
    <w:rsid w:val="004162F3"/>
    <w:rPr>
      <w:i/>
      <w:iCs/>
    </w:rPr>
  </w:style>
  <w:style w:type="paragraph" w:styleId="HTMLAdresse">
    <w:name w:val="HTML Address"/>
    <w:basedOn w:val="Standard"/>
    <w:link w:val="HTMLAdresseZchn"/>
    <w:uiPriority w:val="99"/>
    <w:semiHidden/>
    <w:unhideWhenUsed/>
    <w:rsid w:val="004162F3"/>
    <w:pPr>
      <w:spacing w:line="240" w:lineRule="auto"/>
    </w:pPr>
    <w:rPr>
      <w:i/>
      <w:iCs/>
    </w:rPr>
  </w:style>
  <w:style w:type="character" w:customStyle="1" w:styleId="HTMLAdresseZchn">
    <w:name w:val="HTML Adresse Zchn"/>
    <w:basedOn w:val="Absatz-Standardschriftart"/>
    <w:link w:val="HTMLAdresse"/>
    <w:uiPriority w:val="99"/>
    <w:semiHidden/>
    <w:rsid w:val="004162F3"/>
    <w:rPr>
      <w:rFonts w:ascii="Palatino Linotype" w:eastAsia="Times New Roman" w:hAnsi="Palatino Linotype" w:cs="Times New Roman"/>
      <w:i/>
      <w:iCs/>
      <w:szCs w:val="20"/>
      <w:lang w:val="en-GB" w:eastAsia="de-DE"/>
    </w:rPr>
  </w:style>
  <w:style w:type="character" w:styleId="HTMLAkronym">
    <w:name w:val="HTML Acronym"/>
    <w:basedOn w:val="Absatz-Standardschriftart"/>
    <w:uiPriority w:val="99"/>
    <w:semiHidden/>
    <w:unhideWhenUsed/>
    <w:rsid w:val="004162F3"/>
  </w:style>
  <w:style w:type="paragraph" w:styleId="StandardWeb">
    <w:name w:val="Normal (Web)"/>
    <w:basedOn w:val="Standard"/>
    <w:uiPriority w:val="99"/>
    <w:semiHidden/>
    <w:unhideWhenUsed/>
    <w:rsid w:val="004162F3"/>
    <w:rPr>
      <w:rFonts w:ascii="Times New Roman" w:hAnsi="Times New Roman"/>
      <w:sz w:val="24"/>
      <w:szCs w:val="24"/>
    </w:rPr>
  </w:style>
  <w:style w:type="paragraph" w:styleId="NurText">
    <w:name w:val="Plain Text"/>
    <w:basedOn w:val="Standard"/>
    <w:link w:val="NurTextZchn"/>
    <w:uiPriority w:val="99"/>
    <w:semiHidden/>
    <w:unhideWhenUsed/>
    <w:rsid w:val="004162F3"/>
    <w:pPr>
      <w:spacing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4162F3"/>
    <w:rPr>
      <w:rFonts w:ascii="Consolas" w:eastAsia="Times New Roman" w:hAnsi="Consolas" w:cs="Times New Roman"/>
      <w:sz w:val="21"/>
      <w:szCs w:val="21"/>
      <w:lang w:val="en-GB" w:eastAsia="de-DE"/>
    </w:rPr>
  </w:style>
  <w:style w:type="character" w:styleId="Fett">
    <w:name w:val="Strong"/>
    <w:basedOn w:val="Absatz-Standardschriftart"/>
    <w:uiPriority w:val="22"/>
    <w:qFormat/>
    <w:rsid w:val="004162F3"/>
    <w:rPr>
      <w:b/>
      <w:bCs/>
    </w:rPr>
  </w:style>
  <w:style w:type="character" w:styleId="BesuchterLink">
    <w:name w:val="FollowedHyperlink"/>
    <w:basedOn w:val="Absatz-Standardschriftart"/>
    <w:uiPriority w:val="99"/>
    <w:semiHidden/>
    <w:unhideWhenUsed/>
    <w:rsid w:val="004162F3"/>
    <w:rPr>
      <w:color w:val="800080" w:themeColor="followedHyperlink"/>
      <w:u w:val="single"/>
    </w:rPr>
  </w:style>
  <w:style w:type="paragraph" w:styleId="Blocktext">
    <w:name w:val="Block Text"/>
    <w:basedOn w:val="Standard"/>
    <w:uiPriority w:val="99"/>
    <w:semiHidden/>
    <w:unhideWhenUsed/>
    <w:rsid w:val="004162F3"/>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eastAsiaTheme="minorEastAsia" w:hAnsiTheme="minorHAnsi" w:cstheme="minorBidi"/>
      <w:i/>
      <w:iCs/>
      <w:color w:val="4F81BD" w:themeColor="accent1"/>
    </w:rPr>
  </w:style>
  <w:style w:type="paragraph" w:styleId="Textkrper-Einzug3">
    <w:name w:val="Body Text Indent 3"/>
    <w:basedOn w:val="Standard"/>
    <w:link w:val="Textkrper-Einzug3Zchn"/>
    <w:uiPriority w:val="99"/>
    <w:semiHidden/>
    <w:unhideWhenUsed/>
    <w:rsid w:val="004162F3"/>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4162F3"/>
    <w:rPr>
      <w:rFonts w:ascii="Palatino Linotype" w:eastAsia="Times New Roman" w:hAnsi="Palatino Linotype" w:cs="Times New Roman"/>
      <w:sz w:val="16"/>
      <w:szCs w:val="16"/>
      <w:lang w:val="en-GB" w:eastAsia="de-DE"/>
    </w:rPr>
  </w:style>
  <w:style w:type="paragraph" w:styleId="Textkrper-Einzug2">
    <w:name w:val="Body Text Indent 2"/>
    <w:basedOn w:val="Standard"/>
    <w:link w:val="Textkrper-Einzug2Zchn"/>
    <w:uiPriority w:val="99"/>
    <w:semiHidden/>
    <w:unhideWhenUsed/>
    <w:rsid w:val="004162F3"/>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4162F3"/>
    <w:rPr>
      <w:rFonts w:ascii="Palatino Linotype" w:eastAsia="Times New Roman" w:hAnsi="Palatino Linotype" w:cs="Times New Roman"/>
      <w:szCs w:val="20"/>
      <w:lang w:val="en-GB" w:eastAsia="de-DE"/>
    </w:rPr>
  </w:style>
  <w:style w:type="paragraph" w:styleId="Textkrper3">
    <w:name w:val="Body Text 3"/>
    <w:basedOn w:val="Standard"/>
    <w:link w:val="Textkrper3Zchn"/>
    <w:uiPriority w:val="99"/>
    <w:semiHidden/>
    <w:unhideWhenUsed/>
    <w:rsid w:val="004162F3"/>
    <w:pPr>
      <w:spacing w:after="120"/>
    </w:pPr>
    <w:rPr>
      <w:sz w:val="16"/>
      <w:szCs w:val="16"/>
    </w:rPr>
  </w:style>
  <w:style w:type="character" w:customStyle="1" w:styleId="Textkrper3Zchn">
    <w:name w:val="Textkörper 3 Zchn"/>
    <w:basedOn w:val="Absatz-Standardschriftart"/>
    <w:link w:val="Textkrper3"/>
    <w:uiPriority w:val="99"/>
    <w:semiHidden/>
    <w:rsid w:val="004162F3"/>
    <w:rPr>
      <w:rFonts w:ascii="Palatino Linotype" w:eastAsia="Times New Roman" w:hAnsi="Palatino Linotype" w:cs="Times New Roman"/>
      <w:sz w:val="16"/>
      <w:szCs w:val="16"/>
      <w:lang w:val="en-GB" w:eastAsia="de-DE"/>
    </w:rPr>
  </w:style>
  <w:style w:type="paragraph" w:styleId="Textkrper2">
    <w:name w:val="Body Text 2"/>
    <w:basedOn w:val="Standard"/>
    <w:link w:val="Textkrper2Zchn"/>
    <w:uiPriority w:val="99"/>
    <w:semiHidden/>
    <w:unhideWhenUsed/>
    <w:rsid w:val="004162F3"/>
    <w:pPr>
      <w:spacing w:after="120" w:line="480" w:lineRule="auto"/>
    </w:pPr>
  </w:style>
  <w:style w:type="character" w:customStyle="1" w:styleId="Textkrper2Zchn">
    <w:name w:val="Textkörper 2 Zchn"/>
    <w:basedOn w:val="Absatz-Standardschriftart"/>
    <w:link w:val="Textkrper2"/>
    <w:uiPriority w:val="99"/>
    <w:semiHidden/>
    <w:rsid w:val="004162F3"/>
    <w:rPr>
      <w:rFonts w:ascii="Palatino Linotype" w:eastAsia="Times New Roman" w:hAnsi="Palatino Linotype" w:cs="Times New Roman"/>
      <w:szCs w:val="20"/>
      <w:lang w:val="en-GB" w:eastAsia="de-DE"/>
    </w:rPr>
  </w:style>
  <w:style w:type="paragraph" w:styleId="Fu-Endnotenberschrift">
    <w:name w:val="Note Heading"/>
    <w:basedOn w:val="Standard"/>
    <w:next w:val="Standard"/>
    <w:link w:val="Fu-EndnotenberschriftZchn"/>
    <w:uiPriority w:val="99"/>
    <w:semiHidden/>
    <w:unhideWhenUsed/>
    <w:rsid w:val="004162F3"/>
    <w:pPr>
      <w:spacing w:line="240" w:lineRule="auto"/>
    </w:pPr>
  </w:style>
  <w:style w:type="character" w:customStyle="1" w:styleId="Fu-EndnotenberschriftZchn">
    <w:name w:val="Fuß/-Endnotenüberschrift Zchn"/>
    <w:basedOn w:val="Absatz-Standardschriftart"/>
    <w:link w:val="Fu-Endnotenberschrift"/>
    <w:uiPriority w:val="99"/>
    <w:semiHidden/>
    <w:rsid w:val="004162F3"/>
    <w:rPr>
      <w:rFonts w:ascii="Palatino Linotype" w:eastAsia="Times New Roman" w:hAnsi="Palatino Linotype" w:cs="Times New Roman"/>
      <w:szCs w:val="20"/>
      <w:lang w:val="en-GB" w:eastAsia="de-DE"/>
    </w:rPr>
  </w:style>
  <w:style w:type="paragraph" w:styleId="Textkrper-Zeileneinzug">
    <w:name w:val="Body Text Indent"/>
    <w:basedOn w:val="Standard"/>
    <w:link w:val="Textkrper-ZeileneinzugZchn"/>
    <w:uiPriority w:val="99"/>
    <w:semiHidden/>
    <w:unhideWhenUsed/>
    <w:rsid w:val="004162F3"/>
    <w:pPr>
      <w:spacing w:after="120"/>
      <w:ind w:left="283"/>
    </w:pPr>
  </w:style>
  <w:style w:type="character" w:customStyle="1" w:styleId="Textkrper-ZeileneinzugZchn">
    <w:name w:val="Textkörper-Zeileneinzug Zchn"/>
    <w:basedOn w:val="Absatz-Standardschriftart"/>
    <w:link w:val="Textkrper-Zeileneinzug"/>
    <w:uiPriority w:val="99"/>
    <w:semiHidden/>
    <w:rsid w:val="004162F3"/>
    <w:rPr>
      <w:rFonts w:ascii="Palatino Linotype" w:eastAsia="Times New Roman" w:hAnsi="Palatino Linotype" w:cs="Times New Roman"/>
      <w:szCs w:val="20"/>
      <w:lang w:val="en-GB" w:eastAsia="de-DE"/>
    </w:rPr>
  </w:style>
  <w:style w:type="paragraph" w:styleId="Textkrper-Erstzeileneinzug2">
    <w:name w:val="Body Text First Indent 2"/>
    <w:basedOn w:val="Textkrper-Zeileneinzug"/>
    <w:link w:val="Textkrper-Erstzeileneinzug2Zchn"/>
    <w:uiPriority w:val="99"/>
    <w:semiHidden/>
    <w:unhideWhenUsed/>
    <w:rsid w:val="004162F3"/>
    <w:pPr>
      <w:spacing w:after="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4162F3"/>
    <w:rPr>
      <w:rFonts w:ascii="Palatino Linotype" w:eastAsia="Times New Roman" w:hAnsi="Palatino Linotype" w:cs="Times New Roman"/>
      <w:szCs w:val="20"/>
      <w:lang w:val="en-GB" w:eastAsia="de-DE"/>
    </w:rPr>
  </w:style>
  <w:style w:type="paragraph" w:styleId="Textkrper">
    <w:name w:val="Body Text"/>
    <w:basedOn w:val="Standard"/>
    <w:link w:val="TextkrperZchn"/>
    <w:uiPriority w:val="99"/>
    <w:semiHidden/>
    <w:unhideWhenUsed/>
    <w:rsid w:val="004162F3"/>
    <w:pPr>
      <w:spacing w:after="120"/>
    </w:pPr>
  </w:style>
  <w:style w:type="character" w:customStyle="1" w:styleId="TextkrperZchn">
    <w:name w:val="Textkörper Zchn"/>
    <w:basedOn w:val="Absatz-Standardschriftart"/>
    <w:link w:val="Textkrper"/>
    <w:uiPriority w:val="99"/>
    <w:semiHidden/>
    <w:rsid w:val="004162F3"/>
    <w:rPr>
      <w:rFonts w:ascii="Palatino Linotype" w:eastAsia="Times New Roman" w:hAnsi="Palatino Linotype" w:cs="Times New Roman"/>
      <w:szCs w:val="20"/>
      <w:lang w:val="en-GB" w:eastAsia="de-DE"/>
    </w:rPr>
  </w:style>
  <w:style w:type="paragraph" w:styleId="Textkrper-Erstzeileneinzug">
    <w:name w:val="Body Text First Indent"/>
    <w:basedOn w:val="Textkrper"/>
    <w:link w:val="Textkrper-ErstzeileneinzugZchn"/>
    <w:uiPriority w:val="99"/>
    <w:semiHidden/>
    <w:unhideWhenUsed/>
    <w:rsid w:val="004162F3"/>
    <w:pPr>
      <w:spacing w:after="0"/>
      <w:ind w:firstLine="360"/>
    </w:pPr>
  </w:style>
  <w:style w:type="character" w:customStyle="1" w:styleId="Textkrper-ErstzeileneinzugZchn">
    <w:name w:val="Textkörper-Erstzeileneinzug Zchn"/>
    <w:basedOn w:val="TextkrperZchn"/>
    <w:link w:val="Textkrper-Erstzeileneinzug"/>
    <w:uiPriority w:val="99"/>
    <w:semiHidden/>
    <w:rsid w:val="004162F3"/>
    <w:rPr>
      <w:rFonts w:ascii="Palatino Linotype" w:eastAsia="Times New Roman" w:hAnsi="Palatino Linotype" w:cs="Times New Roman"/>
      <w:szCs w:val="20"/>
      <w:lang w:val="en-GB" w:eastAsia="de-DE"/>
    </w:rPr>
  </w:style>
  <w:style w:type="paragraph" w:styleId="Datum">
    <w:name w:val="Date"/>
    <w:basedOn w:val="Standard"/>
    <w:next w:val="Standard"/>
    <w:link w:val="DatumZchn"/>
    <w:uiPriority w:val="99"/>
    <w:semiHidden/>
    <w:unhideWhenUsed/>
    <w:rsid w:val="004162F3"/>
  </w:style>
  <w:style w:type="character" w:customStyle="1" w:styleId="DatumZchn">
    <w:name w:val="Datum Zchn"/>
    <w:basedOn w:val="Absatz-Standardschriftart"/>
    <w:link w:val="Datum"/>
    <w:uiPriority w:val="99"/>
    <w:semiHidden/>
    <w:rsid w:val="004162F3"/>
    <w:rPr>
      <w:rFonts w:ascii="Palatino Linotype" w:eastAsia="Times New Roman" w:hAnsi="Palatino Linotype" w:cs="Times New Roman"/>
      <w:szCs w:val="20"/>
      <w:lang w:val="en-GB" w:eastAsia="de-DE"/>
    </w:rPr>
  </w:style>
  <w:style w:type="paragraph" w:styleId="Anrede">
    <w:name w:val="Salutation"/>
    <w:basedOn w:val="Standard"/>
    <w:next w:val="Standard"/>
    <w:link w:val="AnredeZchn"/>
    <w:uiPriority w:val="99"/>
    <w:semiHidden/>
    <w:unhideWhenUsed/>
    <w:rsid w:val="004162F3"/>
  </w:style>
  <w:style w:type="character" w:customStyle="1" w:styleId="AnredeZchn">
    <w:name w:val="Anrede Zchn"/>
    <w:basedOn w:val="Absatz-Standardschriftart"/>
    <w:link w:val="Anrede"/>
    <w:uiPriority w:val="99"/>
    <w:semiHidden/>
    <w:rsid w:val="004162F3"/>
    <w:rPr>
      <w:rFonts w:ascii="Palatino Linotype" w:eastAsia="Times New Roman" w:hAnsi="Palatino Linotype" w:cs="Times New Roman"/>
      <w:szCs w:val="20"/>
      <w:lang w:val="en-GB" w:eastAsia="de-DE"/>
    </w:rPr>
  </w:style>
  <w:style w:type="paragraph" w:styleId="Untertitel">
    <w:name w:val="Subtitle"/>
    <w:basedOn w:val="Standard"/>
    <w:next w:val="Standard"/>
    <w:link w:val="UntertitelZchn"/>
    <w:uiPriority w:val="11"/>
    <w:rsid w:val="004162F3"/>
    <w:pPr>
      <w:numPr>
        <w:ilvl w:val="1"/>
      </w:numPr>
      <w:spacing w:after="160"/>
    </w:pPr>
    <w:rPr>
      <w:rFonts w:asciiTheme="minorHAnsi" w:eastAsiaTheme="minorEastAsia" w:hAnsiTheme="minorHAnsi" w:cstheme="minorBidi"/>
      <w:color w:val="5A5A5A" w:themeColor="text1" w:themeTint="A5"/>
      <w:spacing w:val="15"/>
      <w:szCs w:val="22"/>
    </w:rPr>
  </w:style>
  <w:style w:type="character" w:customStyle="1" w:styleId="UntertitelZchn">
    <w:name w:val="Untertitel Zchn"/>
    <w:basedOn w:val="Absatz-Standardschriftart"/>
    <w:link w:val="Untertitel"/>
    <w:uiPriority w:val="11"/>
    <w:rsid w:val="004162F3"/>
    <w:rPr>
      <w:rFonts w:eastAsiaTheme="minorEastAsia"/>
      <w:color w:val="5A5A5A" w:themeColor="text1" w:themeTint="A5"/>
      <w:spacing w:val="15"/>
      <w:lang w:val="en-GB" w:eastAsia="de-DE"/>
    </w:rPr>
  </w:style>
  <w:style w:type="paragraph" w:styleId="Nachrichtenkopf">
    <w:name w:val="Message Header"/>
    <w:basedOn w:val="Standard"/>
    <w:link w:val="NachrichtenkopfZchn"/>
    <w:uiPriority w:val="99"/>
    <w:semiHidden/>
    <w:unhideWhenUsed/>
    <w:rsid w:val="004162F3"/>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4162F3"/>
    <w:rPr>
      <w:rFonts w:asciiTheme="majorHAnsi" w:eastAsiaTheme="majorEastAsia" w:hAnsiTheme="majorHAnsi" w:cstheme="majorBidi"/>
      <w:sz w:val="24"/>
      <w:szCs w:val="24"/>
      <w:shd w:val="pct20" w:color="auto" w:fill="auto"/>
      <w:lang w:val="en-GB" w:eastAsia="de-DE"/>
    </w:rPr>
  </w:style>
  <w:style w:type="paragraph" w:styleId="Listenfortsetzung5">
    <w:name w:val="List Continue 5"/>
    <w:basedOn w:val="Standard"/>
    <w:uiPriority w:val="99"/>
    <w:semiHidden/>
    <w:unhideWhenUsed/>
    <w:rsid w:val="004162F3"/>
    <w:pPr>
      <w:spacing w:after="120"/>
      <w:ind w:left="1415"/>
      <w:contextualSpacing/>
    </w:pPr>
  </w:style>
  <w:style w:type="paragraph" w:styleId="Listenfortsetzung4">
    <w:name w:val="List Continue 4"/>
    <w:basedOn w:val="Standard"/>
    <w:uiPriority w:val="99"/>
    <w:semiHidden/>
    <w:unhideWhenUsed/>
    <w:rsid w:val="004162F3"/>
    <w:pPr>
      <w:spacing w:after="120"/>
      <w:ind w:left="1132"/>
      <w:contextualSpacing/>
    </w:pPr>
  </w:style>
  <w:style w:type="paragraph" w:styleId="Listenfortsetzung3">
    <w:name w:val="List Continue 3"/>
    <w:basedOn w:val="Standard"/>
    <w:uiPriority w:val="99"/>
    <w:semiHidden/>
    <w:unhideWhenUsed/>
    <w:rsid w:val="004162F3"/>
    <w:pPr>
      <w:spacing w:after="120"/>
      <w:ind w:left="849"/>
      <w:contextualSpacing/>
    </w:pPr>
  </w:style>
  <w:style w:type="paragraph" w:styleId="Listenfortsetzung2">
    <w:name w:val="List Continue 2"/>
    <w:basedOn w:val="Standard"/>
    <w:uiPriority w:val="99"/>
    <w:semiHidden/>
    <w:unhideWhenUsed/>
    <w:rsid w:val="004162F3"/>
    <w:pPr>
      <w:spacing w:after="120"/>
      <w:ind w:left="566"/>
      <w:contextualSpacing/>
    </w:pPr>
  </w:style>
  <w:style w:type="paragraph" w:styleId="Listenfortsetzung">
    <w:name w:val="List Continue"/>
    <w:basedOn w:val="Standard"/>
    <w:uiPriority w:val="99"/>
    <w:semiHidden/>
    <w:unhideWhenUsed/>
    <w:rsid w:val="004162F3"/>
    <w:pPr>
      <w:spacing w:after="120"/>
      <w:ind w:left="283"/>
      <w:contextualSpacing/>
    </w:pPr>
  </w:style>
  <w:style w:type="paragraph" w:styleId="Unterschrift">
    <w:name w:val="Signature"/>
    <w:basedOn w:val="Standard"/>
    <w:link w:val="UnterschriftZchn"/>
    <w:uiPriority w:val="99"/>
    <w:semiHidden/>
    <w:unhideWhenUsed/>
    <w:rsid w:val="004162F3"/>
    <w:pPr>
      <w:spacing w:line="240" w:lineRule="auto"/>
      <w:ind w:left="4252"/>
    </w:pPr>
  </w:style>
  <w:style w:type="character" w:customStyle="1" w:styleId="UnterschriftZchn">
    <w:name w:val="Unterschrift Zchn"/>
    <w:basedOn w:val="Absatz-Standardschriftart"/>
    <w:link w:val="Unterschrift"/>
    <w:uiPriority w:val="99"/>
    <w:semiHidden/>
    <w:rsid w:val="004162F3"/>
    <w:rPr>
      <w:rFonts w:ascii="Palatino Linotype" w:eastAsia="Times New Roman" w:hAnsi="Palatino Linotype" w:cs="Times New Roman"/>
      <w:szCs w:val="20"/>
      <w:lang w:val="en-GB" w:eastAsia="de-DE"/>
    </w:rPr>
  </w:style>
  <w:style w:type="paragraph" w:styleId="Gruformel">
    <w:name w:val="Closing"/>
    <w:basedOn w:val="Standard"/>
    <w:link w:val="GruformelZchn"/>
    <w:uiPriority w:val="99"/>
    <w:semiHidden/>
    <w:unhideWhenUsed/>
    <w:rsid w:val="004162F3"/>
    <w:pPr>
      <w:spacing w:line="240" w:lineRule="auto"/>
      <w:ind w:left="4252"/>
    </w:pPr>
  </w:style>
  <w:style w:type="character" w:customStyle="1" w:styleId="GruformelZchn">
    <w:name w:val="Grußformel Zchn"/>
    <w:basedOn w:val="Absatz-Standardschriftart"/>
    <w:link w:val="Gruformel"/>
    <w:uiPriority w:val="99"/>
    <w:semiHidden/>
    <w:rsid w:val="004162F3"/>
    <w:rPr>
      <w:rFonts w:ascii="Palatino Linotype" w:eastAsia="Times New Roman" w:hAnsi="Palatino Linotype" w:cs="Times New Roman"/>
      <w:szCs w:val="20"/>
      <w:lang w:val="en-GB" w:eastAsia="de-DE"/>
    </w:rPr>
  </w:style>
  <w:style w:type="paragraph" w:styleId="Listennummer5">
    <w:name w:val="List Number 5"/>
    <w:basedOn w:val="Standard"/>
    <w:uiPriority w:val="99"/>
    <w:semiHidden/>
    <w:unhideWhenUsed/>
    <w:rsid w:val="004162F3"/>
    <w:pPr>
      <w:numPr>
        <w:numId w:val="11"/>
      </w:numPr>
      <w:contextualSpacing/>
    </w:pPr>
  </w:style>
  <w:style w:type="paragraph" w:styleId="Listennummer4">
    <w:name w:val="List Number 4"/>
    <w:basedOn w:val="Standard"/>
    <w:uiPriority w:val="99"/>
    <w:semiHidden/>
    <w:unhideWhenUsed/>
    <w:rsid w:val="004162F3"/>
    <w:pPr>
      <w:numPr>
        <w:numId w:val="10"/>
      </w:numPr>
      <w:contextualSpacing/>
    </w:pPr>
  </w:style>
  <w:style w:type="paragraph" w:styleId="Listennummer3">
    <w:name w:val="List Number 3"/>
    <w:basedOn w:val="Standard"/>
    <w:uiPriority w:val="99"/>
    <w:semiHidden/>
    <w:unhideWhenUsed/>
    <w:rsid w:val="004162F3"/>
    <w:pPr>
      <w:numPr>
        <w:numId w:val="9"/>
      </w:numPr>
      <w:contextualSpacing/>
    </w:pPr>
  </w:style>
  <w:style w:type="paragraph" w:styleId="Listennummer2">
    <w:name w:val="List Number 2"/>
    <w:basedOn w:val="Standard"/>
    <w:uiPriority w:val="99"/>
    <w:semiHidden/>
    <w:unhideWhenUsed/>
    <w:rsid w:val="004162F3"/>
    <w:pPr>
      <w:numPr>
        <w:numId w:val="8"/>
      </w:numPr>
      <w:contextualSpacing/>
    </w:pPr>
  </w:style>
  <w:style w:type="paragraph" w:styleId="Aufzhlungszeichen5">
    <w:name w:val="List Bullet 5"/>
    <w:basedOn w:val="Standard"/>
    <w:uiPriority w:val="99"/>
    <w:semiHidden/>
    <w:unhideWhenUsed/>
    <w:rsid w:val="004162F3"/>
    <w:pPr>
      <w:numPr>
        <w:numId w:val="6"/>
      </w:numPr>
      <w:contextualSpacing/>
    </w:pPr>
  </w:style>
  <w:style w:type="paragraph" w:styleId="Aufzhlungszeichen4">
    <w:name w:val="List Bullet 4"/>
    <w:basedOn w:val="Standard"/>
    <w:uiPriority w:val="99"/>
    <w:semiHidden/>
    <w:unhideWhenUsed/>
    <w:rsid w:val="004162F3"/>
    <w:pPr>
      <w:numPr>
        <w:numId w:val="5"/>
      </w:numPr>
      <w:contextualSpacing/>
    </w:pPr>
  </w:style>
  <w:style w:type="paragraph" w:styleId="Aufzhlungszeichen3">
    <w:name w:val="List Bullet 3"/>
    <w:basedOn w:val="Standard"/>
    <w:uiPriority w:val="99"/>
    <w:semiHidden/>
    <w:unhideWhenUsed/>
    <w:rsid w:val="004162F3"/>
    <w:pPr>
      <w:numPr>
        <w:numId w:val="4"/>
      </w:numPr>
      <w:contextualSpacing/>
    </w:pPr>
  </w:style>
  <w:style w:type="paragraph" w:styleId="Aufzhlungszeichen2">
    <w:name w:val="List Bullet 2"/>
    <w:basedOn w:val="Standard"/>
    <w:uiPriority w:val="99"/>
    <w:semiHidden/>
    <w:unhideWhenUsed/>
    <w:rsid w:val="004162F3"/>
    <w:pPr>
      <w:numPr>
        <w:numId w:val="3"/>
      </w:numPr>
      <w:contextualSpacing/>
    </w:pPr>
  </w:style>
  <w:style w:type="paragraph" w:styleId="Liste5">
    <w:name w:val="List 5"/>
    <w:basedOn w:val="Standard"/>
    <w:uiPriority w:val="99"/>
    <w:semiHidden/>
    <w:unhideWhenUsed/>
    <w:rsid w:val="004162F3"/>
    <w:pPr>
      <w:ind w:left="1415" w:hanging="283"/>
      <w:contextualSpacing/>
    </w:pPr>
  </w:style>
  <w:style w:type="paragraph" w:styleId="Liste4">
    <w:name w:val="List 4"/>
    <w:basedOn w:val="Standard"/>
    <w:uiPriority w:val="99"/>
    <w:semiHidden/>
    <w:unhideWhenUsed/>
    <w:rsid w:val="004162F3"/>
    <w:pPr>
      <w:ind w:left="1132" w:hanging="283"/>
      <w:contextualSpacing/>
    </w:pPr>
  </w:style>
  <w:style w:type="paragraph" w:styleId="Liste3">
    <w:name w:val="List 3"/>
    <w:basedOn w:val="Standard"/>
    <w:uiPriority w:val="99"/>
    <w:semiHidden/>
    <w:unhideWhenUsed/>
    <w:rsid w:val="004162F3"/>
    <w:pPr>
      <w:ind w:left="849" w:hanging="283"/>
      <w:contextualSpacing/>
    </w:pPr>
  </w:style>
  <w:style w:type="paragraph" w:styleId="Liste2">
    <w:name w:val="List 2"/>
    <w:basedOn w:val="Standard"/>
    <w:uiPriority w:val="99"/>
    <w:semiHidden/>
    <w:unhideWhenUsed/>
    <w:rsid w:val="004162F3"/>
    <w:pPr>
      <w:ind w:left="566" w:hanging="283"/>
      <w:contextualSpacing/>
    </w:pPr>
  </w:style>
  <w:style w:type="paragraph" w:styleId="Listennummer">
    <w:name w:val="List Number"/>
    <w:basedOn w:val="Standard"/>
    <w:uiPriority w:val="99"/>
    <w:semiHidden/>
    <w:unhideWhenUsed/>
    <w:rsid w:val="004162F3"/>
    <w:pPr>
      <w:numPr>
        <w:numId w:val="7"/>
      </w:numPr>
      <w:contextualSpacing/>
    </w:pPr>
  </w:style>
  <w:style w:type="paragraph" w:styleId="Aufzhlungszeichen">
    <w:name w:val="List Bullet"/>
    <w:basedOn w:val="Standard"/>
    <w:uiPriority w:val="99"/>
    <w:semiHidden/>
    <w:unhideWhenUsed/>
    <w:rsid w:val="004162F3"/>
    <w:pPr>
      <w:numPr>
        <w:numId w:val="2"/>
      </w:numPr>
      <w:contextualSpacing/>
    </w:pPr>
  </w:style>
  <w:style w:type="paragraph" w:styleId="Liste">
    <w:name w:val="List"/>
    <w:basedOn w:val="Standard"/>
    <w:uiPriority w:val="99"/>
    <w:semiHidden/>
    <w:unhideWhenUsed/>
    <w:rsid w:val="004162F3"/>
    <w:pPr>
      <w:ind w:left="283" w:hanging="283"/>
      <w:contextualSpacing/>
    </w:pPr>
  </w:style>
  <w:style w:type="paragraph" w:styleId="RGV-berschrift">
    <w:name w:val="toa heading"/>
    <w:basedOn w:val="Standard"/>
    <w:next w:val="Standard"/>
    <w:uiPriority w:val="99"/>
    <w:semiHidden/>
    <w:unhideWhenUsed/>
    <w:rsid w:val="004162F3"/>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4162F3"/>
    <w:pPr>
      <w:tabs>
        <w:tab w:val="left" w:pos="480"/>
        <w:tab w:val="left" w:pos="960"/>
        <w:tab w:val="left" w:pos="1440"/>
        <w:tab w:val="left" w:pos="1920"/>
        <w:tab w:val="left" w:pos="2400"/>
        <w:tab w:val="left" w:pos="2880"/>
        <w:tab w:val="left" w:pos="3360"/>
        <w:tab w:val="left" w:pos="3840"/>
        <w:tab w:val="left" w:pos="4320"/>
      </w:tabs>
      <w:spacing w:after="0" w:line="360" w:lineRule="auto"/>
      <w:jc w:val="both"/>
    </w:pPr>
    <w:rPr>
      <w:rFonts w:ascii="Consolas" w:eastAsia="Times New Roman" w:hAnsi="Consolas" w:cs="Times New Roman"/>
      <w:sz w:val="20"/>
      <w:szCs w:val="20"/>
      <w:lang w:val="en-GB" w:eastAsia="de-DE"/>
    </w:rPr>
  </w:style>
  <w:style w:type="character" w:customStyle="1" w:styleId="MakrotextZchn">
    <w:name w:val="Makrotext Zchn"/>
    <w:basedOn w:val="Absatz-Standardschriftart"/>
    <w:link w:val="Makrotext"/>
    <w:uiPriority w:val="99"/>
    <w:semiHidden/>
    <w:rsid w:val="004162F3"/>
    <w:rPr>
      <w:rFonts w:ascii="Consolas" w:eastAsia="Times New Roman" w:hAnsi="Consolas" w:cs="Times New Roman"/>
      <w:sz w:val="20"/>
      <w:szCs w:val="20"/>
      <w:lang w:val="en-GB" w:eastAsia="de-DE"/>
    </w:rPr>
  </w:style>
  <w:style w:type="paragraph" w:styleId="Rechtsgrundlagenverzeichnis">
    <w:name w:val="table of authorities"/>
    <w:basedOn w:val="Standard"/>
    <w:next w:val="Standard"/>
    <w:uiPriority w:val="99"/>
    <w:semiHidden/>
    <w:unhideWhenUsed/>
    <w:rsid w:val="004162F3"/>
    <w:pPr>
      <w:ind w:left="220" w:hanging="220"/>
    </w:pPr>
  </w:style>
  <w:style w:type="paragraph" w:styleId="Endnotentext">
    <w:name w:val="endnote text"/>
    <w:basedOn w:val="Standard"/>
    <w:link w:val="EndnotentextZchn"/>
    <w:uiPriority w:val="99"/>
    <w:semiHidden/>
    <w:unhideWhenUsed/>
    <w:rsid w:val="004162F3"/>
    <w:pPr>
      <w:spacing w:line="240" w:lineRule="auto"/>
    </w:pPr>
    <w:rPr>
      <w:sz w:val="20"/>
    </w:rPr>
  </w:style>
  <w:style w:type="character" w:customStyle="1" w:styleId="EndnotentextZchn">
    <w:name w:val="Endnotentext Zchn"/>
    <w:basedOn w:val="Absatz-Standardschriftart"/>
    <w:link w:val="Endnotentext"/>
    <w:uiPriority w:val="99"/>
    <w:semiHidden/>
    <w:rsid w:val="004162F3"/>
    <w:rPr>
      <w:rFonts w:ascii="Palatino Linotype" w:eastAsia="Times New Roman" w:hAnsi="Palatino Linotype" w:cs="Times New Roman"/>
      <w:sz w:val="20"/>
      <w:szCs w:val="20"/>
      <w:lang w:val="en-GB" w:eastAsia="de-DE"/>
    </w:rPr>
  </w:style>
  <w:style w:type="character" w:styleId="Endnotenzeichen">
    <w:name w:val="endnote reference"/>
    <w:basedOn w:val="Absatz-Standardschriftart"/>
    <w:uiPriority w:val="99"/>
    <w:semiHidden/>
    <w:unhideWhenUsed/>
    <w:rsid w:val="004162F3"/>
    <w:rPr>
      <w:vertAlign w:val="superscript"/>
    </w:rPr>
  </w:style>
  <w:style w:type="character" w:styleId="Seitenzahl">
    <w:name w:val="page number"/>
    <w:basedOn w:val="Absatz-Standardschriftart"/>
    <w:uiPriority w:val="99"/>
    <w:semiHidden/>
    <w:unhideWhenUsed/>
    <w:rsid w:val="004162F3"/>
  </w:style>
  <w:style w:type="character" w:styleId="Zeilennummer">
    <w:name w:val="line number"/>
    <w:basedOn w:val="Absatz-Standardschriftart"/>
    <w:uiPriority w:val="99"/>
    <w:semiHidden/>
    <w:unhideWhenUsed/>
    <w:rsid w:val="004162F3"/>
  </w:style>
  <w:style w:type="paragraph" w:styleId="Umschlagabsenderadresse">
    <w:name w:val="envelope return"/>
    <w:basedOn w:val="Standard"/>
    <w:uiPriority w:val="99"/>
    <w:semiHidden/>
    <w:unhideWhenUsed/>
    <w:rsid w:val="004162F3"/>
    <w:pPr>
      <w:spacing w:line="240" w:lineRule="auto"/>
    </w:pPr>
    <w:rPr>
      <w:rFonts w:asciiTheme="majorHAnsi" w:eastAsiaTheme="majorEastAsia" w:hAnsiTheme="majorHAnsi" w:cstheme="majorBidi"/>
      <w:sz w:val="20"/>
    </w:rPr>
  </w:style>
  <w:style w:type="paragraph" w:styleId="Umschlagadresse">
    <w:name w:val="envelope address"/>
    <w:basedOn w:val="Standard"/>
    <w:uiPriority w:val="99"/>
    <w:semiHidden/>
    <w:unhideWhenUsed/>
    <w:rsid w:val="004162F3"/>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Indexberschrift">
    <w:name w:val="index heading"/>
    <w:basedOn w:val="Standard"/>
    <w:next w:val="Index1"/>
    <w:uiPriority w:val="99"/>
    <w:semiHidden/>
    <w:unhideWhenUsed/>
    <w:rsid w:val="004162F3"/>
    <w:rPr>
      <w:rFonts w:asciiTheme="majorHAnsi" w:eastAsiaTheme="majorEastAsia" w:hAnsiTheme="majorHAnsi" w:cstheme="majorBidi"/>
      <w:b/>
      <w:bCs/>
    </w:rPr>
  </w:style>
  <w:style w:type="paragraph" w:styleId="Standardeinzug">
    <w:name w:val="Normal Indent"/>
    <w:basedOn w:val="Standard"/>
    <w:uiPriority w:val="99"/>
    <w:semiHidden/>
    <w:unhideWhenUsed/>
    <w:rsid w:val="004162F3"/>
    <w:pPr>
      <w:ind w:left="720"/>
    </w:pPr>
  </w:style>
  <w:style w:type="paragraph" w:styleId="Verzeichnis9">
    <w:name w:val="toc 9"/>
    <w:basedOn w:val="Standard"/>
    <w:next w:val="Standard"/>
    <w:autoRedefine/>
    <w:uiPriority w:val="39"/>
    <w:semiHidden/>
    <w:unhideWhenUsed/>
    <w:rsid w:val="004162F3"/>
    <w:pPr>
      <w:spacing w:after="100"/>
      <w:ind w:left="1760"/>
    </w:pPr>
  </w:style>
  <w:style w:type="paragraph" w:styleId="Verzeichnis8">
    <w:name w:val="toc 8"/>
    <w:basedOn w:val="Standard"/>
    <w:next w:val="Standard"/>
    <w:autoRedefine/>
    <w:uiPriority w:val="39"/>
    <w:semiHidden/>
    <w:unhideWhenUsed/>
    <w:rsid w:val="004162F3"/>
    <w:pPr>
      <w:spacing w:after="100"/>
      <w:ind w:left="1540"/>
    </w:pPr>
  </w:style>
  <w:style w:type="paragraph" w:styleId="Verzeichnis6">
    <w:name w:val="toc 6"/>
    <w:basedOn w:val="Standard"/>
    <w:next w:val="Standard"/>
    <w:autoRedefine/>
    <w:uiPriority w:val="39"/>
    <w:semiHidden/>
    <w:unhideWhenUsed/>
    <w:rsid w:val="004162F3"/>
    <w:pPr>
      <w:spacing w:after="100"/>
      <w:ind w:left="1100"/>
    </w:pPr>
  </w:style>
  <w:style w:type="paragraph" w:styleId="Verzeichnis5">
    <w:name w:val="toc 5"/>
    <w:basedOn w:val="Standard"/>
    <w:next w:val="Standard"/>
    <w:autoRedefine/>
    <w:uiPriority w:val="39"/>
    <w:semiHidden/>
    <w:unhideWhenUsed/>
    <w:rsid w:val="004162F3"/>
    <w:pPr>
      <w:spacing w:after="100"/>
      <w:ind w:left="880"/>
    </w:pPr>
  </w:style>
  <w:style w:type="paragraph" w:styleId="Index9">
    <w:name w:val="index 9"/>
    <w:basedOn w:val="Standard"/>
    <w:next w:val="Standard"/>
    <w:autoRedefine/>
    <w:uiPriority w:val="99"/>
    <w:semiHidden/>
    <w:unhideWhenUsed/>
    <w:rsid w:val="004162F3"/>
    <w:pPr>
      <w:spacing w:line="240" w:lineRule="auto"/>
      <w:ind w:left="1980" w:hanging="220"/>
    </w:pPr>
  </w:style>
  <w:style w:type="paragraph" w:styleId="Index8">
    <w:name w:val="index 8"/>
    <w:basedOn w:val="Standard"/>
    <w:next w:val="Standard"/>
    <w:autoRedefine/>
    <w:uiPriority w:val="99"/>
    <w:semiHidden/>
    <w:unhideWhenUsed/>
    <w:rsid w:val="004162F3"/>
    <w:pPr>
      <w:spacing w:line="240" w:lineRule="auto"/>
      <w:ind w:left="1760" w:hanging="220"/>
    </w:pPr>
  </w:style>
  <w:style w:type="paragraph" w:styleId="Index7">
    <w:name w:val="index 7"/>
    <w:basedOn w:val="Standard"/>
    <w:next w:val="Standard"/>
    <w:autoRedefine/>
    <w:uiPriority w:val="99"/>
    <w:semiHidden/>
    <w:unhideWhenUsed/>
    <w:rsid w:val="004162F3"/>
    <w:pPr>
      <w:spacing w:line="240" w:lineRule="auto"/>
      <w:ind w:left="1540" w:hanging="220"/>
    </w:pPr>
  </w:style>
  <w:style w:type="paragraph" w:styleId="Index6">
    <w:name w:val="index 6"/>
    <w:basedOn w:val="Standard"/>
    <w:next w:val="Standard"/>
    <w:autoRedefine/>
    <w:uiPriority w:val="99"/>
    <w:semiHidden/>
    <w:unhideWhenUsed/>
    <w:rsid w:val="004162F3"/>
    <w:pPr>
      <w:spacing w:line="240" w:lineRule="auto"/>
      <w:ind w:left="1320" w:hanging="220"/>
    </w:pPr>
  </w:style>
  <w:style w:type="paragraph" w:styleId="Index5">
    <w:name w:val="index 5"/>
    <w:basedOn w:val="Standard"/>
    <w:next w:val="Standard"/>
    <w:autoRedefine/>
    <w:uiPriority w:val="99"/>
    <w:semiHidden/>
    <w:unhideWhenUsed/>
    <w:rsid w:val="004162F3"/>
    <w:pPr>
      <w:spacing w:line="240" w:lineRule="auto"/>
      <w:ind w:left="1100" w:hanging="220"/>
    </w:pPr>
  </w:style>
  <w:style w:type="paragraph" w:styleId="Index4">
    <w:name w:val="index 4"/>
    <w:basedOn w:val="Standard"/>
    <w:next w:val="Standard"/>
    <w:autoRedefine/>
    <w:uiPriority w:val="99"/>
    <w:semiHidden/>
    <w:unhideWhenUsed/>
    <w:rsid w:val="004162F3"/>
    <w:pPr>
      <w:spacing w:line="240" w:lineRule="auto"/>
      <w:ind w:left="880" w:hanging="220"/>
    </w:pPr>
  </w:style>
  <w:style w:type="paragraph" w:styleId="Index3">
    <w:name w:val="index 3"/>
    <w:basedOn w:val="Standard"/>
    <w:next w:val="Standard"/>
    <w:autoRedefine/>
    <w:uiPriority w:val="99"/>
    <w:semiHidden/>
    <w:unhideWhenUsed/>
    <w:rsid w:val="004162F3"/>
    <w:pPr>
      <w:spacing w:line="240" w:lineRule="auto"/>
      <w:ind w:left="660" w:hanging="220"/>
    </w:pPr>
  </w:style>
  <w:style w:type="paragraph" w:styleId="Index2">
    <w:name w:val="index 2"/>
    <w:basedOn w:val="Standard"/>
    <w:next w:val="Standard"/>
    <w:autoRedefine/>
    <w:uiPriority w:val="99"/>
    <w:semiHidden/>
    <w:unhideWhenUsed/>
    <w:rsid w:val="004162F3"/>
    <w:pPr>
      <w:spacing w:line="240" w:lineRule="auto"/>
      <w:ind w:left="440" w:hanging="220"/>
    </w:pPr>
  </w:style>
  <w:style w:type="character" w:styleId="NichtaufgelsteErwhnung">
    <w:name w:val="Unresolved Mention"/>
    <w:basedOn w:val="Absatz-Standardschriftart"/>
    <w:uiPriority w:val="99"/>
    <w:semiHidden/>
    <w:unhideWhenUsed/>
    <w:rsid w:val="004162F3"/>
    <w:rPr>
      <w:color w:val="605E5C"/>
      <w:shd w:val="clear" w:color="auto" w:fill="E1DFDD"/>
    </w:rPr>
  </w:style>
  <w:style w:type="table" w:styleId="MittlereListe2-Akzent1">
    <w:name w:val="Medium List 2 Accent 1"/>
    <w:basedOn w:val="NormaleTabelle"/>
    <w:uiPriority w:val="66"/>
    <w:rsid w:val="00B12825"/>
    <w:pPr>
      <w:spacing w:after="0" w:line="240" w:lineRule="auto"/>
    </w:pPr>
    <w:rPr>
      <w:rFonts w:asciiTheme="majorHAnsi" w:eastAsiaTheme="majorEastAsia" w:hAnsiTheme="majorHAnsi" w:cstheme="majorBidi"/>
      <w:color w:val="000000" w:themeColor="text1"/>
      <w:lang w:val="en-GB" w:eastAsia="en-GB"/>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EinfacheTabelle5">
    <w:name w:val="Plain Table 5"/>
    <w:basedOn w:val="NormaleTabelle"/>
    <w:uiPriority w:val="45"/>
    <w:rsid w:val="00B12825"/>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itternetztabelle1hell">
    <w:name w:val="Grid Table 1 Light"/>
    <w:basedOn w:val="NormaleTabelle"/>
    <w:uiPriority w:val="46"/>
    <w:rsid w:val="00B12825"/>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itternetztabelle2">
    <w:name w:val="Grid Table 2"/>
    <w:basedOn w:val="NormaleTabelle"/>
    <w:uiPriority w:val="47"/>
    <w:rsid w:val="00F56BC4"/>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EinfacheTabelle2">
    <w:name w:val="Plain Table 2"/>
    <w:basedOn w:val="NormaleTabelle"/>
    <w:uiPriority w:val="42"/>
    <w:rsid w:val="00712D7F"/>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5227467">
      <w:bodyDiv w:val="1"/>
      <w:marLeft w:val="0"/>
      <w:marRight w:val="0"/>
      <w:marTop w:val="0"/>
      <w:marBottom w:val="0"/>
      <w:divBdr>
        <w:top w:val="none" w:sz="0" w:space="0" w:color="auto"/>
        <w:left w:val="none" w:sz="0" w:space="0" w:color="auto"/>
        <w:bottom w:val="none" w:sz="0" w:space="0" w:color="auto"/>
        <w:right w:val="none" w:sz="0" w:space="0" w:color="auto"/>
      </w:divBdr>
      <w:divsChild>
        <w:div w:id="708796950">
          <w:marLeft w:val="547"/>
          <w:marRight w:val="0"/>
          <w:marTop w:val="154"/>
          <w:marBottom w:val="0"/>
          <w:divBdr>
            <w:top w:val="none" w:sz="0" w:space="0" w:color="auto"/>
            <w:left w:val="none" w:sz="0" w:space="0" w:color="auto"/>
            <w:bottom w:val="none" w:sz="0" w:space="0" w:color="auto"/>
            <w:right w:val="none" w:sz="0" w:space="0" w:color="auto"/>
          </w:divBdr>
        </w:div>
      </w:divsChild>
    </w:div>
    <w:div w:id="558781586">
      <w:bodyDiv w:val="1"/>
      <w:marLeft w:val="0"/>
      <w:marRight w:val="0"/>
      <w:marTop w:val="0"/>
      <w:marBottom w:val="0"/>
      <w:divBdr>
        <w:top w:val="none" w:sz="0" w:space="0" w:color="auto"/>
        <w:left w:val="none" w:sz="0" w:space="0" w:color="auto"/>
        <w:bottom w:val="none" w:sz="0" w:space="0" w:color="auto"/>
        <w:right w:val="none" w:sz="0" w:space="0" w:color="auto"/>
      </w:divBdr>
    </w:div>
    <w:div w:id="565604359">
      <w:bodyDiv w:val="1"/>
      <w:marLeft w:val="0"/>
      <w:marRight w:val="0"/>
      <w:marTop w:val="0"/>
      <w:marBottom w:val="0"/>
      <w:divBdr>
        <w:top w:val="none" w:sz="0" w:space="0" w:color="auto"/>
        <w:left w:val="none" w:sz="0" w:space="0" w:color="auto"/>
        <w:bottom w:val="none" w:sz="0" w:space="0" w:color="auto"/>
        <w:right w:val="none" w:sz="0" w:space="0" w:color="auto"/>
      </w:divBdr>
    </w:div>
    <w:div w:id="893275776">
      <w:bodyDiv w:val="1"/>
      <w:marLeft w:val="0"/>
      <w:marRight w:val="0"/>
      <w:marTop w:val="0"/>
      <w:marBottom w:val="0"/>
      <w:divBdr>
        <w:top w:val="none" w:sz="0" w:space="0" w:color="auto"/>
        <w:left w:val="none" w:sz="0" w:space="0" w:color="auto"/>
        <w:bottom w:val="none" w:sz="0" w:space="0" w:color="auto"/>
        <w:right w:val="none" w:sz="0" w:space="0" w:color="auto"/>
      </w:divBdr>
    </w:div>
    <w:div w:id="1232345690">
      <w:bodyDiv w:val="1"/>
      <w:marLeft w:val="0"/>
      <w:marRight w:val="0"/>
      <w:marTop w:val="0"/>
      <w:marBottom w:val="0"/>
      <w:divBdr>
        <w:top w:val="none" w:sz="0" w:space="0" w:color="auto"/>
        <w:left w:val="none" w:sz="0" w:space="0" w:color="auto"/>
        <w:bottom w:val="none" w:sz="0" w:space="0" w:color="auto"/>
        <w:right w:val="none" w:sz="0" w:space="0" w:color="auto"/>
      </w:divBdr>
    </w:div>
    <w:div w:id="1731414598">
      <w:bodyDiv w:val="1"/>
      <w:marLeft w:val="0"/>
      <w:marRight w:val="0"/>
      <w:marTop w:val="0"/>
      <w:marBottom w:val="0"/>
      <w:divBdr>
        <w:top w:val="none" w:sz="0" w:space="0" w:color="auto"/>
        <w:left w:val="none" w:sz="0" w:space="0" w:color="auto"/>
        <w:bottom w:val="none" w:sz="0" w:space="0" w:color="auto"/>
        <w:right w:val="none" w:sz="0" w:space="0" w:color="auto"/>
      </w:divBdr>
    </w:div>
    <w:div w:id="1773818806">
      <w:bodyDiv w:val="1"/>
      <w:marLeft w:val="0"/>
      <w:marRight w:val="0"/>
      <w:marTop w:val="0"/>
      <w:marBottom w:val="0"/>
      <w:divBdr>
        <w:top w:val="none" w:sz="0" w:space="0" w:color="auto"/>
        <w:left w:val="none" w:sz="0" w:space="0" w:color="auto"/>
        <w:bottom w:val="none" w:sz="0" w:space="0" w:color="auto"/>
        <w:right w:val="none" w:sz="0" w:space="0" w:color="auto"/>
      </w:divBdr>
    </w:div>
    <w:div w:id="1976713381">
      <w:bodyDiv w:val="1"/>
      <w:marLeft w:val="0"/>
      <w:marRight w:val="0"/>
      <w:marTop w:val="0"/>
      <w:marBottom w:val="0"/>
      <w:divBdr>
        <w:top w:val="none" w:sz="0" w:space="0" w:color="auto"/>
        <w:left w:val="none" w:sz="0" w:space="0" w:color="auto"/>
        <w:bottom w:val="none" w:sz="0" w:space="0" w:color="auto"/>
        <w:right w:val="none" w:sz="0" w:space="0" w:color="auto"/>
      </w:divBdr>
    </w:div>
    <w:div w:id="19786811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fontTable" Target="fontTable.xml"/></Relationships>
</file>

<file path=word/_rels/footnotes.xml.rels><?xml version="1.0" encoding="UTF-8" standalone="yes"?>
<Relationships xmlns="http://schemas.openxmlformats.org/package/2006/relationships"><Relationship Id="rId3" Type="http://schemas.openxmlformats.org/officeDocument/2006/relationships/hyperlink" Target="https://colab.research.google.com/" TargetMode="External"/><Relationship Id="rId2" Type="http://schemas.openxmlformats.org/officeDocument/2006/relationships/hyperlink" Target="https://github.com/ds4food/FoodNer" TargetMode="External"/><Relationship Id="rId1" Type="http://schemas.openxmlformats.org/officeDocument/2006/relationships/hyperlink" Target="https://www.english-corpora.org/hansard/" TargetMode="External"/><Relationship Id="rId5" Type="http://schemas.openxmlformats.org/officeDocument/2006/relationships/hyperlink" Target="https://www.google.com/drive/" TargetMode="External"/><Relationship Id="rId4" Type="http://schemas.openxmlformats.org/officeDocument/2006/relationships/hyperlink" Target="https://jupyter.org/"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2AB9407A-4A68-460D-87A4-82B09CCC409F}"/>
      </w:docPartPr>
      <w:docPartBody>
        <w:p w:rsidR="005C4000" w:rsidRDefault="005C4000">
          <w:r w:rsidRPr="001539C1">
            <w:rPr>
              <w:rStyle w:val="Platzhaltertext"/>
            </w:rPr>
            <w:t>Klicken oder tippen Sie hier, um Text einzugeben.</w:t>
          </w:r>
        </w:p>
      </w:docPartBody>
    </w:docPart>
    <w:docPart>
      <w:docPartPr>
        <w:name w:val="064329369A064B18ABE191526EE8A16D"/>
        <w:category>
          <w:name w:val="Allgemein"/>
          <w:gallery w:val="placeholder"/>
        </w:category>
        <w:types>
          <w:type w:val="bbPlcHdr"/>
        </w:types>
        <w:behaviors>
          <w:behavior w:val="content"/>
        </w:behaviors>
        <w:guid w:val="{F4E47406-3F17-4CE8-97BE-908E82ACEBF3}"/>
      </w:docPartPr>
      <w:docPartBody>
        <w:p w:rsidR="000076E7" w:rsidRDefault="00063AFE" w:rsidP="00063AFE">
          <w:pPr>
            <w:pStyle w:val="064329369A064B18ABE191526EE8A16D"/>
          </w:pPr>
          <w:r w:rsidRPr="001539C1">
            <w:rPr>
              <w:rStyle w:val="Platzhaltertext"/>
            </w:rPr>
            <w:t>Klicken oder tippen Sie hier, um Text einzugeben.</w:t>
          </w:r>
        </w:p>
      </w:docPartBody>
    </w:docPart>
    <w:docPart>
      <w:docPartPr>
        <w:name w:val="6F6A08932E66425D8A2F860E494CE7D1"/>
        <w:category>
          <w:name w:val="Allgemein"/>
          <w:gallery w:val="placeholder"/>
        </w:category>
        <w:types>
          <w:type w:val="bbPlcHdr"/>
        </w:types>
        <w:behaviors>
          <w:behavior w:val="content"/>
        </w:behaviors>
        <w:guid w:val="{1AB9D226-8683-43A4-99ED-A16252A40B46}"/>
      </w:docPartPr>
      <w:docPartBody>
        <w:p w:rsidR="005507CD" w:rsidRDefault="00BD5F93" w:rsidP="00BD5F93">
          <w:pPr>
            <w:pStyle w:val="6F6A08932E66425D8A2F860E494CE7D1"/>
          </w:pPr>
          <w:r w:rsidRPr="001539C1">
            <w:rPr>
              <w:rStyle w:val="Platzhaltertext"/>
            </w:rPr>
            <w:t>Klicken oder tippen Sie hier, um Text einzugeben.</w:t>
          </w:r>
        </w:p>
      </w:docPartBody>
    </w:docPart>
    <w:docPart>
      <w:docPartPr>
        <w:name w:val="3577317407B6478987388A799DF41486"/>
        <w:category>
          <w:name w:val="Allgemein"/>
          <w:gallery w:val="placeholder"/>
        </w:category>
        <w:types>
          <w:type w:val="bbPlcHdr"/>
        </w:types>
        <w:behaviors>
          <w:behavior w:val="content"/>
        </w:behaviors>
        <w:guid w:val="{F5A4B83A-215D-43C2-9C15-027FA47BA320}"/>
      </w:docPartPr>
      <w:docPartBody>
        <w:p w:rsidR="003F47FA" w:rsidRDefault="00B36B3D" w:rsidP="00B36B3D">
          <w:pPr>
            <w:pStyle w:val="3577317407B6478987388A799DF41486"/>
          </w:pPr>
          <w:r w:rsidRPr="001539C1">
            <w:rPr>
              <w:rStyle w:val="Platzhaltertext"/>
            </w:rPr>
            <w:t>Klicken oder tippen Sie hier, um Text einzugeben.</w:t>
          </w:r>
        </w:p>
      </w:docPartBody>
    </w:docPart>
    <w:docPart>
      <w:docPartPr>
        <w:name w:val="E85309CC499D43D48570E4ECBB238F1C"/>
        <w:category>
          <w:name w:val="Allgemein"/>
          <w:gallery w:val="placeholder"/>
        </w:category>
        <w:types>
          <w:type w:val="bbPlcHdr"/>
        </w:types>
        <w:behaviors>
          <w:behavior w:val="content"/>
        </w:behaviors>
        <w:guid w:val="{F3CE55F0-B7AF-4068-B4F6-5884E5B632E7}"/>
      </w:docPartPr>
      <w:docPartBody>
        <w:p w:rsidR="00920E97" w:rsidRDefault="001F5317" w:rsidP="001F5317">
          <w:pPr>
            <w:pStyle w:val="E85309CC499D43D48570E4ECBB238F1C"/>
          </w:pPr>
          <w:r w:rsidRPr="001539C1">
            <w:rPr>
              <w:rStyle w:val="Platzhaltertext"/>
            </w:rPr>
            <w:t>Klicken oder tippen Sie hier, um Text einzugeben.</w:t>
          </w:r>
        </w:p>
      </w:docPartBody>
    </w:docPart>
    <w:docPart>
      <w:docPartPr>
        <w:name w:val="68FC2C7BDADF43EFA78AAEDF5428D07F"/>
        <w:category>
          <w:name w:val="Allgemein"/>
          <w:gallery w:val="placeholder"/>
        </w:category>
        <w:types>
          <w:type w:val="bbPlcHdr"/>
        </w:types>
        <w:behaviors>
          <w:behavior w:val="content"/>
        </w:behaviors>
        <w:guid w:val="{2A93E8B5-E3B2-43B5-9EE3-1D04FA75FB7C}"/>
      </w:docPartPr>
      <w:docPartBody>
        <w:p w:rsidR="002D38FD" w:rsidRDefault="00C018E4" w:rsidP="00C018E4">
          <w:pPr>
            <w:pStyle w:val="68FC2C7BDADF43EFA78AAEDF5428D07F"/>
          </w:pPr>
          <w:r w:rsidRPr="001539C1">
            <w:rPr>
              <w:rStyle w:val="Platzhaltertext"/>
            </w:rPr>
            <w:t>Klicken oder tippen Sie hier, um Text einzugeben.</w:t>
          </w:r>
        </w:p>
      </w:docPartBody>
    </w:docPart>
    <w:docPart>
      <w:docPartPr>
        <w:name w:val="FE2CFCBB86744EFDB16CF2CA088BB320"/>
        <w:category>
          <w:name w:val="Allgemein"/>
          <w:gallery w:val="placeholder"/>
        </w:category>
        <w:types>
          <w:type w:val="bbPlcHdr"/>
        </w:types>
        <w:behaviors>
          <w:behavior w:val="content"/>
        </w:behaviors>
        <w:guid w:val="{DD0847BB-52CE-492B-AD68-CF03E376C1F6}"/>
      </w:docPartPr>
      <w:docPartBody>
        <w:p w:rsidR="00F616FE" w:rsidRDefault="00527D14" w:rsidP="00527D14">
          <w:pPr>
            <w:pStyle w:val="FE2CFCBB86744EFDB16CF2CA088BB320"/>
          </w:pPr>
          <w:r w:rsidRPr="001539C1">
            <w:rPr>
              <w:rStyle w:val="Platzhaltertext"/>
            </w:rPr>
            <w:t>Klicken oder tippen Sie hier, um Text einzugeben.</w:t>
          </w:r>
        </w:p>
      </w:docPartBody>
    </w:docPart>
    <w:docPart>
      <w:docPartPr>
        <w:name w:val="7DBB6D56EA814B88A34EFF20D80AC984"/>
        <w:category>
          <w:name w:val="Allgemein"/>
          <w:gallery w:val="placeholder"/>
        </w:category>
        <w:types>
          <w:type w:val="bbPlcHdr"/>
        </w:types>
        <w:behaviors>
          <w:behavior w:val="content"/>
        </w:behaviors>
        <w:guid w:val="{28FBD76D-9FF3-4963-88FC-E63771AFB9AB}"/>
      </w:docPartPr>
      <w:docPartBody>
        <w:p w:rsidR="00F616FE" w:rsidRDefault="00527D14" w:rsidP="00527D14">
          <w:pPr>
            <w:pStyle w:val="7DBB6D56EA814B88A34EFF20D80AC984"/>
          </w:pPr>
          <w:r w:rsidRPr="001539C1">
            <w:rPr>
              <w:rStyle w:val="Platzhaltertext"/>
            </w:rPr>
            <w:t>Klicken oder tippen Sie hier, um Text einzugeben.</w:t>
          </w:r>
        </w:p>
      </w:docPartBody>
    </w:docPart>
    <w:docPart>
      <w:docPartPr>
        <w:name w:val="12982A3B241148BFB2656F232CCF4C98"/>
        <w:category>
          <w:name w:val="Allgemein"/>
          <w:gallery w:val="placeholder"/>
        </w:category>
        <w:types>
          <w:type w:val="bbPlcHdr"/>
        </w:types>
        <w:behaviors>
          <w:behavior w:val="content"/>
        </w:behaviors>
        <w:guid w:val="{E7442260-0DDF-4971-8307-30DFF4FBB973}"/>
      </w:docPartPr>
      <w:docPartBody>
        <w:p w:rsidR="002B607B" w:rsidRDefault="009928AB" w:rsidP="009928AB">
          <w:pPr>
            <w:pStyle w:val="12982A3B241148BFB2656F232CCF4C98"/>
          </w:pPr>
          <w:r w:rsidRPr="001539C1">
            <w:rPr>
              <w:rStyle w:val="Platzhaltertext"/>
            </w:rPr>
            <w:t>Klicken oder tippen Sie hier, um Text einzugeben.</w:t>
          </w:r>
        </w:p>
      </w:docPartBody>
    </w:docPart>
    <w:docPart>
      <w:docPartPr>
        <w:name w:val="3E8A184B109F4D038A4A9D5C1A356597"/>
        <w:category>
          <w:name w:val="Allgemein"/>
          <w:gallery w:val="placeholder"/>
        </w:category>
        <w:types>
          <w:type w:val="bbPlcHdr"/>
        </w:types>
        <w:behaviors>
          <w:behavior w:val="content"/>
        </w:behaviors>
        <w:guid w:val="{133F5C13-CE2E-45D5-8C9C-158B7930B42A}"/>
      </w:docPartPr>
      <w:docPartBody>
        <w:p w:rsidR="000E72F7" w:rsidRDefault="002B607B" w:rsidP="002B607B">
          <w:pPr>
            <w:pStyle w:val="3E8A184B109F4D038A4A9D5C1A356597"/>
          </w:pPr>
          <w:r w:rsidRPr="001539C1">
            <w:rPr>
              <w:rStyle w:val="Platzhaltertext"/>
            </w:rPr>
            <w:t>Klicken oder tippen Sie hier, um Text einzugeben.</w:t>
          </w:r>
        </w:p>
      </w:docPartBody>
    </w:docPart>
    <w:docPart>
      <w:docPartPr>
        <w:name w:val="EA698AD601C94E9F8524BADA12348E8E"/>
        <w:category>
          <w:name w:val="Allgemein"/>
          <w:gallery w:val="placeholder"/>
        </w:category>
        <w:types>
          <w:type w:val="bbPlcHdr"/>
        </w:types>
        <w:behaviors>
          <w:behavior w:val="content"/>
        </w:behaviors>
        <w:guid w:val="{7FBD9B18-459B-4CB8-A055-94D21CE2DC26}"/>
      </w:docPartPr>
      <w:docPartBody>
        <w:p w:rsidR="006668C6" w:rsidRDefault="00E32FD4" w:rsidP="00E32FD4">
          <w:pPr>
            <w:pStyle w:val="EA698AD601C94E9F8524BADA12348E8E"/>
          </w:pPr>
          <w:r w:rsidRPr="001539C1">
            <w:rPr>
              <w:rStyle w:val="Platzhaltertext"/>
            </w:rPr>
            <w:t>Klicken oder tippen Sie hier, um Text einzugeben.</w:t>
          </w:r>
        </w:p>
      </w:docPartBody>
    </w:docPart>
    <w:docPart>
      <w:docPartPr>
        <w:name w:val="9A92E121D0114377B6D609B216D34459"/>
        <w:category>
          <w:name w:val="Allgemein"/>
          <w:gallery w:val="placeholder"/>
        </w:category>
        <w:types>
          <w:type w:val="bbPlcHdr"/>
        </w:types>
        <w:behaviors>
          <w:behavior w:val="content"/>
        </w:behaviors>
        <w:guid w:val="{C8ECD69A-BF01-456C-A76C-D4E682234287}"/>
      </w:docPartPr>
      <w:docPartBody>
        <w:p w:rsidR="006668C6" w:rsidRDefault="00E32FD4" w:rsidP="00E32FD4">
          <w:pPr>
            <w:pStyle w:val="9A92E121D0114377B6D609B216D34459"/>
          </w:pPr>
          <w:r w:rsidRPr="001539C1">
            <w:rPr>
              <w:rStyle w:val="Platzhaltertext"/>
            </w:rPr>
            <w:t>Klicken oder tippen Sie hier, um Text einzugeben.</w:t>
          </w:r>
        </w:p>
      </w:docPartBody>
    </w:docPart>
    <w:docPart>
      <w:docPartPr>
        <w:name w:val="5EAE2CB090BF40109643A45654745412"/>
        <w:category>
          <w:name w:val="Allgemein"/>
          <w:gallery w:val="placeholder"/>
        </w:category>
        <w:types>
          <w:type w:val="bbPlcHdr"/>
        </w:types>
        <w:behaviors>
          <w:behavior w:val="content"/>
        </w:behaviors>
        <w:guid w:val="{F3E631D3-44EA-48A4-BF7C-9FF8F511C9C2}"/>
      </w:docPartPr>
      <w:docPartBody>
        <w:p w:rsidR="00045187" w:rsidRDefault="008979AA" w:rsidP="008979AA">
          <w:pPr>
            <w:pStyle w:val="5EAE2CB090BF40109643A45654745412"/>
          </w:pPr>
          <w:r w:rsidRPr="001539C1">
            <w:rPr>
              <w:rStyle w:val="Platzhaltertext"/>
            </w:rPr>
            <w:t>Klicken oder tippen Sie hier, um Text einzugeben.</w:t>
          </w:r>
        </w:p>
      </w:docPartBody>
    </w:docPart>
    <w:docPart>
      <w:docPartPr>
        <w:name w:val="54F521EEAFC04ECF8C9BA82114FAA25D"/>
        <w:category>
          <w:name w:val="Allgemein"/>
          <w:gallery w:val="placeholder"/>
        </w:category>
        <w:types>
          <w:type w:val="bbPlcHdr"/>
        </w:types>
        <w:behaviors>
          <w:behavior w:val="content"/>
        </w:behaviors>
        <w:guid w:val="{4FE3339C-2001-4C93-8183-B9ACF0027C5F}"/>
      </w:docPartPr>
      <w:docPartBody>
        <w:p w:rsidR="00984D7F" w:rsidRDefault="00677B4F" w:rsidP="00677B4F">
          <w:pPr>
            <w:pStyle w:val="54F521EEAFC04ECF8C9BA82114FAA25D"/>
          </w:pPr>
          <w:r w:rsidRPr="001539C1">
            <w:rPr>
              <w:rStyle w:val="Platzhaltertext"/>
            </w:rPr>
            <w:t>Klicken oder tippen Sie hier, um Text einzugeben.</w:t>
          </w:r>
        </w:p>
      </w:docPartBody>
    </w:docPart>
    <w:docPart>
      <w:docPartPr>
        <w:name w:val="4A7F248EAFEC494EABBEA32CCBF8623D"/>
        <w:category>
          <w:name w:val="Allgemein"/>
          <w:gallery w:val="placeholder"/>
        </w:category>
        <w:types>
          <w:type w:val="bbPlcHdr"/>
        </w:types>
        <w:behaviors>
          <w:behavior w:val="content"/>
        </w:behaviors>
        <w:guid w:val="{5C65C714-5710-4317-A965-1C697F6EF53E}"/>
      </w:docPartPr>
      <w:docPartBody>
        <w:p w:rsidR="006B386D" w:rsidRDefault="00984D7F" w:rsidP="00984D7F">
          <w:pPr>
            <w:pStyle w:val="4A7F248EAFEC494EABBEA32CCBF8623D"/>
          </w:pPr>
          <w:r w:rsidRPr="001539C1">
            <w:rPr>
              <w:rStyle w:val="Platzhaltertext"/>
            </w:rPr>
            <w:t>Klicken oder tippen Sie hier, um Text einzugeben.</w:t>
          </w:r>
        </w:p>
      </w:docPartBody>
    </w:docPart>
    <w:docPart>
      <w:docPartPr>
        <w:name w:val="59210498912946FAAAAB0F35D3F65EEC"/>
        <w:category>
          <w:name w:val="Allgemein"/>
          <w:gallery w:val="placeholder"/>
        </w:category>
        <w:types>
          <w:type w:val="bbPlcHdr"/>
        </w:types>
        <w:behaviors>
          <w:behavior w:val="content"/>
        </w:behaviors>
        <w:guid w:val="{4463B521-5130-4834-9256-4DD91512709E}"/>
      </w:docPartPr>
      <w:docPartBody>
        <w:p w:rsidR="006B386D" w:rsidRDefault="00984D7F" w:rsidP="00984D7F">
          <w:pPr>
            <w:pStyle w:val="59210498912946FAAAAB0F35D3F65EEC"/>
          </w:pPr>
          <w:r w:rsidRPr="001539C1">
            <w:rPr>
              <w:rStyle w:val="Platzhaltertext"/>
            </w:rPr>
            <w:t>Klicken oder tippen Sie hier, um Text einzugeben.</w:t>
          </w:r>
        </w:p>
      </w:docPartBody>
    </w:docPart>
    <w:docPart>
      <w:docPartPr>
        <w:name w:val="F78C20A25BE4454CB8654EDDD52C23BF"/>
        <w:category>
          <w:name w:val="Allgemein"/>
          <w:gallery w:val="placeholder"/>
        </w:category>
        <w:types>
          <w:type w:val="bbPlcHdr"/>
        </w:types>
        <w:behaviors>
          <w:behavior w:val="content"/>
        </w:behaviors>
        <w:guid w:val="{F6257F6E-EC4D-4604-ABBB-7714D6D11A3A}"/>
      </w:docPartPr>
      <w:docPartBody>
        <w:p w:rsidR="00DD715A" w:rsidRDefault="00644357" w:rsidP="00644357">
          <w:pPr>
            <w:pStyle w:val="F78C20A25BE4454CB8654EDDD52C23BF"/>
          </w:pPr>
          <w:r w:rsidRPr="001539C1">
            <w:rPr>
              <w:rStyle w:val="Platzhaltertext"/>
            </w:rPr>
            <w:t>Klicken oder tippen Sie hier, um Text einzugeben.</w:t>
          </w:r>
        </w:p>
      </w:docPartBody>
    </w:docPart>
    <w:docPart>
      <w:docPartPr>
        <w:name w:val="114D0CA4619E4D7BA9653A299A9631E1"/>
        <w:category>
          <w:name w:val="Allgemein"/>
          <w:gallery w:val="placeholder"/>
        </w:category>
        <w:types>
          <w:type w:val="bbPlcHdr"/>
        </w:types>
        <w:behaviors>
          <w:behavior w:val="content"/>
        </w:behaviors>
        <w:guid w:val="{AF2CBC79-E833-4EDC-8360-118F0BBEBE22}"/>
      </w:docPartPr>
      <w:docPartBody>
        <w:p w:rsidR="002540C4" w:rsidRDefault="00D85E65" w:rsidP="00D85E65">
          <w:pPr>
            <w:pStyle w:val="114D0CA4619E4D7BA9653A299A9631E1"/>
          </w:pPr>
          <w:r w:rsidRPr="001539C1">
            <w:rPr>
              <w:rStyle w:val="Platzhaltertext"/>
            </w:rPr>
            <w:t>Klicken oder tippen Sie hier, um Text einzugeben.</w:t>
          </w:r>
        </w:p>
      </w:docPartBody>
    </w:docPart>
    <w:docPart>
      <w:docPartPr>
        <w:name w:val="5553B6F77F82444CBE32CD86C5C57D1C"/>
        <w:category>
          <w:name w:val="Allgemein"/>
          <w:gallery w:val="placeholder"/>
        </w:category>
        <w:types>
          <w:type w:val="bbPlcHdr"/>
        </w:types>
        <w:behaviors>
          <w:behavior w:val="content"/>
        </w:behaviors>
        <w:guid w:val="{47791B47-F6A8-48D8-AA93-71D40631AE25}"/>
      </w:docPartPr>
      <w:docPartBody>
        <w:p w:rsidR="002540C4" w:rsidRDefault="00D85E65" w:rsidP="00D85E65">
          <w:pPr>
            <w:pStyle w:val="5553B6F77F82444CBE32CD86C5C57D1C"/>
          </w:pPr>
          <w:r w:rsidRPr="001539C1">
            <w:rPr>
              <w:rStyle w:val="Platzhaltertext"/>
            </w:rPr>
            <w:t>Klicken oder tippen Sie hier, um Text einzugeben.</w:t>
          </w:r>
        </w:p>
      </w:docPartBody>
    </w:docPart>
    <w:docPart>
      <w:docPartPr>
        <w:name w:val="06D99E5BE8264C8E8D3FB900A10123FB"/>
        <w:category>
          <w:name w:val="Allgemein"/>
          <w:gallery w:val="placeholder"/>
        </w:category>
        <w:types>
          <w:type w:val="bbPlcHdr"/>
        </w:types>
        <w:behaviors>
          <w:behavior w:val="content"/>
        </w:behaviors>
        <w:guid w:val="{ECA5F15A-0277-4A2C-9050-46C92C4AF765}"/>
      </w:docPartPr>
      <w:docPartBody>
        <w:p w:rsidR="002540C4" w:rsidRDefault="00D85E65" w:rsidP="00D85E65">
          <w:pPr>
            <w:pStyle w:val="06D99E5BE8264C8E8D3FB900A10123FB"/>
          </w:pPr>
          <w:r w:rsidRPr="001539C1">
            <w:rPr>
              <w:rStyle w:val="Platzhaltertext"/>
            </w:rPr>
            <w:t>Klicken oder tippen Sie hier, um Text einzugeben.</w:t>
          </w:r>
        </w:p>
      </w:docPartBody>
    </w:docPart>
    <w:docPart>
      <w:docPartPr>
        <w:name w:val="E5B08A47C3CB44B4834D9F0945FE2748"/>
        <w:category>
          <w:name w:val="Allgemein"/>
          <w:gallery w:val="placeholder"/>
        </w:category>
        <w:types>
          <w:type w:val="bbPlcHdr"/>
        </w:types>
        <w:behaviors>
          <w:behavior w:val="content"/>
        </w:behaviors>
        <w:guid w:val="{D7A00C25-2DC7-4FBD-8FE9-828BED9BE974}"/>
      </w:docPartPr>
      <w:docPartBody>
        <w:p w:rsidR="009D1EDE" w:rsidRDefault="00511113" w:rsidP="00511113">
          <w:pPr>
            <w:pStyle w:val="E5B08A47C3CB44B4834D9F0945FE2748"/>
          </w:pPr>
          <w:r w:rsidRPr="001539C1">
            <w:rPr>
              <w:rStyle w:val="Platzhaltertext"/>
            </w:rPr>
            <w:t>Klicken oder tippen Sie hier, um Text einzugeben.</w:t>
          </w:r>
        </w:p>
      </w:docPartBody>
    </w:docPart>
    <w:docPart>
      <w:docPartPr>
        <w:name w:val="0CD9CA91121D46ABAFF846E8C7BA0AF7"/>
        <w:category>
          <w:name w:val="Allgemein"/>
          <w:gallery w:val="placeholder"/>
        </w:category>
        <w:types>
          <w:type w:val="bbPlcHdr"/>
        </w:types>
        <w:behaviors>
          <w:behavior w:val="content"/>
        </w:behaviors>
        <w:guid w:val="{2A6D0007-DF30-48E5-9DEA-A28DF0C5CC5D}"/>
      </w:docPartPr>
      <w:docPartBody>
        <w:p w:rsidR="00000000" w:rsidRDefault="009D1EDE" w:rsidP="009D1EDE">
          <w:pPr>
            <w:pStyle w:val="0CD9CA91121D46ABAFF846E8C7BA0AF7"/>
          </w:pPr>
          <w:r w:rsidRPr="001539C1">
            <w:rPr>
              <w:rStyle w:val="Platzhaltertext"/>
            </w:rPr>
            <w:t>Klicken oder tippen Sie hier, um Text einzugeben.</w:t>
          </w:r>
        </w:p>
      </w:docPartBody>
    </w:docPart>
    <w:docPart>
      <w:docPartPr>
        <w:name w:val="0649411A0714455D81F369A55EC2BDFE"/>
        <w:category>
          <w:name w:val="Allgemein"/>
          <w:gallery w:val="placeholder"/>
        </w:category>
        <w:types>
          <w:type w:val="bbPlcHdr"/>
        </w:types>
        <w:behaviors>
          <w:behavior w:val="content"/>
        </w:behaviors>
        <w:guid w:val="{49A6C8FB-84AF-4223-B54A-13424B81BB58}"/>
      </w:docPartPr>
      <w:docPartBody>
        <w:p w:rsidR="00000000" w:rsidRDefault="009D1EDE" w:rsidP="009D1EDE">
          <w:pPr>
            <w:pStyle w:val="0649411A0714455D81F369A55EC2BDFE"/>
          </w:pPr>
          <w:r w:rsidRPr="001539C1">
            <w:rPr>
              <w:rStyle w:val="Platzhaltertext"/>
            </w:rPr>
            <w:t>Klicken oder tippen Sie hier, um Text einzugeben.</w:t>
          </w:r>
        </w:p>
      </w:docPartBody>
    </w:docPart>
    <w:docPart>
      <w:docPartPr>
        <w:name w:val="7D246B650E1A437FA0D6B8B74712350D"/>
        <w:category>
          <w:name w:val="Allgemein"/>
          <w:gallery w:val="placeholder"/>
        </w:category>
        <w:types>
          <w:type w:val="bbPlcHdr"/>
        </w:types>
        <w:behaviors>
          <w:behavior w:val="content"/>
        </w:behaviors>
        <w:guid w:val="{78EF250A-AA72-4987-A306-FFC1CB419A48}"/>
      </w:docPartPr>
      <w:docPartBody>
        <w:p w:rsidR="00000000" w:rsidRDefault="009D1EDE" w:rsidP="009D1EDE">
          <w:pPr>
            <w:pStyle w:val="7D246B650E1A437FA0D6B8B74712350D"/>
          </w:pPr>
          <w:r w:rsidRPr="001539C1">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Frutiger Next LT W1G">
    <w:altName w:val="Calibri"/>
    <w:panose1 w:val="00000000000000000000"/>
    <w:charset w:val="00"/>
    <w:family w:val="swiss"/>
    <w:notTrueType/>
    <w:pitch w:val="variable"/>
    <w:sig w:usb0="A00002AF" w:usb1="5000205B" w:usb2="00000000" w:usb3="00000000" w:csb0="0000009F" w:csb1="00000000"/>
  </w:font>
  <w:font w:name="Cambria">
    <w:panose1 w:val="02040503050406030204"/>
    <w:charset w:val="00"/>
    <w:family w:val="roman"/>
    <w:pitch w:val="variable"/>
    <w:sig w:usb0="E00006FF" w:usb1="420024FF" w:usb2="02000000" w:usb3="00000000" w:csb0="0000019F" w:csb1="00000000"/>
  </w:font>
  <w:font w:name="Frutiger Next LT W1G Medium">
    <w:altName w:val="Calibri"/>
    <w:panose1 w:val="00000000000000000000"/>
    <w:charset w:val="00"/>
    <w:family w:val="swiss"/>
    <w:notTrueType/>
    <w:pitch w:val="variable"/>
    <w:sig w:usb0="A00002AF" w:usb1="5000205B" w:usb2="00000000" w:usb3="00000000" w:csb0="0000009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eiryo">
    <w:charset w:val="80"/>
    <w:family w:val="swiss"/>
    <w:pitch w:val="variable"/>
    <w:sig w:usb0="E00002FF" w:usb1="6AC7FFFF"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C4000"/>
    <w:rsid w:val="000076E7"/>
    <w:rsid w:val="00013E95"/>
    <w:rsid w:val="00022257"/>
    <w:rsid w:val="0002271A"/>
    <w:rsid w:val="00045187"/>
    <w:rsid w:val="000517E8"/>
    <w:rsid w:val="000561FE"/>
    <w:rsid w:val="00063AFE"/>
    <w:rsid w:val="0007176C"/>
    <w:rsid w:val="000721DC"/>
    <w:rsid w:val="0007361F"/>
    <w:rsid w:val="00086D08"/>
    <w:rsid w:val="00091C32"/>
    <w:rsid w:val="000C46AF"/>
    <w:rsid w:val="000D0EAC"/>
    <w:rsid w:val="000E72F7"/>
    <w:rsid w:val="000E7C4A"/>
    <w:rsid w:val="001361B6"/>
    <w:rsid w:val="00154FF1"/>
    <w:rsid w:val="00155051"/>
    <w:rsid w:val="00174153"/>
    <w:rsid w:val="001E4089"/>
    <w:rsid w:val="001F15A4"/>
    <w:rsid w:val="001F5317"/>
    <w:rsid w:val="002121EE"/>
    <w:rsid w:val="00222A67"/>
    <w:rsid w:val="00226B6C"/>
    <w:rsid w:val="00230A1D"/>
    <w:rsid w:val="0023449D"/>
    <w:rsid w:val="00237510"/>
    <w:rsid w:val="002540C4"/>
    <w:rsid w:val="002600D5"/>
    <w:rsid w:val="00262462"/>
    <w:rsid w:val="00265802"/>
    <w:rsid w:val="002822C4"/>
    <w:rsid w:val="002906D5"/>
    <w:rsid w:val="002917A8"/>
    <w:rsid w:val="002B607B"/>
    <w:rsid w:val="002D38FD"/>
    <w:rsid w:val="002E5206"/>
    <w:rsid w:val="002E7081"/>
    <w:rsid w:val="002F13B1"/>
    <w:rsid w:val="002F153D"/>
    <w:rsid w:val="00331DFC"/>
    <w:rsid w:val="00332CCA"/>
    <w:rsid w:val="00341863"/>
    <w:rsid w:val="003519B4"/>
    <w:rsid w:val="00376779"/>
    <w:rsid w:val="003E33A5"/>
    <w:rsid w:val="003E495D"/>
    <w:rsid w:val="003E4CC6"/>
    <w:rsid w:val="003E5B3C"/>
    <w:rsid w:val="003F47FA"/>
    <w:rsid w:val="00401DC3"/>
    <w:rsid w:val="004107FB"/>
    <w:rsid w:val="00415F05"/>
    <w:rsid w:val="00426E57"/>
    <w:rsid w:val="00431726"/>
    <w:rsid w:val="004357FA"/>
    <w:rsid w:val="00445263"/>
    <w:rsid w:val="00460FEC"/>
    <w:rsid w:val="00474BE0"/>
    <w:rsid w:val="00475D64"/>
    <w:rsid w:val="004A0724"/>
    <w:rsid w:val="004A5E1A"/>
    <w:rsid w:val="004D0263"/>
    <w:rsid w:val="004D4133"/>
    <w:rsid w:val="004D690A"/>
    <w:rsid w:val="004F05A9"/>
    <w:rsid w:val="004F220C"/>
    <w:rsid w:val="00511113"/>
    <w:rsid w:val="0052177A"/>
    <w:rsid w:val="00527D14"/>
    <w:rsid w:val="00532BF5"/>
    <w:rsid w:val="00546C05"/>
    <w:rsid w:val="005507CD"/>
    <w:rsid w:val="0056286C"/>
    <w:rsid w:val="005A0078"/>
    <w:rsid w:val="005C4000"/>
    <w:rsid w:val="00642D84"/>
    <w:rsid w:val="00644357"/>
    <w:rsid w:val="00651F56"/>
    <w:rsid w:val="006668C6"/>
    <w:rsid w:val="00671DF8"/>
    <w:rsid w:val="00677B4F"/>
    <w:rsid w:val="006808FD"/>
    <w:rsid w:val="0069061B"/>
    <w:rsid w:val="006960C2"/>
    <w:rsid w:val="006966CE"/>
    <w:rsid w:val="006B386D"/>
    <w:rsid w:val="006B3B9A"/>
    <w:rsid w:val="006D03DF"/>
    <w:rsid w:val="006E7C32"/>
    <w:rsid w:val="00702244"/>
    <w:rsid w:val="00720B92"/>
    <w:rsid w:val="0074693A"/>
    <w:rsid w:val="007711FE"/>
    <w:rsid w:val="007716B6"/>
    <w:rsid w:val="0077515C"/>
    <w:rsid w:val="0079773D"/>
    <w:rsid w:val="007A4D35"/>
    <w:rsid w:val="007D5343"/>
    <w:rsid w:val="007F0765"/>
    <w:rsid w:val="007F5B29"/>
    <w:rsid w:val="00822988"/>
    <w:rsid w:val="00830156"/>
    <w:rsid w:val="008302D9"/>
    <w:rsid w:val="008509C3"/>
    <w:rsid w:val="00852B49"/>
    <w:rsid w:val="008674B2"/>
    <w:rsid w:val="00884EF3"/>
    <w:rsid w:val="008979AA"/>
    <w:rsid w:val="008C1EEF"/>
    <w:rsid w:val="008C465C"/>
    <w:rsid w:val="008C4CF5"/>
    <w:rsid w:val="008E4DD8"/>
    <w:rsid w:val="00920E97"/>
    <w:rsid w:val="00927711"/>
    <w:rsid w:val="00947EFA"/>
    <w:rsid w:val="00961419"/>
    <w:rsid w:val="009643B5"/>
    <w:rsid w:val="00965428"/>
    <w:rsid w:val="00982620"/>
    <w:rsid w:val="009833F8"/>
    <w:rsid w:val="00984D7F"/>
    <w:rsid w:val="0098561E"/>
    <w:rsid w:val="009864D8"/>
    <w:rsid w:val="009928AB"/>
    <w:rsid w:val="009B45D0"/>
    <w:rsid w:val="009B5CE6"/>
    <w:rsid w:val="009D1EDE"/>
    <w:rsid w:val="009D3CAA"/>
    <w:rsid w:val="00A0338F"/>
    <w:rsid w:val="00A06378"/>
    <w:rsid w:val="00A35BA1"/>
    <w:rsid w:val="00A413E2"/>
    <w:rsid w:val="00A724DC"/>
    <w:rsid w:val="00A72D13"/>
    <w:rsid w:val="00A830CE"/>
    <w:rsid w:val="00A87899"/>
    <w:rsid w:val="00AD3264"/>
    <w:rsid w:val="00AF4776"/>
    <w:rsid w:val="00B06C97"/>
    <w:rsid w:val="00B110D3"/>
    <w:rsid w:val="00B318E4"/>
    <w:rsid w:val="00B36B3D"/>
    <w:rsid w:val="00B45C24"/>
    <w:rsid w:val="00B50600"/>
    <w:rsid w:val="00B51D60"/>
    <w:rsid w:val="00B6423D"/>
    <w:rsid w:val="00B67174"/>
    <w:rsid w:val="00B7621D"/>
    <w:rsid w:val="00B84EEC"/>
    <w:rsid w:val="00BA14BF"/>
    <w:rsid w:val="00BB3748"/>
    <w:rsid w:val="00BD4FFA"/>
    <w:rsid w:val="00BD5F93"/>
    <w:rsid w:val="00BF3E96"/>
    <w:rsid w:val="00C018E4"/>
    <w:rsid w:val="00C04341"/>
    <w:rsid w:val="00C1765B"/>
    <w:rsid w:val="00C631FD"/>
    <w:rsid w:val="00C72B03"/>
    <w:rsid w:val="00C93DBD"/>
    <w:rsid w:val="00CB0BD5"/>
    <w:rsid w:val="00CB18FE"/>
    <w:rsid w:val="00CC507D"/>
    <w:rsid w:val="00CD2FBF"/>
    <w:rsid w:val="00CE2381"/>
    <w:rsid w:val="00D00A9E"/>
    <w:rsid w:val="00D243D8"/>
    <w:rsid w:val="00D63021"/>
    <w:rsid w:val="00D700D3"/>
    <w:rsid w:val="00D805FB"/>
    <w:rsid w:val="00D85E65"/>
    <w:rsid w:val="00DA429B"/>
    <w:rsid w:val="00DC007E"/>
    <w:rsid w:val="00DD715A"/>
    <w:rsid w:val="00DE1D30"/>
    <w:rsid w:val="00DE468C"/>
    <w:rsid w:val="00DE57A7"/>
    <w:rsid w:val="00DF597A"/>
    <w:rsid w:val="00E0001C"/>
    <w:rsid w:val="00E1199E"/>
    <w:rsid w:val="00E14CE1"/>
    <w:rsid w:val="00E30CE6"/>
    <w:rsid w:val="00E32FD4"/>
    <w:rsid w:val="00E61756"/>
    <w:rsid w:val="00E62819"/>
    <w:rsid w:val="00E7132F"/>
    <w:rsid w:val="00E83822"/>
    <w:rsid w:val="00E86714"/>
    <w:rsid w:val="00E91EF4"/>
    <w:rsid w:val="00E97271"/>
    <w:rsid w:val="00EA44F6"/>
    <w:rsid w:val="00F13E88"/>
    <w:rsid w:val="00F14792"/>
    <w:rsid w:val="00F21ED2"/>
    <w:rsid w:val="00F45EC1"/>
    <w:rsid w:val="00F50159"/>
    <w:rsid w:val="00F5494C"/>
    <w:rsid w:val="00F60522"/>
    <w:rsid w:val="00F616FE"/>
    <w:rsid w:val="00F677E9"/>
    <w:rsid w:val="00F76F8E"/>
    <w:rsid w:val="00F82E55"/>
    <w:rsid w:val="00F86A85"/>
    <w:rsid w:val="00F87CF7"/>
    <w:rsid w:val="00FC6588"/>
    <w:rsid w:val="00FC6A8F"/>
    <w:rsid w:val="00FD116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9D1EDE"/>
    <w:rPr>
      <w:color w:val="808080"/>
    </w:rPr>
  </w:style>
  <w:style w:type="paragraph" w:customStyle="1" w:styleId="064329369A064B18ABE191526EE8A16D">
    <w:name w:val="064329369A064B18ABE191526EE8A16D"/>
    <w:rsid w:val="00063AFE"/>
  </w:style>
  <w:style w:type="paragraph" w:customStyle="1" w:styleId="FB91B8E9991F41D08D6B1E1A3104FFE9">
    <w:name w:val="FB91B8E9991F41D08D6B1E1A3104FFE9"/>
    <w:rsid w:val="00BD5F93"/>
  </w:style>
  <w:style w:type="paragraph" w:customStyle="1" w:styleId="6F6A08932E66425D8A2F860E494CE7D1">
    <w:name w:val="6F6A08932E66425D8A2F860E494CE7D1"/>
    <w:rsid w:val="00BD5F93"/>
  </w:style>
  <w:style w:type="paragraph" w:customStyle="1" w:styleId="3577317407B6478987388A799DF41486">
    <w:name w:val="3577317407B6478987388A799DF41486"/>
    <w:rsid w:val="00B36B3D"/>
  </w:style>
  <w:style w:type="paragraph" w:customStyle="1" w:styleId="E85309CC499D43D48570E4ECBB238F1C">
    <w:name w:val="E85309CC499D43D48570E4ECBB238F1C"/>
    <w:rsid w:val="001F5317"/>
  </w:style>
  <w:style w:type="paragraph" w:customStyle="1" w:styleId="68FC2C7BDADF43EFA78AAEDF5428D07F">
    <w:name w:val="68FC2C7BDADF43EFA78AAEDF5428D07F"/>
    <w:rsid w:val="00C018E4"/>
  </w:style>
  <w:style w:type="paragraph" w:customStyle="1" w:styleId="FE2CFCBB86744EFDB16CF2CA088BB320">
    <w:name w:val="FE2CFCBB86744EFDB16CF2CA088BB320"/>
    <w:rsid w:val="00527D14"/>
  </w:style>
  <w:style w:type="paragraph" w:customStyle="1" w:styleId="7DBB6D56EA814B88A34EFF20D80AC984">
    <w:name w:val="7DBB6D56EA814B88A34EFF20D80AC984"/>
    <w:rsid w:val="00527D14"/>
  </w:style>
  <w:style w:type="paragraph" w:customStyle="1" w:styleId="3E8A184B109F4D038A4A9D5C1A356597">
    <w:name w:val="3E8A184B109F4D038A4A9D5C1A356597"/>
    <w:rsid w:val="002B607B"/>
  </w:style>
  <w:style w:type="paragraph" w:customStyle="1" w:styleId="12982A3B241148BFB2656F232CCF4C98">
    <w:name w:val="12982A3B241148BFB2656F232CCF4C98"/>
    <w:rsid w:val="009928AB"/>
  </w:style>
  <w:style w:type="paragraph" w:customStyle="1" w:styleId="EA698AD601C94E9F8524BADA12348E8E">
    <w:name w:val="EA698AD601C94E9F8524BADA12348E8E"/>
    <w:rsid w:val="00E32FD4"/>
  </w:style>
  <w:style w:type="paragraph" w:customStyle="1" w:styleId="9A92E121D0114377B6D609B216D34459">
    <w:name w:val="9A92E121D0114377B6D609B216D34459"/>
    <w:rsid w:val="00E32FD4"/>
  </w:style>
  <w:style w:type="paragraph" w:customStyle="1" w:styleId="5EAE2CB090BF40109643A45654745412">
    <w:name w:val="5EAE2CB090BF40109643A45654745412"/>
    <w:rsid w:val="008979AA"/>
  </w:style>
  <w:style w:type="paragraph" w:customStyle="1" w:styleId="54F521EEAFC04ECF8C9BA82114FAA25D">
    <w:name w:val="54F521EEAFC04ECF8C9BA82114FAA25D"/>
    <w:rsid w:val="00677B4F"/>
  </w:style>
  <w:style w:type="paragraph" w:customStyle="1" w:styleId="4A7F248EAFEC494EABBEA32CCBF8623D">
    <w:name w:val="4A7F248EAFEC494EABBEA32CCBF8623D"/>
    <w:rsid w:val="00984D7F"/>
  </w:style>
  <w:style w:type="paragraph" w:customStyle="1" w:styleId="59210498912946FAAAAB0F35D3F65EEC">
    <w:name w:val="59210498912946FAAAAB0F35D3F65EEC"/>
    <w:rsid w:val="00984D7F"/>
  </w:style>
  <w:style w:type="paragraph" w:customStyle="1" w:styleId="F78C20A25BE4454CB8654EDDD52C23BF">
    <w:name w:val="F78C20A25BE4454CB8654EDDD52C23BF"/>
    <w:rsid w:val="00644357"/>
  </w:style>
  <w:style w:type="paragraph" w:customStyle="1" w:styleId="C3E37C731D384BC082BD8F9E4208FCA4">
    <w:name w:val="C3E37C731D384BC082BD8F9E4208FCA4"/>
    <w:rsid w:val="00C04341"/>
  </w:style>
  <w:style w:type="paragraph" w:customStyle="1" w:styleId="114D0CA4619E4D7BA9653A299A9631E1">
    <w:name w:val="114D0CA4619E4D7BA9653A299A9631E1"/>
    <w:rsid w:val="00D85E65"/>
  </w:style>
  <w:style w:type="paragraph" w:customStyle="1" w:styleId="5553B6F77F82444CBE32CD86C5C57D1C">
    <w:name w:val="5553B6F77F82444CBE32CD86C5C57D1C"/>
    <w:rsid w:val="00D85E65"/>
  </w:style>
  <w:style w:type="paragraph" w:customStyle="1" w:styleId="06D99E5BE8264C8E8D3FB900A10123FB">
    <w:name w:val="06D99E5BE8264C8E8D3FB900A10123FB"/>
    <w:rsid w:val="00D85E65"/>
  </w:style>
  <w:style w:type="paragraph" w:customStyle="1" w:styleId="E5B08A47C3CB44B4834D9F0945FE2748">
    <w:name w:val="E5B08A47C3CB44B4834D9F0945FE2748"/>
    <w:rsid w:val="00511113"/>
  </w:style>
  <w:style w:type="paragraph" w:customStyle="1" w:styleId="0CD9CA91121D46ABAFF846E8C7BA0AF7">
    <w:name w:val="0CD9CA91121D46ABAFF846E8C7BA0AF7"/>
    <w:rsid w:val="009D1EDE"/>
  </w:style>
  <w:style w:type="paragraph" w:customStyle="1" w:styleId="286EED1E3CF9440B955677B835B0E797">
    <w:name w:val="286EED1E3CF9440B955677B835B0E797"/>
    <w:rsid w:val="009D1EDE"/>
  </w:style>
  <w:style w:type="paragraph" w:customStyle="1" w:styleId="0649411A0714455D81F369A55EC2BDFE">
    <w:name w:val="0649411A0714455D81F369A55EC2BDFE"/>
    <w:rsid w:val="009D1EDE"/>
  </w:style>
  <w:style w:type="paragraph" w:customStyle="1" w:styleId="7D246B650E1A437FA0D6B8B74712350D">
    <w:name w:val="7D246B650E1A437FA0D6B8B74712350D"/>
    <w:rsid w:val="009D1ED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94ACA9-82FB-413A-A0C8-A530396BBA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4</Pages>
  <Words>295589</Words>
  <Characters>1684860</Characters>
  <Application>Microsoft Office Word</Application>
  <DocSecurity>0</DocSecurity>
  <Lines>14040</Lines>
  <Paragraphs>3952</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9764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2-03-07T19:10:00Z</dcterms:created>
  <dcterms:modified xsi:type="dcterms:W3CDTF">2022-03-22T09: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CookBERT_Citavi</vt:lpwstr>
  </property>
  <property fmtid="{D5CDD505-2E9C-101B-9397-08002B2CF9AE}" pid="3" name="CitaviDocumentProperty_11">
    <vt:lpwstr>Überschrift 1</vt:lpwstr>
  </property>
  <property fmtid="{D5CDD505-2E9C-101B-9397-08002B2CF9AE}" pid="4" name="CitaviDocumentProperty_12">
    <vt:lpwstr>Standard</vt:lpwstr>
  </property>
  <property fmtid="{D5CDD505-2E9C-101B-9397-08002B2CF9AE}" pid="5" name="CitaviDocumentProperty_16">
    <vt:lpwstr>Untertitel</vt:lpwstr>
  </property>
  <property fmtid="{D5CDD505-2E9C-101B-9397-08002B2CF9AE}" pid="6" name="CitaviDocumentProperty_13">
    <vt:lpwstr>Standard</vt:lpwstr>
  </property>
  <property fmtid="{D5CDD505-2E9C-101B-9397-08002B2CF9AE}" pid="7" name="CitaviDocumentProperty_15">
    <vt:lpwstr>Standard</vt:lpwstr>
  </property>
  <property fmtid="{D5CDD505-2E9C-101B-9397-08002B2CF9AE}" pid="8" name="CitaviDocumentProperty_17">
    <vt:lpwstr>Standard</vt:lpwstr>
  </property>
  <property fmtid="{D5CDD505-2E9C-101B-9397-08002B2CF9AE}" pid="9" name="CitaviDocumentProperty_28">
    <vt:lpwstr>False</vt:lpwstr>
  </property>
  <property fmtid="{D5CDD505-2E9C-101B-9397-08002B2CF9AE}" pid="10" name="CitaviDocumentProperty_0">
    <vt:lpwstr>a497688b-32bf-4a30-a6ed-cca847fabde3</vt:lpwstr>
  </property>
  <property fmtid="{D5CDD505-2E9C-101B-9397-08002B2CF9AE}" pid="11" name="CitaviDocumentProperty_25">
    <vt:lpwstr>True</vt:lpwstr>
  </property>
  <property fmtid="{D5CDD505-2E9C-101B-9397-08002B2CF9AE}" pid="12" name="CitaviDocumentProperty_27">
    <vt:lpwstr>False</vt:lpwstr>
  </property>
  <property fmtid="{D5CDD505-2E9C-101B-9397-08002B2CF9AE}" pid="13" name="CitaviDocumentProperty_26">
    <vt:lpwstr/>
  </property>
  <property fmtid="{D5CDD505-2E9C-101B-9397-08002B2CF9AE}" pid="14" name="CitaviDocumentProperty_8">
    <vt:lpwstr>E:\Studium\Bachelorarbeit - CookBERT\Github Repo\CookBERT\literature\CookBERT_Citavi\CookBERT_Citavi.ctv6</vt:lpwstr>
  </property>
  <property fmtid="{D5CDD505-2E9C-101B-9397-08002B2CF9AE}" pid="15" name="CitaviDocumentProperty_1">
    <vt:lpwstr>6.5.0.0</vt:lpwstr>
  </property>
  <property fmtid="{D5CDD505-2E9C-101B-9397-08002B2CF9AE}" pid="16" name="CitaviDocumentProperty_6">
    <vt:lpwstr>False</vt:lpwstr>
  </property>
</Properties>
</file>